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296C498F"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r w:rsidR="00241A51">
        <w:t xml:space="preserve">Gary </w:t>
      </w:r>
      <w:r w:rsidR="005F04B3">
        <w:t xml:space="preserve">E. </w:t>
      </w:r>
      <w:r w:rsidR="00241A51">
        <w:t>Bradfield</w:t>
      </w:r>
      <w:r w:rsidR="00BE3EBE">
        <w:rPr>
          <w:vertAlign w:val="superscript"/>
        </w:rPr>
        <w:t>3</w:t>
      </w:r>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2F27370B" w:rsidR="00B16F21" w:rsidRDefault="00B16F21" w:rsidP="00FA4F3F">
      <w:pPr>
        <w:pStyle w:val="NoSpacing"/>
        <w:ind w:firstLine="720"/>
      </w:pPr>
      <w:r>
        <w:t>Nancy</w:t>
      </w:r>
      <w:r w:rsidR="00457587">
        <w:t xml:space="preserve"> </w:t>
      </w:r>
      <w:r>
        <w:t xml:space="preserve">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3265F9E0"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w:t>
      </w:r>
      <w:ins w:id="0" w:author="Lane, Stefanie" w:date="2023-09-11T17:20:00Z">
        <w:r w:rsidR="00197617">
          <w:t>d</w:t>
        </w:r>
      </w:ins>
      <w:r>
        <w:t xml:space="preserv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w:t>
      </w:r>
      <w:del w:id="1" w:author="Lane, Stefanie" w:date="2023-09-11T17:18:00Z">
        <w:r w:rsidDel="00E6297B">
          <w:delText>. We examine whether characteristic plant assemblages are consistent over time, whether alpha (</w:delText>
        </w:r>
        <w:r w:rsidDel="00E6297B">
          <w:rPr>
            <w:rFonts w:cstheme="minorHAnsi"/>
          </w:rPr>
          <w:delText>α)</w:delText>
        </w:r>
        <w:r w:rsidDel="00E6297B">
          <w:delText xml:space="preserve"> and beta (</w:delText>
        </w:r>
        <w:r w:rsidDel="00E6297B">
          <w:rPr>
            <w:rFonts w:cstheme="minorHAnsi"/>
          </w:rPr>
          <w:delText>β)</w:delText>
        </w:r>
        <w:r w:rsidDel="00E6297B">
          <w:delText xml:space="preserve"> diversity change within and between assemblages, and whether associated indicator species change.</w:delText>
        </w:r>
      </w:del>
      <w:ins w:id="2" w:author="Lane, Stefanie" w:date="2023-09-11T17:18:00Z">
        <w:r w:rsidR="00E6297B">
          <w:t>.</w:t>
        </w:r>
      </w:ins>
      <w:r>
        <w:t xml:space="preserve"> We found that plant </w:t>
      </w:r>
      <w:r w:rsidRPr="00C57C3F">
        <w:t xml:space="preserve">assemblages were characterized by the </w:t>
      </w:r>
      <w:del w:id="3" w:author="Lane, Stefanie" w:date="2023-09-18T11:40:00Z">
        <w:r w:rsidRPr="00C57C3F" w:rsidDel="00C57C3F">
          <w:delText xml:space="preserve">same </w:delText>
        </w:r>
      </w:del>
      <w:ins w:id="4" w:author="Lane, Stefanie" w:date="2023-09-18T11:40:00Z">
        <w:r w:rsidR="00C57C3F" w:rsidRPr="00C57C3F">
          <w:rPr>
            <w:rPrChange w:id="5" w:author="Lane, Stefanie" w:date="2023-09-18T11:41:00Z">
              <w:rPr>
                <w:highlight w:val="yellow"/>
              </w:rPr>
            </w:rPrChange>
          </w:rPr>
          <w:t>similar</w:t>
        </w:r>
      </w:ins>
      <w:del w:id="6" w:author="Lane, Stefanie" w:date="2023-09-18T11:40:00Z">
        <w:r w:rsidRPr="00C57C3F" w:rsidDel="00C57C3F">
          <w:delText>d</w:delText>
        </w:r>
      </w:del>
      <w:del w:id="7" w:author="Lane, Stefanie" w:date="2023-09-18T11:41:00Z">
        <w:r w:rsidRPr="00C57C3F" w:rsidDel="00C57C3F">
          <w:delText>ominant</w:delText>
        </w:r>
      </w:del>
      <w:r w:rsidRPr="00C57C3F">
        <w:t xml:space="preserve"> indicator species</w:t>
      </w:r>
      <w:r w:rsidR="00DB480D" w:rsidRPr="00C57C3F">
        <w:t>,</w:t>
      </w:r>
      <w:r>
        <w:t xml:space="preserve"> </w:t>
      </w:r>
      <w:r w:rsidR="00520A50">
        <w:t xml:space="preserve">but </w:t>
      </w:r>
      <w:r>
        <w:t xml:space="preserve">most other indicator species changed, and that </w:t>
      </w:r>
      <w:r w:rsidR="009B6478">
        <w:t>overall</w:t>
      </w:r>
      <w:r w:rsidR="00405320">
        <w:t xml:space="preserve"> </w:t>
      </w:r>
      <w:r>
        <w:rPr>
          <w:rFonts w:cstheme="minorHAnsi"/>
        </w:rPr>
        <w:t>α-diversity</w:t>
      </w:r>
      <w:r>
        <w:t xml:space="preserve"> decreased while </w:t>
      </w:r>
      <w:r>
        <w:rPr>
          <w:rFonts w:cstheme="minorHAnsi"/>
        </w:rPr>
        <w:t>β</w:t>
      </w:r>
      <w:r>
        <w:t>-diversity increased. Further, we found evidence for plant assemblage homogenization through the increased abundance of</w:t>
      </w:r>
      <w:del w:id="8" w:author="Lane, Stefanie" w:date="2023-09-18T11:47:00Z">
        <w:r w:rsidDel="004B3298">
          <w:delText xml:space="preserve"> non-native</w:delText>
        </w:r>
      </w:del>
      <w:r>
        <w:t xml:space="preserve"> </w:t>
      </w:r>
      <w:r w:rsidR="008D4F6C">
        <w:t xml:space="preserve">invasive </w:t>
      </w:r>
      <w:r>
        <w:t>species</w:t>
      </w:r>
      <w:r w:rsidR="008D4F6C">
        <w:t xml:space="preserve"> such as </w:t>
      </w:r>
      <w:r w:rsidR="001B6814">
        <w:t>yellow flag iris (</w:t>
      </w:r>
      <w:r w:rsidR="001B6814">
        <w:rPr>
          <w:i/>
        </w:rPr>
        <w:t>Iris pseudacorus</w:t>
      </w:r>
      <w:r w:rsidR="001B6814">
        <w:t>)</w:t>
      </w:r>
      <w:ins w:id="9" w:author="Lane, Stefanie" w:date="2023-09-18T11:46:00Z">
        <w:r w:rsidR="00401995">
          <w:t xml:space="preserve">, and </w:t>
        </w:r>
      </w:ins>
      <w:ins w:id="10" w:author="Lane, Stefanie" w:date="2023-09-18T11:47:00Z">
        <w:r w:rsidR="004B3298">
          <w:t>reed canary grass (</w:t>
        </w:r>
        <w:r w:rsidR="004B3298">
          <w:rPr>
            <w:i/>
            <w:iCs/>
          </w:rPr>
          <w:t>Phalaris arundinacea</w:t>
        </w:r>
        <w:r w:rsidR="004B3298">
          <w:t>)</w:t>
        </w:r>
      </w:ins>
      <w:del w:id="11" w:author="Lane, Stefanie" w:date="2023-09-18T11:41:00Z">
        <w:r w:rsidR="001B6814" w:rsidDel="00F46E37">
          <w:delText xml:space="preserve"> and </w:delText>
        </w:r>
        <w:r w:rsidR="001B6814" w:rsidRPr="003C7E31" w:rsidDel="00F46E37">
          <w:rPr>
            <w:highlight w:val="yellow"/>
            <w:rPrChange w:id="12" w:author="Lane, Stefanie" w:date="2023-09-11T17:19:00Z">
              <w:rPr/>
            </w:rPrChange>
          </w:rPr>
          <w:delText>reed canary grass (</w:delText>
        </w:r>
        <w:r w:rsidR="001B6814" w:rsidRPr="003C7E31" w:rsidDel="00F46E37">
          <w:rPr>
            <w:i/>
            <w:highlight w:val="yellow"/>
            <w:rPrChange w:id="13" w:author="Lane, Stefanie" w:date="2023-09-11T17:19:00Z">
              <w:rPr>
                <w:i/>
              </w:rPr>
            </w:rPrChange>
          </w:rPr>
          <w:delText>Phalaris arundinacea</w:delText>
        </w:r>
        <w:r w:rsidR="001B6814" w:rsidDel="00F46E37">
          <w:delText>)</w:delText>
        </w:r>
      </w:del>
      <w:r>
        <w:t xml:space="preserve">. These observations may inform concepts of </w:t>
      </w:r>
      <w:r w:rsidRPr="00F46E37">
        <w:t xml:space="preserve">habitat stability in the absence of </w:t>
      </w:r>
      <w:del w:id="14" w:author="Lane, Stefanie" w:date="2023-09-18T11:41:00Z">
        <w:r w:rsidRPr="00F46E37" w:rsidDel="00F46E37">
          <w:delText xml:space="preserve">pulse </w:delText>
        </w:r>
      </w:del>
      <w:ins w:id="15" w:author="Lane, Stefanie" w:date="2023-09-18T11:41:00Z">
        <w:r w:rsidR="00F46E37" w:rsidRPr="00F46E37">
          <w:rPr>
            <w:rPrChange w:id="16" w:author="Lane, Stefanie" w:date="2023-09-18T11:42:00Z">
              <w:rPr>
                <w:highlight w:val="yellow"/>
              </w:rPr>
            </w:rPrChange>
          </w:rPr>
          <w:t>direct anthropogenic</w:t>
        </w:r>
        <w:r w:rsidR="00F46E37" w:rsidRPr="00F46E37">
          <w:t xml:space="preserve"> </w:t>
        </w:r>
      </w:ins>
      <w:r w:rsidRPr="00F46E37">
        <w:t>disturbance</w:t>
      </w:r>
      <w:del w:id="17" w:author="Lane, Stefanie" w:date="2023-09-18T11:42:00Z">
        <w:r w:rsidRPr="00F46E37" w:rsidDel="00F46E37">
          <w:delText xml:space="preserve"> </w:delText>
        </w:r>
      </w:del>
      <w:del w:id="18" w:author="Lane, Stefanie" w:date="2023-07-16T15:50:00Z">
        <w:r w:rsidRPr="00F46E37" w:rsidDel="000F1B01">
          <w:delText>pressures, and</w:delText>
        </w:r>
      </w:del>
      <w:ins w:id="19" w:author="Lane, Stefanie" w:date="2023-07-16T15:51:00Z">
        <w:r w:rsidR="000F1B01" w:rsidRPr="00F46E37">
          <w:t>,</w:t>
        </w:r>
      </w:ins>
      <w:ins w:id="20" w:author="Lane, Stefanie" w:date="2023-07-16T15:50:00Z">
        <w:r w:rsidR="000F1B01" w:rsidRPr="00F46E37">
          <w:t xml:space="preserve"> and</w:t>
        </w:r>
      </w:ins>
      <w:r>
        <w:t xml:space="preserve"> corroborate globally observed trends of native species loss and non-native species encroachment. Our results indicate that within the Fraser River Estuary, active threat management may be necessary in areas of conservation concern in order to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Del="008A53F9" w:rsidRDefault="0001682B" w:rsidP="00F40511">
      <w:pPr>
        <w:rPr>
          <w:del w:id="21" w:author="Lane, Stefanie" w:date="2023-09-19T10:16:00Z"/>
        </w:rPr>
      </w:pPr>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r>
        <w:t>Acknowledgements</w:t>
      </w:r>
    </w:p>
    <w:p w14:paraId="7192F3EA" w14:textId="34F4E1D7" w:rsidR="004D1A85" w:rsidRDefault="004D1A85" w:rsidP="008C6DF1">
      <w:pPr>
        <w:rPr>
          <w:ins w:id="22" w:author="Lane, Stefanie" w:date="2023-09-19T10:17:00Z"/>
        </w:rPr>
      </w:pPr>
      <w:r>
        <w:t xml:space="preserve">We are grateful to Z. Davis for providing R programming </w:t>
      </w:r>
      <w:del w:id="23" w:author="Lane, Stefanie" w:date="2023-09-19T10:16:00Z">
        <w:r w:rsidDel="008A53F9">
          <w:delText>advice</w:delText>
        </w:r>
      </w:del>
      <w:ins w:id="24" w:author="Lane, Stefanie" w:date="2023-09-19T10:16:00Z">
        <w:r w:rsidR="008A53F9">
          <w:t>support</w:t>
        </w:r>
      </w:ins>
      <w:r>
        <w:t xml:space="preserve">, </w:t>
      </w:r>
      <w:r w:rsidR="00867217">
        <w:t xml:space="preserve">to </w:t>
      </w:r>
      <w:r>
        <w:t>P. Roper for 2019 field assistance</w:t>
      </w:r>
      <w:r w:rsidR="00181EBA">
        <w:t>, and</w:t>
      </w:r>
      <w:r>
        <w:t xml:space="preserve"> </w:t>
      </w:r>
      <w:r w:rsidR="00867217">
        <w:t xml:space="preserve">to </w:t>
      </w:r>
      <w:r>
        <w:t xml:space="preserve">B. Staines </w:t>
      </w:r>
      <w:r w:rsidRPr="00853903">
        <w:t xml:space="preserve">(Ladner </w:t>
      </w:r>
      <w:proofErr w:type="spellStart"/>
      <w:r w:rsidRPr="00853903">
        <w:t>Harbour</w:t>
      </w:r>
      <w:proofErr w:type="spellEnd"/>
      <w:r w:rsidRPr="00853903">
        <w:t xml:space="preserve"> Authority) </w:t>
      </w:r>
      <w:r>
        <w:t>provided canoe and harbor</w:t>
      </w:r>
      <w:r w:rsidRPr="00853903">
        <w:t xml:space="preserve"> </w:t>
      </w:r>
      <w:r>
        <w:t>access for all field navigation</w:t>
      </w:r>
      <w:r w:rsidRPr="00853903">
        <w:t>.</w:t>
      </w:r>
      <w:r w:rsidR="00CA217E">
        <w:t xml:space="preserve"> </w:t>
      </w:r>
      <w:r w:rsidR="00AC5354">
        <w:t xml:space="preserve">We thank </w:t>
      </w:r>
      <w:r w:rsidR="00CA217E">
        <w:t xml:space="preserve">J. </w:t>
      </w:r>
      <w:r w:rsidR="00250695">
        <w:t xml:space="preserve">S. </w:t>
      </w:r>
      <w:r w:rsidR="00CA217E">
        <w:t xml:space="preserve">Richardson </w:t>
      </w:r>
      <w:r w:rsidR="00AC5354">
        <w:t>for advising on the 2019 data collection methodologies</w:t>
      </w:r>
      <w:r w:rsidR="00173151">
        <w:t>.</w:t>
      </w:r>
      <w:r w:rsidR="00AC5354">
        <w:t xml:space="preserve"> </w:t>
      </w:r>
      <w:r w:rsidR="00106BDF">
        <w:t xml:space="preserve">We are grateful to </w:t>
      </w:r>
      <w:r w:rsidR="006661F8">
        <w:t>M. O’Connor</w:t>
      </w:r>
      <w:r w:rsidR="00173151">
        <w:t xml:space="preserve"> and D. Stewart </w:t>
      </w:r>
      <w:r w:rsidR="00106BDF">
        <w:t>for providing</w:t>
      </w:r>
      <w:r w:rsidR="00CE275A">
        <w:t xml:space="preserve"> comprehensive</w:t>
      </w:r>
      <w:r w:rsidR="006661F8">
        <w:t xml:space="preserve"> review</w:t>
      </w:r>
      <w:r w:rsidR="006B76A1">
        <w:t>s</w:t>
      </w:r>
      <w:r w:rsidR="00AC5354">
        <w:t xml:space="preserve"> of this manuscript</w:t>
      </w:r>
      <w:r w:rsidR="006661F8">
        <w:t xml:space="preserve">. </w:t>
      </w:r>
      <w:r>
        <w:t>R</w:t>
      </w:r>
      <w:r w:rsidRPr="009454D9">
        <w:rPr>
          <w:rFonts w:cstheme="minorHAnsi"/>
        </w:rPr>
        <w:t xml:space="preserve">esearch </w:t>
      </w:r>
      <w:r>
        <w:rPr>
          <w:rFonts w:cstheme="minorHAnsi"/>
        </w:rPr>
        <w:t xml:space="preserve">site </w:t>
      </w:r>
      <w:r w:rsidRPr="009454D9">
        <w:rPr>
          <w:rFonts w:cstheme="minorHAnsi"/>
        </w:rPr>
        <w:t>access was granted by The Ministry of Forests, Lands, Natural Resource Operations and Rural Development</w:t>
      </w:r>
      <w:r w:rsidR="008C6DF1">
        <w:t>.</w:t>
      </w:r>
    </w:p>
    <w:p w14:paraId="184B67CB" w14:textId="77777777" w:rsidR="00283FAA" w:rsidRDefault="00283FAA" w:rsidP="008C6DF1">
      <w:pPr>
        <w:rPr>
          <w:rFonts w:asciiTheme="majorHAnsi" w:eastAsiaTheme="majorEastAsia" w:hAnsiTheme="majorHAnsi" w:cstheme="majorBidi"/>
          <w:color w:val="2F5496" w:themeColor="accent1" w:themeShade="BF"/>
          <w:sz w:val="32"/>
          <w:szCs w:val="32"/>
        </w:rPr>
      </w:pPr>
    </w:p>
    <w:p w14:paraId="5415565D" w14:textId="0CDF6784" w:rsidR="0022363E" w:rsidRDefault="0022363E" w:rsidP="0022363E">
      <w:pPr>
        <w:pStyle w:val="Heading1"/>
      </w:pPr>
      <w:r>
        <w:lastRenderedPageBreak/>
        <w:t>Intro</w:t>
      </w:r>
      <w:r w:rsidR="00F94015">
        <w:t>duction</w:t>
      </w:r>
    </w:p>
    <w:p w14:paraId="045CBEFE" w14:textId="07607131" w:rsidR="00A92F9A" w:rsidRDefault="001A62D5" w:rsidP="00DB11DA">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rsidRPr="00371AF4">
        <w:rPr>
          <w:rFonts w:ascii="Calibri" w:hAnsi="Calibri" w:cs="Calibri"/>
        </w:rPr>
        <w:t>(Bruno, 2000)</w:t>
      </w:r>
      <w:r w:rsidR="00C358CD">
        <w:t xml:space="preserve">, </w:t>
      </w:r>
      <w:r w:rsidR="008B5290">
        <w:t>succession</w:t>
      </w:r>
      <w:r w:rsidR="00D17D24">
        <w:t xml:space="preserve"> </w:t>
      </w:r>
      <w:r w:rsidR="00D17D24" w:rsidRPr="00D17D24">
        <w:rPr>
          <w:rFonts w:ascii="Calibri" w:hAnsi="Calibri" w:cs="Calibri"/>
        </w:rPr>
        <w:t>(Butzeck et al., 2016)</w:t>
      </w:r>
      <w:r w:rsidR="00C358CD">
        <w:t>, or cycles of population dynamics</w:t>
      </w:r>
      <w:r w:rsidR="00335EA8">
        <w:t xml:space="preserve"> </w:t>
      </w:r>
      <w:r w:rsidR="00335EA8" w:rsidRPr="00335EA8">
        <w:rPr>
          <w:rFonts w:ascii="Calibri" w:hAnsi="Calibri" w:cs="Calibri"/>
        </w:rPr>
        <w:t>(Holling, 1973)</w:t>
      </w:r>
      <w:r w:rsidR="00335EA8">
        <w:t xml:space="preserve">. </w:t>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r w:rsidR="005F04B3">
        <w:t xml:space="preserve">of </w:t>
      </w:r>
      <w:r w:rsidR="002A5853">
        <w:t>functional redundancy</w:t>
      </w:r>
      <w:r w:rsidR="00A1647F">
        <w:t xml:space="preserve"> </w:t>
      </w:r>
      <w:r w:rsidR="0068789A" w:rsidRPr="0068789A">
        <w:rPr>
          <w:rFonts w:ascii="Calibri" w:hAnsi="Calibri" w:cs="Calibri"/>
        </w:rPr>
        <w:t>(Donohue et al., 2016; Tilman, 1999; Palmer et al., 1997)</w:t>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rsidRPr="00DC1B97">
        <w:rPr>
          <w:rFonts w:ascii="Calibri" w:hAnsi="Calibri" w:cs="Calibri"/>
        </w:rPr>
        <w:t>(Tilman et al., 2006; Bai et al., 2004)</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DC1B97" w:rsidRPr="00DC1B97">
        <w:rPr>
          <w:rFonts w:ascii="Calibri" w:hAnsi="Calibri" w:cs="Calibri"/>
          <w:szCs w:val="24"/>
        </w:rPr>
        <w:t>(Lepš, 2004; Hanski, 1982)</w:t>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DC1B97" w:rsidRPr="00DC1B97">
        <w:rPr>
          <w:rFonts w:ascii="Calibri" w:hAnsi="Calibri" w:cs="Calibri"/>
        </w:rPr>
        <w:t>(Underwood et al., 2000; Ovaskainen et al., 2019)</w:t>
      </w:r>
      <w:r w:rsidR="00245C13">
        <w:t>.</w:t>
      </w:r>
      <w:r w:rsidR="00B9664C" w:rsidRPr="00B9664C">
        <w:t xml:space="preserve"> </w:t>
      </w:r>
    </w:p>
    <w:p w14:paraId="4F7BFC02" w14:textId="31BA5CE4" w:rsidR="00AA2F11" w:rsidDel="00697815" w:rsidRDefault="009113BE" w:rsidP="007B0287">
      <w:pPr>
        <w:ind w:firstLine="720"/>
        <w:rPr>
          <w:del w:id="25" w:author="Lane, Stefanie" w:date="2023-09-18T11:40:00Z"/>
        </w:rPr>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w:t>
      </w:r>
      <w:del w:id="26" w:author="Lane, Stefanie" w:date="2023-07-26T16:13:00Z">
        <w:r w:rsidR="003B2DDD" w:rsidDel="00563CDE">
          <w:delText xml:space="preserve">on </w:delText>
        </w:r>
      </w:del>
      <w:ins w:id="27" w:author="Lane, Stefanie" w:date="2023-07-26T16:13:00Z">
        <w:r w:rsidR="00563CDE">
          <w:t xml:space="preserve">according to </w:t>
        </w:r>
      </w:ins>
      <w:ins w:id="28" w:author="Lane, Stefanie" w:date="2023-07-26T16:11:00Z">
        <w:r w:rsidR="003F6D05">
          <w:t>daily</w:t>
        </w:r>
      </w:ins>
      <w:ins w:id="29" w:author="Lane, Stefanie" w:date="2023-07-26T16:13:00Z">
        <w:r w:rsidR="00DA71CC">
          <w:t xml:space="preserve"> and</w:t>
        </w:r>
      </w:ins>
      <w:ins w:id="30" w:author="Lane, Stefanie" w:date="2023-07-26T16:11:00Z">
        <w:r w:rsidR="003F6D05">
          <w:t xml:space="preserve"> monthly</w:t>
        </w:r>
      </w:ins>
      <w:ins w:id="31" w:author="Lane, Stefanie" w:date="2023-07-26T16:13:00Z">
        <w:r w:rsidR="00DA71CC">
          <w:t xml:space="preserve"> </w:t>
        </w:r>
        <w:r w:rsidR="009D4C55">
          <w:t xml:space="preserve">cycles, as well </w:t>
        </w:r>
      </w:ins>
      <w:ins w:id="32" w:author="Lane, Stefanie" w:date="2023-07-26T16:14:00Z">
        <w:r w:rsidR="00666FC7">
          <w:t xml:space="preserve">changes due to </w:t>
        </w:r>
      </w:ins>
      <w:ins w:id="33" w:author="Lane, Stefanie" w:date="2023-07-26T16:13:00Z">
        <w:r w:rsidR="009D4C55">
          <w:t>ecosystem scale processes such as sedimentation or marsh subsidence on</w:t>
        </w:r>
      </w:ins>
      <w:ins w:id="34" w:author="Lane, Stefanie" w:date="2023-07-26T16:11:00Z">
        <w:r w:rsidR="003F6D05">
          <w:t xml:space="preserve"> </w:t>
        </w:r>
      </w:ins>
      <w:r w:rsidR="003B2DDD">
        <w:t xml:space="preserve">annual, decadal, and millennial timescales </w:t>
      </w:r>
      <w:r w:rsidR="000335B7" w:rsidRPr="000335B7">
        <w:rPr>
          <w:rFonts w:ascii="Calibri" w:hAnsi="Calibri" w:cs="Calibri"/>
        </w:rPr>
        <w:t>(Pasternack, 2009)</w:t>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rsidRPr="005E6ECB">
        <w:rPr>
          <w:rFonts w:ascii="Calibri" w:hAnsi="Calibri" w:cs="Calibri"/>
        </w:rPr>
        <w:t>(Kehoe et al., 2021)</w:t>
      </w:r>
      <w:r w:rsidR="0091685C">
        <w:t xml:space="preserve"> </w:t>
      </w:r>
      <w:r w:rsidR="00FC6416">
        <w:t>and are important carbon reservoirs</w:t>
      </w:r>
      <w:r w:rsidR="00E270CF">
        <w:t xml:space="preserve"> </w:t>
      </w:r>
      <w:r w:rsidR="00AB0A5A" w:rsidRPr="00AB0A5A">
        <w:rPr>
          <w:rFonts w:ascii="Calibri" w:hAnsi="Calibri" w:cs="Calibri"/>
        </w:rPr>
        <w:t>(</w:t>
      </w:r>
      <w:r w:rsidR="008C5173">
        <w:rPr>
          <w:rFonts w:ascii="Calibri" w:hAnsi="Calibri" w:cs="Calibri"/>
        </w:rPr>
        <w:t xml:space="preserve">Gailis et al., </w:t>
      </w:r>
      <w:r w:rsidR="006A158D">
        <w:rPr>
          <w:rFonts w:ascii="Calibri" w:hAnsi="Calibri" w:cs="Calibri"/>
        </w:rPr>
        <w:t xml:space="preserve">2021; </w:t>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0335B7" w:rsidRPr="000335B7">
        <w:rPr>
          <w:rFonts w:ascii="Calibri" w:hAnsi="Calibri" w:cs="Calibri"/>
        </w:rPr>
        <w:t>(Brophy et al., 2019)</w:t>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del w:id="35" w:author="Lane, Stefanie" w:date="2023-09-07T12:04:00Z">
        <w:r w:rsidR="00E77D51" w:rsidDel="007A6349">
          <w:delText>geography</w:delText>
        </w:r>
        <w:r w:rsidR="00391339" w:rsidDel="007A6349">
          <w:delText xml:space="preserve"> </w:delText>
        </w:r>
      </w:del>
      <w:ins w:id="36" w:author="Lane, Stefanie" w:date="2023-09-07T12:04:00Z">
        <w:r w:rsidR="007A6349">
          <w:t>topo</w:t>
        </w:r>
        <w:r w:rsidR="003C7AD2">
          <w:t>graphy</w:t>
        </w:r>
        <w:r w:rsidR="007A6349">
          <w:t xml:space="preserve"> </w:t>
        </w:r>
      </w:ins>
      <w:r w:rsidR="000335B7" w:rsidRPr="000335B7">
        <w:rPr>
          <w:rFonts w:ascii="Calibri" w:hAnsi="Calibri" w:cs="Calibri"/>
        </w:rPr>
        <w:t>(Emmett et al., 2000)</w:t>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2E36A8" w:rsidRPr="002E36A8">
        <w:rPr>
          <w:rFonts w:ascii="Calibri" w:hAnsi="Calibri" w:cs="Calibri"/>
        </w:rPr>
        <w:t>(Davis et al., 2021; Chalifour et al., 2019)</w:t>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yet has lost</w:t>
      </w:r>
      <w:r w:rsidR="00A3469C">
        <w:t xml:space="preserve"> </w:t>
      </w:r>
      <w:r w:rsidR="003720C8">
        <w:t>85% of floodplain and 64% of stream habitat</w:t>
      </w:r>
      <w:r w:rsidR="00583FF1">
        <w:t xml:space="preserve"> in the </w:t>
      </w:r>
      <w:r w:rsidR="00B963AE">
        <w:t xml:space="preserve">Lower Fraser watershed  </w:t>
      </w:r>
      <w:r w:rsidR="00C244E6" w:rsidRPr="00C244E6">
        <w:rPr>
          <w:rFonts w:ascii="Calibri" w:hAnsi="Calibri" w:cs="Calibri"/>
        </w:rPr>
        <w:t>(Finn et al., 2021)</w:t>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582A2B">
        <w:t>.</w:t>
      </w:r>
      <w:r w:rsidR="001E033A">
        <w:t xml:space="preserve"> </w:t>
      </w:r>
      <w:r w:rsidR="00582A2B">
        <w:t>S</w:t>
      </w:r>
      <w:r w:rsidR="00AA2F11">
        <w:t>tability of plant communities within tidal marshes contribute</w:t>
      </w:r>
      <w:r w:rsidR="00831F9E">
        <w:t>s</w:t>
      </w:r>
      <w:r w:rsidR="00AA2F11">
        <w:t xml:space="preserve"> to the ability of these habitats to </w:t>
      </w:r>
      <w:ins w:id="37" w:author="Lane, Stefanie" w:date="2023-07-26T16:15:00Z">
        <w:r w:rsidR="00764763">
          <w:t xml:space="preserve">adapt to </w:t>
        </w:r>
      </w:ins>
      <w:del w:id="38" w:author="Lane, Stefanie" w:date="2023-07-26T16:15:00Z">
        <w:r w:rsidR="00AA2F11" w:rsidDel="00764763">
          <w:delText xml:space="preserve">resist change or recover from </w:delText>
        </w:r>
      </w:del>
      <w:r w:rsidR="00AA2F11">
        <w:t>disturbance</w:t>
      </w:r>
      <w:r w:rsidR="00A524E4">
        <w:t xml:space="preserve"> </w:t>
      </w:r>
      <w:r w:rsidR="000335B7" w:rsidRPr="000335B7">
        <w:rPr>
          <w:rFonts w:ascii="Calibri" w:hAnsi="Calibri" w:cs="Calibri"/>
        </w:rPr>
        <w:t>(Holling, 1973)</w:t>
      </w:r>
      <w:r w:rsidR="00AA2F11">
        <w:t>.</w:t>
      </w:r>
      <w:r w:rsidR="005F1C36">
        <w:t xml:space="preserve"> </w:t>
      </w:r>
    </w:p>
    <w:p w14:paraId="62AAE15C" w14:textId="4A12D15C" w:rsidR="00C30056" w:rsidRDefault="00592C5E">
      <w:pPr>
        <w:ind w:firstLine="720"/>
        <w:rPr>
          <w:ins w:id="39" w:author="Lane, Stefanie" w:date="2023-07-26T16:16:00Z"/>
        </w:rPr>
        <w:pPrChange w:id="40" w:author="Lane, Stefanie" w:date="2023-09-18T11:40:00Z">
          <w:pPr/>
        </w:pPrChange>
      </w:pPr>
      <w:del w:id="41" w:author="Lane, Stefanie" w:date="2023-09-18T11:40:00Z">
        <w:r w:rsidRPr="00535270" w:rsidDel="00697815">
          <w:tab/>
        </w:r>
      </w:del>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w:t>
      </w:r>
      <w:r w:rsidR="00930F60" w:rsidRPr="00E655FC">
        <w:t>direct industrial</w:t>
      </w:r>
      <w:r w:rsidR="00886BE2" w:rsidRPr="00E655FC">
        <w:t xml:space="preserve"> development, and to the best of </w:t>
      </w:r>
      <w:r w:rsidR="00C04EFB" w:rsidRPr="00E655FC">
        <w:t>our</w:t>
      </w:r>
      <w:r w:rsidR="00886BE2" w:rsidRPr="00E655FC">
        <w:t xml:space="preserve"> knowledge has not experienced major </w:t>
      </w:r>
      <w:del w:id="42" w:author="Lane, Stefanie" w:date="2023-09-18T11:39:00Z">
        <w:r w:rsidR="00886BE2" w:rsidRPr="00E655FC" w:rsidDel="00FC5D9B">
          <w:delText>natural</w:delText>
        </w:r>
        <w:r w:rsidR="003E7D1B" w:rsidRPr="00E655FC" w:rsidDel="00FC5D9B">
          <w:delText xml:space="preserve"> or </w:delText>
        </w:r>
      </w:del>
      <w:r w:rsidR="003E7D1B" w:rsidRPr="00E655FC">
        <w:t>anthropogenic</w:t>
      </w:r>
      <w:r w:rsidR="00886BE2" w:rsidRPr="00E655FC">
        <w:t xml:space="preserve"> disturbance</w:t>
      </w:r>
      <w:ins w:id="43" w:author="Lane, Stefanie" w:date="2023-09-18T11:39:00Z">
        <w:r w:rsidR="00E655FC">
          <w:t xml:space="preserve"> such as </w:t>
        </w:r>
      </w:ins>
      <w:ins w:id="44" w:author="Lane, Stefanie" w:date="2023-09-18T11:40:00Z">
        <w:r w:rsidR="00697815">
          <w:t>diking or</w:t>
        </w:r>
        <w:r w:rsidR="00E655FC">
          <w:t xml:space="preserve"> agriculture</w:t>
        </w:r>
        <w:r w:rsidR="00697815">
          <w:t xml:space="preserve"> </w:t>
        </w:r>
      </w:ins>
      <w:del w:id="45" w:author="Lane, Stefanie" w:date="2023-09-18T11:39:00Z">
        <w:r w:rsidR="00886BE2" w:rsidRPr="00E655FC" w:rsidDel="00E655FC">
          <w:delText xml:space="preserve"> </w:delText>
        </w:r>
      </w:del>
      <w:r w:rsidR="00886BE2" w:rsidRPr="00E655FC">
        <w:t>in the past 50 years.</w:t>
      </w:r>
      <w:r w:rsidR="00886BE2" w:rsidRPr="00535270">
        <w:t xml:space="preserve"> </w:t>
      </w:r>
    </w:p>
    <w:p w14:paraId="4A26B4C7" w14:textId="0F15A138" w:rsidR="007C0BCF" w:rsidRPr="00AA2F85" w:rsidRDefault="0074167B">
      <w:pPr>
        <w:ind w:firstLine="360"/>
        <w:pPrChange w:id="46" w:author="Lane, Stefanie" w:date="2023-09-11T17:27:00Z">
          <w:pPr/>
        </w:pPrChange>
      </w:pPr>
      <w:r w:rsidRPr="00535270">
        <w:t>Two</w:t>
      </w:r>
      <w:r w:rsidR="00645972" w:rsidRPr="00535270">
        <w:t xml:space="preserve"> historical</w:t>
      </w:r>
      <w:r w:rsidRPr="00535270">
        <w:t xml:space="preserve"> studies conducted in Ladner Marsh</w:t>
      </w:r>
      <w:r w:rsidR="00FE2BE8" w:rsidRPr="00535270">
        <w:t xml:space="preserve"> </w:t>
      </w:r>
      <w:r w:rsidR="00FE2BE8" w:rsidRPr="00DC704D">
        <w:t>(Bradfield &amp; Porter, 1982; Denoth &amp; Myers, 2007)</w:t>
      </w:r>
      <w:r w:rsidRPr="00535270">
        <w:t xml:space="preserve"> </w:t>
      </w:r>
      <w:r w:rsidR="00FE2BE8" w:rsidRPr="00535270">
        <w:t>used similar methods to document</w:t>
      </w:r>
      <w:r w:rsidRPr="00535270">
        <w:t xml:space="preserve"> floristic diver</w:t>
      </w:r>
      <w:r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w:t>
      </w:r>
      <w:r w:rsidR="00FA24FB" w:rsidRPr="00E3447A">
        <w:rPr>
          <w:i/>
          <w:iCs/>
        </w:rPr>
        <w:t>Carex lyngbyei</w:t>
      </w:r>
      <w:r w:rsidR="00FA24FB">
        <w:t xml:space="preserve"> </w:t>
      </w:r>
      <w:proofErr w:type="spellStart"/>
      <w:r w:rsidR="00FA24FB">
        <w:t>Hornem</w:t>
      </w:r>
      <w:proofErr w:type="spellEnd"/>
      <w:r w:rsidR="00FA24FB">
        <w:t>.</w:t>
      </w:r>
      <w:r w:rsidR="00FA24FB" w:rsidRPr="00FA24FB">
        <w:t>), Fescue (</w:t>
      </w:r>
      <w:r w:rsidR="00066512" w:rsidRPr="00137F24">
        <w:rPr>
          <w:i/>
        </w:rPr>
        <w:t>Schedonorus arundinaceus</w:t>
      </w:r>
      <w:r w:rsidR="00066512" w:rsidRPr="00066512">
        <w:t xml:space="preserve"> (</w:t>
      </w:r>
      <w:proofErr w:type="spellStart"/>
      <w:r w:rsidR="00066512" w:rsidRPr="00066512">
        <w:t>Schreb</w:t>
      </w:r>
      <w:proofErr w:type="spellEnd"/>
      <w:r w:rsidR="00066512" w:rsidRPr="00066512">
        <w:t>.</w:t>
      </w:r>
      <w:r w:rsidR="00900F68">
        <w:t xml:space="preserve">, formerly </w:t>
      </w:r>
      <w:r w:rsidR="00900F68" w:rsidRPr="00137F24">
        <w:rPr>
          <w:i/>
        </w:rPr>
        <w:t>Festuca arundinacea</w:t>
      </w:r>
      <w:r w:rsidR="00066512" w:rsidRPr="00066512">
        <w:t xml:space="preserve">) </w:t>
      </w:r>
      <w:proofErr w:type="spellStart"/>
      <w:r w:rsidR="00066512" w:rsidRPr="00066512">
        <w:t>Dumort</w:t>
      </w:r>
      <w:proofErr w:type="spellEnd"/>
      <w:r w:rsidR="00066512" w:rsidRPr="00066512">
        <w:t>., nom. cons.</w:t>
      </w:r>
      <w:r w:rsidR="00FA24FB" w:rsidRPr="00FA24FB">
        <w:t>), and Bogbean (</w:t>
      </w:r>
      <w:r w:rsidR="00FA24FB" w:rsidRPr="00AE4E5E">
        <w:rPr>
          <w:i/>
          <w:iCs/>
        </w:rPr>
        <w:t>Menyanthes trifoliata</w:t>
      </w:r>
      <w:r w:rsidR="00EA2FCC" w:rsidRPr="00AE4E5E">
        <w:rPr>
          <w:i/>
          <w:iCs/>
        </w:rPr>
        <w:t xml:space="preserve"> </w:t>
      </w:r>
      <w:r w:rsidR="00EA2FCC" w:rsidRPr="00EA2FCC">
        <w:t>L.</w:t>
      </w:r>
      <w:r w:rsidR="00FA24FB" w:rsidRPr="00FA24FB">
        <w:t>)</w:t>
      </w:r>
      <w:r w:rsidR="00EA2FCC">
        <w:t xml:space="preserve">. </w:t>
      </w:r>
      <w:r w:rsidR="00064908">
        <w:t xml:space="preserve">They </w:t>
      </w:r>
      <w:r w:rsidR="00582A2B">
        <w:t>postulated</w:t>
      </w:r>
      <w:r w:rsidR="006875E7">
        <w:t xml:space="preserve"> </w:t>
      </w:r>
      <w:r w:rsidR="006875E7" w:rsidRPr="006875E7">
        <w:t>that edaphic factors drove assemblage</w:t>
      </w:r>
      <w:r w:rsidR="00064908">
        <w:t xml:space="preserve"> distribution</w:t>
      </w:r>
      <w:r w:rsidR="00582A2B">
        <w:t>:</w:t>
      </w:r>
      <w:r w:rsidR="006875E7" w:rsidRPr="006875E7">
        <w:t xml:space="preserve"> </w:t>
      </w:r>
      <w:r w:rsidR="00855241">
        <w:t xml:space="preserve">that the </w:t>
      </w:r>
      <w:r w:rsidR="002058BA">
        <w:t>B</w:t>
      </w:r>
      <w:r w:rsidR="00064908">
        <w:t xml:space="preserve">ogbean assemblage </w:t>
      </w:r>
      <w:r w:rsidR="00855241">
        <w:t>occurred on</w:t>
      </w:r>
      <w:r w:rsidR="00064908">
        <w:t xml:space="preserve"> </w:t>
      </w:r>
      <w:r w:rsidR="006875E7" w:rsidRPr="006875E7">
        <w:t>waterlogged soils,</w:t>
      </w:r>
      <w:r w:rsidR="00064908">
        <w:t xml:space="preserve"> </w:t>
      </w:r>
      <w:r w:rsidR="00855241">
        <w:t xml:space="preserve">the </w:t>
      </w:r>
      <w:r w:rsidR="0097614E">
        <w:t>Fescue</w:t>
      </w:r>
      <w:r w:rsidR="00064908">
        <w:t xml:space="preserve"> assemblage </w:t>
      </w:r>
      <w:r w:rsidR="00855241">
        <w:t>on</w:t>
      </w:r>
      <w:r w:rsidR="00064908">
        <w:t xml:space="preserve"> </w:t>
      </w:r>
      <w:r w:rsidR="009468BB">
        <w:t>well-drained soils</w:t>
      </w:r>
      <w:r w:rsidR="0097614E">
        <w:t xml:space="preserve"> </w:t>
      </w:r>
      <w:r w:rsidR="00E057C1">
        <w:t xml:space="preserve">mostly </w:t>
      </w:r>
      <w:r w:rsidR="0097614E">
        <w:t>along levees</w:t>
      </w:r>
      <w:r w:rsidR="009468BB">
        <w:t xml:space="preserve">, and </w:t>
      </w:r>
      <w:r w:rsidR="00855241">
        <w:t xml:space="preserve">the </w:t>
      </w:r>
      <w:r w:rsidR="0097614E">
        <w:t>Sedge</w:t>
      </w:r>
      <w:r w:rsidR="009468BB">
        <w:t xml:space="preserve"> assemblage along channel edges with greater </w:t>
      </w:r>
      <w:r w:rsidR="006875E7" w:rsidRPr="006875E7">
        <w:t>inundation frequency</w:t>
      </w:r>
      <w:r w:rsidR="009468BB">
        <w:t xml:space="preserve">. </w:t>
      </w:r>
      <w:r w:rsidR="00582A2B">
        <w:t xml:space="preserve">Twenty years later, </w:t>
      </w:r>
      <w:r w:rsidR="00BB7B17">
        <w:t xml:space="preserve">Denoth </w:t>
      </w:r>
      <w:r w:rsidR="00BB7B17">
        <w:lastRenderedPageBreak/>
        <w:t xml:space="preserve">&amp; Myers </w:t>
      </w:r>
      <w:r w:rsidR="00B5776F">
        <w:t xml:space="preserve">(2007) repeated the sampling methods </w:t>
      </w:r>
      <w:r w:rsidR="00BB7B17">
        <w:t xml:space="preserve">to </w:t>
      </w:r>
      <w:r w:rsidR="00561B5B" w:rsidRPr="00561B5B">
        <w:t xml:space="preserve">test relationships between </w:t>
      </w:r>
      <w:r w:rsidR="001F6F8B">
        <w:t>non-native</w:t>
      </w:r>
      <w:r w:rsidR="00561B5B" w:rsidRPr="00561B5B">
        <w:t xml:space="preserve"> purple loosestrife (</w:t>
      </w:r>
      <w:r w:rsidR="00561B5B" w:rsidRPr="00CE3708">
        <w:rPr>
          <w:i/>
        </w:rPr>
        <w:t>Lythrum salicaria</w:t>
      </w:r>
      <w:r w:rsidR="00561B5B" w:rsidRPr="00561B5B">
        <w:t xml:space="preserve"> L.) and </w:t>
      </w:r>
      <w:r w:rsidR="0019438B">
        <w:t xml:space="preserve">native </w:t>
      </w:r>
      <w:r w:rsidR="00561B5B" w:rsidRPr="00561B5B">
        <w:t>Henderson’s checker-mallow (</w:t>
      </w:r>
      <w:r w:rsidR="00561B5B" w:rsidRPr="00CE3708">
        <w:rPr>
          <w:i/>
        </w:rPr>
        <w:t>Sidalcea hendersonii</w:t>
      </w:r>
      <w:r w:rsidR="00E508B5">
        <w:t xml:space="preserve"> S. Watson</w:t>
      </w:r>
      <w:r w:rsidR="00561B5B" w:rsidRPr="00561B5B">
        <w:t>)</w:t>
      </w:r>
      <w:r w:rsidR="00582A2B">
        <w:t>, a threatened species</w:t>
      </w:r>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Pr="00535270">
        <w:t xml:space="preserve">provide the opportunity to repeat observations </w:t>
      </w:r>
      <w:r w:rsidR="00CB18BB" w:rsidRPr="00535270">
        <w:t>and</w:t>
      </w:r>
      <w:r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91FE9BB" w:rsidR="003213DF" w:rsidRDefault="00151992" w:rsidP="003E7D1B">
      <w:pPr>
        <w:pStyle w:val="ListParagraph"/>
        <w:numPr>
          <w:ilvl w:val="0"/>
          <w:numId w:val="40"/>
        </w:numPr>
      </w:pPr>
      <w:bookmarkStart w:id="47" w:name="_Hlk113366234"/>
      <w:del w:id="48" w:author="Lane, Stefanie" w:date="2023-09-11T17:59:00Z">
        <w:r w:rsidDel="00434F6A">
          <w:delText xml:space="preserve">Are </w:delText>
        </w:r>
      </w:del>
      <w:del w:id="49" w:author="Lane, Stefanie" w:date="2023-09-11T17:58:00Z">
        <w:r w:rsidR="00C04EFB" w:rsidDel="00434F6A">
          <w:delText xml:space="preserve">tidal freshwater marsh </w:delText>
        </w:r>
        <w:r w:rsidDel="00434F6A">
          <w:delText>assemblages characterized by the same dominant</w:delText>
        </w:r>
        <w:r w:rsidR="00D374F5" w:rsidDel="00434F6A">
          <w:delText xml:space="preserve"> plant</w:delText>
        </w:r>
        <w:r w:rsidDel="00434F6A">
          <w:delText xml:space="preserve"> species</w:delText>
        </w:r>
        <w:r w:rsidR="00C04EFB" w:rsidDel="00434F6A">
          <w:delText xml:space="preserve"> over a </w:delText>
        </w:r>
        <w:r w:rsidR="00AD4B3A" w:rsidDel="00434F6A">
          <w:delText>40-year</w:delText>
        </w:r>
        <w:r w:rsidR="00C04EFB" w:rsidDel="00434F6A">
          <w:delText xml:space="preserve"> period</w:delText>
        </w:r>
        <w:r w:rsidDel="00434F6A">
          <w:delText xml:space="preserve">? In the absence of significant environmental disturbance, </w:delText>
        </w:r>
        <w:r w:rsidR="00C04EFB" w:rsidDel="00434F6A">
          <w:delText>we</w:delText>
        </w:r>
        <w:r w:rsidDel="00434F6A">
          <w:delText xml:space="preserve"> expect the same species </w:delText>
        </w:r>
        <w:r w:rsidR="00F954D3" w:rsidDel="00434F6A">
          <w:delText xml:space="preserve">composition </w:delText>
        </w:r>
        <w:r w:rsidDel="00434F6A">
          <w:delText>to dominate each assemblage as identified by Bradfield &amp; Porter (1982).</w:delText>
        </w:r>
      </w:del>
      <w:ins w:id="50" w:author="Lane, Stefanie" w:date="2023-09-11T17:58:00Z">
        <w:r w:rsidR="00434F6A" w:rsidRPr="00434F6A">
          <w:t>How have assemblages</w:t>
        </w:r>
      </w:ins>
      <w:ins w:id="51" w:author="Lane, Stefanie" w:date="2023-09-11T17:59:00Z">
        <w:r w:rsidR="00434F6A">
          <w:t xml:space="preserve"> in Ladner Marsh</w:t>
        </w:r>
      </w:ins>
      <w:ins w:id="52" w:author="Lane, Stefanie" w:date="2023-09-11T17:58:00Z">
        <w:r w:rsidR="00434F6A" w:rsidRPr="00434F6A">
          <w:t xml:space="preserve"> changed over the past 40 years? </w:t>
        </w:r>
      </w:ins>
      <w:r>
        <w:t xml:space="preserve"> </w:t>
      </w:r>
      <w:ins w:id="53" w:author="Lane, Stefanie" w:date="2023-09-11T18:01:00Z">
        <w:r w:rsidR="001056CE" w:rsidRPr="00434F6A">
          <w:t>We would expect substantial change</w:t>
        </w:r>
        <w:r w:rsidR="001056CE">
          <w:t>s in composition and abundance of species dominating assemblages</w:t>
        </w:r>
        <w:r w:rsidR="001056CE" w:rsidRPr="00434F6A">
          <w:t xml:space="preserve"> to offer clues of processes driving change.</w:t>
        </w:r>
      </w:ins>
    </w:p>
    <w:p w14:paraId="2025B339" w14:textId="767D6EC4" w:rsidR="003213DF" w:rsidRDefault="00DD041B" w:rsidP="00114665">
      <w:pPr>
        <w:pStyle w:val="ListParagraph"/>
        <w:numPr>
          <w:ilvl w:val="0"/>
          <w:numId w:val="40"/>
        </w:numPr>
      </w:pPr>
      <w:r>
        <w:t>Are assemblages characterized by similar indicator</w:t>
      </w:r>
      <w:r w:rsidR="00D374F5">
        <w:t xml:space="preserve"> plant</w:t>
      </w:r>
      <w:r>
        <w:t xml:space="preserve"> species? If no</w:t>
      </w:r>
      <w:ins w:id="54" w:author="Lane, Stefanie" w:date="2023-09-11T18:02:00Z">
        <w:r w:rsidR="005271BD">
          <w:t xml:space="preserve">t, what species changes are associated with each </w:t>
        </w:r>
      </w:ins>
      <w:del w:id="55" w:author="Lane, Stefanie" w:date="2023-09-11T18:02:00Z">
        <w:r w:rsidDel="005271BD">
          <w:delText xml:space="preserve">t, which species gained or lost are </w:delText>
        </w:r>
        <w:r w:rsidR="008B0BB8" w:rsidDel="005271BD">
          <w:delText xml:space="preserve">associated with </w:delText>
        </w:r>
        <w:r w:rsidDel="005271BD">
          <w:delText xml:space="preserve">changes within each </w:delText>
        </w:r>
      </w:del>
      <w:r>
        <w:t xml:space="preserve">assemblage? We expect that increasing abundance of </w:t>
      </w:r>
      <w:r w:rsidR="001F6F8B">
        <w:t xml:space="preserve">non-native </w:t>
      </w:r>
      <w:r>
        <w:t xml:space="preserve">species over time would result in </w:t>
      </w:r>
      <w:r w:rsidR="00206F53">
        <w:t xml:space="preserve">a </w:t>
      </w:r>
      <w:r>
        <w:t xml:space="preserve">greater net </w:t>
      </w:r>
      <w:r w:rsidR="00206F53">
        <w:t>loss</w:t>
      </w:r>
      <w:r>
        <w:t xml:space="preserve"> of</w:t>
      </w:r>
      <w:r w:rsidR="00CC44A2">
        <w:t xml:space="preserve"> native</w:t>
      </w:r>
      <w:r>
        <w:t xml:space="preserve"> species.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r w:rsidR="008E1F98">
        <w:t xml:space="preserve">assemblages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47"/>
    </w:p>
    <w:p w14:paraId="23050A05" w14:textId="48D5F8F7" w:rsidR="0043651F" w:rsidRDefault="0022363E">
      <w:pPr>
        <w:pStyle w:val="Heading1"/>
        <w:rPr>
          <w:ins w:id="56" w:author="Lane, Stefanie" w:date="2023-07-26T16:03:00Z"/>
        </w:rPr>
        <w:pPrChange w:id="57" w:author="Lane, Stefanie" w:date="2023-07-26T16:03:00Z">
          <w:pPr/>
        </w:pPrChange>
      </w:pPr>
      <w:r>
        <w:t>Methods</w:t>
      </w:r>
    </w:p>
    <w:p w14:paraId="23B21028" w14:textId="3DF44AEE" w:rsidR="0043651F" w:rsidRPr="0043651F" w:rsidRDefault="0043651F">
      <w:pPr>
        <w:pStyle w:val="Heading2"/>
        <w:pPrChange w:id="58" w:author="Lane, Stefanie" w:date="2023-07-26T16:03:00Z">
          <w:pPr>
            <w:pStyle w:val="Heading1"/>
          </w:pPr>
        </w:pPrChange>
      </w:pPr>
      <w:ins w:id="59" w:author="Lane, Stefanie" w:date="2023-07-26T16:03:00Z">
        <w:r>
          <w:t>Site history &amp; context</w:t>
        </w:r>
      </w:ins>
    </w:p>
    <w:p w14:paraId="3C357277" w14:textId="77777777" w:rsidR="00594299" w:rsidRDefault="007F357F" w:rsidP="007F357F">
      <w:pPr>
        <w:pStyle w:val="NoSpacing"/>
        <w:rPr>
          <w:ins w:id="60" w:author="Lane, Stefanie" w:date="2023-09-14T10:37:00Z"/>
        </w:rPr>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C244E6" w:rsidRPr="00C244E6">
        <w:rPr>
          <w:rFonts w:ascii="Calibri" w:hAnsi="Calibri" w:cs="Calibri"/>
        </w:rPr>
        <w:t>(Finn et al., 2021)</w:t>
      </w:r>
      <w:r w:rsidR="00193416">
        <w:t xml:space="preserve">. The </w:t>
      </w:r>
      <w:r w:rsidR="002F438B">
        <w:t>current extent of the Fraser River E</w:t>
      </w:r>
      <w:r w:rsidR="001F436B" w:rsidRPr="00791A3B">
        <w:t>stuary spans 2</w:t>
      </w:r>
      <w:r w:rsidR="004306D0" w:rsidRPr="00791A3B">
        <w:t>,</w:t>
      </w:r>
      <w:r w:rsidR="001F436B" w:rsidRPr="00173A95">
        <w:t>814 ha, one-third of which lies within the South Arm Marshes Wildlife Management Area</w:t>
      </w:r>
      <w:r w:rsidR="005D14F1">
        <w:t>, which was formally protected in 1991</w:t>
      </w:r>
      <w:r w:rsidR="001F436B" w:rsidRPr="00173A95">
        <w:t xml:space="preserve"> </w:t>
      </w:r>
      <w:r w:rsidR="000335B7" w:rsidRPr="000335B7">
        <w:rPr>
          <w:rFonts w:ascii="Calibri" w:hAnsi="Calibri" w:cs="Calibri"/>
        </w:rPr>
        <w:t>(Schaefer, 2004)</w:t>
      </w:r>
      <w:r w:rsidR="00676118">
        <w:t xml:space="preserve"> (Fig. 1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p>
    <w:p w14:paraId="6B286FD7" w14:textId="77777777" w:rsidR="00594299" w:rsidRDefault="00594299" w:rsidP="007F357F">
      <w:pPr>
        <w:pStyle w:val="NoSpacing"/>
        <w:rPr>
          <w:ins w:id="61" w:author="Lane, Stefanie" w:date="2023-09-14T10:37:00Z"/>
        </w:rPr>
      </w:pPr>
    </w:p>
    <w:p w14:paraId="1385B504" w14:textId="7AA88980" w:rsidR="00472FA5" w:rsidRPr="001B29FA" w:rsidRDefault="001E2B56">
      <w:pPr>
        <w:pStyle w:val="NoSpacing"/>
        <w:ind w:firstLine="720"/>
        <w:rPr>
          <w:ins w:id="62" w:author="Lane, Stefanie" w:date="2023-09-14T11:25:00Z"/>
        </w:rPr>
        <w:pPrChange w:id="63" w:author="Lane, Stefanie" w:date="2023-09-18T11:27:00Z">
          <w:pPr>
            <w:pStyle w:val="NoSpacing"/>
            <w:numPr>
              <w:ilvl w:val="1"/>
              <w:numId w:val="44"/>
            </w:numPr>
            <w:ind w:left="1440" w:hanging="360"/>
          </w:pPr>
        </w:pPrChange>
      </w:pPr>
      <w:r w:rsidRPr="001B29FA">
        <w:t>Plant s</w:t>
      </w:r>
      <w:r w:rsidR="00A15FE2" w:rsidRPr="001B29FA">
        <w:t>pecies common to these habitats are generally herbaceous, and the community is largely dominated by sedges</w:t>
      </w:r>
      <w:ins w:id="64" w:author="Gary" w:date="2023-08-16T10:34:00Z">
        <w:r w:rsidR="006F25C9" w:rsidRPr="001B29FA">
          <w:t>, grass</w:t>
        </w:r>
      </w:ins>
      <w:ins w:id="65" w:author="Gary" w:date="2023-08-16T10:35:00Z">
        <w:r w:rsidR="006F25C9" w:rsidRPr="001B29FA">
          <w:t>es,</w:t>
        </w:r>
      </w:ins>
      <w:ins w:id="66" w:author="Lane, Stefanie" w:date="2023-09-11T17:36:00Z">
        <w:r w:rsidR="00B8329E" w:rsidRPr="001B29FA">
          <w:t xml:space="preserve"> r</w:t>
        </w:r>
      </w:ins>
      <w:del w:id="67" w:author="Gary" w:date="2023-08-16T11:40:00Z">
        <w:r w:rsidR="00A15FE2" w:rsidRPr="001B29FA" w:rsidDel="00734D0B">
          <w:delText xml:space="preserve"> and r</w:delText>
        </w:r>
      </w:del>
      <w:r w:rsidR="00A15FE2" w:rsidRPr="001B29FA">
        <w:t>ushes</w:t>
      </w:r>
      <w:del w:id="68" w:author="Lane, Stefanie" w:date="2023-09-14T10:38:00Z">
        <w:r w:rsidR="00A15FE2" w:rsidRPr="001B29FA" w:rsidDel="00BF2F5A">
          <w:delText xml:space="preserve"> with some salinity tolerance</w:delText>
        </w:r>
      </w:del>
      <w:r w:rsidR="00A15FE2" w:rsidRPr="001B29FA">
        <w:t xml:space="preserve">, </w:t>
      </w:r>
      <w:del w:id="69" w:author="Lane, Stefanie" w:date="2023-09-14T11:15:00Z">
        <w:r w:rsidR="007F357F" w:rsidRPr="001B29FA" w:rsidDel="00BF4D0D">
          <w:delText xml:space="preserve">and </w:delText>
        </w:r>
      </w:del>
      <w:ins w:id="70" w:author="Lane, Stefanie" w:date="2023-09-14T11:15:00Z">
        <w:r w:rsidR="00BF4D0D" w:rsidRPr="001B29FA">
          <w:t xml:space="preserve">with </w:t>
        </w:r>
      </w:ins>
      <w:r w:rsidR="00A15FE2" w:rsidRPr="001B29FA">
        <w:t xml:space="preserve">a </w:t>
      </w:r>
      <w:r w:rsidR="00EF2E40" w:rsidRPr="001B29FA">
        <w:t>diversity of</w:t>
      </w:r>
      <w:r w:rsidR="008B171B" w:rsidRPr="001B29FA">
        <w:t xml:space="preserve"> herbaceous </w:t>
      </w:r>
      <w:r w:rsidR="00A15FE2" w:rsidRPr="001B29FA">
        <w:t xml:space="preserve">flowering </w:t>
      </w:r>
      <w:r w:rsidR="00EF2E40" w:rsidRPr="001B29FA">
        <w:t>species (</w:t>
      </w:r>
      <w:r w:rsidR="00215C67" w:rsidRPr="001B29FA">
        <w:t xml:space="preserve">hereafter, </w:t>
      </w:r>
      <w:r w:rsidR="00EF2E40" w:rsidRPr="001B29FA">
        <w:t xml:space="preserve">forbs). </w:t>
      </w:r>
      <w:ins w:id="71" w:author="Lane, Stefanie" w:date="2023-09-14T10:38:00Z">
        <w:r w:rsidR="00BF2F5A" w:rsidRPr="001B29FA">
          <w:t xml:space="preserve">Patterns of species distributions within tidal marshes are </w:t>
        </w:r>
        <w:r w:rsidR="00FE4C96" w:rsidRPr="001B29FA">
          <w:t>driven by elevation gradients, which filter species according to inundation and salinity</w:t>
        </w:r>
      </w:ins>
      <w:ins w:id="72" w:author="Lane, Stefanie" w:date="2023-09-14T11:16:00Z">
        <w:r w:rsidR="00BF4D0D" w:rsidRPr="001B29FA">
          <w:t xml:space="preserve"> regimes</w:t>
        </w:r>
      </w:ins>
      <w:ins w:id="73" w:author="Lane, Stefanie" w:date="2023-09-14T10:38:00Z">
        <w:r w:rsidR="00FE4C96" w:rsidRPr="001B29FA">
          <w:t xml:space="preserve"> </w:t>
        </w:r>
      </w:ins>
      <w:ins w:id="74" w:author="Lane, Stefanie" w:date="2023-09-14T10:40:00Z">
        <w:r w:rsidR="00F77CE7" w:rsidRPr="001B29FA">
          <w:t xml:space="preserve">(Bertness &amp; Ellison, 1987). </w:t>
        </w:r>
      </w:ins>
      <w:ins w:id="75" w:author="Lane, Stefanie" w:date="2023-09-18T11:19:00Z">
        <w:r w:rsidR="000841DF" w:rsidRPr="001B29FA">
          <w:rPr>
            <w:rPrChange w:id="76" w:author="Lane, Stefanie" w:date="2023-09-18T11:27:00Z">
              <w:rPr>
                <w:highlight w:val="yellow"/>
              </w:rPr>
            </w:rPrChange>
          </w:rPr>
          <w:t xml:space="preserve">The </w:t>
        </w:r>
      </w:ins>
      <w:ins w:id="77" w:author="Lane, Stefanie" w:date="2023-09-18T11:22:00Z">
        <w:r w:rsidR="00E56D5A" w:rsidRPr="001B29FA">
          <w:rPr>
            <w:rPrChange w:id="78" w:author="Lane, Stefanie" w:date="2023-09-18T11:27:00Z">
              <w:rPr>
                <w:highlight w:val="yellow"/>
              </w:rPr>
            </w:rPrChange>
          </w:rPr>
          <w:t>areas surveyed</w:t>
        </w:r>
      </w:ins>
      <w:ins w:id="79" w:author="Lane, Stefanie" w:date="2023-09-18T11:20:00Z">
        <w:r w:rsidR="000841DF" w:rsidRPr="001B29FA">
          <w:rPr>
            <w:rPrChange w:id="80" w:author="Lane, Stefanie" w:date="2023-09-18T11:27:00Z">
              <w:rPr>
                <w:highlight w:val="yellow"/>
              </w:rPr>
            </w:rPrChange>
          </w:rPr>
          <w:t xml:space="preserve"> in Ladner Marsh</w:t>
        </w:r>
      </w:ins>
      <w:ins w:id="81" w:author="Lane, Stefanie" w:date="2023-09-19T09:44:00Z">
        <w:r w:rsidR="00C72153">
          <w:t xml:space="preserve"> (with the exception of Transect Q, omitted </w:t>
        </w:r>
        <w:r w:rsidR="00021F48">
          <w:t xml:space="preserve">as explained in section ‘Differences between </w:t>
        </w:r>
        <w:proofErr w:type="spellStart"/>
        <w:r w:rsidR="00021F48">
          <w:t>datasets’</w:t>
        </w:r>
        <w:proofErr w:type="spellEnd"/>
        <w:r w:rsidR="00C72153">
          <w:t>)</w:t>
        </w:r>
      </w:ins>
      <w:ins w:id="82" w:author="Lane, Stefanie" w:date="2023-09-18T11:20:00Z">
        <w:r w:rsidR="000841DF" w:rsidRPr="001B29FA">
          <w:rPr>
            <w:rPrChange w:id="83" w:author="Lane, Stefanie" w:date="2023-09-18T11:27:00Z">
              <w:rPr>
                <w:highlight w:val="yellow"/>
              </w:rPr>
            </w:rPrChange>
          </w:rPr>
          <w:t xml:space="preserve"> correspond to </w:t>
        </w:r>
        <w:r w:rsidR="002907CC" w:rsidRPr="001B29FA">
          <w:rPr>
            <w:rPrChange w:id="84" w:author="Lane, Stefanie" w:date="2023-09-18T11:27:00Z">
              <w:rPr>
                <w:highlight w:val="yellow"/>
              </w:rPr>
            </w:rPrChange>
          </w:rPr>
          <w:t xml:space="preserve">elevations between the mean high water (MHW, approx. 1.1 m above mean sea level) and mean higher high water (MHHW, approx. 1.4 m above mean </w:t>
        </w:r>
        <w:r w:rsidR="00523B84" w:rsidRPr="001B29FA">
          <w:rPr>
            <w:rPrChange w:id="85" w:author="Lane, Stefanie" w:date="2023-09-18T11:27:00Z">
              <w:rPr>
                <w:highlight w:val="yellow"/>
              </w:rPr>
            </w:rPrChange>
          </w:rPr>
          <w:t>sea level</w:t>
        </w:r>
        <w:r w:rsidR="002907CC" w:rsidRPr="001B29FA">
          <w:rPr>
            <w:rPrChange w:id="86" w:author="Lane, Stefanie" w:date="2023-09-18T11:27:00Z">
              <w:rPr>
                <w:highlight w:val="yellow"/>
              </w:rPr>
            </w:rPrChange>
          </w:rPr>
          <w:t>)</w:t>
        </w:r>
        <w:r w:rsidR="00523B84" w:rsidRPr="001B29FA">
          <w:rPr>
            <w:rPrChange w:id="87" w:author="Lane, Stefanie" w:date="2023-09-18T11:27:00Z">
              <w:rPr>
                <w:highlight w:val="yellow"/>
              </w:rPr>
            </w:rPrChange>
          </w:rPr>
          <w:t xml:space="preserve"> (</w:t>
        </w:r>
      </w:ins>
      <w:ins w:id="88" w:author="Lane, Stefanie" w:date="2023-09-18T11:21:00Z">
        <w:r w:rsidR="00523B84" w:rsidRPr="001B29FA">
          <w:rPr>
            <w:rPrChange w:id="89" w:author="Lane, Stefanie" w:date="2023-09-18T11:27:00Z">
              <w:rPr>
                <w:highlight w:val="yellow"/>
              </w:rPr>
            </w:rPrChange>
          </w:rPr>
          <w:t xml:space="preserve">as measured in </w:t>
        </w:r>
      </w:ins>
      <w:ins w:id="90" w:author="Lane, Stefanie" w:date="2023-09-18T11:20:00Z">
        <w:r w:rsidR="00523B84" w:rsidRPr="001B29FA">
          <w:rPr>
            <w:rPrChange w:id="91" w:author="Lane, Stefanie" w:date="2023-09-18T11:27:00Z">
              <w:rPr>
                <w:highlight w:val="yellow"/>
              </w:rPr>
            </w:rPrChange>
          </w:rPr>
          <w:t>L</w:t>
        </w:r>
      </w:ins>
      <w:ins w:id="92" w:author="Lane, Stefanie" w:date="2023-09-18T11:21:00Z">
        <w:r w:rsidR="00523B84" w:rsidRPr="001B29FA">
          <w:rPr>
            <w:rPrChange w:id="93" w:author="Lane, Stefanie" w:date="2023-09-18T11:27:00Z">
              <w:rPr>
                <w:highlight w:val="yellow"/>
              </w:rPr>
            </w:rPrChange>
          </w:rPr>
          <w:t xml:space="preserve">ane, 2022). </w:t>
        </w:r>
      </w:ins>
      <w:ins w:id="94" w:author="Lane, Stefanie" w:date="2023-09-18T11:24:00Z">
        <w:r w:rsidR="00593A44" w:rsidRPr="001B29FA">
          <w:rPr>
            <w:rPrChange w:id="95" w:author="Lane, Stefanie" w:date="2023-09-18T11:27:00Z">
              <w:rPr>
                <w:highlight w:val="yellow"/>
              </w:rPr>
            </w:rPrChange>
          </w:rPr>
          <w:t>Many species encountered in the surveys conducted are not restricted to these elevation ranges</w:t>
        </w:r>
        <w:r w:rsidR="00863C04" w:rsidRPr="001B29FA">
          <w:rPr>
            <w:rPrChange w:id="96" w:author="Lane, Stefanie" w:date="2023-09-18T11:27:00Z">
              <w:rPr>
                <w:highlight w:val="yellow"/>
              </w:rPr>
            </w:rPrChange>
          </w:rPr>
          <w:t>;</w:t>
        </w:r>
        <w:r w:rsidR="0027184F" w:rsidRPr="001B29FA">
          <w:rPr>
            <w:rPrChange w:id="97" w:author="Lane, Stefanie" w:date="2023-09-18T11:27:00Z">
              <w:rPr>
                <w:highlight w:val="yellow"/>
              </w:rPr>
            </w:rPrChange>
          </w:rPr>
          <w:t xml:space="preserve"> emergent vegetation </w:t>
        </w:r>
      </w:ins>
      <w:ins w:id="98" w:author="Lane, Stefanie" w:date="2023-09-18T11:25:00Z">
        <w:r w:rsidR="0027184F" w:rsidRPr="001B29FA">
          <w:rPr>
            <w:rPrChange w:id="99" w:author="Lane, Stefanie" w:date="2023-09-18T11:27:00Z">
              <w:rPr>
                <w:highlight w:val="yellow"/>
              </w:rPr>
            </w:rPrChange>
          </w:rPr>
          <w:t xml:space="preserve">begins at the local </w:t>
        </w:r>
        <w:r w:rsidR="00AF3487" w:rsidRPr="001B29FA">
          <w:rPr>
            <w:rPrChange w:id="100" w:author="Lane, Stefanie" w:date="2023-09-18T11:27:00Z">
              <w:rPr>
                <w:highlight w:val="yellow"/>
              </w:rPr>
            </w:rPrChange>
          </w:rPr>
          <w:t>mean tide (0 m above mean sea level), extending to the upper limit of tidal</w:t>
        </w:r>
      </w:ins>
      <w:ins w:id="101" w:author="Lane, Stefanie" w:date="2023-09-18T11:26:00Z">
        <w:r w:rsidR="00842195" w:rsidRPr="001B29FA">
          <w:rPr>
            <w:rPrChange w:id="102" w:author="Lane, Stefanie" w:date="2023-09-18T11:27:00Z">
              <w:rPr>
                <w:highlight w:val="yellow"/>
              </w:rPr>
            </w:rPrChange>
          </w:rPr>
          <w:t xml:space="preserve">ly influenced inundation (Janousek et al., 2019). Thus, </w:t>
        </w:r>
      </w:ins>
      <w:ins w:id="103" w:author="Lane, Stefanie" w:date="2023-09-18T11:27:00Z">
        <w:r w:rsidR="00842195" w:rsidRPr="001B29FA">
          <w:rPr>
            <w:rPrChange w:id="104" w:author="Lane, Stefanie" w:date="2023-09-18T11:27:00Z">
              <w:rPr>
                <w:highlight w:val="yellow"/>
              </w:rPr>
            </w:rPrChange>
          </w:rPr>
          <w:t>the</w:t>
        </w:r>
      </w:ins>
      <w:ins w:id="105" w:author="Lane, Stefanie" w:date="2023-09-14T11:26:00Z">
        <w:r w:rsidR="008F3CDF" w:rsidRPr="001B29FA">
          <w:t xml:space="preserve"> elevation</w:t>
        </w:r>
      </w:ins>
      <w:ins w:id="106" w:author="Lane, Stefanie" w:date="2023-09-14T11:48:00Z">
        <w:r w:rsidR="00BB27AB" w:rsidRPr="001B29FA">
          <w:t xml:space="preserve"> range</w:t>
        </w:r>
      </w:ins>
      <w:ins w:id="107" w:author="Lane, Stefanie" w:date="2023-09-14T11:26:00Z">
        <w:r w:rsidR="008F3CDF" w:rsidRPr="001B29FA">
          <w:t xml:space="preserve"> of </w:t>
        </w:r>
      </w:ins>
      <w:ins w:id="108" w:author="Lane, Stefanie" w:date="2023-09-18T11:27:00Z">
        <w:r w:rsidR="00842195" w:rsidRPr="001B29FA">
          <w:rPr>
            <w:rPrChange w:id="109" w:author="Lane, Stefanie" w:date="2023-09-18T11:27:00Z">
              <w:rPr>
                <w:highlight w:val="yellow"/>
              </w:rPr>
            </w:rPrChange>
          </w:rPr>
          <w:t xml:space="preserve">surveyed areas that we compare here occurred </w:t>
        </w:r>
      </w:ins>
      <w:ins w:id="110" w:author="Lane, Stefanie" w:date="2023-09-14T11:26:00Z">
        <w:r w:rsidR="008F3CDF" w:rsidRPr="001B29FA">
          <w:t xml:space="preserve">within </w:t>
        </w:r>
      </w:ins>
      <w:ins w:id="111" w:author="Lane, Stefanie" w:date="2023-09-14T11:27:00Z">
        <w:r w:rsidR="009D45B4" w:rsidRPr="001B29FA">
          <w:t>a sufficiently restricted</w:t>
        </w:r>
      </w:ins>
      <w:ins w:id="112" w:author="Lane, Stefanie" w:date="2023-09-18T11:27:00Z">
        <w:r w:rsidR="001B29FA" w:rsidRPr="001B29FA">
          <w:rPr>
            <w:rPrChange w:id="113" w:author="Lane, Stefanie" w:date="2023-09-18T11:27:00Z">
              <w:rPr>
                <w:highlight w:val="yellow"/>
              </w:rPr>
            </w:rPrChange>
          </w:rPr>
          <w:t xml:space="preserve"> tidal elevation</w:t>
        </w:r>
      </w:ins>
      <w:ins w:id="114" w:author="Lane, Stefanie" w:date="2023-09-14T11:27:00Z">
        <w:r w:rsidR="009D45B4" w:rsidRPr="001B29FA">
          <w:t xml:space="preserve"> range that we do not expect </w:t>
        </w:r>
        <w:r w:rsidR="00345405" w:rsidRPr="001B29FA">
          <w:t>elevation gradients and related hydrologic/</w:t>
        </w:r>
      </w:ins>
      <w:ins w:id="115" w:author="Lane, Stefanie" w:date="2023-09-14T11:28:00Z">
        <w:r w:rsidR="00345405" w:rsidRPr="001B29FA">
          <w:t>salinity regimes to be a strong driver of species distributions</w:t>
        </w:r>
      </w:ins>
      <w:ins w:id="116" w:author="Lane, Stefanie" w:date="2023-09-18T11:27:00Z">
        <w:r w:rsidR="001B29FA" w:rsidRPr="001B29FA">
          <w:rPr>
            <w:rPrChange w:id="117" w:author="Lane, Stefanie" w:date="2023-09-18T11:27:00Z">
              <w:rPr>
                <w:highlight w:val="yellow"/>
              </w:rPr>
            </w:rPrChange>
          </w:rPr>
          <w:t xml:space="preserve"> within the areas surveyed</w:t>
        </w:r>
      </w:ins>
      <w:ins w:id="118" w:author="Lane, Stefanie" w:date="2023-09-14T11:28:00Z">
        <w:r w:rsidR="00345405" w:rsidRPr="001B29FA">
          <w:t xml:space="preserve">. </w:t>
        </w:r>
      </w:ins>
    </w:p>
    <w:p w14:paraId="71079A83" w14:textId="14070562" w:rsidR="00910B8D" w:rsidRDefault="00A41F77" w:rsidP="007F357F">
      <w:pPr>
        <w:pStyle w:val="NoSpacing"/>
        <w:rPr>
          <w:ins w:id="119" w:author="Lane, Stefanie" w:date="2023-07-26T16:06:00Z"/>
        </w:rPr>
      </w:pPr>
      <w:moveFromRangeStart w:id="120" w:author="Lane, Stefanie" w:date="2023-09-14T11:22:00Z" w:name="move145582956"/>
      <w:moveFrom w:id="121" w:author="Lane, Stefanie" w:date="2023-09-14T11:22:00Z">
        <w:r w:rsidRPr="00D80526" w:rsidDel="00E82DB7">
          <w:t>This publication will reference dates the data were collected, rather than publication dates of the corresponding studies.</w:t>
        </w:r>
        <w:del w:id="122" w:author="Lane, Stefanie" w:date="2023-09-14T11:41:00Z">
          <w:r w:rsidR="007F357F" w:rsidDel="008D7C70">
            <w:delText xml:space="preserve"> </w:delText>
          </w:r>
        </w:del>
      </w:moveFrom>
      <w:moveFromRangeEnd w:id="120"/>
    </w:p>
    <w:p w14:paraId="101140BE" w14:textId="13F3995D" w:rsidR="003158C9" w:rsidRDefault="003158C9">
      <w:pPr>
        <w:pStyle w:val="Heading2"/>
        <w:rPr>
          <w:ins w:id="123" w:author="Lane, Stefanie" w:date="2023-07-26T16:06:00Z"/>
        </w:rPr>
        <w:pPrChange w:id="124" w:author="Lane, Stefanie" w:date="2023-07-26T16:06:00Z">
          <w:pPr>
            <w:pStyle w:val="NoSpacing"/>
          </w:pPr>
        </w:pPrChange>
      </w:pPr>
      <w:ins w:id="125" w:author="Lane, Stefanie" w:date="2023-07-26T16:06:00Z">
        <w:r>
          <w:t>Sampling design &amp; harmonization between observations</w:t>
        </w:r>
      </w:ins>
    </w:p>
    <w:p w14:paraId="3D17EF78" w14:textId="77777777" w:rsidR="00E82DB7" w:rsidRDefault="00A92187">
      <w:pPr>
        <w:pStyle w:val="NoSpacing"/>
        <w:ind w:firstLine="410"/>
        <w:rPr>
          <w:moveTo w:id="126" w:author="Lane, Stefanie" w:date="2023-09-14T11:22:00Z"/>
        </w:rPr>
        <w:pPrChange w:id="127" w:author="Lane, Stefanie" w:date="2023-09-14T11:22:00Z">
          <w:pPr>
            <w:pStyle w:val="NoSpacing"/>
          </w:pPr>
        </w:pPrChange>
      </w:pPr>
      <w:ins w:id="128" w:author="Lane, Stefanie" w:date="2023-09-11T17:42:00Z">
        <w:r w:rsidRPr="00A92187">
          <w:t>Our main goal was to sample the vegetation in a representative way to allow comparison with the datasets collected in 1979 (Bradfield &amp; Porter, 1982) and 1999 (Denoth &amp; Myers, 2007).</w:t>
        </w:r>
      </w:ins>
      <w:ins w:id="129" w:author="Lane, Stefanie" w:date="2023-09-14T11:22:00Z">
        <w:r w:rsidR="00E82DB7">
          <w:t xml:space="preserve"> </w:t>
        </w:r>
      </w:ins>
      <w:moveToRangeStart w:id="130" w:author="Lane, Stefanie" w:date="2023-09-14T11:22:00Z" w:name="move145582956"/>
      <w:moveTo w:id="131" w:author="Lane, Stefanie" w:date="2023-09-14T11:22:00Z">
        <w:r w:rsidR="00E82DB7" w:rsidRPr="00D80526">
          <w:t>This publication will reference dates the data were collected, rather than publication dates of the corresponding studies.</w:t>
        </w:r>
        <w:r w:rsidR="00E82DB7">
          <w:t xml:space="preserve"> </w:t>
        </w:r>
      </w:moveTo>
    </w:p>
    <w:moveToRangeEnd w:id="130"/>
    <w:p w14:paraId="37B085E2" w14:textId="5A4AAEA7" w:rsidR="00910B8D" w:rsidDel="00615AD9" w:rsidRDefault="00A92187">
      <w:pPr>
        <w:rPr>
          <w:del w:id="132" w:author="Lane, Stefanie" w:date="2023-07-26T16:04:00Z"/>
        </w:rPr>
        <w:pPrChange w:id="133" w:author="Lane, Stefanie" w:date="2023-07-26T16:07:00Z">
          <w:pPr>
            <w:pStyle w:val="Heading2"/>
          </w:pPr>
        </w:pPrChange>
      </w:pPr>
      <w:ins w:id="134" w:author="Lane, Stefanie" w:date="2023-09-11T17:42:00Z">
        <w:r>
          <w:t xml:space="preserve"> </w:t>
        </w:r>
      </w:ins>
    </w:p>
    <w:p w14:paraId="788A8D23" w14:textId="6F02D9A2" w:rsidR="00861AEA" w:rsidRDefault="00861AEA" w:rsidP="00861AEA">
      <w:pPr>
        <w:pStyle w:val="NoSpacing"/>
        <w:ind w:firstLine="410"/>
        <w:rPr>
          <w:ins w:id="135" w:author="Gary" w:date="2023-08-16T16:02:00Z"/>
        </w:rPr>
      </w:pPr>
      <w:ins w:id="136" w:author="Gary" w:date="2023-08-16T16:02:00Z">
        <w:r>
          <w:t xml:space="preserve">In the original 1979 study, </w:t>
        </w:r>
        <w:commentRangeStart w:id="137"/>
        <w:del w:id="138" w:author="Lane, Stefanie" w:date="2023-09-25T14:33:00Z">
          <w:r w:rsidDel="003C11E7">
            <w:delText>seven</w:delText>
          </w:r>
        </w:del>
      </w:ins>
      <w:ins w:id="139" w:author="Lane, Stefanie" w:date="2023-09-25T14:33:00Z">
        <w:r w:rsidR="003C11E7">
          <w:t>eight</w:t>
        </w:r>
      </w:ins>
      <w:ins w:id="140" w:author="Gary" w:date="2023-08-16T16:02:00Z">
        <w:r>
          <w:t xml:space="preserve"> transects (Q-</w:t>
        </w:r>
      </w:ins>
      <w:ins w:id="141" w:author="Lane, Stefanie" w:date="2023-09-25T14:33:00Z">
        <w:r w:rsidR="003C11E7">
          <w:t>X</w:t>
        </w:r>
      </w:ins>
      <w:ins w:id="142" w:author="Gary" w:date="2023-08-16T16:02:00Z">
        <w:del w:id="143" w:author="Lane, Stefanie" w:date="2023-09-25T14:33:00Z">
          <w:r w:rsidDel="003C11E7">
            <w:delText>W</w:delText>
          </w:r>
        </w:del>
        <w:r>
          <w:t xml:space="preserve">) </w:t>
        </w:r>
      </w:ins>
      <w:commentRangeEnd w:id="137"/>
      <w:ins w:id="144" w:author="Gary" w:date="2023-09-20T12:50:00Z">
        <w:r w:rsidR="0059149A">
          <w:rPr>
            <w:rStyle w:val="CommentReference"/>
          </w:rPr>
          <w:commentReference w:id="137"/>
        </w:r>
      </w:ins>
      <w:ins w:id="145" w:author="Gary" w:date="2023-08-16T16:02:00Z">
        <w:r>
          <w:t xml:space="preserve">were laid out in a subjective fashion to cross through the main features of vegetation diversity at Ladner Marsh (Fig. 1 in </w:t>
        </w:r>
        <w:del w:id="146" w:author="Lane, Stefanie" w:date="2023-09-11T17:42:00Z">
          <w:r w:rsidDel="00151669">
            <w:delText>B&amp;P</w:delText>
          </w:r>
        </w:del>
      </w:ins>
      <w:ins w:id="147" w:author="Lane, Stefanie" w:date="2023-09-11T17:42:00Z">
        <w:r w:rsidR="00151669">
          <w:t>Bradfield &amp; Porter,</w:t>
        </w:r>
      </w:ins>
      <w:ins w:id="148" w:author="Gary" w:date="2023-08-16T16:02:00Z">
        <w:r>
          <w:t xml:space="preserve"> 1982). All transects spanned a similar elevation range across the marsh platform</w:t>
        </w:r>
      </w:ins>
      <w:ins w:id="149" w:author="Lane, Stefanie" w:date="2023-09-18T11:28:00Z">
        <w:r w:rsidR="00F63F2A">
          <w:t xml:space="preserve">, </w:t>
        </w:r>
      </w:ins>
      <w:ins w:id="150" w:author="Gary" w:date="2023-08-16T16:02:00Z">
        <w:del w:id="151" w:author="Lane, Stefanie" w:date="2023-09-18T11:28:00Z">
          <w:r w:rsidDel="00F63F2A">
            <w:delText xml:space="preserve"> </w:delText>
          </w:r>
          <w:r w:rsidRPr="00E97DE8" w:rsidDel="00F63F2A">
            <w:rPr>
              <w:highlight w:val="yellow"/>
              <w:rPrChange w:id="152" w:author="Lane, Stefanie" w:date="2023-09-14T10:34:00Z">
                <w:rPr/>
              </w:rPrChange>
            </w:rPr>
            <w:delText>(2-3 m above local chart datum)</w:delText>
          </w:r>
          <w:r w:rsidDel="00F63F2A">
            <w:delText xml:space="preserve"> </w:delText>
          </w:r>
        </w:del>
        <w:r>
          <w:t xml:space="preserve">with the three main plant assemblages (Sedge, </w:t>
        </w:r>
        <w:del w:id="153" w:author="Lane, Stefanie" w:date="2023-09-11T17:42:00Z">
          <w:r w:rsidDel="00A92187">
            <w:delText>Festuca</w:delText>
          </w:r>
        </w:del>
      </w:ins>
      <w:ins w:id="154" w:author="Lane, Stefanie" w:date="2023-09-11T17:42:00Z">
        <w:r w:rsidR="00A92187">
          <w:t>Fescue</w:t>
        </w:r>
      </w:ins>
      <w:ins w:id="155" w:author="Gary" w:date="2023-08-16T16:02:00Z">
        <w:r>
          <w:t>, Bogbean) separated by apparent changes in hydrological conditions along transects.</w:t>
        </w:r>
      </w:ins>
    </w:p>
    <w:p w14:paraId="7655833A" w14:textId="577E99C0" w:rsidR="00861AEA" w:rsidRDefault="00861AEA">
      <w:pPr>
        <w:ind w:firstLine="720"/>
        <w:rPr>
          <w:ins w:id="156" w:author="Gary" w:date="2023-08-16T16:02:00Z"/>
        </w:rPr>
        <w:pPrChange w:id="157" w:author="Lane, Stefanie" w:date="2023-09-19T09:51:00Z">
          <w:pPr>
            <w:pStyle w:val="NoSpacing"/>
            <w:ind w:firstLine="410"/>
          </w:pPr>
        </w:pPrChange>
      </w:pPr>
      <w:ins w:id="158" w:author="Gary" w:date="2023-08-16T16:02:00Z">
        <w:r>
          <w:t>In the 1999 study,</w:t>
        </w:r>
        <w:del w:id="159" w:author="Lane, Stefanie" w:date="2023-09-11T17:43:00Z">
          <w:r w:rsidDel="00222995">
            <w:delText xml:space="preserve"> B&amp;P’s</w:delText>
          </w:r>
        </w:del>
      </w:ins>
      <w:ins w:id="160" w:author="Lane, Stefanie" w:date="2023-09-11T17:43:00Z">
        <w:r w:rsidR="00222995">
          <w:t xml:space="preserve"> Bradfield &amp; Porter’s</w:t>
        </w:r>
      </w:ins>
      <w:ins w:id="161" w:author="Gary" w:date="2023-08-16T16:02:00Z">
        <w:r>
          <w:t xml:space="preserve"> (1982) Fig.1 was used to visually approximate the locations of transects to repeat the vegetation survey</w:t>
        </w:r>
        <w:r w:rsidRPr="009608E4">
          <w:t xml:space="preserve"> </w:t>
        </w:r>
        <w:r>
          <w:t>(D</w:t>
        </w:r>
        <w:del w:id="162" w:author="Lane, Stefanie" w:date="2023-09-11T17:43:00Z">
          <w:r w:rsidDel="00222995">
            <w:delText>&amp;M</w:delText>
          </w:r>
        </w:del>
      </w:ins>
      <w:ins w:id="163" w:author="Lane, Stefanie" w:date="2023-09-11T17:43:00Z">
        <w:r w:rsidR="00222995">
          <w:t>enoth &amp; Myers,</w:t>
        </w:r>
      </w:ins>
      <w:ins w:id="164" w:author="Gary" w:date="2023-08-16T16:02:00Z">
        <w:r>
          <w:t xml:space="preserve"> 2007). In this study (2019 survey), </w:t>
        </w:r>
        <w:r w:rsidRPr="00BD0AC2">
          <w:t xml:space="preserve">transect locations </w:t>
        </w:r>
        <w:r w:rsidRPr="00BD0AC2">
          <w:lastRenderedPageBreak/>
          <w:t xml:space="preserve">were determined by overlaying Bradfield &amp; Porter’s (1982) Fig. 1 on a georeferenced </w:t>
        </w:r>
        <w:proofErr w:type="spellStart"/>
        <w:r w:rsidRPr="00BD0AC2">
          <w:t>basemap</w:t>
        </w:r>
        <w:proofErr w:type="spellEnd"/>
        <w:r w:rsidRPr="00BD0AC2">
          <w:t>,</w:t>
        </w:r>
        <w:r>
          <w:t xml:space="preserve"> </w:t>
        </w:r>
        <w:r w:rsidRPr="00BD0AC2">
          <w:t>aligning prominent features such as tidal channel tributary junctions, marking GPS locations in Avenza Maps (Avenza Systems Inc., Ontario, Canada, v. 3.2), and finding these points in the field (Fig.1</w:t>
        </w:r>
        <w:del w:id="165" w:author="Lane, Stefanie" w:date="2023-09-11T17:43:00Z">
          <w:r w:rsidRPr="00BD0AC2" w:rsidDel="00222995">
            <w:delText>c</w:delText>
          </w:r>
        </w:del>
      </w:ins>
      <w:ins w:id="166" w:author="Lane, Stefanie" w:date="2023-09-11T17:43:00Z">
        <w:r w:rsidR="00222995">
          <w:t>C</w:t>
        </w:r>
      </w:ins>
      <w:ins w:id="167" w:author="Gary" w:date="2023-08-16T16:02:00Z">
        <w:r w:rsidRPr="00BD0AC2">
          <w:t>).</w:t>
        </w:r>
        <w:r>
          <w:t xml:space="preserve"> Difficulties arising from the inexact relocations of transects in the 1999 and 2019 surveys, and aggressive shrub encroachment along transect Q, resulted in an incomplete resampling of all </w:t>
        </w:r>
        <w:commentRangeStart w:id="168"/>
        <w:del w:id="169" w:author="Lane, Stefanie" w:date="2023-09-25T14:33:00Z">
          <w:r w:rsidDel="003C11E7">
            <w:delText>seven</w:delText>
          </w:r>
        </w:del>
      </w:ins>
      <w:ins w:id="170" w:author="Lane, Stefanie" w:date="2023-09-25T14:33:00Z">
        <w:r w:rsidR="003C11E7">
          <w:t>eight</w:t>
        </w:r>
      </w:ins>
      <w:ins w:id="171" w:author="Gary" w:date="2023-08-16T16:02:00Z">
        <w:r>
          <w:t xml:space="preserve"> </w:t>
        </w:r>
      </w:ins>
      <w:commentRangeEnd w:id="168"/>
      <w:ins w:id="172" w:author="Gary" w:date="2023-09-20T12:52:00Z">
        <w:r w:rsidR="00BD7994">
          <w:rPr>
            <w:rStyle w:val="CommentReference"/>
          </w:rPr>
          <w:commentReference w:id="168"/>
        </w:r>
      </w:ins>
      <w:ins w:id="173" w:author="Gary" w:date="2023-08-16T16:02:00Z">
        <w:r>
          <w:t xml:space="preserve">transects from the original 1979 survey (further explained below). </w:t>
        </w:r>
      </w:ins>
      <w:ins w:id="174" w:author="Lane, Stefanie" w:date="2023-09-19T09:49:00Z">
        <w:r w:rsidR="008C01B2">
          <w:t xml:space="preserve">To evaluate the potential for </w:t>
        </w:r>
        <w:r w:rsidR="004E24B0">
          <w:t xml:space="preserve">differences in </w:t>
        </w:r>
      </w:ins>
      <w:ins w:id="175" w:author="Lane, Stefanie" w:date="2023-09-19T09:50:00Z">
        <w:r w:rsidR="004E24B0">
          <w:t xml:space="preserve">transect relocation to affect trends observed in the data, </w:t>
        </w:r>
        <w:r w:rsidR="00A21630">
          <w:t>or to evaluate marsh-wide spatial trends in plant compo</w:t>
        </w:r>
      </w:ins>
      <w:ins w:id="176" w:author="Lane, Stefanie" w:date="2023-09-19T09:51:00Z">
        <w:r w:rsidR="00A21630">
          <w:t>sition</w:t>
        </w:r>
        <w:r w:rsidR="00AE0FAE">
          <w:t xml:space="preserve">, </w:t>
        </w:r>
      </w:ins>
      <w:ins w:id="177" w:author="Lane, Stefanie" w:date="2023-09-19T09:49:00Z">
        <w:r w:rsidR="008C01B2">
          <w:t xml:space="preserve">we calculated the percentage of plots clustered in each assemblage group for each transect. </w:t>
        </w:r>
      </w:ins>
    </w:p>
    <w:p w14:paraId="499850AA" w14:textId="5B73208E" w:rsidR="00861AEA" w:rsidRDefault="00861AEA" w:rsidP="00861AEA">
      <w:pPr>
        <w:pStyle w:val="NoSpacing"/>
        <w:ind w:firstLine="410"/>
        <w:rPr>
          <w:ins w:id="178" w:author="Lane, Stefanie" w:date="2023-09-11T17:46:00Z"/>
        </w:rPr>
      </w:pPr>
      <w:ins w:id="179" w:author="Gary" w:date="2023-08-16T16:02:00Z">
        <w:r>
          <w:t xml:space="preserve">All three studies used a </w:t>
        </w:r>
        <w:del w:id="180" w:author="Lane, Stefanie" w:date="2023-09-14T10:29:00Z">
          <w:r w:rsidDel="00042A32">
            <w:delText>semisystematic</w:delText>
          </w:r>
        </w:del>
      </w:ins>
      <w:ins w:id="181" w:author="Lane, Stefanie" w:date="2023-09-14T10:29:00Z">
        <w:r w:rsidR="00042A32">
          <w:t>semi-systematic</w:t>
        </w:r>
      </w:ins>
      <w:ins w:id="182" w:author="Gary" w:date="2023-08-16T16:02:00Z">
        <w:r>
          <w:t xml:space="preserve"> approach for determining locations of 1x1 m quadrats along transects. In the 1979 study, quadrats were mainly located at 10 m intervals along transects although this varied in places from 2-20 m depending on local changes in the vegetation (B</w:t>
        </w:r>
        <w:del w:id="183" w:author="Lane, Stefanie" w:date="2023-09-11T17:44:00Z">
          <w:r w:rsidDel="00CB384B">
            <w:delText>&amp;P</w:delText>
          </w:r>
        </w:del>
      </w:ins>
      <w:ins w:id="184" w:author="Lane, Stefanie" w:date="2023-09-11T17:44:00Z">
        <w:r w:rsidR="00CB384B">
          <w:t>radfield &amp; Porter,</w:t>
        </w:r>
      </w:ins>
      <w:ins w:id="185" w:author="Gary" w:date="2023-08-16T16:02:00Z">
        <w:r>
          <w:t xml:space="preserve"> 1982).  In the 1999 study, an attempt was made to follow the quadrat spacing shown in B</w:t>
        </w:r>
        <w:del w:id="186" w:author="Lane, Stefanie" w:date="2023-09-11T17:44:00Z">
          <w:r w:rsidDel="00CB384B">
            <w:delText>&amp;P’s</w:delText>
          </w:r>
        </w:del>
      </w:ins>
      <w:ins w:id="187" w:author="Lane, Stefanie" w:date="2023-09-11T17:44:00Z">
        <w:r w:rsidR="00CB384B">
          <w:t>radfield &amp; Porter’s</w:t>
        </w:r>
      </w:ins>
      <w:ins w:id="188" w:author="Gary" w:date="2023-08-16T16:02:00Z">
        <w:r>
          <w:t xml:space="preserve"> (1982) Fig. 3 regardless of perceived vegetation changes along transects. For the 2019 study, quadrat</w:t>
        </w:r>
        <w:r w:rsidRPr="006D79A7">
          <w:t xml:space="preserve"> place</w:t>
        </w:r>
        <w:r>
          <w:t xml:space="preserve">ment was guided by visual </w:t>
        </w:r>
        <w:r w:rsidRPr="00F63CEA">
          <w:t xml:space="preserve">assessment of vegetation patchiness along transects. If patches dominated </w:t>
        </w:r>
        <w:r>
          <w:t xml:space="preserve">(&gt;50 % cover) </w:t>
        </w:r>
        <w:r w:rsidRPr="00F63CEA">
          <w:t>by one or two species</w:t>
        </w:r>
        <w:r>
          <w:t xml:space="preserve"> (not necessarily the three assemblage identifiers)</w:t>
        </w:r>
        <w:r w:rsidRPr="00F63CEA">
          <w:t xml:space="preserve"> continued more than 10 m of transect length, or </w:t>
        </w:r>
        <w:r>
          <w:t xml:space="preserve">if </w:t>
        </w:r>
        <w:r w:rsidRPr="00F63CEA">
          <w:t xml:space="preserve">no dominant species </w:t>
        </w:r>
        <w:r>
          <w:t>was evident</w:t>
        </w:r>
        <w:r w:rsidRPr="00F63CEA">
          <w:t>, we sampled every 10 m of transect length (Fig. 2</w:t>
        </w:r>
        <w:del w:id="189" w:author="Lane, Stefanie" w:date="2023-09-11T17:44:00Z">
          <w:r w:rsidRPr="00F63CEA" w:rsidDel="00CB384B">
            <w:delText>d</w:delText>
          </w:r>
        </w:del>
      </w:ins>
      <w:ins w:id="190" w:author="Lane, Stefanie" w:date="2023-09-11T17:44:00Z">
        <w:r w:rsidR="00CB384B">
          <w:t>D</w:t>
        </w:r>
      </w:ins>
      <w:ins w:id="191" w:author="Gary" w:date="2023-08-16T16:02:00Z">
        <w:r w:rsidRPr="00F63CEA">
          <w:t>). No patches were so small that the 1 m</w:t>
        </w:r>
        <w:r w:rsidRPr="00F63CEA">
          <w:rPr>
            <w:vertAlign w:val="superscript"/>
          </w:rPr>
          <w:t>2</w:t>
        </w:r>
        <w:r w:rsidRPr="00F63CEA">
          <w:t xml:space="preserve"> plot was less than 1 m from the boundary of the next patch.</w:t>
        </w:r>
        <w:r>
          <w:t xml:space="preserve"> Such fine-scale variations in decisions for quadrat placement among the three studies were considered inconsequential for the broader scale assessments of assemblage changes over time.  </w:t>
        </w:r>
      </w:ins>
    </w:p>
    <w:p w14:paraId="55E4CD07" w14:textId="77777777" w:rsidR="00733191" w:rsidRDefault="00733191" w:rsidP="00861AEA">
      <w:pPr>
        <w:pStyle w:val="NoSpacing"/>
        <w:ind w:firstLine="410"/>
        <w:rPr>
          <w:ins w:id="192" w:author="Lane, Stefanie" w:date="2023-09-11T17:46:00Z"/>
        </w:rPr>
      </w:pPr>
    </w:p>
    <w:p w14:paraId="58853D83" w14:textId="77777777" w:rsidR="00733191" w:rsidRPr="00733191" w:rsidRDefault="00733191">
      <w:pPr>
        <w:pStyle w:val="Heading2"/>
        <w:rPr>
          <w:ins w:id="193" w:author="Lane, Stefanie" w:date="2023-09-11T17:46:00Z"/>
          <w:lang w:val="en-CA"/>
        </w:rPr>
        <w:pPrChange w:id="194" w:author="Lane, Stefanie" w:date="2023-09-11T17:46:00Z">
          <w:pPr>
            <w:pStyle w:val="NoSpacing"/>
            <w:ind w:firstLine="410"/>
          </w:pPr>
        </w:pPrChange>
      </w:pPr>
      <w:bookmarkStart w:id="195" w:name="_Toc143184222"/>
      <w:ins w:id="196" w:author="Lane, Stefanie" w:date="2023-09-11T17:46:00Z">
        <w:r w:rsidRPr="00733191">
          <w:rPr>
            <w:lang w:val="en-CA"/>
          </w:rPr>
          <w:t>Plot-scale sampling</w:t>
        </w:r>
        <w:bookmarkEnd w:id="195"/>
      </w:ins>
    </w:p>
    <w:p w14:paraId="2B1A2D89" w14:textId="3084FA22" w:rsidR="00733191" w:rsidDel="00376419" w:rsidRDefault="00733191" w:rsidP="00861AEA">
      <w:pPr>
        <w:pStyle w:val="NoSpacing"/>
        <w:ind w:firstLine="410"/>
        <w:rPr>
          <w:ins w:id="197" w:author="Gary" w:date="2023-08-16T16:02:00Z"/>
          <w:del w:id="198" w:author="Lane, Stefanie" w:date="2023-09-11T17:47:00Z"/>
        </w:rPr>
      </w:pPr>
      <w:ins w:id="199" w:author="Lane, Stefanie" w:date="2023-09-11T17:46:00Z">
        <w:r w:rsidRPr="00733191">
          <w:t>Species were recorded if their most basal stem originated within the 1 m</w:t>
        </w:r>
        <w:r w:rsidRPr="00733191">
          <w:rPr>
            <w:vertAlign w:val="superscript"/>
          </w:rPr>
          <w:t>2</w:t>
        </w:r>
        <w:r w:rsidRPr="00733191">
          <w:t xml:space="preserve"> quadrat, and cover within the plot was considered for all above-ground vegetation that occurred within the quadrat boundary; vegetation overhanging the quadrat from an individual with its basal stem originating outside the quadrat boundary were not considered. In the instance where the basal stem was inside the plot, but aerial vegetation extended beyond the boundary of the quadrat, we only considered vegetation cover for portions of the plant within the boundary of the quadrat. We treated each ramet of rhizomatous species such as </w:t>
        </w:r>
        <w:r w:rsidRPr="00733191">
          <w:rPr>
            <w:i/>
            <w:iCs/>
          </w:rPr>
          <w:t>Carex lyngbyei</w:t>
        </w:r>
        <w:r w:rsidRPr="00733191">
          <w:t xml:space="preserve"> or </w:t>
        </w:r>
        <w:r w:rsidRPr="00733191">
          <w:rPr>
            <w:i/>
            <w:iCs/>
          </w:rPr>
          <w:t>Juncus</w:t>
        </w:r>
        <w:r w:rsidRPr="00733191">
          <w:t xml:space="preserve"> sp. as individuals, rather than attempting to delineate extent of each continuous rhizome of the genetically distinct individual. For these species, whenever the quadrat fell on top of an individual ramet, the ramet was considered in the plot if more than 50% of the leaves emerging from the ramet were immediately under or inside the quadrat boundary. Aerial plot cover was estimated by modified Braun-Blanquet cover classes used by Bradfield &amp; Porter (1982) and Denoth &amp; Myers (2007), where cover class 0 = 0% cover (absent), cover class 1 represents &lt; 25% cover, cover class 2 represents 25-50% cover, cover class 3 represents 50-75% cover, and cover class 4 represents &gt; 75% cover.</w:t>
        </w:r>
      </w:ins>
      <w:ins w:id="200" w:author="Lane, Stefanie" w:date="2023-09-11T17:47:00Z">
        <w:r w:rsidR="00376419">
          <w:t xml:space="preserve"> </w:t>
        </w:r>
      </w:ins>
    </w:p>
    <w:p w14:paraId="735B68B0" w14:textId="32F5D11A" w:rsidR="00861AEA" w:rsidRDefault="00861AEA" w:rsidP="00861AEA">
      <w:pPr>
        <w:pStyle w:val="NoSpacing"/>
        <w:ind w:firstLine="410"/>
        <w:rPr>
          <w:ins w:id="201" w:author="Gary" w:date="2023-08-16T16:02:00Z"/>
        </w:rPr>
      </w:pPr>
      <w:ins w:id="202" w:author="Gary" w:date="2023-08-16T16:02:00Z">
        <w:del w:id="203" w:author="Lane, Stefanie" w:date="2023-09-11T17:47:00Z">
          <w:r w:rsidDel="00376419">
            <w:delText>A</w:delText>
          </w:r>
          <w:r w:rsidRPr="008817E3" w:rsidDel="00376419">
            <w:delText>ll three s</w:delText>
          </w:r>
          <w:r w:rsidDel="00376419">
            <w:delText>tudies</w:delText>
          </w:r>
          <w:r w:rsidRPr="008817E3" w:rsidDel="00376419">
            <w:delText xml:space="preserve"> </w:delText>
          </w:r>
          <w:r w:rsidDel="00376419">
            <w:delText>used the same</w:delText>
          </w:r>
          <w:r w:rsidRPr="008817E3" w:rsidDel="00376419">
            <w:delText xml:space="preserve"> </w:delText>
          </w:r>
          <w:r w:rsidDel="00376419">
            <w:delText>(</w:delText>
          </w:r>
          <w:r w:rsidRPr="008817E3" w:rsidDel="00376419">
            <w:delText>modified</w:delText>
          </w:r>
          <w:r w:rsidDel="00376419">
            <w:delText>)</w:delText>
          </w:r>
          <w:r w:rsidRPr="008817E3" w:rsidDel="00376419">
            <w:delText xml:space="preserve"> Braun-Blanquet cover class scale for recording species abundance within quadrats: 0 (0% cover), 1 (&lt; 25% cover), 2 (25-50% cover), 3 (50-75% cover), and 4 (&gt; 75% cover). Species were </w:delText>
          </w:r>
          <w:r w:rsidDel="00376419">
            <w:delText>included only</w:delText>
          </w:r>
          <w:r w:rsidRPr="008817E3" w:rsidDel="00376419">
            <w:delText xml:space="preserve"> if their most basal stem </w:delText>
          </w:r>
          <w:r w:rsidDel="00376419">
            <w:delText xml:space="preserve">(or rhizome attachment) </w:delText>
          </w:r>
          <w:r w:rsidRPr="008817E3" w:rsidDel="00376419">
            <w:delText xml:space="preserve">originated </w:delText>
          </w:r>
          <w:r w:rsidDel="00376419">
            <w:delText xml:space="preserve">(&gt;50%) </w:delText>
          </w:r>
          <w:r w:rsidRPr="008817E3" w:rsidDel="00376419">
            <w:delText>within the 1 m</w:delText>
          </w:r>
          <w:r w:rsidRPr="008817E3" w:rsidDel="00376419">
            <w:rPr>
              <w:vertAlign w:val="superscript"/>
            </w:rPr>
            <w:delText>2</w:delText>
          </w:r>
          <w:r w:rsidRPr="008817E3" w:rsidDel="00376419">
            <w:delText xml:space="preserve"> quadrat; overhanging </w:delText>
          </w:r>
          <w:r w:rsidDel="00376419">
            <w:delText xml:space="preserve">vegetation </w:delText>
          </w:r>
          <w:r w:rsidRPr="008817E3" w:rsidDel="00376419">
            <w:delText>originating outside the quadrat boundary w</w:delText>
          </w:r>
          <w:r w:rsidDel="00376419">
            <w:delText>as</w:delText>
          </w:r>
          <w:r w:rsidRPr="008817E3" w:rsidDel="00376419">
            <w:delText xml:space="preserve"> not </w:delText>
          </w:r>
          <w:r w:rsidDel="00376419">
            <w:delText>includ</w:delText>
          </w:r>
          <w:r w:rsidRPr="008817E3" w:rsidDel="00376419">
            <w:delText xml:space="preserve">ed. </w:delText>
          </w:r>
          <w:r w:rsidDel="00376419">
            <w:delText>Similarly, the aerial portions of included species that</w:delText>
          </w:r>
          <w:r w:rsidRPr="008817E3" w:rsidDel="00376419">
            <w:delText xml:space="preserve"> extended beyond the </w:delText>
          </w:r>
          <w:r w:rsidDel="00376419">
            <w:delText xml:space="preserve">plot </w:delText>
          </w:r>
          <w:r w:rsidRPr="008817E3" w:rsidDel="00376419">
            <w:delText>boundary</w:delText>
          </w:r>
          <w:r w:rsidDel="00376419">
            <w:delText xml:space="preserve"> were not </w:delText>
          </w:r>
          <w:r w:rsidRPr="008817E3" w:rsidDel="00376419">
            <w:delText>considered</w:delText>
          </w:r>
          <w:r w:rsidDel="00376419">
            <w:delText xml:space="preserve">. </w:delText>
          </w:r>
        </w:del>
        <w:r>
          <w:t>Owing to consultation with one of the co-authors (</w:t>
        </w:r>
        <w:del w:id="204" w:author="Lane, Stefanie" w:date="2023-09-11T17:47:00Z">
          <w:r w:rsidDel="00376419">
            <w:delText>GEB</w:delText>
          </w:r>
        </w:del>
      </w:ins>
      <w:ins w:id="205" w:author="Lane, Stefanie" w:date="2023-09-11T17:47:00Z">
        <w:r w:rsidR="00376419">
          <w:t>Gary Bradfield</w:t>
        </w:r>
      </w:ins>
      <w:ins w:id="206" w:author="Gary" w:date="2023-08-16T16:02:00Z">
        <w:r>
          <w:t>) in the 1999 and 2019 studies, differences in between-observer cover estimation were considered minimal.</w:t>
        </w:r>
      </w:ins>
    </w:p>
    <w:p w14:paraId="3B2B3B17" w14:textId="355E351B" w:rsidR="008B255A" w:rsidDel="005A6C4D" w:rsidRDefault="00447DA1">
      <w:pPr>
        <w:rPr>
          <w:del w:id="207" w:author="Gary" w:date="2023-08-16T15:58:00Z"/>
        </w:rPr>
        <w:pPrChange w:id="208" w:author="Lane, Stefanie" w:date="2023-07-26T16:07:00Z">
          <w:pPr>
            <w:pStyle w:val="NoSpacing"/>
          </w:pPr>
        </w:pPrChange>
      </w:pPr>
      <w:ins w:id="209" w:author="Lane, Stefanie" w:date="2023-07-26T16:07:00Z">
        <w:del w:id="210" w:author="Gary" w:date="2023-08-16T15:58:00Z">
          <w:r w:rsidDel="005A6C4D">
            <w:tab/>
          </w:r>
        </w:del>
      </w:ins>
    </w:p>
    <w:p w14:paraId="1DA793E0" w14:textId="1877310C" w:rsidR="00DF241A" w:rsidDel="00A91EC2" w:rsidRDefault="008B255A" w:rsidP="00861AEA">
      <w:pPr>
        <w:pStyle w:val="NoSpacing"/>
        <w:ind w:firstLine="720"/>
        <w:rPr>
          <w:ins w:id="211" w:author="Lane, Stefanie" w:date="2023-07-26T12:17:00Z"/>
          <w:del w:id="212" w:author="Gary" w:date="2023-08-16T16:00:00Z"/>
        </w:rPr>
      </w:pPr>
      <w:del w:id="213" w:author="Gary" w:date="2023-08-16T15:58:00Z">
        <w:r w:rsidDel="005A6C4D">
          <w:delText xml:space="preserve">Our main goal was to sample the vegetation in a representative way to allow comparison with the datasets collected in 1979 </w:delText>
        </w:r>
        <w:r w:rsidRPr="00A41F77" w:rsidDel="005A6C4D">
          <w:rPr>
            <w:rFonts w:ascii="Calibri" w:hAnsi="Calibri" w:cs="Calibri"/>
          </w:rPr>
          <w:delText>(Bradfield &amp; Porter, 1982)</w:delText>
        </w:r>
        <w:r w:rsidDel="005A6C4D">
          <w:delText xml:space="preserve"> and 1999 </w:delText>
        </w:r>
        <w:r w:rsidRPr="00A41F77" w:rsidDel="005A6C4D">
          <w:rPr>
            <w:rFonts w:ascii="Calibri" w:hAnsi="Calibri" w:cs="Calibri"/>
          </w:rPr>
          <w:delText>(Denoth &amp; Myers, 2007)</w:delText>
        </w:r>
        <w:r w:rsidDel="005A6C4D">
          <w:delText>. Because Bradfield &amp; Porter (1982) wanted to assess whether statistical analysi</w:delText>
        </w:r>
      </w:del>
      <w:ins w:id="214" w:author="Lane, Stefanie" w:date="2023-07-26T12:12:00Z">
        <w:del w:id="215" w:author="Gary" w:date="2023-08-16T15:58:00Z">
          <w:r w:rsidR="004556CD" w:rsidDel="005A6C4D">
            <w:delText>e</w:delText>
          </w:r>
        </w:del>
      </w:ins>
      <w:del w:id="216" w:author="Gary" w:date="2023-08-16T15:58:00Z">
        <w:r w:rsidDel="005A6C4D">
          <w:delText xml:space="preserve">s verified visual estimation of species associations, the sampling conducted in 1979 introduces </w:delText>
        </w:r>
      </w:del>
      <w:ins w:id="217" w:author="Lane, Stefanie" w:date="2023-07-26T12:12:00Z">
        <w:del w:id="218" w:author="Gary" w:date="2023-08-16T15:58:00Z">
          <w:r w:rsidR="004556CD" w:rsidDel="005A6C4D">
            <w:delText>.</w:delText>
          </w:r>
        </w:del>
      </w:ins>
      <w:del w:id="219" w:author="Gary" w:date="2023-08-16T15:58:00Z">
        <w:r w:rsidDel="005A6C4D">
          <w:delText>a bias to statistically confirm patterns identified by subjective visual assessment.</w:delText>
        </w:r>
      </w:del>
      <w:ins w:id="220" w:author="Lane, Stefanie" w:date="2023-07-26T12:12:00Z">
        <w:del w:id="221" w:author="Gary" w:date="2023-08-16T15:58:00Z">
          <w:r w:rsidR="004556CD" w:rsidDel="005A6C4D">
            <w:delText xml:space="preserve"> </w:delText>
          </w:r>
        </w:del>
      </w:ins>
      <w:ins w:id="222" w:author="Lane, Stefanie" w:date="2023-07-26T12:13:00Z">
        <w:del w:id="223" w:author="Gary" w:date="2023-08-16T15:58:00Z">
          <w:r w:rsidR="004556CD" w:rsidRPr="006D79A7" w:rsidDel="005A6C4D">
            <w:delText xml:space="preserve">They </w:delText>
          </w:r>
          <w:r w:rsidR="001C4F33" w:rsidRPr="006D79A7" w:rsidDel="005A6C4D">
            <w:delText>placed t</w:delText>
          </w:r>
        </w:del>
      </w:ins>
      <w:ins w:id="224" w:author="Lane, Stefanie" w:date="2023-07-26T12:08:00Z">
        <w:del w:id="225" w:author="Gary" w:date="2023-08-16T15:58:00Z">
          <w:r w:rsidR="00C70DC5" w:rsidRPr="006D79A7" w:rsidDel="005A6C4D">
            <w:delText>ransect</w:delText>
          </w:r>
        </w:del>
      </w:ins>
      <w:ins w:id="226" w:author="Lane, Stefanie" w:date="2023-07-26T12:09:00Z">
        <w:del w:id="227" w:author="Gary" w:date="2023-08-16T15:58:00Z">
          <w:r w:rsidR="00134052" w:rsidRPr="006D79A7" w:rsidDel="005A6C4D">
            <w:delText xml:space="preserve">s </w:delText>
          </w:r>
        </w:del>
      </w:ins>
      <w:ins w:id="228" w:author="Lane, Stefanie" w:date="2023-07-26T12:13:00Z">
        <w:del w:id="229" w:author="Gary" w:date="2023-08-16T15:58:00Z">
          <w:r w:rsidR="001C4F33" w:rsidRPr="006D79A7" w:rsidDel="005A6C4D">
            <w:delText>throughout the marsh</w:delText>
          </w:r>
        </w:del>
      </w:ins>
      <w:ins w:id="230" w:author="Lane, Stefanie" w:date="2023-07-26T12:09:00Z">
        <w:del w:id="231" w:author="Gary" w:date="2023-08-16T15:58:00Z">
          <w:r w:rsidR="00134052" w:rsidRPr="006D79A7" w:rsidDel="005A6C4D">
            <w:delText xml:space="preserve"> </w:delText>
          </w:r>
          <w:r w:rsidR="00173B15" w:rsidRPr="006D79A7" w:rsidDel="005A6C4D">
            <w:delText>to achieve an even distribution across a north-south gradient</w:delText>
          </w:r>
        </w:del>
      </w:ins>
      <w:ins w:id="232" w:author="Lane, Stefanie" w:date="2023-07-26T12:13:00Z">
        <w:del w:id="233" w:author="Gary" w:date="2023-08-16T15:58:00Z">
          <w:r w:rsidR="001C4F33" w:rsidRPr="006D79A7" w:rsidDel="005A6C4D">
            <w:delText>, with transect endpoints sharing a common origin along the main tidal channel through the middle of the marsh (Fig. 1)</w:delText>
          </w:r>
        </w:del>
      </w:ins>
      <w:del w:id="234" w:author="Gary" w:date="2023-08-16T15:58:00Z">
        <w:r w:rsidR="00984524" w:rsidRPr="006D79A7" w:rsidDel="005A6C4D">
          <w:delText xml:space="preserve"> </w:delText>
        </w:r>
      </w:del>
      <w:ins w:id="235" w:author="Lane, Stefanie" w:date="2023-07-26T12:09:00Z">
        <w:del w:id="236" w:author="Gary" w:date="2023-08-16T15:58:00Z">
          <w:r w:rsidR="00173B15" w:rsidRPr="006D79A7" w:rsidDel="005A6C4D">
            <w:delText xml:space="preserve">. While </w:delText>
          </w:r>
        </w:del>
      </w:ins>
      <w:ins w:id="237" w:author="Lane, Stefanie" w:date="2023-07-26T12:13:00Z">
        <w:del w:id="238" w:author="Gary" w:date="2023-08-16T15:58:00Z">
          <w:r w:rsidR="00856D4C" w:rsidRPr="006D79A7" w:rsidDel="005A6C4D">
            <w:delText xml:space="preserve">transects were </w:delText>
          </w:r>
        </w:del>
      </w:ins>
      <w:ins w:id="239" w:author="Lane, Stefanie" w:date="2023-07-26T12:09:00Z">
        <w:del w:id="240" w:author="Gary" w:date="2023-08-16T15:58:00Z">
          <w:r w:rsidR="00173B15" w:rsidRPr="006D79A7" w:rsidDel="005A6C4D">
            <w:delText>not ra</w:delText>
          </w:r>
        </w:del>
        <w:del w:id="241" w:author="Gary" w:date="2023-08-16T16:00:00Z">
          <w:r w:rsidR="00173B15" w:rsidRPr="006D79A7" w:rsidDel="00A91EC2">
            <w:delText>ndom</w:delText>
          </w:r>
        </w:del>
      </w:ins>
      <w:ins w:id="242" w:author="Lane, Stefanie" w:date="2023-07-26T12:13:00Z">
        <w:del w:id="243" w:author="Gary" w:date="2023-08-16T16:00:00Z">
          <w:r w:rsidR="00856D4C" w:rsidRPr="006D79A7" w:rsidDel="00A91EC2">
            <w:delText>ly distributed</w:delText>
          </w:r>
        </w:del>
      </w:ins>
      <w:ins w:id="244" w:author="Lane, Stefanie" w:date="2023-07-26T12:09:00Z">
        <w:del w:id="245" w:author="Gary" w:date="2023-08-16T16:00:00Z">
          <w:r w:rsidR="00173B15" w:rsidRPr="006D79A7" w:rsidDel="00A91EC2">
            <w:delText>,</w:delText>
          </w:r>
        </w:del>
      </w:ins>
      <w:ins w:id="246" w:author="Lane, Stefanie" w:date="2023-07-26T12:13:00Z">
        <w:del w:id="247" w:author="Gary" w:date="2023-08-16T16:00:00Z">
          <w:r w:rsidR="00856D4C" w:rsidRPr="006D79A7" w:rsidDel="00A91EC2">
            <w:delText xml:space="preserve"> the </w:delText>
          </w:r>
        </w:del>
      </w:ins>
      <w:ins w:id="248" w:author="Lane, Stefanie" w:date="2023-07-26T12:14:00Z">
        <w:del w:id="249" w:author="Gary" w:date="2023-08-16T16:00:00Z">
          <w:r w:rsidR="00856D4C" w:rsidRPr="006D79A7" w:rsidDel="00A91EC2">
            <w:delText xml:space="preserve">haphazard transect placement </w:delText>
          </w:r>
        </w:del>
      </w:ins>
      <w:ins w:id="250" w:author="Lane, Stefanie" w:date="2023-07-26T12:09:00Z">
        <w:del w:id="251" w:author="Gary" w:date="2023-08-16T16:00:00Z">
          <w:r w:rsidR="00173B15" w:rsidRPr="006D79A7" w:rsidDel="00A91EC2">
            <w:delText>sought to</w:delText>
          </w:r>
        </w:del>
      </w:ins>
      <w:ins w:id="252" w:author="Lane, Stefanie" w:date="2023-07-26T12:14:00Z">
        <w:del w:id="253" w:author="Gary" w:date="2023-08-16T16:00:00Z">
          <w:r w:rsidR="006D54B6" w:rsidRPr="006D79A7" w:rsidDel="00A91EC2">
            <w:delText xml:space="preserve"> balance surveying as great </w:delText>
          </w:r>
        </w:del>
      </w:ins>
      <w:ins w:id="254" w:author="Lane, Stefanie" w:date="2023-07-26T12:09:00Z">
        <w:del w:id="255" w:author="Gary" w:date="2023-08-16T16:00:00Z">
          <w:r w:rsidR="00173B15" w:rsidRPr="006D79A7" w:rsidDel="00A91EC2">
            <w:delText xml:space="preserve">a spatial extent </w:delText>
          </w:r>
        </w:del>
      </w:ins>
      <w:ins w:id="256" w:author="Lane, Stefanie" w:date="2023-07-26T12:14:00Z">
        <w:del w:id="257" w:author="Gary" w:date="2023-08-16T16:00:00Z">
          <w:r w:rsidR="00856D4C" w:rsidRPr="006D79A7" w:rsidDel="00A91EC2">
            <w:delText xml:space="preserve">of the marsh </w:delText>
          </w:r>
        </w:del>
      </w:ins>
      <w:ins w:id="258" w:author="Lane, Stefanie" w:date="2023-07-26T12:09:00Z">
        <w:del w:id="259" w:author="Gary" w:date="2023-08-16T16:00:00Z">
          <w:r w:rsidR="00173B15" w:rsidRPr="006D79A7" w:rsidDel="00A91EC2">
            <w:delText>as possibl</w:delText>
          </w:r>
        </w:del>
      </w:ins>
      <w:ins w:id="260" w:author="Lane, Stefanie" w:date="2023-07-26T12:10:00Z">
        <w:del w:id="261" w:author="Gary" w:date="2023-08-16T16:00:00Z">
          <w:r w:rsidR="00A97E51" w:rsidRPr="006D79A7" w:rsidDel="00A91EC2">
            <w:delText>e</w:delText>
          </w:r>
        </w:del>
      </w:ins>
      <w:ins w:id="262" w:author="Lane, Stefanie" w:date="2023-07-26T12:14:00Z">
        <w:del w:id="263" w:author="Gary" w:date="2023-08-16T16:00:00Z">
          <w:r w:rsidR="006D54B6" w:rsidRPr="006D79A7" w:rsidDel="00A91EC2">
            <w:delText xml:space="preserve"> given the time and resources available for the project</w:delText>
          </w:r>
        </w:del>
      </w:ins>
      <w:ins w:id="264" w:author="Lane, Stefanie" w:date="2023-07-26T12:10:00Z">
        <w:del w:id="265" w:author="Gary" w:date="2023-08-16T16:00:00Z">
          <w:r w:rsidR="00A97E51" w:rsidRPr="006D79A7" w:rsidDel="00A91EC2">
            <w:delText>. Along each transect, 1 m</w:delText>
          </w:r>
          <w:r w:rsidR="00A97E51" w:rsidRPr="006D79A7" w:rsidDel="00A91EC2">
            <w:rPr>
              <w:vertAlign w:val="superscript"/>
              <w:rPrChange w:id="266" w:author="Lane, Stefanie" w:date="2023-07-26T12:47:00Z">
                <w:rPr/>
              </w:rPrChange>
            </w:rPr>
            <w:delText>2</w:delText>
          </w:r>
          <w:r w:rsidR="00A97E51" w:rsidRPr="006D79A7" w:rsidDel="00A91EC2">
            <w:delText xml:space="preserve"> plots (</w:delText>
          </w:r>
        </w:del>
      </w:ins>
      <w:ins w:id="267" w:author="Lane, Stefanie" w:date="2023-07-26T16:25:00Z">
        <w:del w:id="268" w:author="Gary" w:date="2023-08-16T16:00:00Z">
          <w:r w:rsidR="00932E2E" w:rsidDel="00A91EC2">
            <w:delText xml:space="preserve">rigid </w:delText>
          </w:r>
        </w:del>
      </w:ins>
      <w:ins w:id="269" w:author="Lane, Stefanie" w:date="2023-07-26T12:10:00Z">
        <w:del w:id="270" w:author="Gary" w:date="2023-08-16T16:00:00Z">
          <w:r w:rsidR="00A97E51" w:rsidRPr="006D79A7" w:rsidDel="00A91EC2">
            <w:delText>quadrats</w:delText>
          </w:r>
        </w:del>
      </w:ins>
      <w:ins w:id="271" w:author="Lane, Stefanie" w:date="2023-07-26T16:25:00Z">
        <w:del w:id="272" w:author="Gary" w:date="2023-08-16T16:00:00Z">
          <w:r w:rsidR="00932E2E" w:rsidDel="00A91EC2">
            <w:delText xml:space="preserve"> made of 1.27 cm (1/2 inch) schedule 40 PVC</w:delText>
          </w:r>
        </w:del>
      </w:ins>
      <w:ins w:id="273" w:author="Lane, Stefanie" w:date="2023-07-26T12:10:00Z">
        <w:del w:id="274" w:author="Gary" w:date="2023-08-16T16:00:00Z">
          <w:r w:rsidR="00A97E51" w:rsidRPr="006D79A7" w:rsidDel="00A91EC2">
            <w:delText xml:space="preserve">) were placed </w:delText>
          </w:r>
          <w:r w:rsidR="00D322B3" w:rsidRPr="006D79A7" w:rsidDel="00A91EC2">
            <w:delText>wherever vegetation composition was perceived to substantially shift from one</w:delText>
          </w:r>
        </w:del>
      </w:ins>
      <w:ins w:id="275" w:author="Lane, Stefanie" w:date="2023-07-26T12:11:00Z">
        <w:del w:id="276" w:author="Gary" w:date="2023-08-16T16:00:00Z">
          <w:r w:rsidR="00D322B3" w:rsidRPr="006D79A7" w:rsidDel="00A91EC2">
            <w:delText xml:space="preserve"> dom</w:delText>
          </w:r>
          <w:r w:rsidR="0000574D" w:rsidRPr="006D79A7" w:rsidDel="00A91EC2">
            <w:delText xml:space="preserve">inant species to another, or every 10 m along the transect, whichever distance was shorter. This plot placement introduces </w:delText>
          </w:r>
        </w:del>
      </w:ins>
      <w:ins w:id="277" w:author="Lane, Stefanie" w:date="2023-07-26T12:12:00Z">
        <w:del w:id="278" w:author="Gary" w:date="2023-08-16T16:00:00Z">
          <w:r w:rsidR="004556CD" w:rsidRPr="006D79A7" w:rsidDel="00A91EC2">
            <w:delText>a bias to statistically confirm patterns identified by subjective visual assessment.</w:delText>
          </w:r>
        </w:del>
      </w:ins>
      <w:ins w:id="279" w:author="Lane, Stefanie" w:date="2023-07-26T12:15:00Z">
        <w:del w:id="280" w:author="Gary" w:date="2023-08-16T16:00:00Z">
          <w:r w:rsidR="00E11649" w:rsidRPr="006D79A7" w:rsidDel="00A91EC2">
            <w:delText xml:space="preserve"> </w:delText>
          </w:r>
        </w:del>
      </w:ins>
      <w:del w:id="281" w:author="Gary" w:date="2023-08-16T16:00:00Z">
        <w:r w:rsidR="00984524" w:rsidDel="00A91EC2">
          <w:delText xml:space="preserve">Denoth and Myers (2007) </w:delText>
        </w:r>
        <w:r w:rsidR="00C30D6E" w:rsidDel="00A91EC2">
          <w:delText xml:space="preserve">sought to relocate plots </w:delText>
        </w:r>
        <w:r w:rsidR="00BD62FF" w:rsidDel="00A91EC2">
          <w:delText xml:space="preserve">sampled by Bradfield &amp; Porter (1982). </w:delText>
        </w:r>
      </w:del>
      <w:ins w:id="282" w:author="Lane, Stefanie" w:date="2023-07-26T12:16:00Z">
        <w:del w:id="283" w:author="Gary" w:date="2023-08-16T16:00:00Z">
          <w:r w:rsidR="006E0E23" w:rsidDel="00A91EC2">
            <w:delText xml:space="preserve">This </w:delText>
          </w:r>
        </w:del>
      </w:ins>
      <w:ins w:id="284" w:author="Lane, Stefanie" w:date="2023-07-26T12:17:00Z">
        <w:del w:id="285" w:author="Gary" w:date="2023-08-16T16:00:00Z">
          <w:r w:rsidR="00331FEC" w:rsidDel="00A91EC2">
            <w:delText xml:space="preserve">was achieved by approximating both transect and plot locations as closely as possible to the </w:delText>
          </w:r>
        </w:del>
      </w:ins>
      <w:ins w:id="286" w:author="Lane, Stefanie" w:date="2023-07-26T12:18:00Z">
        <w:del w:id="287" w:author="Gary" w:date="2023-08-16T16:00:00Z">
          <w:r w:rsidR="00116F9C" w:rsidDel="00A91EC2">
            <w:delText xml:space="preserve">1979 survey, regardless of perceived vegetation composition or dominant species within the plots or along the transects. </w:delText>
          </w:r>
        </w:del>
      </w:ins>
    </w:p>
    <w:p w14:paraId="726D7449" w14:textId="5DFE7205" w:rsidR="006E0E23" w:rsidDel="00A91EC2" w:rsidRDefault="008B255A" w:rsidP="00861AEA">
      <w:pPr>
        <w:pStyle w:val="NoSpacing"/>
        <w:ind w:firstLine="720"/>
        <w:rPr>
          <w:ins w:id="288" w:author="Lane, Stefanie" w:date="2023-07-26T12:16:00Z"/>
          <w:del w:id="289" w:author="Gary" w:date="2023-08-16T16:00:00Z"/>
        </w:rPr>
      </w:pPr>
      <w:del w:id="290" w:author="Gary" w:date="2023-08-16T16:00:00Z">
        <w:r w:rsidDel="00A91EC2">
          <w:delText xml:space="preserve"> </w:delText>
        </w:r>
      </w:del>
    </w:p>
    <w:p w14:paraId="52AF5B10" w14:textId="777DCB75" w:rsidR="005E086E" w:rsidDel="00A91EC2" w:rsidRDefault="008B255A" w:rsidP="00861AEA">
      <w:pPr>
        <w:pStyle w:val="NoSpacing"/>
        <w:ind w:firstLine="720"/>
        <w:rPr>
          <w:del w:id="291" w:author="Gary" w:date="2023-08-16T16:00:00Z"/>
        </w:rPr>
      </w:pPr>
      <w:del w:id="292" w:author="Gary" w:date="2023-08-16T16:00:00Z">
        <w:r w:rsidDel="00A91EC2">
          <w:delText>In 2019 we sought to sample vegetation in as close a manner as the original 1979 survey</w:delText>
        </w:r>
      </w:del>
      <w:ins w:id="293" w:author="Lane, Stefanie" w:date="2023-07-26T12:20:00Z">
        <w:del w:id="294" w:author="Gary" w:date="2023-08-16T16:00:00Z">
          <w:r w:rsidR="00992808" w:rsidDel="00A91EC2">
            <w:delText>, because we wanted to know whether dominant species</w:delText>
          </w:r>
        </w:del>
      </w:ins>
      <w:ins w:id="295" w:author="Lane, Stefanie" w:date="2023-07-26T12:21:00Z">
        <w:del w:id="296" w:author="Gary" w:date="2023-08-16T16:00:00Z">
          <w:r w:rsidR="00D7262D" w:rsidDel="00A91EC2">
            <w:delText xml:space="preserve"> (as perceived by visual </w:delText>
          </w:r>
          <w:r w:rsidR="00314F59" w:rsidDel="00A91EC2">
            <w:delText>recognition)</w:delText>
          </w:r>
        </w:del>
      </w:ins>
      <w:ins w:id="297" w:author="Lane, Stefanie" w:date="2023-07-26T12:20:00Z">
        <w:del w:id="298" w:author="Gary" w:date="2023-08-16T16:00:00Z">
          <w:r w:rsidR="00992808" w:rsidDel="00A91EC2">
            <w:delText xml:space="preserve"> </w:delText>
          </w:r>
          <w:r w:rsidR="00D7262D" w:rsidDel="00A91EC2">
            <w:delText>remained the same over time</w:delText>
          </w:r>
        </w:del>
      </w:ins>
      <w:ins w:id="299" w:author="Lane, Stefanie" w:date="2023-07-26T12:19:00Z">
        <w:del w:id="300" w:author="Gary" w:date="2023-08-16T16:00:00Z">
          <w:r w:rsidR="006F7195" w:rsidDel="00A91EC2">
            <w:delText xml:space="preserve">. </w:delText>
          </w:r>
        </w:del>
      </w:ins>
      <w:moveToRangeStart w:id="301" w:author="Lane, Stefanie" w:date="2023-07-26T12:19:00Z" w:name="move141266414"/>
      <w:moveTo w:id="302" w:author="Lane, Stefanie" w:date="2023-07-26T12:19:00Z">
        <w:del w:id="303" w:author="Gary" w:date="2023-08-16T16:00:00Z">
          <w:r w:rsidR="00A518B4" w:rsidDel="00A91EC2">
            <w:delText>Transect endpoints were approximated within an estimated ~5 m by overlaying Figure 1 in Bradfield &amp; Porter’s 1982 publication (Fig. 1C) on a georeferenced basemap, aligning prominent features such as tidal channel tributary junctions, marking GPS locations in Avenza Maps (Avenza Systems Inc., Ontario, Canada, v. 3.2), and finding these points in the field.</w:delText>
          </w:r>
        </w:del>
      </w:moveTo>
      <w:moveToRangeEnd w:id="301"/>
      <w:ins w:id="304" w:author="Lane, Stefanie" w:date="2023-07-26T12:20:00Z">
        <w:del w:id="305" w:author="Gary" w:date="2023-08-16T16:00:00Z">
          <w:r w:rsidR="00A518B4" w:rsidDel="00A91EC2">
            <w:delText xml:space="preserve"> Along each transect we placed 1 m</w:delText>
          </w:r>
          <w:r w:rsidR="00A518B4" w:rsidDel="00A91EC2">
            <w:rPr>
              <w:vertAlign w:val="superscript"/>
            </w:rPr>
            <w:delText>2</w:delText>
          </w:r>
          <w:r w:rsidR="00A518B4" w:rsidDel="00A91EC2">
            <w:delText xml:space="preserve"> </w:delText>
          </w:r>
        </w:del>
      </w:ins>
      <w:ins w:id="306" w:author="Lane, Stefanie" w:date="2023-07-26T15:51:00Z">
        <w:del w:id="307" w:author="Gary" w:date="2023-08-16T16:00:00Z">
          <w:r w:rsidR="00F50C97" w:rsidDel="00A91EC2">
            <w:delText>quadrats</w:delText>
          </w:r>
        </w:del>
      </w:ins>
      <w:ins w:id="308" w:author="Lane, Stefanie" w:date="2023-07-26T12:20:00Z">
        <w:del w:id="309" w:author="Gary" w:date="2023-08-16T16:00:00Z">
          <w:r w:rsidR="00A518B4" w:rsidDel="00A91EC2">
            <w:delText xml:space="preserve"> </w:delText>
          </w:r>
        </w:del>
      </w:ins>
      <w:ins w:id="310" w:author="Lane, Stefanie" w:date="2023-07-26T12:23:00Z">
        <w:del w:id="311" w:author="Gary" w:date="2023-08-16T16:00:00Z">
          <w:r w:rsidR="00405AFC" w:rsidDel="00A91EC2">
            <w:delText>centered on the transect</w:delText>
          </w:r>
          <w:r w:rsidR="00764D4C" w:rsidDel="00A91EC2">
            <w:delText xml:space="preserve"> line </w:delText>
          </w:r>
        </w:del>
      </w:ins>
      <w:ins w:id="312" w:author="Lane, Stefanie" w:date="2023-07-26T15:51:00Z">
        <w:del w:id="313" w:author="Gary" w:date="2023-08-16T16:00:00Z">
          <w:r w:rsidR="00AE6E2A" w:rsidDel="00A91EC2">
            <w:delText xml:space="preserve">to define survey plots </w:delText>
          </w:r>
        </w:del>
      </w:ins>
      <w:ins w:id="314" w:author="Lane, Stefanie" w:date="2023-07-26T12:23:00Z">
        <w:del w:id="315" w:author="Gary" w:date="2023-08-16T16:00:00Z">
          <w:r w:rsidR="00764D4C" w:rsidDel="00A91EC2">
            <w:delText xml:space="preserve">within patches of vegetation that we identified as being dominated (&gt; 50% cover) by one or two species, </w:delText>
          </w:r>
        </w:del>
      </w:ins>
      <w:ins w:id="316" w:author="Lane, Stefanie" w:date="2023-07-26T12:24:00Z">
        <w:del w:id="317" w:author="Gary" w:date="2023-08-16T16:00:00Z">
          <w:r w:rsidR="00764D4C" w:rsidDel="00A91EC2">
            <w:delText>or every 10 m along the transect, whichever distance was shorter</w:delText>
          </w:r>
          <w:r w:rsidR="00BA3208" w:rsidDel="00A91EC2">
            <w:delText xml:space="preserve"> (Fig. 2</w:delText>
          </w:r>
        </w:del>
      </w:ins>
      <w:ins w:id="318" w:author="Lane, Stefanie" w:date="2023-07-26T12:28:00Z">
        <w:del w:id="319" w:author="Gary" w:date="2023-08-16T16:00:00Z">
          <w:r w:rsidR="00D94B50" w:rsidDel="00A91EC2">
            <w:delText>D</w:delText>
          </w:r>
        </w:del>
      </w:ins>
      <w:ins w:id="320" w:author="Lane, Stefanie" w:date="2023-07-26T12:24:00Z">
        <w:del w:id="321" w:author="Gary" w:date="2023-08-16T16:00:00Z">
          <w:r w:rsidR="00BA3208" w:rsidDel="00A91EC2">
            <w:delText>)</w:delText>
          </w:r>
          <w:r w:rsidR="00764D4C" w:rsidDel="00A91EC2">
            <w:delText xml:space="preserve">. </w:delText>
          </w:r>
        </w:del>
      </w:ins>
      <w:ins w:id="322" w:author="Lane, Stefanie" w:date="2023-07-26T12:25:00Z">
        <w:del w:id="323" w:author="Gary" w:date="2023-08-16T16:00:00Z">
          <w:r w:rsidR="007C4DA6" w:rsidRPr="00DB11DA" w:rsidDel="00A91EC2">
            <w:delText>If</w:delText>
          </w:r>
          <w:r w:rsidR="007C4DA6" w:rsidDel="00A91EC2">
            <w:delText xml:space="preserve"> patches dominated by one or two species </w:delText>
          </w:r>
          <w:r w:rsidR="007414AF" w:rsidDel="00A91EC2">
            <w:delText>continued</w:delText>
          </w:r>
          <w:r w:rsidR="007C4DA6" w:rsidDel="00A91EC2">
            <w:delText xml:space="preserve"> more than 10 m of transect length, or no dominant species could be determined, we sampled every 10 m of transect length.</w:delText>
          </w:r>
        </w:del>
      </w:ins>
      <w:ins w:id="324" w:author="Lane, Stefanie" w:date="2023-07-26T12:28:00Z">
        <w:del w:id="325" w:author="Gary" w:date="2023-08-16T16:00:00Z">
          <w:r w:rsidR="00D94B50" w:rsidDel="00A91EC2">
            <w:delText xml:space="preserve"> </w:delText>
          </w:r>
        </w:del>
      </w:ins>
      <w:del w:id="326" w:author="Gary" w:date="2023-08-16T16:00:00Z">
        <w:r w:rsidDel="00A91EC2">
          <w:delText xml:space="preserve">, which does not eliminate </w:delText>
        </w:r>
        <w:r w:rsidR="00C30D6E" w:rsidDel="00A91EC2">
          <w:delText>bias from previous sampling designs</w:delText>
        </w:r>
        <w:r w:rsidDel="00A91EC2">
          <w:delText>. However, within the context of this sampling design we can make comparisons of changes in floristic diversity and compositional abundance.</w:delText>
        </w:r>
      </w:del>
    </w:p>
    <w:p w14:paraId="23A2ABDE" w14:textId="2FF34037" w:rsidR="007F357F" w:rsidRPr="00626BFD" w:rsidDel="00A91EC2" w:rsidRDefault="007F357F" w:rsidP="00861AEA">
      <w:pPr>
        <w:pStyle w:val="NoSpacing"/>
        <w:rPr>
          <w:del w:id="327" w:author="Gary" w:date="2023-08-16T16:00:00Z"/>
        </w:rPr>
      </w:pPr>
    </w:p>
    <w:p w14:paraId="1B7694BC" w14:textId="7446CD49" w:rsidR="00D4425C" w:rsidDel="00A91EC2" w:rsidRDefault="00A5448B" w:rsidP="00861AEA">
      <w:pPr>
        <w:ind w:firstLine="720"/>
        <w:rPr>
          <w:del w:id="328" w:author="Gary" w:date="2023-08-16T16:00:00Z"/>
        </w:rPr>
      </w:pPr>
      <w:del w:id="329" w:author="Gary" w:date="2023-08-16T16:00:00Z">
        <w:r w:rsidDel="00A91EC2">
          <w:delText xml:space="preserve">No permanent markers were left in Ladner Marsh, so precise transects assessed by Bradfield &amp; Porter (1982) or Denoth &amp; Myers (2007) were not identifiable in 2019. </w:delText>
        </w:r>
      </w:del>
      <w:moveFromRangeStart w:id="330" w:author="Lane, Stefanie" w:date="2023-07-26T12:19:00Z" w:name="move141266414"/>
      <w:moveFrom w:id="331" w:author="Lane, Stefanie" w:date="2023-07-26T12:19:00Z">
        <w:del w:id="332" w:author="Gary" w:date="2023-08-16T16:00:00Z">
          <w:r w:rsidR="00B832A6" w:rsidDel="00A91EC2">
            <w:delText xml:space="preserve">Transect </w:delText>
          </w:r>
          <w:r w:rsidR="00C55BA3" w:rsidDel="00A91EC2">
            <w:delText xml:space="preserve">endpoints </w:delText>
          </w:r>
          <w:r w:rsidR="00B832A6" w:rsidDel="00A91EC2">
            <w:delText>were approximated</w:delText>
          </w:r>
          <w:r w:rsidR="002C1D2C" w:rsidDel="00A91EC2">
            <w:delText xml:space="preserve"> within </w:delText>
          </w:r>
          <w:r w:rsidR="001E2497" w:rsidDel="00A91EC2">
            <w:delText xml:space="preserve">an estimated </w:delText>
          </w:r>
          <w:r w:rsidR="002C1D2C" w:rsidDel="00A91EC2">
            <w:delText>~5 m</w:delText>
          </w:r>
          <w:r w:rsidR="00B832A6" w:rsidDel="00A91EC2">
            <w:delText xml:space="preserve"> </w:delText>
          </w:r>
          <w:r w:rsidR="002A34E3" w:rsidDel="00A91EC2">
            <w:delText xml:space="preserve">by overlaying Figure 1 in Bradfield &amp; Porter’s 1982 publication </w:delText>
          </w:r>
          <w:r w:rsidR="00FB3E22" w:rsidDel="00A91EC2">
            <w:delText>(</w:delText>
          </w:r>
          <w:r w:rsidR="00EF29DE" w:rsidDel="00A91EC2">
            <w:delText>Fig. 1</w:delText>
          </w:r>
          <w:r w:rsidR="008421CE" w:rsidDel="00A91EC2">
            <w:delText>C</w:delText>
          </w:r>
          <w:r w:rsidR="00FB3E22" w:rsidDel="00A91EC2">
            <w:delText xml:space="preserve">) </w:delText>
          </w:r>
          <w:r w:rsidR="002A34E3" w:rsidDel="00A91EC2">
            <w:delText xml:space="preserve">on a georeferenced basemap, aligning </w:delText>
          </w:r>
          <w:r w:rsidR="002C1D2C" w:rsidDel="00A91EC2">
            <w:delText>prominent features</w:delText>
          </w:r>
          <w:r w:rsidR="00955CC6" w:rsidDel="00A91EC2">
            <w:delText xml:space="preserve"> such as tidal channel tributary junctions</w:delText>
          </w:r>
          <w:r w:rsidR="002C1D2C" w:rsidDel="00A91EC2">
            <w:delText>, marking GPS locations in Avenza</w:delText>
          </w:r>
          <w:r w:rsidR="0070559A" w:rsidDel="00A91EC2">
            <w:delText xml:space="preserve"> Maps</w:delText>
          </w:r>
          <w:r w:rsidR="002C1D2C" w:rsidDel="00A91EC2">
            <w:delText xml:space="preserve"> (</w:delText>
          </w:r>
          <w:r w:rsidR="0070559A" w:rsidDel="00A91EC2">
            <w:delText>Avenza Systems Inc., Ontario, Canada, v. 3.2)</w:delText>
          </w:r>
          <w:r w:rsidR="008B255A" w:rsidDel="00A91EC2">
            <w:delText>, and finding these points in the field</w:delText>
          </w:r>
          <w:r w:rsidR="00B832A6" w:rsidDel="00A91EC2">
            <w:delText>.</w:delText>
          </w:r>
          <w:r w:rsidR="00947182" w:rsidDel="00A91EC2">
            <w:delText xml:space="preserve"> </w:delText>
          </w:r>
        </w:del>
      </w:moveFrom>
      <w:moveFromRangeEnd w:id="330"/>
      <w:del w:id="333" w:author="Gary" w:date="2023-08-16T16:00:00Z">
        <w:r w:rsidDel="00A91EC2">
          <w:delText xml:space="preserve">Transect “Q” (n = 7 plots) was omitted in 1999 and 2019 due to </w:delText>
        </w:r>
        <w:r w:rsidR="00955CC6" w:rsidDel="00A91EC2">
          <w:delText>inaccessibility through</w:delText>
        </w:r>
        <w:r w:rsidDel="00A91EC2">
          <w:delText xml:space="preserve"> riparian forest with a</w:delText>
        </w:r>
        <w:r w:rsidR="00955CC6" w:rsidDel="00A91EC2">
          <w:delText xml:space="preserve"> dense</w:delText>
        </w:r>
        <w:r w:rsidDel="00A91EC2">
          <w:delText xml:space="preserve"> understory of </w:delText>
        </w:r>
        <w:r w:rsidR="00582A2B" w:rsidDel="00A91EC2">
          <w:delText>non-native</w:delText>
        </w:r>
        <w:r w:rsidDel="00A91EC2">
          <w:delText xml:space="preserve"> Himalayan blackberry (</w:delText>
        </w:r>
        <w:r w:rsidDel="00A91EC2">
          <w:rPr>
            <w:i/>
          </w:rPr>
          <w:delText xml:space="preserve">Rubus </w:delText>
        </w:r>
        <w:r w:rsidRPr="00904BB3" w:rsidDel="00A91EC2">
          <w:rPr>
            <w:i/>
          </w:rPr>
          <w:delText>armeniacus</w:delText>
        </w:r>
        <w:r w:rsidR="00C87135" w:rsidDel="00A91EC2">
          <w:delText xml:space="preserve"> Focke</w:delText>
        </w:r>
        <w:r w:rsidDel="00A91EC2">
          <w:delText>)</w:delText>
        </w:r>
        <w:r w:rsidR="0058125F" w:rsidDel="00A91EC2">
          <w:delText>; these plots from 1979</w:delText>
        </w:r>
        <w:r w:rsidR="00883BFA" w:rsidDel="00A91EC2">
          <w:delText xml:space="preserve"> were not surveyed in 1999, and</w:delText>
        </w:r>
        <w:r w:rsidR="0058125F" w:rsidDel="00A91EC2">
          <w:delText xml:space="preserve"> are not included in the present ana</w:delText>
        </w:r>
        <w:r w:rsidR="0058125F" w:rsidRPr="00454B0C" w:rsidDel="00A91EC2">
          <w:rPr>
            <w:color w:val="000000" w:themeColor="text1"/>
          </w:rPr>
          <w:delText>lyses</w:delText>
        </w:r>
        <w:r w:rsidRPr="00454B0C" w:rsidDel="00A91EC2">
          <w:rPr>
            <w:color w:val="000000" w:themeColor="text1"/>
          </w:rPr>
          <w:delText>. An additional 18</w:delText>
        </w:r>
        <w:r w:rsidR="00602041" w:rsidRPr="00454B0C" w:rsidDel="00A91EC2">
          <w:rPr>
            <w:color w:val="000000" w:themeColor="text1"/>
          </w:rPr>
          <w:delText xml:space="preserve"> </w:delText>
        </w:r>
        <w:r w:rsidRPr="00454B0C" w:rsidDel="00A91EC2">
          <w:rPr>
            <w:color w:val="000000" w:themeColor="text1"/>
          </w:rPr>
          <w:delText xml:space="preserve">plots </w:delText>
        </w:r>
        <w:r w:rsidR="001B70A0" w:rsidRPr="00454B0C" w:rsidDel="00A91EC2">
          <w:rPr>
            <w:color w:val="000000" w:themeColor="text1"/>
          </w:rPr>
          <w:delText xml:space="preserve">surveyed in 1979 and 1999 </w:delText>
        </w:r>
        <w:r w:rsidRPr="00454B0C" w:rsidDel="00A91EC2">
          <w:rPr>
            <w:color w:val="000000" w:themeColor="text1"/>
          </w:rPr>
          <w:delText xml:space="preserve">were </w:delText>
        </w:r>
        <w:r w:rsidR="005105F8" w:rsidRPr="00454B0C" w:rsidDel="00A91EC2">
          <w:rPr>
            <w:color w:val="000000" w:themeColor="text1"/>
          </w:rPr>
          <w:delText xml:space="preserve">also </w:delText>
        </w:r>
        <w:r w:rsidR="0058125F" w:rsidRPr="00454B0C" w:rsidDel="00A91EC2">
          <w:rPr>
            <w:color w:val="000000" w:themeColor="text1"/>
          </w:rPr>
          <w:delText>omitted</w:delText>
        </w:r>
        <w:r w:rsidRPr="00454B0C" w:rsidDel="00A91EC2">
          <w:rPr>
            <w:color w:val="000000" w:themeColor="text1"/>
          </w:rPr>
          <w:delText xml:space="preserve"> in 2019 </w:delText>
        </w:r>
        <w:r w:rsidR="005105F8" w:rsidRPr="00454B0C" w:rsidDel="00A91EC2">
          <w:rPr>
            <w:color w:val="000000" w:themeColor="text1"/>
          </w:rPr>
          <w:delText>because of</w:delText>
        </w:r>
        <w:r w:rsidRPr="00454B0C" w:rsidDel="00A91EC2">
          <w:rPr>
            <w:color w:val="000000" w:themeColor="text1"/>
          </w:rPr>
          <w:delText xml:space="preserve"> overgrowth of riparian fringe</w:delText>
        </w:r>
        <w:r w:rsidR="000D215B" w:rsidRPr="00454B0C" w:rsidDel="00A91EC2">
          <w:rPr>
            <w:color w:val="000000" w:themeColor="text1"/>
          </w:rPr>
          <w:delText>,</w:delText>
        </w:r>
        <w:r w:rsidRPr="00454B0C" w:rsidDel="00A91EC2">
          <w:rPr>
            <w:color w:val="000000" w:themeColor="text1"/>
          </w:rPr>
          <w:delText xml:space="preserve"> widening of tidal channels, or </w:delText>
        </w:r>
        <w:r w:rsidR="000D215B" w:rsidRPr="00454B0C" w:rsidDel="00A91EC2">
          <w:rPr>
            <w:color w:val="000000" w:themeColor="text1"/>
          </w:rPr>
          <w:delText>variation in transect placement</w:delText>
        </w:r>
        <w:r w:rsidR="00EF15F2" w:rsidDel="00A91EC2">
          <w:rPr>
            <w:color w:val="000000" w:themeColor="text1"/>
          </w:rPr>
          <w:delText xml:space="preserve"> (Table S1).</w:delText>
        </w:r>
        <w:r w:rsidR="00D4425C" w:rsidRPr="00454B0C" w:rsidDel="00A91EC2">
          <w:rPr>
            <w:color w:val="000000" w:themeColor="text1"/>
          </w:rPr>
          <w:delText xml:space="preserve"> Despite </w:delText>
        </w:r>
        <w:r w:rsidR="00D4425C" w:rsidDel="00A91EC2">
          <w:delText xml:space="preserve">these decisions to exclude plots, </w:delText>
        </w:r>
        <w:r w:rsidR="00D4425C" w:rsidRPr="00E03D57" w:rsidDel="00A91EC2">
          <w:rPr>
            <w:rFonts w:ascii="Calibri" w:hAnsi="Calibri" w:cs="Calibri"/>
            <w:szCs w:val="24"/>
          </w:rPr>
          <w:delText>Kopecký &amp; Macek</w:delText>
        </w:r>
        <w:r w:rsidR="00D4425C" w:rsidDel="00A91EC2">
          <w:delText xml:space="preserve">  </w:delText>
        </w:r>
        <w:r w:rsidR="00D4425C" w:rsidRPr="00E03D57" w:rsidDel="00A91EC2">
          <w:rPr>
            <w:rFonts w:ascii="Calibri" w:hAnsi="Calibri" w:cs="Calibri"/>
            <w:szCs w:val="24"/>
          </w:rPr>
          <w:delText>(2015)</w:delText>
        </w:r>
        <w:r w:rsidR="00D4425C" w:rsidDel="00A91EC2">
          <w:delText xml:space="preserve"> have demonstrated that uncertainty of plot location does not produce unreliable evidence of plant community changes on decadal timescales. </w:delText>
        </w:r>
      </w:del>
    </w:p>
    <w:p w14:paraId="217AF17C" w14:textId="4A652221" w:rsidR="00D94B50" w:rsidDel="00A91EC2" w:rsidRDefault="00C40AED" w:rsidP="00861AEA">
      <w:pPr>
        <w:pStyle w:val="NoSpacing"/>
        <w:ind w:firstLine="720"/>
        <w:rPr>
          <w:ins w:id="334" w:author="Lane, Stefanie" w:date="2023-07-26T16:05:00Z"/>
          <w:del w:id="335" w:author="Gary" w:date="2023-08-16T16:00:00Z"/>
        </w:rPr>
      </w:pPr>
      <w:del w:id="336" w:author="Gary" w:date="2023-08-16T16:00:00Z">
        <w:r w:rsidDel="00A91EC2">
          <w:delText>A</w:delText>
        </w:r>
        <w:r w:rsidR="007E4150" w:rsidDel="00A91EC2">
          <w:delText xml:space="preserve">long each transect, </w:delText>
        </w:r>
        <w:r w:rsidR="00660428" w:rsidDel="00A91EC2">
          <w:delText xml:space="preserve">we noted patchy </w:delText>
        </w:r>
        <w:r w:rsidR="00F02957" w:rsidDel="00A91EC2">
          <w:delText xml:space="preserve">species </w:delText>
        </w:r>
        <w:r w:rsidR="00660428" w:rsidDel="00A91EC2">
          <w:delText xml:space="preserve">assemblages dominated by one or two species. We defined ‘dominance’ as a species having </w:delText>
        </w:r>
        <w:r w:rsidR="00A11360" w:rsidDel="00A91EC2">
          <w:delText>more than</w:delText>
        </w:r>
        <w:r w:rsidR="00660428" w:rsidDel="00A91EC2">
          <w:delText xml:space="preserve"> 50% cover within the </w:delText>
        </w:r>
        <w:r w:rsidR="005624D1" w:rsidDel="00A91EC2">
          <w:delText>patch</w:delText>
        </w:r>
        <w:r w:rsidR="00F02957" w:rsidDel="00A91EC2">
          <w:delText>y assemblage</w:delText>
        </w:r>
        <w:r w:rsidR="009F574B" w:rsidDel="00A91EC2">
          <w:delText xml:space="preserve"> </w:delText>
        </w:r>
        <w:r w:rsidR="009F574B" w:rsidRPr="00DB11DA" w:rsidDel="00A91EC2">
          <w:delText xml:space="preserve">(Fig. </w:delText>
        </w:r>
        <w:r w:rsidR="00722277" w:rsidRPr="00DB11DA" w:rsidDel="00A91EC2">
          <w:delText>2</w:delText>
        </w:r>
        <w:r w:rsidR="009F574B" w:rsidRPr="00DB11DA" w:rsidDel="00A91EC2">
          <w:delText>)</w:delText>
        </w:r>
        <w:r w:rsidR="00660428" w:rsidRPr="00DB11DA" w:rsidDel="00A91EC2">
          <w:delText>.</w:delText>
        </w:r>
        <w:r w:rsidR="005624D1" w:rsidRPr="00DB11DA" w:rsidDel="00A91EC2">
          <w:delText xml:space="preserve"> </w:delText>
        </w:r>
        <w:r w:rsidR="00B7682B" w:rsidRPr="00DB11DA" w:rsidDel="00A91EC2">
          <w:delText>If</w:delText>
        </w:r>
        <w:r w:rsidR="00B7682B" w:rsidDel="00A91EC2">
          <w:delText xml:space="preserve"> patches extended along more than 10 m of transect length, or no dominant species could be </w:delText>
        </w:r>
        <w:r w:rsidR="00F50B13" w:rsidDel="00A91EC2">
          <w:delText>determined, we sampled every 10 m of transect length</w:delText>
        </w:r>
        <w:r w:rsidR="00062BA9" w:rsidDel="00A91EC2">
          <w:delText>; we did not consider patches adjacent to the transect</w:delText>
        </w:r>
        <w:r w:rsidR="00F50B13" w:rsidDel="00A91EC2">
          <w:delText xml:space="preserve">. </w:delText>
        </w:r>
        <w:r w:rsidR="00510C96" w:rsidDel="00A91EC2">
          <w:delText xml:space="preserve">Each plot was comprised of </w:delText>
        </w:r>
        <w:r w:rsidR="00F02957" w:rsidDel="00A91EC2">
          <w:delText>a 1 m</w:delText>
        </w:r>
        <w:r w:rsidR="00F02957" w:rsidRPr="00626BFD" w:rsidDel="00A91EC2">
          <w:rPr>
            <w:vertAlign w:val="superscript"/>
          </w:rPr>
          <w:delText>2</w:delText>
        </w:r>
        <w:r w:rsidR="00F02957" w:rsidDel="00A91EC2">
          <w:delText xml:space="preserve"> </w:delText>
        </w:r>
        <w:r w:rsidR="00510C96" w:rsidDel="00A91EC2">
          <w:delText xml:space="preserve">quadrat </w:delText>
        </w:r>
        <w:r w:rsidR="00F02957" w:rsidDel="00A91EC2">
          <w:delText>centered over the transect to survey species composition and cover abundance</w:delText>
        </w:r>
        <w:r w:rsidR="00062BA9" w:rsidDel="00A91EC2">
          <w:delText xml:space="preserve"> within the center of the </w:delText>
        </w:r>
        <w:r w:rsidR="006B0258" w:rsidDel="00A91EC2">
          <w:delText>species-dominated patch, or every 10 m of transect length, whichever distance was shorter</w:delText>
        </w:r>
        <w:r w:rsidR="002F5F88" w:rsidDel="00A91EC2">
          <w:delText xml:space="preserve"> (</w:delText>
        </w:r>
        <w:r w:rsidR="00EF29DE" w:rsidDel="00A91EC2">
          <w:rPr>
            <w:noProof/>
          </w:rPr>
          <w:delText xml:space="preserve">Fig. </w:delText>
        </w:r>
        <w:r w:rsidR="00BA6C71" w:rsidDel="00A91EC2">
          <w:delText>2D</w:delText>
        </w:r>
        <w:r w:rsidR="002F5F88" w:rsidRPr="007D52A9" w:rsidDel="00A91EC2">
          <w:delText>)</w:delText>
        </w:r>
        <w:r w:rsidR="006B0258" w:rsidDel="00A91EC2">
          <w:delText xml:space="preserve">. </w:delText>
        </w:r>
        <w:r w:rsidR="00CC29B1" w:rsidDel="00A91EC2">
          <w:delText>No patches were so small that the 1 m</w:delText>
        </w:r>
        <w:r w:rsidR="00CC29B1" w:rsidDel="00A91EC2">
          <w:rPr>
            <w:vertAlign w:val="superscript"/>
          </w:rPr>
          <w:delText>2</w:delText>
        </w:r>
        <w:r w:rsidR="00CC29B1" w:rsidDel="00A91EC2">
          <w:delText xml:space="preserve"> plot was less than 1 m from the boundary of the next patch. </w:delText>
        </w:r>
      </w:del>
    </w:p>
    <w:p w14:paraId="691F3B75" w14:textId="24DB1964" w:rsidR="003D607F" w:rsidDel="00A91EC2" w:rsidRDefault="003D607F" w:rsidP="00861AEA">
      <w:pPr>
        <w:pStyle w:val="NoSpacing"/>
        <w:rPr>
          <w:ins w:id="337" w:author="Lane, Stefanie" w:date="2023-07-26T16:05:00Z"/>
          <w:del w:id="338" w:author="Gary" w:date="2023-08-16T16:00:00Z"/>
        </w:rPr>
      </w:pPr>
    </w:p>
    <w:p w14:paraId="225E3A42" w14:textId="3E429715" w:rsidR="003D607F" w:rsidDel="00A91EC2" w:rsidRDefault="003D607F" w:rsidP="00861AEA">
      <w:pPr>
        <w:pStyle w:val="NoSpacing"/>
        <w:ind w:firstLine="720"/>
        <w:rPr>
          <w:ins w:id="339" w:author="Lane, Stefanie" w:date="2023-07-26T12:30:00Z"/>
          <w:del w:id="340" w:author="Gary" w:date="2023-08-16T16:00:00Z"/>
        </w:rPr>
      </w:pPr>
      <w:ins w:id="341" w:author="Lane, Stefanie" w:date="2023-07-26T16:06:00Z">
        <w:del w:id="342" w:author="Gary" w:date="2023-08-16T16:00:00Z">
          <w:r w:rsidDel="00A91EC2">
            <w:delText>Plot</w:delText>
          </w:r>
          <w:r w:rsidR="003158C9" w:rsidDel="00A91EC2">
            <w:delText>-scale sampling</w:delText>
          </w:r>
        </w:del>
      </w:ins>
    </w:p>
    <w:p w14:paraId="245DFAE9" w14:textId="54AFA7B9" w:rsidR="00105479" w:rsidRDefault="005E5E5C" w:rsidP="00861AEA">
      <w:pPr>
        <w:pStyle w:val="NoSpacing"/>
        <w:ind w:firstLine="720"/>
        <w:rPr>
          <w:ins w:id="343" w:author="Lane, Stefanie" w:date="2023-07-26T16:06:00Z"/>
        </w:rPr>
      </w:pPr>
      <w:ins w:id="344" w:author="Lane, Stefanie" w:date="2023-07-26T12:38:00Z">
        <w:del w:id="345" w:author="Gary" w:date="2023-08-16T16:00:00Z">
          <w:r w:rsidDel="00A91EC2">
            <w:delText>Species</w:delText>
          </w:r>
        </w:del>
      </w:ins>
      <w:ins w:id="346" w:author="Lane, Stefanie" w:date="2023-07-26T12:30:00Z">
        <w:del w:id="347" w:author="Gary" w:date="2023-08-16T16:00:00Z">
          <w:r w:rsidR="00F3242A" w:rsidDel="00A91EC2">
            <w:delText xml:space="preserve"> were </w:delText>
          </w:r>
        </w:del>
      </w:ins>
      <w:ins w:id="348" w:author="Lane, Stefanie" w:date="2023-07-26T12:38:00Z">
        <w:del w:id="349" w:author="Gary" w:date="2023-08-16T16:00:00Z">
          <w:r w:rsidDel="00A91EC2">
            <w:delText>recorded</w:delText>
          </w:r>
        </w:del>
      </w:ins>
      <w:ins w:id="350" w:author="Lane, Stefanie" w:date="2023-07-26T12:30:00Z">
        <w:del w:id="351" w:author="Gary" w:date="2023-08-16T16:00:00Z">
          <w:r w:rsidR="00F3242A" w:rsidDel="00A91EC2">
            <w:delText xml:space="preserve"> if their </w:delText>
          </w:r>
          <w:r w:rsidR="00F871AE" w:rsidDel="00A91EC2">
            <w:delText xml:space="preserve">most basal </w:delText>
          </w:r>
          <w:r w:rsidR="00F3242A" w:rsidDel="00A91EC2">
            <w:delText xml:space="preserve">stem originated within the </w:delText>
          </w:r>
        </w:del>
      </w:ins>
      <w:ins w:id="352" w:author="Lane, Stefanie" w:date="2023-07-26T12:31:00Z">
        <w:del w:id="353" w:author="Gary" w:date="2023-08-16T16:00:00Z">
          <w:r w:rsidR="002C75E0" w:rsidDel="00A91EC2">
            <w:delText>1 m</w:delText>
          </w:r>
          <w:r w:rsidR="002C75E0" w:rsidRPr="002C75E0" w:rsidDel="00A91EC2">
            <w:rPr>
              <w:vertAlign w:val="superscript"/>
              <w:rPrChange w:id="354" w:author="Lane, Stefanie" w:date="2023-07-26T12:31:00Z">
                <w:rPr/>
              </w:rPrChange>
            </w:rPr>
            <w:delText>2</w:delText>
          </w:r>
          <w:r w:rsidR="002C75E0" w:rsidDel="00A91EC2">
            <w:delText xml:space="preserve"> quadrat</w:delText>
          </w:r>
        </w:del>
      </w:ins>
      <w:ins w:id="355" w:author="Lane, Stefanie" w:date="2023-07-26T12:38:00Z">
        <w:del w:id="356" w:author="Gary" w:date="2023-08-16T16:00:00Z">
          <w:r w:rsidDel="00A91EC2">
            <w:delText xml:space="preserve">, and cover within the plot was considered for all </w:delText>
          </w:r>
        </w:del>
      </w:ins>
      <w:ins w:id="357" w:author="Lane, Stefanie" w:date="2023-07-26T12:39:00Z">
        <w:del w:id="358" w:author="Gary" w:date="2023-08-16T16:00:00Z">
          <w:r w:rsidDel="00A91EC2">
            <w:delText xml:space="preserve">above-ground vegetation that </w:delText>
          </w:r>
          <w:r w:rsidR="00617508" w:rsidDel="00A91EC2">
            <w:delText>occurred within the quadrat boundary</w:delText>
          </w:r>
        </w:del>
      </w:ins>
      <w:ins w:id="359" w:author="Lane, Stefanie" w:date="2023-07-26T12:43:00Z">
        <w:del w:id="360" w:author="Gary" w:date="2023-08-16T16:00:00Z">
          <w:r w:rsidR="00A97695" w:rsidDel="00A91EC2">
            <w:delText xml:space="preserve">; vegetation overhanging the quadrat from an individual with its basal stem originating outside the quadrat boundary </w:delText>
          </w:r>
          <w:r w:rsidR="00530FB6" w:rsidDel="00A91EC2">
            <w:delText>were not considered</w:delText>
          </w:r>
        </w:del>
      </w:ins>
      <w:ins w:id="361" w:author="Lane, Stefanie" w:date="2023-07-26T12:32:00Z">
        <w:del w:id="362" w:author="Gary" w:date="2023-08-16T16:00:00Z">
          <w:r w:rsidR="001630DD" w:rsidDel="00A91EC2">
            <w:delText xml:space="preserve">. </w:delText>
          </w:r>
        </w:del>
      </w:ins>
      <w:ins w:id="363" w:author="Lane, Stefanie" w:date="2023-07-26T12:34:00Z">
        <w:del w:id="364" w:author="Gary" w:date="2023-08-16T16:00:00Z">
          <w:r w:rsidR="00455E89" w:rsidDel="00A91EC2">
            <w:delText xml:space="preserve">In the instance where the </w:delText>
          </w:r>
          <w:r w:rsidR="00443F59" w:rsidDel="00A91EC2">
            <w:delText>basal stem was inside the plot, but</w:delText>
          </w:r>
        </w:del>
      </w:ins>
      <w:ins w:id="365" w:author="Lane, Stefanie" w:date="2023-07-26T12:35:00Z">
        <w:del w:id="366" w:author="Gary" w:date="2023-08-16T16:00:00Z">
          <w:r w:rsidR="00443F59" w:rsidDel="00A91EC2">
            <w:delText xml:space="preserve"> aerial vegetation extended beyond the boundary of the quadrat, we only considered vegetation cover for portions of the plant </w:delText>
          </w:r>
          <w:r w:rsidR="00693FDF" w:rsidDel="00A91EC2">
            <w:delText xml:space="preserve">within the boundary of the quadrat. </w:delText>
          </w:r>
        </w:del>
      </w:ins>
      <w:ins w:id="367" w:author="Lane, Stefanie" w:date="2023-07-26T12:41:00Z">
        <w:del w:id="368" w:author="Gary" w:date="2023-08-16T16:00:00Z">
          <w:r w:rsidR="00B527E1" w:rsidDel="00A91EC2">
            <w:delText>We treated each ramet of rhizomatous species</w:delText>
          </w:r>
          <w:r w:rsidR="00EC07C2" w:rsidDel="00A91EC2">
            <w:delText xml:space="preserve"> such as </w:delText>
          </w:r>
        </w:del>
      </w:ins>
      <w:ins w:id="369" w:author="Lane, Stefanie" w:date="2023-07-26T12:42:00Z">
        <w:del w:id="370" w:author="Gary" w:date="2023-08-16T16:00:00Z">
          <w:r w:rsidR="00EC07C2" w:rsidDel="00A91EC2">
            <w:rPr>
              <w:i/>
              <w:iCs/>
            </w:rPr>
            <w:delText>Carex lyngbyei</w:delText>
          </w:r>
          <w:r w:rsidR="00EC07C2" w:rsidDel="00A91EC2">
            <w:delText xml:space="preserve"> or </w:delText>
          </w:r>
          <w:r w:rsidR="00EC07C2" w:rsidDel="00A91EC2">
            <w:rPr>
              <w:i/>
              <w:iCs/>
            </w:rPr>
            <w:delText>Juncus</w:delText>
          </w:r>
          <w:r w:rsidR="00EC07C2" w:rsidDel="00A91EC2">
            <w:delText xml:space="preserve"> sp.</w:delText>
          </w:r>
        </w:del>
      </w:ins>
      <w:ins w:id="371" w:author="Lane, Stefanie" w:date="2023-07-26T12:41:00Z">
        <w:del w:id="372" w:author="Gary" w:date="2023-08-16T16:00:00Z">
          <w:r w:rsidR="00B527E1" w:rsidDel="00A91EC2">
            <w:delText xml:space="preserve"> as individuals, rather than attempting to </w:delText>
          </w:r>
          <w:r w:rsidR="00EC07C2" w:rsidDel="00A91EC2">
            <w:delText>delineate extent of each continu</w:delText>
          </w:r>
        </w:del>
      </w:ins>
      <w:ins w:id="373" w:author="Lane, Stefanie" w:date="2023-07-26T12:42:00Z">
        <w:del w:id="374" w:author="Gary" w:date="2023-08-16T16:00:00Z">
          <w:r w:rsidR="00EC07C2" w:rsidDel="00A91EC2">
            <w:delText>ous rhizome of the genetically distinct individual. For these species</w:delText>
          </w:r>
          <w:r w:rsidR="00F72FBD" w:rsidDel="00A91EC2">
            <w:delText xml:space="preserve">, whenever </w:delText>
          </w:r>
        </w:del>
      </w:ins>
      <w:ins w:id="375" w:author="Lane, Stefanie" w:date="2023-07-26T12:33:00Z">
        <w:del w:id="376" w:author="Gary" w:date="2023-08-16T16:00:00Z">
          <w:r w:rsidR="007040D5" w:rsidDel="00A91EC2">
            <w:delText xml:space="preserve"> the quadrat fell on top of an individual</w:delText>
          </w:r>
        </w:del>
      </w:ins>
      <w:ins w:id="377" w:author="Lane, Stefanie" w:date="2023-07-26T12:32:00Z">
        <w:del w:id="378" w:author="Gary" w:date="2023-08-16T16:00:00Z">
          <w:r w:rsidR="001630DD" w:rsidDel="00A91EC2">
            <w:delText xml:space="preserve"> </w:delText>
          </w:r>
        </w:del>
      </w:ins>
      <w:ins w:id="379" w:author="Lane, Stefanie" w:date="2023-07-26T12:33:00Z">
        <w:del w:id="380" w:author="Gary" w:date="2023-08-16T16:00:00Z">
          <w:r w:rsidR="003930BE" w:rsidDel="00A91EC2">
            <w:delText>ramet</w:delText>
          </w:r>
        </w:del>
      </w:ins>
      <w:ins w:id="381" w:author="Lane, Stefanie" w:date="2023-07-26T12:32:00Z">
        <w:del w:id="382" w:author="Gary" w:date="2023-08-16T16:00:00Z">
          <w:r w:rsidR="001630DD" w:rsidDel="00A91EC2">
            <w:delText xml:space="preserve">, </w:delText>
          </w:r>
        </w:del>
      </w:ins>
      <w:ins w:id="383" w:author="Lane, Stefanie" w:date="2023-07-26T12:33:00Z">
        <w:del w:id="384" w:author="Gary" w:date="2023-08-16T16:00:00Z">
          <w:r w:rsidR="007040D5" w:rsidDel="00A91EC2">
            <w:delText xml:space="preserve">the </w:delText>
          </w:r>
          <w:r w:rsidR="003930BE" w:rsidDel="00A91EC2">
            <w:delText xml:space="preserve">ramet was considered in the plot </w:delText>
          </w:r>
        </w:del>
      </w:ins>
      <w:ins w:id="385" w:author="Lane, Stefanie" w:date="2023-07-26T12:36:00Z">
        <w:del w:id="386" w:author="Gary" w:date="2023-08-16T16:00:00Z">
          <w:r w:rsidR="00693FDF" w:rsidDel="00A91EC2">
            <w:delText>if more than 50% of the leave</w:delText>
          </w:r>
          <w:r w:rsidR="00C3117F" w:rsidDel="00A91EC2">
            <w:delText xml:space="preserve">s emerging from the ramet were immediately under or inside the quadrat boundary. </w:delText>
          </w:r>
        </w:del>
      </w:ins>
      <w:del w:id="387" w:author="Gary" w:date="2023-08-16T16:00:00Z">
        <w:r w:rsidR="006B0258" w:rsidDel="00A91EC2">
          <w:delText>To record species compositional abundance, we identified all species</w:delText>
        </w:r>
        <w:r w:rsidR="00127FC1" w:rsidDel="00A91EC2">
          <w:delText xml:space="preserve"> with </w:delText>
        </w:r>
        <w:r w:rsidR="00127FC1" w:rsidDel="00A91EC2">
          <w:rPr>
            <w:u w:val="single"/>
          </w:rPr>
          <w:delText>&gt;</w:delText>
        </w:r>
        <w:r w:rsidR="00127FC1" w:rsidDel="00A91EC2">
          <w:delText xml:space="preserve"> 50% </w:delText>
        </w:r>
        <w:r w:rsidR="00B82CBB" w:rsidDel="00A91EC2">
          <w:delText>of</w:delText>
        </w:r>
        <w:r w:rsidR="00C51284" w:rsidDel="00A91EC2">
          <w:delText xml:space="preserve"> </w:delText>
        </w:r>
        <w:r w:rsidR="00127FC1" w:rsidDel="00A91EC2">
          <w:delText>their</w:delText>
        </w:r>
        <w:r w:rsidR="002B234B" w:rsidDel="00A91EC2">
          <w:delText xml:space="preserve"> foliage-producing</w:delText>
        </w:r>
        <w:r w:rsidR="00127FC1" w:rsidDel="00A91EC2">
          <w:delText xml:space="preserve"> basal stems</w:delText>
        </w:r>
        <w:r w:rsidR="006B0258" w:rsidDel="00A91EC2">
          <w:delText xml:space="preserve"> within </w:delText>
        </w:r>
        <w:r w:rsidR="00CC29B1" w:rsidDel="00A91EC2">
          <w:delText>the plot</w:delText>
        </w:r>
        <w:r w:rsidR="002B234B" w:rsidDel="00A91EC2">
          <w:delText xml:space="preserve"> boundary</w:delText>
        </w:r>
        <w:r w:rsidR="00C0334F" w:rsidDel="00A91EC2">
          <w:delText xml:space="preserve">; overhanging </w:delText>
        </w:r>
        <w:r w:rsidR="002B234B" w:rsidDel="00A91EC2">
          <w:delText xml:space="preserve">foliage from basal stems outside the plot </w:delText>
        </w:r>
        <w:r w:rsidR="00C0334F" w:rsidDel="00A91EC2">
          <w:delText>were not considered.</w:delText>
        </w:r>
        <w:r w:rsidR="00D131BF" w:rsidDel="00A91EC2">
          <w:delText xml:space="preserve"> </w:delText>
        </w:r>
        <w:r w:rsidR="00D131BF" w:rsidRPr="00001C8B" w:rsidDel="00A91EC2">
          <w:rPr>
            <w:strike/>
            <w:rPrChange w:id="388" w:author="Lane, Stefanie" w:date="2023-07-26T12:38:00Z">
              <w:rPr/>
            </w:rPrChange>
          </w:rPr>
          <w:delText>For clonally reproducing species</w:delText>
        </w:r>
        <w:r w:rsidR="00A3674B" w:rsidRPr="00001C8B" w:rsidDel="00A91EC2">
          <w:rPr>
            <w:strike/>
            <w:rPrChange w:id="389" w:author="Lane, Stefanie" w:date="2023-07-26T12:38:00Z">
              <w:rPr/>
            </w:rPrChange>
          </w:rPr>
          <w:delText xml:space="preserve"> (e.g., </w:delText>
        </w:r>
        <w:r w:rsidR="006138FD" w:rsidRPr="00001C8B" w:rsidDel="00A91EC2">
          <w:rPr>
            <w:i/>
            <w:strike/>
            <w:rPrChange w:id="390" w:author="Lane, Stefanie" w:date="2023-07-26T12:38:00Z">
              <w:rPr>
                <w:i/>
              </w:rPr>
            </w:rPrChange>
          </w:rPr>
          <w:delText>Carex lyngbyei</w:delText>
        </w:r>
        <w:r w:rsidR="00A3674B" w:rsidRPr="00001C8B" w:rsidDel="00A91EC2">
          <w:rPr>
            <w:strike/>
            <w:rPrChange w:id="391" w:author="Lane, Stefanie" w:date="2023-07-26T12:38:00Z">
              <w:rPr/>
            </w:rPrChange>
          </w:rPr>
          <w:delText>)</w:delText>
        </w:r>
        <w:r w:rsidR="00D131BF" w:rsidRPr="00001C8B" w:rsidDel="00A91EC2">
          <w:rPr>
            <w:strike/>
            <w:rPrChange w:id="392" w:author="Lane, Stefanie" w:date="2023-07-26T12:38:00Z">
              <w:rPr/>
            </w:rPrChange>
          </w:rPr>
          <w:delText>, we did not attempt to</w:delText>
        </w:r>
        <w:r w:rsidR="00A65F91" w:rsidRPr="00001C8B" w:rsidDel="00A91EC2">
          <w:rPr>
            <w:strike/>
            <w:rPrChange w:id="393" w:author="Lane, Stefanie" w:date="2023-07-26T12:38:00Z">
              <w:rPr/>
            </w:rPrChange>
          </w:rPr>
          <w:delText xml:space="preserve"> distinguish stems or ramets from </w:delText>
        </w:r>
        <w:r w:rsidR="00A3674B" w:rsidRPr="00001C8B" w:rsidDel="00A91EC2">
          <w:rPr>
            <w:strike/>
            <w:rPrChange w:id="394" w:author="Lane, Stefanie" w:date="2023-07-26T12:38:00Z">
              <w:rPr/>
            </w:rPrChange>
          </w:rPr>
          <w:delText>whole</w:delText>
        </w:r>
        <w:r w:rsidR="00A65F91" w:rsidRPr="00001C8B" w:rsidDel="00A91EC2">
          <w:rPr>
            <w:strike/>
            <w:rPrChange w:id="395" w:author="Lane, Stefanie" w:date="2023-07-26T12:38:00Z">
              <w:rPr/>
            </w:rPrChange>
          </w:rPr>
          <w:delText xml:space="preserve"> </w:delText>
        </w:r>
        <w:r w:rsidR="00A3674B" w:rsidRPr="00001C8B" w:rsidDel="00A91EC2">
          <w:rPr>
            <w:strike/>
            <w:rPrChange w:id="396" w:author="Lane, Stefanie" w:date="2023-07-26T12:38:00Z">
              <w:rPr/>
            </w:rPrChange>
          </w:rPr>
          <w:delText>plants.</w:delText>
        </w:r>
        <w:r w:rsidR="00C0334F" w:rsidDel="00A91EC2">
          <w:delText xml:space="preserve"> </w:delText>
        </w:r>
        <w:r w:rsidR="00587A56" w:rsidDel="00A91EC2">
          <w:delText>Aerial plot</w:delText>
        </w:r>
        <w:r w:rsidR="00D4425C" w:rsidDel="00A91EC2">
          <w:delText xml:space="preserve"> cover was estimated </w:delText>
        </w:r>
        <w:r w:rsidR="00576443" w:rsidDel="00A91EC2">
          <w:delText xml:space="preserve">by </w:delText>
        </w:r>
        <w:r w:rsidR="00500E4E" w:rsidDel="00A91EC2">
          <w:delText xml:space="preserve">modified </w:delText>
        </w:r>
        <w:r w:rsidR="00576443" w:rsidDel="00A91EC2">
          <w:delText>Braun-Blanquet cover</w:delText>
        </w:r>
        <w:r w:rsidR="00D4425C" w:rsidDel="00A91EC2">
          <w:delText xml:space="preserve"> </w:delText>
        </w:r>
        <w:r w:rsidR="00500E4E" w:rsidDel="00A91EC2">
          <w:delText>classes</w:delText>
        </w:r>
      </w:del>
      <w:ins w:id="397" w:author="Lane, Stefanie" w:date="2023-07-26T12:44:00Z">
        <w:del w:id="398" w:author="Gary" w:date="2023-08-16T16:00:00Z">
          <w:r w:rsidR="00530FB6" w:rsidDel="00A91EC2">
            <w:delText xml:space="preserve"> used by Bradfield &amp; Porter (1982) and Denoth &amp; Myers (2007), where</w:delText>
          </w:r>
        </w:del>
      </w:ins>
      <w:del w:id="399" w:author="Gary" w:date="2023-08-16T16:00:00Z">
        <w:r w:rsidR="00D4425C" w:rsidDel="00A91EC2">
          <w:delText xml:space="preserve"> </w:delText>
        </w:r>
        <w:r w:rsidR="00E27E36" w:rsidDel="00A91EC2">
          <w:delText>[</w:delText>
        </w:r>
      </w:del>
      <w:ins w:id="400" w:author="Lane, Stefanie" w:date="2023-07-26T12:44:00Z">
        <w:del w:id="401" w:author="Gary" w:date="2023-08-16T16:00:00Z">
          <w:r w:rsidR="00530FB6" w:rsidDel="00A91EC2">
            <w:delText xml:space="preserve"> cover class </w:delText>
          </w:r>
        </w:del>
      </w:ins>
      <w:del w:id="402" w:author="Gary" w:date="2023-08-16T16:00:00Z">
        <w:r w:rsidR="00E27E36" w:rsidDel="00A91EC2">
          <w:delText>0 = (</w:delText>
        </w:r>
        <w:r w:rsidR="00B51030" w:rsidDel="00A91EC2">
          <w:delText>0</w:delText>
        </w:r>
        <w:r w:rsidR="00FF352B" w:rsidDel="00A91EC2">
          <w:delText>%</w:delText>
        </w:r>
      </w:del>
      <w:ins w:id="403" w:author="Lane, Stefanie" w:date="2023-07-26T12:44:00Z">
        <w:del w:id="404" w:author="Gary" w:date="2023-08-16T16:00:00Z">
          <w:r w:rsidR="00530FB6" w:rsidDel="00A91EC2">
            <w:delText xml:space="preserve"> cover (absent)</w:delText>
          </w:r>
        </w:del>
      </w:ins>
      <w:del w:id="405" w:author="Gary" w:date="2023-08-16T16:00:00Z">
        <w:r w:rsidR="00E27E36" w:rsidDel="00A91EC2">
          <w:delText>)</w:delText>
        </w:r>
        <w:r w:rsidR="00B51030" w:rsidDel="00A91EC2">
          <w:delText>,</w:delText>
        </w:r>
        <w:r w:rsidR="00E27E36" w:rsidDel="00A91EC2">
          <w:delText xml:space="preserve"> </w:delText>
        </w:r>
      </w:del>
      <w:ins w:id="406" w:author="Lane, Stefanie" w:date="2023-07-26T12:44:00Z">
        <w:del w:id="407" w:author="Gary" w:date="2023-08-16T16:00:00Z">
          <w:r w:rsidR="00530FB6" w:rsidDel="00A91EC2">
            <w:delText xml:space="preserve">cover class </w:delText>
          </w:r>
        </w:del>
      </w:ins>
      <w:del w:id="408" w:author="Gary" w:date="2023-08-16T16:00:00Z">
        <w:r w:rsidR="00E27E36" w:rsidDel="00A91EC2">
          <w:delText xml:space="preserve">1 </w:delText>
        </w:r>
      </w:del>
      <w:ins w:id="409" w:author="Lane, Stefanie" w:date="2023-07-26T12:44:00Z">
        <w:del w:id="410" w:author="Gary" w:date="2023-08-16T16:00:00Z">
          <w:r w:rsidR="00530FB6" w:rsidDel="00A91EC2">
            <w:delText xml:space="preserve">represents </w:delText>
          </w:r>
        </w:del>
      </w:ins>
      <w:del w:id="411" w:author="Gary" w:date="2023-08-16T16:00:00Z">
        <w:r w:rsidR="00E27E36" w:rsidDel="00A91EC2">
          <w:delText>= (</w:delText>
        </w:r>
        <w:r w:rsidR="00D4425C" w:rsidDel="00A91EC2">
          <w:delText>&lt; 25%</w:delText>
        </w:r>
        <w:r w:rsidR="00E27E36" w:rsidDel="00A91EC2">
          <w:delText>)</w:delText>
        </w:r>
      </w:del>
      <w:ins w:id="412" w:author="Lane, Stefanie" w:date="2023-07-26T12:44:00Z">
        <w:del w:id="413" w:author="Gary" w:date="2023-08-16T16:00:00Z">
          <w:r w:rsidR="00530FB6" w:rsidDel="00A91EC2">
            <w:delText xml:space="preserve"> cover</w:delText>
          </w:r>
        </w:del>
      </w:ins>
      <w:del w:id="414" w:author="Gary" w:date="2023-08-16T16:00:00Z">
        <w:r w:rsidR="00D4425C" w:rsidDel="00A91EC2">
          <w:delText>,</w:delText>
        </w:r>
        <w:r w:rsidR="00E27E36" w:rsidDel="00A91EC2">
          <w:delText xml:space="preserve"> </w:delText>
        </w:r>
      </w:del>
      <w:ins w:id="415" w:author="Lane, Stefanie" w:date="2023-07-26T12:44:00Z">
        <w:del w:id="416" w:author="Gary" w:date="2023-08-16T16:00:00Z">
          <w:r w:rsidR="00530FB6" w:rsidDel="00A91EC2">
            <w:delText xml:space="preserve">cover class </w:delText>
          </w:r>
        </w:del>
      </w:ins>
      <w:del w:id="417" w:author="Gary" w:date="2023-08-16T16:00:00Z">
        <w:r w:rsidR="00E27E36" w:rsidDel="00A91EC2">
          <w:delText xml:space="preserve">2 </w:delText>
        </w:r>
      </w:del>
      <w:ins w:id="418" w:author="Lane, Stefanie" w:date="2023-07-26T12:45:00Z">
        <w:del w:id="419" w:author="Gary" w:date="2023-08-16T16:00:00Z">
          <w:r w:rsidR="00530FB6" w:rsidDel="00A91EC2">
            <w:delText xml:space="preserve">represents </w:delText>
          </w:r>
        </w:del>
      </w:ins>
      <w:del w:id="420" w:author="Gary" w:date="2023-08-16T16:00:00Z">
        <w:r w:rsidR="00E27E36" w:rsidDel="00A91EC2">
          <w:delText>= (</w:delText>
        </w:r>
        <w:r w:rsidR="00D4425C" w:rsidDel="00A91EC2">
          <w:delText>25-50%</w:delText>
        </w:r>
        <w:r w:rsidR="00E27E36" w:rsidDel="00A91EC2">
          <w:delText>)</w:delText>
        </w:r>
      </w:del>
      <w:ins w:id="421" w:author="Lane, Stefanie" w:date="2023-07-26T12:45:00Z">
        <w:del w:id="422" w:author="Gary" w:date="2023-08-16T16:00:00Z">
          <w:r w:rsidR="00530FB6" w:rsidDel="00A91EC2">
            <w:delText xml:space="preserve"> cover</w:delText>
          </w:r>
        </w:del>
      </w:ins>
      <w:del w:id="423" w:author="Gary" w:date="2023-08-16T16:00:00Z">
        <w:r w:rsidR="00D4425C" w:rsidDel="00A91EC2">
          <w:delText xml:space="preserve">, </w:delText>
        </w:r>
      </w:del>
      <w:ins w:id="424" w:author="Lane, Stefanie" w:date="2023-07-26T12:45:00Z">
        <w:del w:id="425" w:author="Gary" w:date="2023-08-16T16:00:00Z">
          <w:r w:rsidR="00530FB6" w:rsidDel="00A91EC2">
            <w:delText xml:space="preserve">cover class </w:delText>
          </w:r>
        </w:del>
      </w:ins>
      <w:del w:id="426" w:author="Gary" w:date="2023-08-16T16:00:00Z">
        <w:r w:rsidR="001A1881" w:rsidDel="00A91EC2">
          <w:delText xml:space="preserve">3 </w:delText>
        </w:r>
      </w:del>
      <w:ins w:id="427" w:author="Lane, Stefanie" w:date="2023-07-26T12:45:00Z">
        <w:del w:id="428" w:author="Gary" w:date="2023-08-16T16:00:00Z">
          <w:r w:rsidR="00530FB6" w:rsidDel="00A91EC2">
            <w:delText xml:space="preserve">represents </w:delText>
          </w:r>
        </w:del>
      </w:ins>
      <w:del w:id="429" w:author="Gary" w:date="2023-08-16T16:00:00Z">
        <w:r w:rsidR="001A1881" w:rsidDel="00A91EC2">
          <w:delText>= (</w:delText>
        </w:r>
        <w:r w:rsidR="00D4425C" w:rsidDel="00A91EC2">
          <w:delText>50-75%</w:delText>
        </w:r>
        <w:r w:rsidR="001A1881" w:rsidDel="00A91EC2">
          <w:delText>)</w:delText>
        </w:r>
      </w:del>
      <w:ins w:id="430" w:author="Lane, Stefanie" w:date="2023-07-26T12:45:00Z">
        <w:del w:id="431" w:author="Gary" w:date="2023-08-16T16:00:00Z">
          <w:r w:rsidR="00530FB6" w:rsidDel="00A91EC2">
            <w:delText xml:space="preserve"> cover</w:delText>
          </w:r>
        </w:del>
      </w:ins>
      <w:del w:id="432" w:author="Gary" w:date="2023-08-16T16:00:00Z">
        <w:r w:rsidR="00D4425C" w:rsidDel="00A91EC2">
          <w:delText>, and</w:delText>
        </w:r>
        <w:r w:rsidR="00E27E36" w:rsidDel="00A91EC2">
          <w:delText xml:space="preserve"> </w:delText>
        </w:r>
      </w:del>
      <w:ins w:id="433" w:author="Lane, Stefanie" w:date="2023-07-26T12:45:00Z">
        <w:del w:id="434" w:author="Gary" w:date="2023-08-16T16:00:00Z">
          <w:r w:rsidR="00530FB6" w:rsidDel="00A91EC2">
            <w:delText xml:space="preserve">cover class </w:delText>
          </w:r>
        </w:del>
      </w:ins>
      <w:del w:id="435" w:author="Gary" w:date="2023-08-16T16:00:00Z">
        <w:r w:rsidR="00E27E36" w:rsidDel="00A91EC2">
          <w:delText xml:space="preserve">4 </w:delText>
        </w:r>
      </w:del>
      <w:ins w:id="436" w:author="Lane, Stefanie" w:date="2023-07-26T12:45:00Z">
        <w:del w:id="437" w:author="Gary" w:date="2023-08-16T16:00:00Z">
          <w:r w:rsidR="00530FB6" w:rsidDel="00A91EC2">
            <w:delText xml:space="preserve">represents </w:delText>
          </w:r>
        </w:del>
      </w:ins>
      <w:del w:id="438" w:author="Gary" w:date="2023-08-16T16:00:00Z">
        <w:r w:rsidR="00E27E36" w:rsidDel="00A91EC2">
          <w:delText>= (</w:delText>
        </w:r>
        <w:r w:rsidR="00D4425C" w:rsidDel="00A91EC2">
          <w:delText>&gt; 75%</w:delText>
        </w:r>
      </w:del>
      <w:ins w:id="439" w:author="Lane, Stefanie" w:date="2023-07-26T12:45:00Z">
        <w:del w:id="440" w:author="Gary" w:date="2023-08-16T16:00:00Z">
          <w:r w:rsidR="00530FB6" w:rsidDel="00A91EC2">
            <w:delText xml:space="preserve"> cover</w:delText>
          </w:r>
        </w:del>
      </w:ins>
      <w:del w:id="441" w:author="Gary" w:date="2023-08-16T16:00:00Z">
        <w:r w:rsidR="00D4425C" w:rsidDel="00A91EC2">
          <w:delText>)</w:delText>
        </w:r>
        <w:r w:rsidR="00E27E36" w:rsidDel="00A91EC2">
          <w:delText>]</w:delText>
        </w:r>
        <w:r w:rsidR="00D4425C" w:rsidDel="00A91EC2">
          <w:delText>.</w:delText>
        </w:r>
      </w:del>
    </w:p>
    <w:p w14:paraId="49A02A6D" w14:textId="77777777" w:rsidR="003158C9" w:rsidRDefault="003158C9" w:rsidP="003158C9">
      <w:pPr>
        <w:pStyle w:val="NoSpacing"/>
        <w:rPr>
          <w:ins w:id="442" w:author="Lane, Stefanie" w:date="2023-07-26T16:06:00Z"/>
        </w:rPr>
      </w:pPr>
    </w:p>
    <w:p w14:paraId="61840AF2" w14:textId="77777777" w:rsidR="00E40E9F" w:rsidRDefault="00E40E9F">
      <w:pPr>
        <w:pStyle w:val="Heading2"/>
        <w:rPr>
          <w:ins w:id="443" w:author="Lane, Stefanie" w:date="2023-07-26T16:08:00Z"/>
        </w:rPr>
        <w:pPrChange w:id="444" w:author="Lane, Stefanie" w:date="2023-07-26T16:08:00Z">
          <w:pPr>
            <w:pStyle w:val="Heading3"/>
          </w:pPr>
        </w:pPrChange>
      </w:pPr>
      <w:ins w:id="445" w:author="Lane, Stefanie" w:date="2023-07-26T16:08:00Z">
        <w:r>
          <w:t>Vegetation identification</w:t>
        </w:r>
      </w:ins>
    </w:p>
    <w:p w14:paraId="308B89BA" w14:textId="0F42DE45" w:rsidR="0048310F" w:rsidRDefault="00E40E9F" w:rsidP="00E40E9F">
      <w:pPr>
        <w:ind w:firstLine="720"/>
        <w:rPr>
          <w:ins w:id="446" w:author="Lane, Stefanie" w:date="2023-09-18T12:55:00Z"/>
        </w:rPr>
      </w:pPr>
      <w:ins w:id="447" w:author="Lane, Stefanie" w:date="2023-07-26T16:08:00Z">
        <w:r>
          <w:t xml:space="preserve">For all sampling years, observation of vascular plant species was conducted in early summer when species are identifiable by sexual reproductive traits, but before senescence (approx. June – July). In all datasets, most plants were identified to species according to Hitchcock &amp; Cronquist </w:t>
        </w:r>
        <w:r w:rsidRPr="00F06652">
          <w:rPr>
            <w:rFonts w:ascii="Calibri" w:hAnsi="Calibri" w:cs="Calibri"/>
          </w:rPr>
          <w:t>(1973)</w:t>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 Table S7)</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For example, in the instance of </w:t>
        </w:r>
        <w:r>
          <w:rPr>
            <w:i/>
          </w:rPr>
          <w:t>Agrostis</w:t>
        </w:r>
        <w:r>
          <w:t xml:space="preserve"> species, we assumed </w:t>
        </w:r>
        <w:r>
          <w:rPr>
            <w:i/>
          </w:rPr>
          <w:t>Agrostis alba</w:t>
        </w:r>
        <w:r>
          <w:t xml:space="preserve"> L. identified in 1979 and 1999 was synonymous with </w:t>
        </w:r>
        <w:r>
          <w:rPr>
            <w:i/>
          </w:rPr>
          <w:t>Agrostis stolonifera</w:t>
        </w:r>
        <w:r>
          <w:t xml:space="preserve"> L. in </w:t>
        </w:r>
        <w:r>
          <w:lastRenderedPageBreak/>
          <w:t>2019.</w:t>
        </w:r>
      </w:ins>
      <w:ins w:id="448" w:author="Lane, Stefanie" w:date="2023-09-18T12:51:00Z">
        <w:r w:rsidR="0033265B">
          <w:t xml:space="preserve"> </w:t>
        </w:r>
      </w:ins>
      <w:ins w:id="449" w:author="Lane, Stefanie" w:date="2023-09-18T13:04:00Z">
        <w:r w:rsidR="004B34D7">
          <w:t>All species and their synonymous nomenclature from prior data collection years are available in Supplemental Table S7.</w:t>
        </w:r>
      </w:ins>
    </w:p>
    <w:p w14:paraId="21A4C932" w14:textId="0E3F8CA2" w:rsidR="00E40E9F" w:rsidRDefault="0048310F" w:rsidP="00E40E9F">
      <w:pPr>
        <w:ind w:firstLine="720"/>
        <w:rPr>
          <w:ins w:id="450" w:author="Lane, Stefanie" w:date="2023-07-26T16:08:00Z"/>
        </w:rPr>
      </w:pPr>
      <w:ins w:id="451" w:author="Lane, Stefanie" w:date="2023-09-18T12:55:00Z">
        <w:r>
          <w:t xml:space="preserve">We elected to classify </w:t>
        </w:r>
      </w:ins>
      <w:ins w:id="452" w:author="Lane, Stefanie" w:date="2023-09-18T12:54:00Z">
        <w:r>
          <w:rPr>
            <w:i/>
            <w:iCs/>
          </w:rPr>
          <w:t>Phalaris arundinacea</w:t>
        </w:r>
      </w:ins>
      <w:ins w:id="453" w:author="Lane, Stefanie" w:date="2023-09-18T12:51:00Z">
        <w:r w:rsidR="0033265B">
          <w:t xml:space="preserve"> as non-native</w:t>
        </w:r>
      </w:ins>
      <w:ins w:id="454" w:author="Lane, Stefanie" w:date="2023-09-18T12:55:00Z">
        <w:r w:rsidR="00557B60">
          <w:t xml:space="preserve"> to align our treatment of the species with the </w:t>
        </w:r>
      </w:ins>
      <w:ins w:id="455" w:author="Lane, Stefanie" w:date="2023-09-18T13:00:00Z">
        <w:r w:rsidR="00E3719B">
          <w:t xml:space="preserve">designation provided by the </w:t>
        </w:r>
      </w:ins>
      <w:ins w:id="456" w:author="Lane, Stefanie" w:date="2023-09-18T12:56:00Z">
        <w:r w:rsidR="00710091">
          <w:t>British Columbia Ministry of Environment Species &amp; Ecosystems Explorer</w:t>
        </w:r>
      </w:ins>
      <w:ins w:id="457" w:author="Lane, Stefanie" w:date="2023-09-18T12:58:00Z">
        <w:r w:rsidR="002C24E0">
          <w:t xml:space="preserve"> (B.C. Conservation Data Center, 2023)</w:t>
        </w:r>
      </w:ins>
      <w:ins w:id="458" w:author="Lane, Stefanie" w:date="2023-09-18T12:51:00Z">
        <w:r w:rsidR="0033265B">
          <w:t>,</w:t>
        </w:r>
      </w:ins>
      <w:ins w:id="459" w:author="Lane, Stefanie" w:date="2023-09-18T12:56:00Z">
        <w:r w:rsidR="00710091">
          <w:t xml:space="preserve"> which is the</w:t>
        </w:r>
      </w:ins>
      <w:ins w:id="460" w:author="Lane, Stefanie" w:date="2023-09-18T13:10:00Z">
        <w:r w:rsidR="000125BB">
          <w:t xml:space="preserve"> </w:t>
        </w:r>
      </w:ins>
      <w:ins w:id="461" w:author="Lane, Stefanie" w:date="2023-09-18T12:56:00Z">
        <w:r w:rsidR="00710091">
          <w:t xml:space="preserve">authoritative source for </w:t>
        </w:r>
        <w:r w:rsidR="00FF3FAF">
          <w:t>species conservation information</w:t>
        </w:r>
      </w:ins>
      <w:ins w:id="462" w:author="Lane, Stefanie" w:date="2023-09-18T13:10:00Z">
        <w:r w:rsidR="000125BB">
          <w:t xml:space="preserve"> for the province</w:t>
        </w:r>
      </w:ins>
      <w:ins w:id="463" w:author="Lane, Stefanie" w:date="2023-09-18T12:56:00Z">
        <w:r w:rsidR="00FF3FAF">
          <w:t xml:space="preserve">. </w:t>
        </w:r>
      </w:ins>
      <w:ins w:id="464" w:author="Lane, Stefanie" w:date="2023-09-18T13:01:00Z">
        <w:r w:rsidR="00BF4386">
          <w:t>While m</w:t>
        </w:r>
      </w:ins>
      <w:ins w:id="465" w:author="Lane, Stefanie" w:date="2023-09-18T12:57:00Z">
        <w:r w:rsidR="00FF3FAF">
          <w:t>olecular</w:t>
        </w:r>
      </w:ins>
      <w:ins w:id="466" w:author="Lane, Stefanie" w:date="2023-09-18T12:56:00Z">
        <w:r w:rsidR="00FF3FAF">
          <w:t xml:space="preserve"> analysis has confirmed</w:t>
        </w:r>
      </w:ins>
      <w:ins w:id="467" w:author="Lane, Stefanie" w:date="2023-09-18T12:51:00Z">
        <w:r w:rsidR="0033265B">
          <w:t xml:space="preserve"> </w:t>
        </w:r>
      </w:ins>
      <w:ins w:id="468" w:author="Lane, Stefanie" w:date="2023-09-18T12:57:00Z">
        <w:r w:rsidR="00FF3FAF">
          <w:rPr>
            <w:i/>
            <w:iCs/>
          </w:rPr>
          <w:t>P. arundinacea</w:t>
        </w:r>
        <w:r w:rsidR="00FF3FAF">
          <w:t xml:space="preserve"> </w:t>
        </w:r>
      </w:ins>
      <w:ins w:id="469" w:author="Lane, Stefanie" w:date="2023-09-18T13:01:00Z">
        <w:r w:rsidR="00BF4386">
          <w:t>was</w:t>
        </w:r>
      </w:ins>
      <w:ins w:id="470" w:author="Lane, Stefanie" w:date="2023-09-18T12:57:00Z">
        <w:r w:rsidR="00FF3FAF">
          <w:t xml:space="preserve"> </w:t>
        </w:r>
        <w:r w:rsidR="00291332">
          <w:t>native to North America</w:t>
        </w:r>
      </w:ins>
      <w:ins w:id="471" w:author="Lane, Stefanie" w:date="2023-09-18T13:01:00Z">
        <w:r w:rsidR="00BF4386">
          <w:t xml:space="preserve"> prior to European colonization</w:t>
        </w:r>
      </w:ins>
      <w:ins w:id="472" w:author="Lane, Stefanie" w:date="2023-09-18T12:57:00Z">
        <w:r w:rsidR="00291332">
          <w:t xml:space="preserve"> </w:t>
        </w:r>
      </w:ins>
      <w:ins w:id="473" w:author="Lane, Stefanie" w:date="2023-09-18T12:17:00Z">
        <w:r w:rsidR="00201185" w:rsidRPr="00EC0DD8">
          <w:rPr>
            <w:rPrChange w:id="474" w:author="Lane, Stefanie" w:date="2023-09-18T12:58:00Z">
              <w:rPr>
                <w:highlight w:val="yellow"/>
              </w:rPr>
            </w:rPrChange>
          </w:rPr>
          <w:t xml:space="preserve">(Anderson et al., 2021), </w:t>
        </w:r>
      </w:ins>
      <w:ins w:id="475" w:author="Lane, Stefanie" w:date="2023-09-18T12:57:00Z">
        <w:r w:rsidR="00EC0DD8" w:rsidRPr="00EC0DD8">
          <w:rPr>
            <w:rPrChange w:id="476" w:author="Lane, Stefanie" w:date="2023-09-18T12:58:00Z">
              <w:rPr>
                <w:highlight w:val="yellow"/>
              </w:rPr>
            </w:rPrChange>
          </w:rPr>
          <w:t>regional</w:t>
        </w:r>
      </w:ins>
      <w:ins w:id="477" w:author="Lane, Stefanie" w:date="2023-09-18T13:01:00Z">
        <w:r w:rsidR="00BF4386">
          <w:t xml:space="preserve"> pollen</w:t>
        </w:r>
      </w:ins>
      <w:ins w:id="478" w:author="Lane, Stefanie" w:date="2023-09-18T12:57:00Z">
        <w:r w:rsidR="00EC0DD8" w:rsidRPr="00EC0DD8">
          <w:rPr>
            <w:rPrChange w:id="479" w:author="Lane, Stefanie" w:date="2023-09-18T12:58:00Z">
              <w:rPr>
                <w:highlight w:val="yellow"/>
              </w:rPr>
            </w:rPrChange>
          </w:rPr>
          <w:t xml:space="preserve"> studies have demonstrated some </w:t>
        </w:r>
      </w:ins>
      <w:ins w:id="480" w:author="Lane, Stefanie" w:date="2023-09-18T12:17:00Z">
        <w:r w:rsidR="00201185" w:rsidRPr="00EC0DD8">
          <w:rPr>
            <w:rPrChange w:id="481" w:author="Lane, Stefanie" w:date="2023-09-18T12:58:00Z">
              <w:rPr>
                <w:highlight w:val="yellow"/>
              </w:rPr>
            </w:rPrChange>
          </w:rPr>
          <w:t xml:space="preserve">evidence for its absence in </w:t>
        </w:r>
        <w:r w:rsidR="00F95816" w:rsidRPr="00EC0DD8">
          <w:rPr>
            <w:rPrChange w:id="482" w:author="Lane, Stefanie" w:date="2023-09-18T12:58:00Z">
              <w:rPr>
                <w:highlight w:val="yellow"/>
              </w:rPr>
            </w:rPrChange>
          </w:rPr>
          <w:t>wetlands around the Salish Sea</w:t>
        </w:r>
      </w:ins>
      <w:ins w:id="483" w:author="Lane, Stefanie" w:date="2023-09-18T12:18:00Z">
        <w:r w:rsidR="00F95816" w:rsidRPr="00EC0DD8">
          <w:rPr>
            <w:rPrChange w:id="484" w:author="Lane, Stefanie" w:date="2023-09-18T12:58:00Z">
              <w:rPr>
                <w:highlight w:val="yellow"/>
              </w:rPr>
            </w:rPrChange>
          </w:rPr>
          <w:t xml:space="preserve"> (Townsend &amp; Hebda, 2013</w:t>
        </w:r>
      </w:ins>
      <w:ins w:id="485" w:author="Lane, Stefanie" w:date="2023-09-18T13:00:00Z">
        <w:r w:rsidR="00E3719B">
          <w:t>)</w:t>
        </w:r>
      </w:ins>
      <w:ins w:id="486" w:author="Lane, Stefanie" w:date="2023-09-18T11:53:00Z">
        <w:r w:rsidR="006C035E" w:rsidRPr="00EC0DD8">
          <w:t>.</w:t>
        </w:r>
      </w:ins>
      <w:ins w:id="487" w:author="Lane, Stefanie" w:date="2023-09-18T13:01:00Z">
        <w:r w:rsidR="00BF4386">
          <w:t xml:space="preserve"> </w:t>
        </w:r>
        <w:r w:rsidR="0006539E">
          <w:t xml:space="preserve">Perhaps most important to consider is that hybridization of </w:t>
        </w:r>
      </w:ins>
      <w:ins w:id="488" w:author="Lane, Stefanie" w:date="2023-09-18T13:02:00Z">
        <w:r w:rsidR="0006539E">
          <w:t xml:space="preserve">native with introduced </w:t>
        </w:r>
        <w:r w:rsidR="00060AB0">
          <w:t xml:space="preserve">varieties have resulted in aggressive invasive attributes, resulting in this species being </w:t>
        </w:r>
        <w:r w:rsidR="00DB0E76">
          <w:t>of</w:t>
        </w:r>
        <w:r w:rsidR="00060AB0">
          <w:t xml:space="preserve"> high management concern</w:t>
        </w:r>
      </w:ins>
      <w:ins w:id="489" w:author="Lane, Stefanie" w:date="2023-09-18T13:03:00Z">
        <w:r w:rsidR="00345191">
          <w:t xml:space="preserve"> in Salish Sea Ecosystems (Sinks et al., 2021)</w:t>
        </w:r>
      </w:ins>
      <w:ins w:id="490" w:author="Lane, Stefanie" w:date="2023-09-18T13:02:00Z">
        <w:r w:rsidR="00DB0E76">
          <w:t>.</w:t>
        </w:r>
      </w:ins>
      <w:ins w:id="491" w:author="Lane, Stefanie" w:date="2023-09-18T11:53:00Z">
        <w:r w:rsidR="006C035E">
          <w:t xml:space="preserve"> </w:t>
        </w:r>
      </w:ins>
    </w:p>
    <w:p w14:paraId="6E188FE2" w14:textId="531BB4F8" w:rsidR="003158C9" w:rsidRDefault="003158C9">
      <w:pPr>
        <w:pStyle w:val="Heading2"/>
        <w:rPr>
          <w:ins w:id="492" w:author="Lane, Stefanie" w:date="2023-07-26T12:27:00Z"/>
        </w:rPr>
        <w:pPrChange w:id="493" w:author="Lane, Stefanie" w:date="2023-07-26T16:06:00Z">
          <w:pPr>
            <w:pStyle w:val="NoSpacing"/>
          </w:pPr>
        </w:pPrChange>
      </w:pPr>
      <w:ins w:id="494" w:author="Lane, Stefanie" w:date="2023-07-26T16:06:00Z">
        <w:r>
          <w:t>Differences between datasets</w:t>
        </w:r>
      </w:ins>
    </w:p>
    <w:p w14:paraId="6BF5F3F8" w14:textId="11FEEDD5" w:rsidR="00F4599A" w:rsidRDefault="00B04CD7" w:rsidP="00CE3233">
      <w:pPr>
        <w:pStyle w:val="NoSpacing"/>
        <w:ind w:firstLine="720"/>
        <w:rPr>
          <w:ins w:id="495" w:author="Lane, Stefanie" w:date="2023-07-26T14:48:00Z"/>
          <w:color w:val="000000" w:themeColor="text1"/>
        </w:rPr>
      </w:pPr>
      <w:ins w:id="496" w:author="Lane, Stefanie" w:date="2023-07-26T12:27:00Z">
        <w:r>
          <w:t xml:space="preserve">In 1999 and 2019, </w:t>
        </w:r>
        <w:r w:rsidR="00105479">
          <w:t xml:space="preserve">some plots were omitted due to access or relocation </w:t>
        </w:r>
      </w:ins>
      <w:ins w:id="497" w:author="Lane, Stefanie" w:date="2023-07-26T12:28:00Z">
        <w:r w:rsidR="00105479">
          <w:t>issues</w:t>
        </w:r>
      </w:ins>
      <w:ins w:id="498" w:author="Lane, Stefanie" w:date="2023-09-11T17:48:00Z">
        <w:r w:rsidR="003E1637">
          <w:t xml:space="preserve"> </w:t>
        </w:r>
        <w:r w:rsidR="003E1637" w:rsidRPr="003E1637">
          <w:t>(Table S1)</w:t>
        </w:r>
      </w:ins>
      <w:ins w:id="499" w:author="Lane, Stefanie" w:date="2023-07-26T12:28:00Z">
        <w:r w:rsidR="00105479" w:rsidRPr="003E1637">
          <w:t>.</w:t>
        </w:r>
        <w:r w:rsidR="00105479">
          <w:t xml:space="preserve"> </w:t>
        </w:r>
      </w:ins>
      <w:ins w:id="500" w:author="Lane, Stefanie" w:date="2023-07-26T14:35:00Z">
        <w:r w:rsidR="00CB6D0A">
          <w:t>Most notably, t</w:t>
        </w:r>
      </w:ins>
      <w:ins w:id="501" w:author="Lane, Stefanie" w:date="2023-07-26T12:26:00Z">
        <w:r w:rsidR="00F4599A">
          <w:t>ransect “Q” (n = 7 plots) was omitted in 1999 and 2019 due to inaccessibility</w:t>
        </w:r>
      </w:ins>
      <w:ins w:id="502" w:author="Lane, Stefanie" w:date="2023-07-26T14:35:00Z">
        <w:r w:rsidR="004C45C5">
          <w:t xml:space="preserve">. </w:t>
        </w:r>
      </w:ins>
      <w:ins w:id="503" w:author="Lane, Stefanie" w:date="2023-07-26T14:36:00Z">
        <w:r w:rsidR="004C45C5">
          <w:t>In 1979, t</w:t>
        </w:r>
      </w:ins>
      <w:ins w:id="504" w:author="Lane, Stefanie" w:date="2023-07-26T14:35:00Z">
        <w:r w:rsidR="004C45C5">
          <w:t xml:space="preserve">his transect </w:t>
        </w:r>
      </w:ins>
      <w:ins w:id="505" w:author="Lane, Stefanie" w:date="2023-07-26T14:36:00Z">
        <w:r w:rsidR="004C45C5">
          <w:t>was placed</w:t>
        </w:r>
      </w:ins>
      <w:ins w:id="506" w:author="Lane, Stefanie" w:date="2023-07-26T14:37:00Z">
        <w:r w:rsidR="00460055">
          <w:t xml:space="preserve"> </w:t>
        </w:r>
      </w:ins>
      <w:ins w:id="507" w:author="Lane, Stefanie" w:date="2023-07-26T14:38:00Z">
        <w:r w:rsidR="00460055">
          <w:t xml:space="preserve">within approx. 100 m of Ferry Rd, which forms the </w:t>
        </w:r>
      </w:ins>
      <w:ins w:id="508" w:author="Lane, Stefanie" w:date="2023-07-26T14:36:00Z">
        <w:r w:rsidR="004C45C5">
          <w:t>eastern boundary of the marsh</w:t>
        </w:r>
      </w:ins>
      <w:ins w:id="509" w:author="Lane, Stefanie" w:date="2023-07-26T14:45:00Z">
        <w:r w:rsidR="0027472F">
          <w:t xml:space="preserve"> by </w:t>
        </w:r>
      </w:ins>
      <w:ins w:id="510" w:author="Lane, Stefanie" w:date="2023-07-26T14:46:00Z">
        <w:r w:rsidR="0027472F">
          <w:t>an</w:t>
        </w:r>
      </w:ins>
      <w:ins w:id="511" w:author="Lane, Stefanie" w:date="2023-07-26T14:45:00Z">
        <w:r w:rsidR="0027472F">
          <w:t xml:space="preserve"> approx. 2 m elevated grade </w:t>
        </w:r>
      </w:ins>
      <w:ins w:id="512" w:author="Lane, Stefanie" w:date="2023-07-26T14:46:00Z">
        <w:r w:rsidR="0027472F">
          <w:t xml:space="preserve">to keep the road </w:t>
        </w:r>
        <w:r w:rsidR="0011360B">
          <w:t>above high tide elevations</w:t>
        </w:r>
      </w:ins>
      <w:ins w:id="513" w:author="Lane, Stefanie" w:date="2023-07-26T14:38:00Z">
        <w:r w:rsidR="00460055">
          <w:t xml:space="preserve">. </w:t>
        </w:r>
      </w:ins>
      <w:ins w:id="514" w:author="Lane, Stefanie" w:date="2023-07-26T14:40:00Z">
        <w:r w:rsidR="00775617">
          <w:t>In this portion of the marsh</w:t>
        </w:r>
      </w:ins>
      <w:ins w:id="515" w:author="Lane, Stefanie" w:date="2023-07-26T14:38:00Z">
        <w:r w:rsidR="00460055">
          <w:t xml:space="preserve">, </w:t>
        </w:r>
        <w:r w:rsidR="00FC4359">
          <w:t>riparian forest with a dense understory of non-native Himalayan blackberry (</w:t>
        </w:r>
        <w:r w:rsidR="00FC4359">
          <w:rPr>
            <w:i/>
          </w:rPr>
          <w:t xml:space="preserve">Rubus </w:t>
        </w:r>
        <w:r w:rsidR="00FC4359" w:rsidRPr="00904BB3">
          <w:rPr>
            <w:i/>
          </w:rPr>
          <w:t>armeniacus</w:t>
        </w:r>
        <w:r w:rsidR="00FC4359">
          <w:t xml:space="preserve"> Focke) </w:t>
        </w:r>
      </w:ins>
      <w:ins w:id="516" w:author="Lane, Stefanie" w:date="2023-07-26T14:40:00Z">
        <w:r w:rsidR="00775617">
          <w:t>grew s</w:t>
        </w:r>
      </w:ins>
      <w:ins w:id="517" w:author="Lane, Stefanie" w:date="2023-07-26T14:41:00Z">
        <w:r w:rsidR="00775617">
          <w:t xml:space="preserve">o densely that </w:t>
        </w:r>
        <w:r w:rsidR="00BE3A5B">
          <w:t>by 2019, access to the transect would have required significant and costly vegetation removal to access the area</w:t>
        </w:r>
      </w:ins>
      <w:ins w:id="518" w:author="Lane, Stefanie" w:date="2023-07-26T14:46:00Z">
        <w:r w:rsidR="0011360B">
          <w:t xml:space="preserve">. </w:t>
        </w:r>
      </w:ins>
      <w:ins w:id="519" w:author="Lane, Stefanie" w:date="2023-07-26T14:47:00Z">
        <w:r w:rsidR="00DF61BB">
          <w:t>Th</w:t>
        </w:r>
        <w:r w:rsidR="00863B8F">
          <w:t xml:space="preserve">e encroachment of blackberry and riparian thicket were also a challenge to surveyors in </w:t>
        </w:r>
      </w:ins>
      <w:ins w:id="520" w:author="Lane, Stefanie" w:date="2023-09-14T11:17:00Z">
        <w:r w:rsidR="007E21D0">
          <w:t>1999 and</w:t>
        </w:r>
      </w:ins>
      <w:ins w:id="521" w:author="Lane, Stefanie" w:date="2023-07-26T14:47:00Z">
        <w:r w:rsidR="00863B8F">
          <w:t xml:space="preserve"> were similarly omitted. Thus, data from transect Q is</w:t>
        </w:r>
      </w:ins>
      <w:ins w:id="522" w:author="Lane, Stefanie" w:date="2023-07-26T14:48:00Z">
        <w:r w:rsidR="00863B8F">
          <w:t xml:space="preserve"> </w:t>
        </w:r>
      </w:ins>
      <w:ins w:id="523" w:author="Lane, Stefanie" w:date="2023-07-26T12:26:00Z">
        <w:r w:rsidR="00F4599A">
          <w:t>not included in the present ana</w:t>
        </w:r>
        <w:r w:rsidR="00F4599A" w:rsidRPr="00454B0C">
          <w:rPr>
            <w:color w:val="000000" w:themeColor="text1"/>
          </w:rPr>
          <w:t xml:space="preserve">lyses. </w:t>
        </w:r>
      </w:ins>
    </w:p>
    <w:p w14:paraId="2390DB2C" w14:textId="77777777" w:rsidR="00A22FBC" w:rsidRDefault="00A22FBC" w:rsidP="00F4599A">
      <w:pPr>
        <w:pStyle w:val="NoSpacing"/>
        <w:ind w:firstLine="720"/>
        <w:rPr>
          <w:ins w:id="524" w:author="Lane, Stefanie" w:date="2023-07-26T15:25:00Z"/>
          <w:color w:val="000000" w:themeColor="text1"/>
        </w:rPr>
      </w:pPr>
    </w:p>
    <w:p w14:paraId="4720358C" w14:textId="0D9ED5BA" w:rsidR="00F4599A" w:rsidDel="0048210E" w:rsidRDefault="005B6ED0" w:rsidP="0048210E">
      <w:pPr>
        <w:pStyle w:val="NoSpacing"/>
        <w:ind w:firstLine="720"/>
        <w:rPr>
          <w:del w:id="525" w:author="Lane, Stefanie" w:date="2023-07-26T15:48:00Z"/>
          <w:color w:val="000000" w:themeColor="text1"/>
        </w:rPr>
      </w:pPr>
      <w:ins w:id="526" w:author="Lane, Stefanie" w:date="2023-07-26T14:49:00Z">
        <w:r>
          <w:rPr>
            <w:color w:val="000000" w:themeColor="text1"/>
          </w:rPr>
          <w:t>The 1999 survey approximat</w:t>
        </w:r>
      </w:ins>
      <w:ins w:id="527" w:author="Lane, Stefanie" w:date="2023-07-26T14:50:00Z">
        <w:r w:rsidR="002C4D69">
          <w:rPr>
            <w:color w:val="000000" w:themeColor="text1"/>
          </w:rPr>
          <w:t xml:space="preserve">ely located </w:t>
        </w:r>
      </w:ins>
      <w:ins w:id="528" w:author="Lane, Stefanie" w:date="2023-07-26T14:48:00Z">
        <w:r w:rsidR="00CE3233">
          <w:rPr>
            <w:color w:val="000000" w:themeColor="text1"/>
          </w:rPr>
          <w:t>all plots</w:t>
        </w:r>
      </w:ins>
      <w:ins w:id="529" w:author="Lane, Stefanie" w:date="2023-07-26T14:49:00Z">
        <w:r w:rsidR="00CB7856">
          <w:rPr>
            <w:color w:val="000000" w:themeColor="text1"/>
          </w:rPr>
          <w:t xml:space="preserve"> from transects </w:t>
        </w:r>
      </w:ins>
      <w:ins w:id="530" w:author="Lane, Stefanie" w:date="2023-09-25T14:34:00Z">
        <w:r w:rsidR="00D402A1">
          <w:rPr>
            <w:color w:val="000000" w:themeColor="text1"/>
          </w:rPr>
          <w:t>R-X</w:t>
        </w:r>
      </w:ins>
      <w:commentRangeStart w:id="531"/>
      <w:commentRangeEnd w:id="531"/>
      <w:del w:id="532" w:author="Lane, Stefanie" w:date="2023-09-25T14:34:00Z">
        <w:r w:rsidR="00A63606" w:rsidDel="00D402A1">
          <w:rPr>
            <w:rStyle w:val="CommentReference"/>
          </w:rPr>
          <w:commentReference w:id="531"/>
        </w:r>
      </w:del>
      <w:ins w:id="533" w:author="Lane, Stefanie" w:date="2023-07-26T14:48:00Z">
        <w:r w:rsidR="00CE3233">
          <w:rPr>
            <w:color w:val="000000" w:themeColor="text1"/>
          </w:rPr>
          <w:t xml:space="preserve"> </w:t>
        </w:r>
      </w:ins>
      <w:ins w:id="534" w:author="Lane, Stefanie" w:date="2023-07-26T14:49:00Z">
        <w:r w:rsidR="00CB7856">
          <w:rPr>
            <w:color w:val="000000" w:themeColor="text1"/>
          </w:rPr>
          <w:t>from the original 1979 survey</w:t>
        </w:r>
      </w:ins>
      <w:ins w:id="535" w:author="Lane, Stefanie" w:date="2023-09-25T14:34:00Z">
        <w:r w:rsidR="00D402A1">
          <w:rPr>
            <w:color w:val="000000" w:themeColor="text1"/>
          </w:rPr>
          <w:t>;</w:t>
        </w:r>
      </w:ins>
      <w:ins w:id="536" w:author="Lane, Stefanie" w:date="2023-07-26T14:50:00Z">
        <w:r w:rsidR="002C4D69">
          <w:rPr>
            <w:color w:val="000000" w:themeColor="text1"/>
          </w:rPr>
          <w:t xml:space="preserve"> </w:t>
        </w:r>
        <w:commentRangeStart w:id="537"/>
        <w:r w:rsidR="002C4D69">
          <w:rPr>
            <w:color w:val="000000" w:themeColor="text1"/>
          </w:rPr>
          <w:t>however</w:t>
        </w:r>
      </w:ins>
      <w:ins w:id="538" w:author="Lane, Stefanie" w:date="2023-09-25T14:34:00Z">
        <w:r w:rsidR="00D402A1">
          <w:rPr>
            <w:color w:val="000000" w:themeColor="text1"/>
          </w:rPr>
          <w:t>,</w:t>
        </w:r>
      </w:ins>
      <w:ins w:id="539" w:author="Lane, Stefanie" w:date="2023-07-26T14:50:00Z">
        <w:r w:rsidR="002C4D69">
          <w:rPr>
            <w:color w:val="000000" w:themeColor="text1"/>
          </w:rPr>
          <w:t xml:space="preserve"> </w:t>
        </w:r>
      </w:ins>
      <w:commentRangeEnd w:id="537"/>
      <w:r w:rsidR="005421B5">
        <w:rPr>
          <w:rStyle w:val="CommentReference"/>
        </w:rPr>
        <w:commentReference w:id="537"/>
      </w:r>
      <w:ins w:id="540" w:author="Lane, Stefanie" w:date="2023-07-26T14:50:00Z">
        <w:r w:rsidR="00A0745F">
          <w:rPr>
            <w:color w:val="000000" w:themeColor="text1"/>
          </w:rPr>
          <w:t>the number of plots along these transects differed in 2019. This is partially</w:t>
        </w:r>
      </w:ins>
      <w:ins w:id="541" w:author="Lane, Stefanie" w:date="2023-07-26T14:51:00Z">
        <w:r w:rsidR="00A0745F">
          <w:rPr>
            <w:color w:val="000000" w:themeColor="text1"/>
          </w:rPr>
          <w:t xml:space="preserve"> due to the surveyors in 1999 seeking to exactly relocate </w:t>
        </w:r>
        <w:r w:rsidR="00FF0440">
          <w:rPr>
            <w:color w:val="000000" w:themeColor="text1"/>
          </w:rPr>
          <w:t xml:space="preserve">original plot locations, while in 2019 our objective was to place the plots according to </w:t>
        </w:r>
      </w:ins>
      <w:ins w:id="542" w:author="Lane, Stefanie" w:date="2023-07-26T15:24:00Z">
        <w:r w:rsidR="00650078">
          <w:rPr>
            <w:color w:val="000000" w:themeColor="text1"/>
          </w:rPr>
          <w:t>visual perceptions of shif</w:t>
        </w:r>
      </w:ins>
      <w:ins w:id="543" w:author="Lane, Stefanie" w:date="2023-07-26T15:25:00Z">
        <w:r w:rsidR="00650078">
          <w:rPr>
            <w:color w:val="000000" w:themeColor="text1"/>
          </w:rPr>
          <w:t>ts</w:t>
        </w:r>
      </w:ins>
      <w:ins w:id="544" w:author="Lane, Stefanie" w:date="2023-07-26T14:51:00Z">
        <w:r w:rsidR="00F905E2">
          <w:rPr>
            <w:color w:val="000000" w:themeColor="text1"/>
          </w:rPr>
          <w:t xml:space="preserve"> in dominant species. </w:t>
        </w:r>
      </w:ins>
      <w:ins w:id="545" w:author="Lane, Stefanie" w:date="2023-07-26T15:07:00Z">
        <w:r w:rsidR="008F63F3">
          <w:rPr>
            <w:color w:val="000000" w:themeColor="text1"/>
          </w:rPr>
          <w:t xml:space="preserve">Besides </w:t>
        </w:r>
      </w:ins>
      <w:ins w:id="546" w:author="Lane, Stefanie" w:date="2023-07-26T15:08:00Z">
        <w:r w:rsidR="008F63F3">
          <w:rPr>
            <w:color w:val="000000" w:themeColor="text1"/>
          </w:rPr>
          <w:t>the plots omitted by not sampling transect Q, w</w:t>
        </w:r>
      </w:ins>
      <w:ins w:id="547" w:author="Lane, Stefanie" w:date="2023-07-26T14:53:00Z">
        <w:r w:rsidR="00023E65">
          <w:rPr>
            <w:color w:val="000000" w:themeColor="text1"/>
          </w:rPr>
          <w:t>e noted a total of</w:t>
        </w:r>
      </w:ins>
      <w:ins w:id="548" w:author="Lane, Stefanie" w:date="2023-07-26T15:05:00Z">
        <w:r w:rsidR="009F3679">
          <w:rPr>
            <w:color w:val="000000" w:themeColor="text1"/>
          </w:rPr>
          <w:t xml:space="preserve"> </w:t>
        </w:r>
      </w:ins>
      <w:ins w:id="549" w:author="Lane, Stefanie" w:date="2023-07-26T15:07:00Z">
        <w:r w:rsidR="008F63F3">
          <w:rPr>
            <w:color w:val="000000" w:themeColor="text1"/>
          </w:rPr>
          <w:t>20</w:t>
        </w:r>
      </w:ins>
      <w:ins w:id="550" w:author="Lane, Stefanie" w:date="2023-07-26T12:26:00Z">
        <w:r w:rsidR="00F4599A" w:rsidRPr="00454B0C">
          <w:rPr>
            <w:color w:val="000000" w:themeColor="text1"/>
          </w:rPr>
          <w:t xml:space="preserve"> </w:t>
        </w:r>
      </w:ins>
      <w:ins w:id="551" w:author="Lane, Stefanie" w:date="2023-07-26T15:08:00Z">
        <w:r w:rsidR="008F63F3">
          <w:rPr>
            <w:color w:val="000000" w:themeColor="text1"/>
          </w:rPr>
          <w:t xml:space="preserve">fewer </w:t>
        </w:r>
      </w:ins>
      <w:ins w:id="552" w:author="Lane, Stefanie" w:date="2023-07-26T12:26:00Z">
        <w:r w:rsidR="00F4599A" w:rsidRPr="00454B0C">
          <w:rPr>
            <w:color w:val="000000" w:themeColor="text1"/>
          </w:rPr>
          <w:t>plots surveyed in 201</w:t>
        </w:r>
      </w:ins>
      <w:ins w:id="553" w:author="Lane, Stefanie" w:date="2023-07-26T15:17:00Z">
        <w:r w:rsidR="00B07780">
          <w:rPr>
            <w:color w:val="000000" w:themeColor="text1"/>
          </w:rPr>
          <w:t>9</w:t>
        </w:r>
      </w:ins>
      <w:ins w:id="554" w:author="Lane, Stefanie" w:date="2023-07-26T15:21:00Z">
        <w:r w:rsidR="00491F5F">
          <w:rPr>
            <w:color w:val="000000" w:themeColor="text1"/>
          </w:rPr>
          <w:t xml:space="preserve"> (Table S1)</w:t>
        </w:r>
      </w:ins>
      <w:ins w:id="555" w:author="Lane, Stefanie" w:date="2023-07-26T15:08:00Z">
        <w:r w:rsidR="00A364D3">
          <w:rPr>
            <w:color w:val="000000" w:themeColor="text1"/>
          </w:rPr>
          <w:t xml:space="preserve">. </w:t>
        </w:r>
      </w:ins>
      <w:ins w:id="556" w:author="Lane, Stefanie" w:date="2023-07-26T15:09:00Z">
        <w:r w:rsidR="00644A7C">
          <w:rPr>
            <w:color w:val="000000" w:themeColor="text1"/>
          </w:rPr>
          <w:t xml:space="preserve">This is most likely </w:t>
        </w:r>
      </w:ins>
      <w:ins w:id="557" w:author="Lane, Stefanie" w:date="2023-07-26T15:10:00Z">
        <w:r w:rsidR="008C1080">
          <w:rPr>
            <w:color w:val="000000" w:themeColor="text1"/>
          </w:rPr>
          <w:t>due to our methods in 2019 placing plots to characterize patches dominated by distinct species</w:t>
        </w:r>
      </w:ins>
      <w:ins w:id="558" w:author="Lane, Stefanie" w:date="2023-07-26T15:12:00Z">
        <w:r w:rsidR="00773F25">
          <w:rPr>
            <w:color w:val="000000" w:themeColor="text1"/>
          </w:rPr>
          <w:t xml:space="preserve">, resulting in number of plots being contingent on </w:t>
        </w:r>
        <w:r w:rsidR="00412910">
          <w:rPr>
            <w:color w:val="000000" w:themeColor="text1"/>
          </w:rPr>
          <w:t>vegetation composition rather than spatial accuracy. Additionally, we</w:t>
        </w:r>
      </w:ins>
      <w:ins w:id="559" w:author="Lane, Stefanie" w:date="2023-07-26T15:13:00Z">
        <w:r w:rsidR="001A6498">
          <w:rPr>
            <w:color w:val="000000" w:themeColor="text1"/>
          </w:rPr>
          <w:t xml:space="preserve"> acknowledge that spatial inaccuracy of transect </w:t>
        </w:r>
      </w:ins>
      <w:ins w:id="560" w:author="Lane, Stefanie" w:date="2023-07-26T15:16:00Z">
        <w:r w:rsidR="00596F6D">
          <w:rPr>
            <w:color w:val="000000" w:themeColor="text1"/>
          </w:rPr>
          <w:t>re</w:t>
        </w:r>
      </w:ins>
      <w:ins w:id="561" w:author="Lane, Stefanie" w:date="2023-07-26T15:13:00Z">
        <w:r w:rsidR="001A6498">
          <w:rPr>
            <w:color w:val="000000" w:themeColor="text1"/>
          </w:rPr>
          <w:t xml:space="preserve">location would result in </w:t>
        </w:r>
      </w:ins>
      <w:ins w:id="562" w:author="Lane, Stefanie" w:date="2023-07-26T15:28:00Z">
        <w:r w:rsidR="00795E61">
          <w:rPr>
            <w:color w:val="000000" w:themeColor="text1"/>
          </w:rPr>
          <w:t xml:space="preserve">different total transect lengths, and thus a </w:t>
        </w:r>
      </w:ins>
      <w:ins w:id="563" w:author="Lane, Stefanie" w:date="2023-07-26T15:13:00Z">
        <w:r w:rsidR="00B50521">
          <w:rPr>
            <w:color w:val="000000" w:themeColor="text1"/>
          </w:rPr>
          <w:t>different number of plots to be sampled along the transect</w:t>
        </w:r>
      </w:ins>
      <w:ins w:id="564" w:author="Lane, Stefanie" w:date="2023-07-26T15:16:00Z">
        <w:r w:rsidR="00596F6D">
          <w:rPr>
            <w:color w:val="000000" w:themeColor="text1"/>
          </w:rPr>
          <w:t>. W</w:t>
        </w:r>
      </w:ins>
      <w:ins w:id="565" w:author="Lane, Stefanie" w:date="2023-07-26T15:13:00Z">
        <w:r w:rsidR="00B50521">
          <w:rPr>
            <w:color w:val="000000" w:themeColor="text1"/>
          </w:rPr>
          <w:t xml:space="preserve">e also speculate </w:t>
        </w:r>
      </w:ins>
      <w:ins w:id="566" w:author="Lane, Stefanie" w:date="2023-07-26T15:12:00Z">
        <w:r w:rsidR="00412910">
          <w:rPr>
            <w:color w:val="000000" w:themeColor="text1"/>
          </w:rPr>
          <w:t xml:space="preserve">there may have been some bank erosion </w:t>
        </w:r>
      </w:ins>
      <w:ins w:id="567" w:author="Lane, Stefanie" w:date="2023-07-26T15:26:00Z">
        <w:r w:rsidR="000E42E8">
          <w:rPr>
            <w:color w:val="000000" w:themeColor="text1"/>
          </w:rPr>
          <w:t xml:space="preserve">resulting in wider channel mouths where </w:t>
        </w:r>
      </w:ins>
      <w:ins w:id="568" w:author="Lane, Stefanie" w:date="2023-07-26T15:27:00Z">
        <w:r w:rsidR="000E42E8">
          <w:rPr>
            <w:color w:val="000000" w:themeColor="text1"/>
          </w:rPr>
          <w:t xml:space="preserve">some </w:t>
        </w:r>
      </w:ins>
      <w:ins w:id="569" w:author="Lane, Stefanie" w:date="2023-07-26T15:26:00Z">
        <w:r w:rsidR="000E42E8">
          <w:rPr>
            <w:color w:val="000000" w:themeColor="text1"/>
          </w:rPr>
          <w:t>transects originated or ended, resulting in shorter transects overall</w:t>
        </w:r>
      </w:ins>
      <w:ins w:id="570" w:author="Lane, Stefanie" w:date="2023-07-26T15:27:00Z">
        <w:r w:rsidR="00882A88">
          <w:rPr>
            <w:color w:val="000000" w:themeColor="text1"/>
          </w:rPr>
          <w:t xml:space="preserve">. Visual comparison of satellite imagery suggests that erosion would have been minor, </w:t>
        </w:r>
        <w:r w:rsidR="008C3846">
          <w:rPr>
            <w:color w:val="000000" w:themeColor="text1"/>
          </w:rPr>
          <w:t>but not absent</w:t>
        </w:r>
      </w:ins>
      <w:ins w:id="571" w:author="Lane, Stefanie" w:date="2023-07-26T15:28:00Z">
        <w:r w:rsidR="008C3846">
          <w:rPr>
            <w:color w:val="000000" w:themeColor="text1"/>
          </w:rPr>
          <w:t xml:space="preserve">. </w:t>
        </w:r>
      </w:ins>
      <w:ins w:id="572" w:author="Lane, Stefanie" w:date="2023-07-26T15:16:00Z">
        <w:r w:rsidR="00596F6D">
          <w:rPr>
            <w:color w:val="000000" w:themeColor="text1"/>
          </w:rPr>
          <w:t xml:space="preserve">To reconcile these differences, we excluded </w:t>
        </w:r>
      </w:ins>
      <w:ins w:id="573" w:author="Lane, Stefanie" w:date="2023-07-26T15:17:00Z">
        <w:r w:rsidR="00257895">
          <w:rPr>
            <w:color w:val="000000" w:themeColor="text1"/>
          </w:rPr>
          <w:t>1-4 plots per transect from the 1979 and 1999 datasets</w:t>
        </w:r>
      </w:ins>
      <w:ins w:id="574" w:author="Lane, Stefanie" w:date="2023-07-26T15:19:00Z">
        <w:r w:rsidR="00BA191C">
          <w:rPr>
            <w:color w:val="000000" w:themeColor="text1"/>
          </w:rPr>
          <w:t xml:space="preserve"> </w:t>
        </w:r>
      </w:ins>
      <w:ins w:id="575" w:author="Lane, Stefanie" w:date="2023-07-26T15:20:00Z">
        <w:r w:rsidR="00BA191C">
          <w:rPr>
            <w:color w:val="000000" w:themeColor="text1"/>
          </w:rPr>
          <w:t>that had the least potential for</w:t>
        </w:r>
      </w:ins>
      <w:ins w:id="576" w:author="Lane, Stefanie" w:date="2023-07-26T15:19:00Z">
        <w:r w:rsidR="00BA191C">
          <w:rPr>
            <w:color w:val="000000" w:themeColor="text1"/>
          </w:rPr>
          <w:t xml:space="preserve"> spatial </w:t>
        </w:r>
      </w:ins>
      <w:ins w:id="577" w:author="Lane, Stefanie" w:date="2023-07-26T15:20:00Z">
        <w:r w:rsidR="00B554FB">
          <w:rPr>
            <w:color w:val="000000" w:themeColor="text1"/>
          </w:rPr>
          <w:t>proximity to</w:t>
        </w:r>
        <w:r w:rsidR="00BA191C">
          <w:rPr>
            <w:color w:val="000000" w:themeColor="text1"/>
          </w:rPr>
          <w:t xml:space="preserve"> plots sampled in 2019</w:t>
        </w:r>
      </w:ins>
      <w:ins w:id="578" w:author="Lane, Stefanie" w:date="2023-07-26T15:17:00Z">
        <w:r w:rsidR="00257895">
          <w:rPr>
            <w:color w:val="000000" w:themeColor="text1"/>
          </w:rPr>
          <w:t xml:space="preserve"> </w:t>
        </w:r>
      </w:ins>
      <w:ins w:id="579" w:author="Lane, Stefanie" w:date="2023-07-26T15:20:00Z">
        <w:r w:rsidR="00B554FB">
          <w:rPr>
            <w:color w:val="000000" w:themeColor="text1"/>
          </w:rPr>
          <w:t xml:space="preserve">in order </w:t>
        </w:r>
      </w:ins>
      <w:ins w:id="580" w:author="Lane, Stefanie" w:date="2023-07-26T15:17:00Z">
        <w:r w:rsidR="00B07780">
          <w:rPr>
            <w:color w:val="000000" w:themeColor="text1"/>
          </w:rPr>
          <w:t xml:space="preserve">to </w:t>
        </w:r>
      </w:ins>
      <w:ins w:id="581" w:author="Lane, Stefanie" w:date="2023-07-26T15:18:00Z">
        <w:r w:rsidR="00B07780">
          <w:rPr>
            <w:color w:val="000000" w:themeColor="text1"/>
          </w:rPr>
          <w:t>compare an equal number of plots between sampling years</w:t>
        </w:r>
      </w:ins>
      <w:ins w:id="582" w:author="Lane, Stefanie" w:date="2023-07-26T15:29:00Z">
        <w:r w:rsidR="00DB2A01">
          <w:rPr>
            <w:color w:val="000000" w:themeColor="text1"/>
          </w:rPr>
          <w:t xml:space="preserve"> along a similar length of transect</w:t>
        </w:r>
      </w:ins>
      <w:ins w:id="583" w:author="Lane, Stefanie" w:date="2023-07-26T15:18:00Z">
        <w:r w:rsidR="00B07780">
          <w:rPr>
            <w:color w:val="000000" w:themeColor="text1"/>
          </w:rPr>
          <w:t xml:space="preserve"> (Table S1)</w:t>
        </w:r>
      </w:ins>
      <w:ins w:id="584" w:author="Lane, Stefanie" w:date="2023-07-26T15:19:00Z">
        <w:r w:rsidR="00DB5DBC">
          <w:rPr>
            <w:color w:val="000000" w:themeColor="text1"/>
          </w:rPr>
          <w:t xml:space="preserve">. </w:t>
        </w:r>
      </w:ins>
      <w:del w:id="585" w:author="Lane, Stefanie" w:date="2023-09-11T17:51:00Z">
        <w:r w:rsidR="00542F64" w:rsidDel="0048210E">
          <w:rPr>
            <w:color w:val="000000" w:themeColor="text1"/>
          </w:rPr>
          <w:fldChar w:fldCharType="begin"/>
        </w:r>
        <w:r w:rsidR="00542F64" w:rsidDel="0048210E">
          <w:rPr>
            <w:color w:val="000000" w:themeColor="text1"/>
          </w:rPr>
          <w:delInstrText xml:space="preserve"> ADDIN ZOTERO_ITEM CSL_CITATION {"citationID":"8VWmCgKf","properties":{"formattedCitation":"(Kopeck\\uc0\\u253{} &amp; Macek, 2015)","plainCitation":"(Kopecký &amp; Macek, 2015)","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delInstrText>
        </w:r>
        <w:r w:rsidR="00542F64" w:rsidDel="0048210E">
          <w:rPr>
            <w:color w:val="000000" w:themeColor="text1"/>
          </w:rPr>
          <w:fldChar w:fldCharType="separate"/>
        </w:r>
        <w:r w:rsidR="00542F64" w:rsidRPr="00542F64" w:rsidDel="0048210E">
          <w:rPr>
            <w:rFonts w:ascii="Calibri" w:hAnsi="Calibri" w:cs="Calibri"/>
            <w:szCs w:val="24"/>
          </w:rPr>
          <w:delText>(Kopecký &amp; Macek, 2015)</w:delText>
        </w:r>
        <w:r w:rsidR="00542F64" w:rsidDel="0048210E">
          <w:rPr>
            <w:color w:val="000000" w:themeColor="text1"/>
          </w:rPr>
          <w:fldChar w:fldCharType="end"/>
        </w:r>
      </w:del>
    </w:p>
    <w:p w14:paraId="7A3FED76" w14:textId="77777777" w:rsidR="0048210E" w:rsidRPr="0048210E" w:rsidRDefault="0048210E" w:rsidP="0048210E">
      <w:pPr>
        <w:pStyle w:val="NoSpacing"/>
        <w:ind w:firstLine="720"/>
        <w:rPr>
          <w:ins w:id="586" w:author="Lane, Stefanie" w:date="2023-09-11T17:51:00Z"/>
          <w:color w:val="000000" w:themeColor="text1"/>
          <w:rPrChange w:id="587" w:author="Lane, Stefanie" w:date="2023-09-11T17:51:00Z">
            <w:rPr>
              <w:ins w:id="588" w:author="Lane, Stefanie" w:date="2023-09-11T17:51:00Z"/>
            </w:rPr>
          </w:rPrChange>
        </w:rPr>
      </w:pPr>
    </w:p>
    <w:p w14:paraId="22866597" w14:textId="77777777" w:rsidR="00127FC1" w:rsidRDefault="00127FC1">
      <w:pPr>
        <w:pStyle w:val="NoSpacing"/>
        <w:ind w:firstLine="720"/>
        <w:pPrChange w:id="589" w:author="Lane, Stefanie" w:date="2023-09-11T17:51:00Z">
          <w:pPr>
            <w:pStyle w:val="NoSpacing"/>
          </w:pPr>
        </w:pPrChange>
      </w:pPr>
    </w:p>
    <w:p w14:paraId="7F0B508F" w14:textId="0812FFCA" w:rsidR="00B40842" w:rsidDel="00E40E9F" w:rsidRDefault="00B40842" w:rsidP="00B40842">
      <w:pPr>
        <w:pStyle w:val="Heading3"/>
        <w:rPr>
          <w:del w:id="590" w:author="Lane, Stefanie" w:date="2023-07-26T16:08:00Z"/>
        </w:rPr>
      </w:pPr>
      <w:del w:id="591" w:author="Lane, Stefanie" w:date="2023-07-26T16:07:00Z">
        <w:r w:rsidDel="00E40E9F">
          <w:delText>Taxonomy</w:delText>
        </w:r>
      </w:del>
    </w:p>
    <w:p w14:paraId="294F4C93" w14:textId="06B17938" w:rsidR="00485A40" w:rsidDel="00E40E9F" w:rsidRDefault="00AA2D34" w:rsidP="005F7C5D">
      <w:pPr>
        <w:ind w:firstLine="720"/>
        <w:rPr>
          <w:del w:id="592" w:author="Lane, Stefanie" w:date="2023-07-26T16:08:00Z"/>
        </w:rPr>
      </w:pPr>
      <w:del w:id="593" w:author="Lane, Stefanie" w:date="2023-07-26T16:08:00Z">
        <w:r w:rsidDel="00E40E9F">
          <w:delText>For all sampling years, o</w:delText>
        </w:r>
        <w:r w:rsidR="00B40842" w:rsidDel="00E40E9F">
          <w:delText>bservation of vascular plant species was conducted in</w:delText>
        </w:r>
        <w:r w:rsidDel="00E40E9F">
          <w:delText xml:space="preserve"> early summer w</w:delText>
        </w:r>
        <w:r w:rsidR="00470252" w:rsidDel="00E40E9F">
          <w:delText>hen species are identifiable by sexual reproductive traits, but before senescence</w:delText>
        </w:r>
        <w:r w:rsidR="00B40842" w:rsidDel="00E40E9F">
          <w:delText xml:space="preserve"> (approx. June</w:delText>
        </w:r>
        <w:r w:rsidR="00127FC1" w:rsidDel="00E40E9F">
          <w:delText xml:space="preserve"> </w:delText>
        </w:r>
        <w:r w:rsidR="00B3200B" w:rsidDel="00E40E9F">
          <w:delText>–</w:delText>
        </w:r>
        <w:r w:rsidR="00127FC1" w:rsidDel="00E40E9F">
          <w:delText xml:space="preserve"> </w:delText>
        </w:r>
        <w:r w:rsidR="00B40842" w:rsidDel="00E40E9F">
          <w:delText xml:space="preserve">July). In all datasets, most plants were identified to species according to Hitchcock &amp; Cronquist </w:delText>
        </w:r>
        <w:r w:rsidR="00B40842" w:rsidRPr="00F06652" w:rsidDel="00E40E9F">
          <w:rPr>
            <w:rFonts w:ascii="Calibri" w:hAnsi="Calibri" w:cs="Calibri"/>
          </w:rPr>
          <w:delText>(1973)</w:delText>
        </w:r>
        <w:r w:rsidR="00B40842" w:rsidDel="00E40E9F">
          <w:delText xml:space="preserve">, although a few were identified at higher taxonomic </w:delText>
        </w:r>
        <w:r w:rsidR="00B40842" w:rsidRPr="002866B1" w:rsidDel="00E40E9F">
          <w:delText>levels</w:delText>
        </w:r>
        <w:r w:rsidR="00B40842" w:rsidDel="00E40E9F">
          <w:delText xml:space="preserve"> due to insufficient identifying characteristics</w:delText>
        </w:r>
        <w:r w:rsidR="00B40842" w:rsidRPr="002866B1" w:rsidDel="00E40E9F">
          <w:delText xml:space="preserve"> (n</w:delText>
        </w:r>
        <w:r w:rsidR="00B40842" w:rsidDel="00E40E9F">
          <w:delText xml:space="preserve"> </w:delText>
        </w:r>
        <w:r w:rsidR="00B40842" w:rsidRPr="002866B1" w:rsidDel="00E40E9F">
          <w:delText>=</w:delText>
        </w:r>
        <w:r w:rsidR="00B40842" w:rsidDel="00E40E9F">
          <w:delText xml:space="preserve"> </w:delText>
        </w:r>
        <w:r w:rsidR="00B40842" w:rsidRPr="002866B1" w:rsidDel="00E40E9F">
          <w:delText>6 to</w:delText>
        </w:r>
        <w:r w:rsidR="00B40842" w:rsidDel="00E40E9F">
          <w:delText xml:space="preserve"> genus, n = 2 to Family; see</w:delText>
        </w:r>
        <w:r w:rsidR="00737167" w:rsidDel="00E40E9F">
          <w:delText xml:space="preserve"> </w:delText>
        </w:r>
        <w:r w:rsidR="002B2C64" w:rsidDel="00E40E9F">
          <w:delText>Table S7)</w:delText>
        </w:r>
        <w:r w:rsidR="00B40842" w:rsidRPr="00E90CBE" w:rsidDel="00E40E9F">
          <w:delText>.</w:delText>
        </w:r>
        <w:r w:rsidR="00B40842" w:rsidDel="00E40E9F">
          <w:delTex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delText>
        </w:r>
        <w:r w:rsidR="00547B2C" w:rsidDel="00E40E9F">
          <w:delText>For example, i</w:delText>
        </w:r>
        <w:r w:rsidR="00B40842" w:rsidDel="00E40E9F">
          <w:delText xml:space="preserve">n the instance of </w:delText>
        </w:r>
        <w:r w:rsidR="00B40842" w:rsidDel="00E40E9F">
          <w:rPr>
            <w:i/>
          </w:rPr>
          <w:delText>Agrostis</w:delText>
        </w:r>
        <w:r w:rsidR="00B40842" w:rsidDel="00E40E9F">
          <w:delText xml:space="preserve"> species, </w:delText>
        </w:r>
        <w:r w:rsidR="00547B2C" w:rsidDel="00E40E9F">
          <w:delText>we assumed</w:delText>
        </w:r>
        <w:r w:rsidR="00B40842" w:rsidDel="00E40E9F">
          <w:delText xml:space="preserve"> </w:delText>
        </w:r>
        <w:r w:rsidR="00B40842" w:rsidDel="00E40E9F">
          <w:rPr>
            <w:i/>
          </w:rPr>
          <w:delText>Agrostis alba</w:delText>
        </w:r>
        <w:r w:rsidR="00B40842" w:rsidDel="00E40E9F">
          <w:delText xml:space="preserve"> </w:delText>
        </w:r>
        <w:r w:rsidR="004F551A" w:rsidDel="00E40E9F">
          <w:delText xml:space="preserve">L. </w:delText>
        </w:r>
        <w:r w:rsidR="00B40842" w:rsidDel="00E40E9F">
          <w:delText xml:space="preserve">identified in 1979 and 1999 </w:delText>
        </w:r>
        <w:r w:rsidR="00547B2C" w:rsidDel="00E40E9F">
          <w:delText>was synonymous</w:delText>
        </w:r>
        <w:r w:rsidR="00B40842" w:rsidDel="00E40E9F">
          <w:delText xml:space="preserve"> </w:delText>
        </w:r>
        <w:r w:rsidR="00547B2C" w:rsidDel="00E40E9F">
          <w:delText xml:space="preserve">with </w:delText>
        </w:r>
        <w:r w:rsidR="00B40842" w:rsidDel="00E40E9F">
          <w:rPr>
            <w:i/>
          </w:rPr>
          <w:delText>Agrostis stolonifera</w:delText>
        </w:r>
        <w:r w:rsidR="00B40842" w:rsidDel="00E40E9F">
          <w:delText xml:space="preserve"> </w:delText>
        </w:r>
        <w:r w:rsidR="00547B2C" w:rsidDel="00E40E9F">
          <w:delText xml:space="preserve">L. </w:delText>
        </w:r>
        <w:r w:rsidR="00B40842" w:rsidDel="00E40E9F">
          <w:delText xml:space="preserve">in 2019. </w:delText>
        </w:r>
        <w:r w:rsidR="00F9346F" w:rsidDel="00E40E9F">
          <w:delText xml:space="preserve">All species and their synonymous nomenclature from prior data collection years are available in Supplemental </w:delText>
        </w:r>
        <w:r w:rsidR="002B2C64" w:rsidDel="00E40E9F">
          <w:delText>Table S7</w:delText>
        </w:r>
        <w:r w:rsidR="00F9346F" w:rsidDel="00E40E9F">
          <w:delText xml:space="preserve">. </w:delText>
        </w:r>
      </w:del>
    </w:p>
    <w:p w14:paraId="3BFEE0A2" w14:textId="6DCE26EE" w:rsidR="00D03FB7" w:rsidRDefault="00D03FB7" w:rsidP="005F7C5D">
      <w:pPr>
        <w:pStyle w:val="Heading2"/>
      </w:pPr>
      <w:r>
        <w:t xml:space="preserve">Analyses </w:t>
      </w:r>
    </w:p>
    <w:p w14:paraId="53F51D02" w14:textId="77777777" w:rsidR="00C8020F" w:rsidRDefault="009452F6" w:rsidP="007B0287">
      <w:pPr>
        <w:pStyle w:val="Caption"/>
        <w:ind w:firstLine="720"/>
        <w:rPr>
          <w:ins w:id="594" w:author="Lane, Stefanie" w:date="2023-09-19T09:45:00Z"/>
          <w:i w:val="0"/>
          <w:iCs w:val="0"/>
          <w:color w:val="auto"/>
          <w:sz w:val="22"/>
          <w:szCs w:val="22"/>
        </w:rPr>
      </w:pPr>
      <w:r>
        <w:rPr>
          <w:i w:val="0"/>
          <w:iCs w:val="0"/>
          <w:color w:val="auto"/>
          <w:sz w:val="22"/>
          <w:szCs w:val="22"/>
        </w:rPr>
        <w:t xml:space="preserve">All analyses were performed in R v. </w:t>
      </w:r>
      <w:r w:rsidR="002753AC">
        <w:rPr>
          <w:i w:val="0"/>
          <w:iCs w:val="0"/>
          <w:color w:val="auto"/>
          <w:sz w:val="22"/>
          <w:szCs w:val="22"/>
        </w:rPr>
        <w:t>4.2.1</w:t>
      </w:r>
      <w:r w:rsidR="006138FD">
        <w:rPr>
          <w:i w:val="0"/>
          <w:iCs w:val="0"/>
          <w:color w:val="auto"/>
          <w:sz w:val="22"/>
          <w:szCs w:val="22"/>
        </w:rPr>
        <w:t xml:space="preserve"> (R Core Team, 2022)</w:t>
      </w:r>
      <w:r w:rsidR="002753AC">
        <w:rPr>
          <w:i w:val="0"/>
          <w:iCs w:val="0"/>
          <w:color w:val="auto"/>
          <w:sz w:val="22"/>
          <w:szCs w:val="22"/>
        </w:rPr>
        <w:t xml:space="preserve">. </w:t>
      </w:r>
      <w:r w:rsidR="008B2DA0">
        <w:rPr>
          <w:i w:val="0"/>
          <w:iCs w:val="0"/>
          <w:color w:val="auto"/>
          <w:sz w:val="22"/>
          <w:szCs w:val="22"/>
        </w:rPr>
        <w:t>We performed cluster analysis on species composition</w:t>
      </w:r>
      <w:del w:id="595" w:author="Lane, Stefanie" w:date="2023-09-12T17:25:00Z">
        <w:r w:rsidR="008B2DA0" w:rsidDel="001626A3">
          <w:rPr>
            <w:i w:val="0"/>
            <w:iCs w:val="0"/>
            <w:color w:val="auto"/>
            <w:sz w:val="22"/>
            <w:szCs w:val="22"/>
          </w:rPr>
          <w:delText>al</w:delText>
        </w:r>
      </w:del>
      <w:ins w:id="596" w:author="Lane, Stefanie" w:date="2023-09-12T17:25:00Z">
        <w:r w:rsidR="00562B01">
          <w:rPr>
            <w:i w:val="0"/>
            <w:iCs w:val="0"/>
            <w:color w:val="auto"/>
            <w:sz w:val="22"/>
            <w:szCs w:val="22"/>
          </w:rPr>
          <w:t xml:space="preserve"> and</w:t>
        </w:r>
      </w:ins>
      <w:r w:rsidR="008B2DA0">
        <w:rPr>
          <w:i w:val="0"/>
          <w:iCs w:val="0"/>
          <w:color w:val="auto"/>
          <w:sz w:val="22"/>
          <w:szCs w:val="22"/>
        </w:rPr>
        <w:t xml:space="preserve">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r w:rsidR="00750F10">
        <w:rPr>
          <w:i w:val="0"/>
          <w:iCs w:val="0"/>
          <w:color w:val="auto"/>
          <w:sz w:val="22"/>
          <w:szCs w:val="22"/>
        </w:rPr>
        <w:t>Following</w:t>
      </w:r>
      <w:r w:rsidR="00BB79E4" w:rsidRPr="00DC704D">
        <w:rPr>
          <w:i w:val="0"/>
          <w:iCs w:val="0"/>
          <w:color w:val="auto"/>
          <w:sz w:val="22"/>
          <w:szCs w:val="22"/>
        </w:rPr>
        <w:t xml:space="preserve"> </w:t>
      </w:r>
      <w:r w:rsidR="00BB79E4" w:rsidRPr="008A50C9">
        <w:rPr>
          <w:i w:val="0"/>
          <w:iCs w:val="0"/>
          <w:color w:val="auto"/>
          <w:sz w:val="22"/>
          <w:szCs w:val="22"/>
        </w:rPr>
        <w:t>(Legendre &amp; Legendre, 2012)</w:t>
      </w:r>
      <w:r w:rsidR="00BB79E4">
        <w:rPr>
          <w:i w:val="0"/>
          <w:iCs w:val="0"/>
          <w:color w:val="auto"/>
          <w:sz w:val="22"/>
          <w:szCs w:val="22"/>
        </w:rPr>
        <w:t xml:space="preserve">, we </w:t>
      </w:r>
      <w:r w:rsidR="00750F10">
        <w:rPr>
          <w:i w:val="0"/>
          <w:iCs w:val="0"/>
          <w:color w:val="auto"/>
          <w:sz w:val="22"/>
          <w:szCs w:val="22"/>
        </w:rPr>
        <w:t>also performed</w:t>
      </w:r>
      <w:r w:rsidR="001C0365">
        <w:rPr>
          <w:i w:val="0"/>
          <w:iCs w:val="0"/>
          <w:color w:val="auto"/>
          <w:sz w:val="22"/>
          <w:szCs w:val="22"/>
        </w:rPr>
        <w:t xml:space="preserve"> cluster </w:t>
      </w:r>
      <w:del w:id="597" w:author="Lane, Stefanie" w:date="2023-09-12T17:24:00Z">
        <w:r w:rsidR="001C0365" w:rsidDel="006A7957">
          <w:rPr>
            <w:i w:val="0"/>
            <w:iCs w:val="0"/>
            <w:color w:val="auto"/>
            <w:sz w:val="22"/>
            <w:szCs w:val="22"/>
          </w:rPr>
          <w:delText>analysis</w:delText>
        </w:r>
        <w:r w:rsidR="00BB79E4" w:rsidDel="006A7957">
          <w:rPr>
            <w:i w:val="0"/>
            <w:iCs w:val="0"/>
            <w:color w:val="auto"/>
            <w:sz w:val="22"/>
            <w:szCs w:val="22"/>
          </w:rPr>
          <w:delText xml:space="preserve"> </w:delText>
        </w:r>
        <w:r w:rsidR="001C0365" w:rsidDel="006A7957">
          <w:rPr>
            <w:i w:val="0"/>
            <w:iCs w:val="0"/>
            <w:color w:val="auto"/>
            <w:sz w:val="22"/>
            <w:szCs w:val="22"/>
          </w:rPr>
          <w:delText xml:space="preserve"> using</w:delText>
        </w:r>
      </w:del>
      <w:ins w:id="598" w:author="Lane, Stefanie" w:date="2023-09-12T17:24:00Z">
        <w:r w:rsidR="006A7957">
          <w:rPr>
            <w:i w:val="0"/>
            <w:iCs w:val="0"/>
            <w:color w:val="auto"/>
            <w:sz w:val="22"/>
            <w:szCs w:val="22"/>
          </w:rPr>
          <w:t>analysis using</w:t>
        </w:r>
      </w:ins>
      <w:r w:rsidR="001C0365">
        <w:rPr>
          <w:i w:val="0"/>
          <w:iCs w:val="0"/>
          <w:color w:val="auto"/>
          <w:sz w:val="22"/>
          <w:szCs w:val="22"/>
        </w:rPr>
        <w:t xml:space="preserve"> Bray-Curtis</w:t>
      </w:r>
      <w:r w:rsidR="00750F10">
        <w:rPr>
          <w:i w:val="0"/>
          <w:iCs w:val="0"/>
          <w:color w:val="auto"/>
          <w:sz w:val="22"/>
          <w:szCs w:val="22"/>
        </w:rPr>
        <w:t xml:space="preserve"> dissimilarity</w:t>
      </w:r>
      <w:r w:rsidR="00694E8A">
        <w:rPr>
          <w:i w:val="0"/>
          <w:iCs w:val="0"/>
          <w:color w:val="auto"/>
          <w:sz w:val="22"/>
          <w:szCs w:val="22"/>
        </w:rPr>
        <w:t xml:space="preserve"> </w:t>
      </w:r>
      <w:r w:rsidR="000A283C">
        <w:rPr>
          <w:i w:val="0"/>
          <w:iCs w:val="0"/>
          <w:color w:val="auto"/>
          <w:sz w:val="22"/>
          <w:szCs w:val="22"/>
        </w:rPr>
        <w:t>to compare with Euclidean distance</w:t>
      </w:r>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r w:rsidR="00750F10">
        <w:rPr>
          <w:i w:val="0"/>
          <w:iCs w:val="0"/>
          <w:color w:val="auto"/>
          <w:sz w:val="22"/>
          <w:szCs w:val="22"/>
        </w:rPr>
        <w:t xml:space="preserve"> </w:t>
      </w:r>
      <w:r w:rsidR="000A283C">
        <w:rPr>
          <w:i w:val="0"/>
          <w:iCs w:val="0"/>
          <w:color w:val="auto"/>
          <w:sz w:val="22"/>
          <w:szCs w:val="22"/>
        </w:rPr>
        <w:t xml:space="preserve">in </w:t>
      </w:r>
      <w:r w:rsidR="00750F10">
        <w:rPr>
          <w:i w:val="0"/>
          <w:iCs w:val="0"/>
          <w:color w:val="auto"/>
          <w:sz w:val="22"/>
          <w:szCs w:val="22"/>
        </w:rPr>
        <w:t xml:space="preserve">results </w:t>
      </w:r>
      <w:r w:rsidR="000A283C">
        <w:rPr>
          <w:i w:val="0"/>
          <w:iCs w:val="0"/>
          <w:color w:val="auto"/>
          <w:sz w:val="22"/>
          <w:szCs w:val="22"/>
        </w:rPr>
        <w:t>from the two distance measures</w:t>
      </w:r>
      <w:ins w:id="599" w:author="Lane, Stefanie" w:date="2023-09-12T17:25:00Z">
        <w:r w:rsidR="001626A3">
          <w:rPr>
            <w:i w:val="0"/>
            <w:iCs w:val="0"/>
            <w:color w:val="auto"/>
            <w:sz w:val="22"/>
            <w:szCs w:val="22"/>
          </w:rPr>
          <w:t xml:space="preserve"> (</w:t>
        </w:r>
      </w:ins>
      <w:ins w:id="600" w:author="Lane, Stefanie" w:date="2023-09-12T17:36:00Z">
        <w:r w:rsidR="00AF100F">
          <w:rPr>
            <w:i w:val="0"/>
            <w:iCs w:val="0"/>
            <w:color w:val="auto"/>
            <w:sz w:val="22"/>
            <w:szCs w:val="22"/>
          </w:rPr>
          <w:t>Fig.</w:t>
        </w:r>
      </w:ins>
      <w:ins w:id="601" w:author="Lane, Stefanie" w:date="2023-09-12T17:25:00Z">
        <w:r w:rsidR="001626A3" w:rsidRPr="001626A3">
          <w:rPr>
            <w:i w:val="0"/>
            <w:iCs w:val="0"/>
            <w:color w:val="auto"/>
            <w:sz w:val="22"/>
            <w:szCs w:val="22"/>
          </w:rPr>
          <w:t xml:space="preserve"> S1</w:t>
        </w:r>
        <w:r w:rsidR="001626A3">
          <w:rPr>
            <w:i w:val="0"/>
            <w:iCs w:val="0"/>
            <w:color w:val="auto"/>
            <w:sz w:val="22"/>
            <w:szCs w:val="22"/>
          </w:rPr>
          <w:t>)</w:t>
        </w:r>
      </w:ins>
      <w:r w:rsidR="001C0365">
        <w:rPr>
          <w:i w:val="0"/>
          <w:iCs w:val="0"/>
          <w:color w:val="auto"/>
          <w:sz w:val="22"/>
          <w:szCs w:val="22"/>
        </w:rPr>
        <w:t xml:space="preserve">. </w:t>
      </w:r>
    </w:p>
    <w:p w14:paraId="769B8C2F" w14:textId="488EC6B7" w:rsidR="004B1258" w:rsidRDefault="004A6FF1" w:rsidP="007B0287">
      <w:pPr>
        <w:pStyle w:val="Caption"/>
        <w:ind w:firstLine="720"/>
        <w:rPr>
          <w:ins w:id="602" w:author="Lane, Stefanie" w:date="2023-09-12T17:35:00Z"/>
          <w:i w:val="0"/>
          <w:iCs w:val="0"/>
          <w:color w:val="auto"/>
          <w:sz w:val="22"/>
          <w:szCs w:val="22"/>
        </w:rPr>
      </w:pPr>
      <w:r>
        <w:rPr>
          <w:i w:val="0"/>
          <w:iCs w:val="0"/>
          <w:color w:val="auto"/>
          <w:sz w:val="22"/>
          <w:szCs w:val="22"/>
        </w:rPr>
        <w:t xml:space="preserve">For each dataset, </w:t>
      </w:r>
      <w:ins w:id="603" w:author="Lane, Stefanie" w:date="2023-09-12T17:27:00Z">
        <w:r w:rsidR="00BA4D23">
          <w:rPr>
            <w:i w:val="0"/>
            <w:iCs w:val="0"/>
            <w:color w:val="auto"/>
            <w:sz w:val="22"/>
            <w:szCs w:val="22"/>
          </w:rPr>
          <w:t xml:space="preserve">we </w:t>
        </w:r>
        <w:r w:rsidR="00D36060">
          <w:rPr>
            <w:i w:val="0"/>
            <w:iCs w:val="0"/>
            <w:color w:val="auto"/>
            <w:sz w:val="22"/>
            <w:szCs w:val="22"/>
          </w:rPr>
          <w:t xml:space="preserve">identified three assemblages defined by the three highest </w:t>
        </w:r>
      </w:ins>
      <w:ins w:id="604" w:author="Lane, Stefanie" w:date="2023-09-12T17:28:00Z">
        <w:r w:rsidR="002878CD">
          <w:rPr>
            <w:i w:val="0"/>
            <w:iCs w:val="0"/>
            <w:color w:val="auto"/>
            <w:sz w:val="22"/>
            <w:szCs w:val="22"/>
          </w:rPr>
          <w:t xml:space="preserve">cluster </w:t>
        </w:r>
      </w:ins>
      <w:ins w:id="605" w:author="Lane, Stefanie" w:date="2023-09-12T17:27:00Z">
        <w:r w:rsidR="00D36060">
          <w:rPr>
            <w:i w:val="0"/>
            <w:iCs w:val="0"/>
            <w:color w:val="auto"/>
            <w:sz w:val="22"/>
            <w:szCs w:val="22"/>
          </w:rPr>
          <w:t xml:space="preserve">break points to </w:t>
        </w:r>
      </w:ins>
      <w:ins w:id="606" w:author="Lane, Stefanie" w:date="2023-09-12T17:28:00Z">
        <w:r w:rsidR="002878CD">
          <w:rPr>
            <w:i w:val="0"/>
            <w:iCs w:val="0"/>
            <w:color w:val="auto"/>
            <w:sz w:val="22"/>
            <w:szCs w:val="22"/>
          </w:rPr>
          <w:t xml:space="preserve">facilitate </w:t>
        </w:r>
      </w:ins>
      <w:del w:id="607" w:author="Lane, Stefanie" w:date="2023-09-12T17:28:00Z">
        <w:r w:rsidR="00276B00" w:rsidRPr="00DC704D" w:rsidDel="002878CD">
          <w:rPr>
            <w:i w:val="0"/>
            <w:iCs w:val="0"/>
            <w:color w:val="auto"/>
            <w:sz w:val="22"/>
            <w:szCs w:val="22"/>
          </w:rPr>
          <w:delText>three</w:delText>
        </w:r>
        <w:r w:rsidDel="002878CD">
          <w:rPr>
            <w:i w:val="0"/>
            <w:iCs w:val="0"/>
            <w:color w:val="auto"/>
            <w:sz w:val="22"/>
            <w:szCs w:val="22"/>
          </w:rPr>
          <w:delText xml:space="preserve"> </w:delText>
        </w:r>
      </w:del>
      <w:del w:id="608" w:author="Lane, Stefanie" w:date="2023-09-12T17:27:00Z">
        <w:r w:rsidDel="00D36060">
          <w:rPr>
            <w:i w:val="0"/>
            <w:iCs w:val="0"/>
            <w:color w:val="auto"/>
            <w:sz w:val="22"/>
            <w:szCs w:val="22"/>
          </w:rPr>
          <w:delText xml:space="preserve">main </w:delText>
        </w:r>
      </w:del>
      <w:del w:id="609" w:author="Lane, Stefanie" w:date="2023-09-12T17:28:00Z">
        <w:r w:rsidDel="002878CD">
          <w:rPr>
            <w:i w:val="0"/>
            <w:iCs w:val="0"/>
            <w:color w:val="auto"/>
            <w:sz w:val="22"/>
            <w:szCs w:val="22"/>
          </w:rPr>
          <w:delText xml:space="preserve">clusters were </w:delText>
        </w:r>
        <w:r w:rsidR="00694E8A" w:rsidDel="002878CD">
          <w:rPr>
            <w:i w:val="0"/>
            <w:iCs w:val="0"/>
            <w:color w:val="auto"/>
            <w:sz w:val="22"/>
            <w:szCs w:val="22"/>
          </w:rPr>
          <w:delText>identified</w:delText>
        </w:r>
        <w:r w:rsidR="00276B00" w:rsidRPr="00DC704D" w:rsidDel="002878CD">
          <w:rPr>
            <w:i w:val="0"/>
            <w:iCs w:val="0"/>
            <w:color w:val="auto"/>
            <w:sz w:val="22"/>
            <w:szCs w:val="22"/>
          </w:rPr>
          <w:delText xml:space="preserve"> </w:delText>
        </w:r>
        <w:r w:rsidR="00046A60" w:rsidDel="002878CD">
          <w:rPr>
            <w:i w:val="0"/>
            <w:iCs w:val="0"/>
            <w:color w:val="auto"/>
            <w:sz w:val="22"/>
            <w:szCs w:val="22"/>
          </w:rPr>
          <w:delText>(</w:delText>
        </w:r>
        <w:r w:rsidDel="002878CD">
          <w:rPr>
            <w:i w:val="0"/>
            <w:iCs w:val="0"/>
            <w:color w:val="auto"/>
            <w:sz w:val="22"/>
            <w:szCs w:val="22"/>
          </w:rPr>
          <w:delText xml:space="preserve">termed </w:delText>
        </w:r>
        <w:r w:rsidR="00046A60" w:rsidDel="002878CD">
          <w:rPr>
            <w:i w:val="0"/>
            <w:iCs w:val="0"/>
            <w:color w:val="auto"/>
            <w:sz w:val="22"/>
            <w:szCs w:val="22"/>
          </w:rPr>
          <w:delText>“assemblages”)</w:delText>
        </w:r>
        <w:r w:rsidR="00BD4A5D" w:rsidRPr="00DC704D" w:rsidDel="002878CD">
          <w:rPr>
            <w:i w:val="0"/>
            <w:iCs w:val="0"/>
            <w:color w:val="auto"/>
            <w:sz w:val="22"/>
            <w:szCs w:val="22"/>
          </w:rPr>
          <w:delText>,</w:delText>
        </w:r>
      </w:del>
      <w:ins w:id="610" w:author="Lane, Stefanie" w:date="2023-09-07T11:35:00Z">
        <w:r w:rsidR="0031391C">
          <w:rPr>
            <w:i w:val="0"/>
            <w:iCs w:val="0"/>
            <w:color w:val="auto"/>
            <w:sz w:val="22"/>
            <w:szCs w:val="22"/>
          </w:rPr>
          <w:t xml:space="preserve">direct comparisons of changes in vegetation properties over time. </w:t>
        </w:r>
      </w:ins>
      <w:del w:id="611" w:author="Lane, Stefanie" w:date="2023-09-07T11:35:00Z">
        <w:r w:rsidR="00BD4A5D" w:rsidRPr="00DC704D" w:rsidDel="0031391C">
          <w:rPr>
            <w:i w:val="0"/>
            <w:iCs w:val="0"/>
            <w:color w:val="auto"/>
            <w:sz w:val="22"/>
            <w:szCs w:val="22"/>
          </w:rPr>
          <w:delText xml:space="preserve"> and s</w:delText>
        </w:r>
      </w:del>
      <w:ins w:id="612" w:author="Lane, Stefanie" w:date="2023-09-07T11:35:00Z">
        <w:r w:rsidR="0031391C">
          <w:rPr>
            <w:i w:val="0"/>
            <w:iCs w:val="0"/>
            <w:color w:val="auto"/>
            <w:sz w:val="22"/>
            <w:szCs w:val="22"/>
          </w:rPr>
          <w:t>S</w:t>
        </w:r>
      </w:ins>
      <w:r w:rsidR="00BD4A5D" w:rsidRPr="00DC704D">
        <w:rPr>
          <w:i w:val="0"/>
          <w:iCs w:val="0"/>
          <w:color w:val="auto"/>
          <w:sz w:val="22"/>
          <w:szCs w:val="22"/>
        </w:rPr>
        <w:t>pecies indicator analysis</w:t>
      </w:r>
      <w:r w:rsidR="002A1954">
        <w:rPr>
          <w:i w:val="0"/>
          <w:iCs w:val="0"/>
          <w:color w:val="auto"/>
          <w:sz w:val="22"/>
          <w:szCs w:val="22"/>
        </w:rPr>
        <w:t xml:space="preserve"> was used</w:t>
      </w:r>
      <w:del w:id="613" w:author="Lane, Stefanie" w:date="2023-09-07T11:34:00Z">
        <w:r w:rsidR="002A1954" w:rsidDel="00C2599F">
          <w:rPr>
            <w:i w:val="0"/>
            <w:iCs w:val="0"/>
            <w:color w:val="auto"/>
            <w:sz w:val="22"/>
            <w:szCs w:val="22"/>
          </w:rPr>
          <w:delText xml:space="preserve"> </w:delText>
        </w:r>
      </w:del>
      <w:r w:rsidR="00BD4A5D" w:rsidRPr="00DC704D">
        <w:rPr>
          <w:i w:val="0"/>
          <w:iCs w:val="0"/>
          <w:color w:val="auto"/>
          <w:sz w:val="22"/>
          <w:szCs w:val="22"/>
        </w:rPr>
        <w:t xml:space="preserve"> to determine </w:t>
      </w:r>
      <w:r w:rsidR="002A1954">
        <w:rPr>
          <w:i w:val="0"/>
          <w:iCs w:val="0"/>
          <w:color w:val="auto"/>
          <w:sz w:val="22"/>
          <w:szCs w:val="22"/>
        </w:rPr>
        <w:t>which species</w:t>
      </w:r>
      <w:ins w:id="614" w:author="Lane, Stefanie" w:date="2023-09-12T17:26:00Z">
        <w:r w:rsidR="00562B01">
          <w:rPr>
            <w:i w:val="0"/>
            <w:iCs w:val="0"/>
            <w:color w:val="auto"/>
            <w:sz w:val="22"/>
            <w:szCs w:val="22"/>
          </w:rPr>
          <w:t xml:space="preserve"> </w:t>
        </w:r>
      </w:ins>
      <w:del w:id="615" w:author="Lane, Stefanie" w:date="2023-09-12T17:26:00Z">
        <w:r w:rsidR="002A1954" w:rsidDel="00562B01">
          <w:rPr>
            <w:i w:val="0"/>
            <w:iCs w:val="0"/>
            <w:color w:val="auto"/>
            <w:sz w:val="22"/>
            <w:szCs w:val="22"/>
          </w:rPr>
          <w:delText xml:space="preserve">’ compositional </w:delText>
        </w:r>
      </w:del>
      <w:r w:rsidR="002A1954">
        <w:rPr>
          <w:i w:val="0"/>
          <w:iCs w:val="0"/>
          <w:color w:val="auto"/>
          <w:sz w:val="22"/>
          <w:szCs w:val="22"/>
        </w:rPr>
        <w:t>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C80B84" w:rsidRPr="00DC704D">
        <w:rPr>
          <w:i w:val="0"/>
          <w:iCs w:val="0"/>
          <w:color w:val="auto"/>
          <w:sz w:val="22"/>
          <w:szCs w:val="22"/>
        </w:rPr>
        <w:t>De Cáceres &amp; Jansen, 2016)</w:t>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w:t>
      </w:r>
      <w:r w:rsidR="006D3208">
        <w:rPr>
          <w:i w:val="0"/>
          <w:iCs w:val="0"/>
          <w:color w:val="auto"/>
          <w:sz w:val="22"/>
          <w:szCs w:val="22"/>
        </w:rPr>
        <w:lastRenderedPageBreak/>
        <w:t>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335B7" w:rsidRPr="008A50C9">
        <w:rPr>
          <w:i w:val="0"/>
          <w:iCs w:val="0"/>
          <w:color w:val="auto"/>
          <w:sz w:val="22"/>
          <w:szCs w:val="22"/>
        </w:rPr>
        <w:t>(Dufrêne &amp; Legendre, 1997)</w:t>
      </w:r>
      <w:r w:rsidR="00195C88" w:rsidRPr="00DC704D">
        <w:rPr>
          <w:i w:val="0"/>
          <w:iCs w:val="0"/>
          <w:color w:val="auto"/>
          <w:sz w:val="22"/>
          <w:szCs w:val="22"/>
        </w:rPr>
        <w:t xml:space="preserve">. </w:t>
      </w:r>
      <w:ins w:id="616" w:author="Lane, Stefanie" w:date="2023-09-12T17:29:00Z">
        <w:r w:rsidR="00B34879">
          <w:rPr>
            <w:i w:val="0"/>
            <w:iCs w:val="0"/>
            <w:color w:val="auto"/>
            <w:sz w:val="22"/>
            <w:szCs w:val="22"/>
          </w:rPr>
          <w:t xml:space="preserve">We also performed indicator analysis </w:t>
        </w:r>
        <w:r w:rsidR="009F0393">
          <w:rPr>
            <w:i w:val="0"/>
            <w:iCs w:val="0"/>
            <w:color w:val="auto"/>
            <w:sz w:val="22"/>
            <w:szCs w:val="22"/>
          </w:rPr>
          <w:t xml:space="preserve">Bray-Curtis </w:t>
        </w:r>
      </w:ins>
      <w:ins w:id="617" w:author="Lane, Stefanie" w:date="2023-09-12T17:33:00Z">
        <w:r w:rsidR="00E869F8">
          <w:rPr>
            <w:i w:val="0"/>
            <w:iCs w:val="0"/>
            <w:color w:val="auto"/>
            <w:sz w:val="22"/>
            <w:szCs w:val="22"/>
          </w:rPr>
          <w:t xml:space="preserve">clusters </w:t>
        </w:r>
      </w:ins>
      <w:ins w:id="618" w:author="Lane, Stefanie" w:date="2023-09-12T17:29:00Z">
        <w:r w:rsidR="009F0393">
          <w:rPr>
            <w:i w:val="0"/>
            <w:iCs w:val="0"/>
            <w:color w:val="auto"/>
            <w:sz w:val="22"/>
            <w:szCs w:val="22"/>
          </w:rPr>
          <w:t xml:space="preserve">to confirm </w:t>
        </w:r>
      </w:ins>
      <w:ins w:id="619" w:author="Lane, Stefanie" w:date="2023-09-12T17:33:00Z">
        <w:r w:rsidR="00E869F8">
          <w:rPr>
            <w:i w:val="0"/>
            <w:iCs w:val="0"/>
            <w:color w:val="auto"/>
            <w:sz w:val="22"/>
            <w:szCs w:val="22"/>
          </w:rPr>
          <w:t xml:space="preserve">the most significant indicator </w:t>
        </w:r>
        <w:r w:rsidR="00C3114D">
          <w:rPr>
            <w:i w:val="0"/>
            <w:iCs w:val="0"/>
            <w:color w:val="auto"/>
            <w:sz w:val="22"/>
            <w:szCs w:val="22"/>
          </w:rPr>
          <w:t>species</w:t>
        </w:r>
        <w:r w:rsidR="00E869F8">
          <w:rPr>
            <w:i w:val="0"/>
            <w:iCs w:val="0"/>
            <w:color w:val="auto"/>
            <w:sz w:val="22"/>
            <w:szCs w:val="22"/>
          </w:rPr>
          <w:t xml:space="preserve"> were </w:t>
        </w:r>
        <w:r w:rsidR="00C3114D">
          <w:rPr>
            <w:i w:val="0"/>
            <w:iCs w:val="0"/>
            <w:color w:val="auto"/>
            <w:sz w:val="22"/>
            <w:szCs w:val="22"/>
          </w:rPr>
          <w:t xml:space="preserve">comparable between the two distance measures (Table </w:t>
        </w:r>
      </w:ins>
      <w:ins w:id="620" w:author="Lane, Stefanie" w:date="2023-09-12T17:34:00Z">
        <w:r w:rsidR="00C3114D">
          <w:rPr>
            <w:i w:val="0"/>
            <w:iCs w:val="0"/>
            <w:color w:val="auto"/>
            <w:sz w:val="22"/>
            <w:szCs w:val="22"/>
          </w:rPr>
          <w:t>S2).</w:t>
        </w:r>
      </w:ins>
      <w:ins w:id="621" w:author="Lane, Stefanie" w:date="2023-09-12T17:33:00Z">
        <w:r w:rsidR="00E869F8">
          <w:rPr>
            <w:i w:val="0"/>
            <w:iCs w:val="0"/>
            <w:color w:val="auto"/>
            <w:sz w:val="22"/>
            <w:szCs w:val="22"/>
          </w:rPr>
          <w:t xml:space="preserve"> </w:t>
        </w:r>
      </w:ins>
      <w:ins w:id="622" w:author="Lane, Stefanie" w:date="2023-09-12T17:31:00Z">
        <w:r w:rsidR="00DA51EE">
          <w:rPr>
            <w:i w:val="0"/>
            <w:iCs w:val="0"/>
            <w:color w:val="auto"/>
            <w:sz w:val="22"/>
            <w:szCs w:val="22"/>
          </w:rPr>
          <w:t xml:space="preserve"> </w:t>
        </w:r>
      </w:ins>
      <w:del w:id="623" w:author="Lane, Stefanie" w:date="2023-09-12T17:32:00Z">
        <w:r w:rsidR="004B1258" w:rsidRPr="00103F95" w:rsidDel="00877FB8">
          <w:rPr>
            <w:i w:val="0"/>
            <w:iCs w:val="0"/>
            <w:color w:val="auto"/>
            <w:sz w:val="22"/>
            <w:szCs w:val="22"/>
          </w:rPr>
          <w:delText>A</w:delText>
        </w:r>
      </w:del>
      <w:ins w:id="624" w:author="Lane, Stefanie" w:date="2023-09-12T17:32:00Z">
        <w:r w:rsidR="00877FB8">
          <w:rPr>
            <w:i w:val="0"/>
            <w:iCs w:val="0"/>
            <w:color w:val="auto"/>
            <w:sz w:val="22"/>
            <w:szCs w:val="22"/>
          </w:rPr>
          <w:t>A</w:t>
        </w:r>
      </w:ins>
      <w:r w:rsidR="004B1258" w:rsidRPr="00103F95">
        <w:rPr>
          <w:i w:val="0"/>
          <w:iCs w:val="0"/>
          <w:color w:val="auto"/>
          <w:sz w:val="22"/>
          <w:szCs w:val="22"/>
        </w:rPr>
        <w:t>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434467C2" w14:textId="77777777" w:rsidR="00282CBC" w:rsidRPr="00282CBC" w:rsidRDefault="00282CBC" w:rsidP="00282CBC">
      <w:pPr>
        <w:ind w:firstLine="720"/>
        <w:rPr>
          <w:ins w:id="625" w:author="Lane, Stefanie" w:date="2023-09-12T17:35:00Z"/>
          <w:i/>
          <w:iCs/>
        </w:rPr>
      </w:pPr>
      <w:ins w:id="626" w:author="Lane, Stefanie" w:date="2023-09-12T17:35:00Z">
        <w:r>
          <w:t xml:space="preserve">Community diversity calculations for each year of observation followed Whittaker </w:t>
        </w:r>
        <w:r w:rsidRPr="00BB7C99">
          <w:rPr>
            <w:rFonts w:ascii="Calibri" w:hAnsi="Calibri" w:cs="Calibri"/>
          </w:rPr>
          <w:t>(1975)</w:t>
        </w:r>
        <w:r>
          <w:t xml:space="preserve">, with </w:t>
        </w:r>
        <w:r>
          <w:rPr>
            <w:rFonts w:cstheme="minorHAnsi"/>
          </w:rPr>
          <w:t>α</w:t>
        </w:r>
        <w:r>
          <w:t>-diversity calculated as the mean number of species per plot within an observation year and assemblag</w:t>
        </w:r>
        <w:r w:rsidRPr="00A255D6">
          <w:t xml:space="preserve">e, and </w:t>
        </w:r>
        <w:r w:rsidRPr="00A255D6">
          <w:rPr>
            <w:rFonts w:cstheme="minorHAnsi"/>
          </w:rPr>
          <w:t>β</w:t>
        </w:r>
        <w:r w:rsidRPr="00A255D6">
          <w:t xml:space="preserve">-diversity calculated as the total number of species within the assemblage divided by </w:t>
        </w:r>
        <w:r w:rsidRPr="00A255D6">
          <w:rPr>
            <w:rFonts w:cstheme="minorHAnsi"/>
          </w:rPr>
          <w:t>α</w:t>
        </w:r>
        <w:r w:rsidRPr="00A255D6">
          <w:t>-diversity. The</w:t>
        </w:r>
        <w:r>
          <w:t xml:space="preserve">se calculations were also performed on all data recorded for each observation year to generate community-wide measures of diversity. </w:t>
        </w:r>
        <w:r w:rsidRPr="00282CBC">
          <w:t xml:space="preserve">To address inconsistent numbers of plots grouped into assemblages each year, diversity metrics were bootstrapped 10 times using the minimum number of plots observed in an assemblage each year (n = 18) (Table S3). </w:t>
        </w:r>
      </w:ins>
    </w:p>
    <w:p w14:paraId="3602554D" w14:textId="055154CF" w:rsidR="00282CBC" w:rsidRDefault="00282CBC">
      <w:pPr>
        <w:ind w:firstLine="720"/>
        <w:rPr>
          <w:ins w:id="627" w:author="Lane, Stefanie" w:date="2023-09-19T09:46:00Z"/>
        </w:rPr>
      </w:pPr>
      <w:ins w:id="628" w:author="Lane, Stefanie" w:date="2023-09-12T17:35:00Z">
        <w:r>
          <w:t xml:space="preserve"> </w:t>
        </w:r>
        <w:r w:rsidRPr="003A7FEF">
          <w:t xml:space="preserve">Community turnover for each assemblage was measured using the “codyn” R package </w:t>
        </w:r>
        <w:r w:rsidRPr="000335B7">
          <w:rPr>
            <w:rFonts w:ascii="Calibri" w:hAnsi="Calibri" w:cs="Calibri"/>
          </w:rPr>
          <w:t>(Hallett et al., 2016)</w:t>
        </w:r>
        <w:r w:rsidRPr="003A7FEF">
          <w:t>. Total species turnover (total magnitude of change), species gained (appearances), and species lost (disappearances) were calculated as a percent change for each assemblage between 1979</w:t>
        </w:r>
        <w:r w:rsidRPr="00EE4DC7">
          <w:t>–</w:t>
        </w:r>
        <w:r w:rsidRPr="003A7FEF">
          <w:t>1999, and 1999</w:t>
        </w:r>
        <w:r w:rsidRPr="00EE4DC7">
          <w:t>–</w:t>
        </w:r>
        <w:r w:rsidRPr="003A7FEF">
          <w:t xml:space="preserve">2019. Total turnover was calculated as a ratio of the absolute value of species gained and lost to the total number of species observed in both timepoints. </w:t>
        </w:r>
      </w:ins>
    </w:p>
    <w:p w14:paraId="3A7CA5EB" w14:textId="77777777" w:rsidR="00282CBC" w:rsidRDefault="00282CBC" w:rsidP="00282CBC">
      <w:pPr>
        <w:rPr>
          <w:ins w:id="629" w:author="Lane, Stefanie" w:date="2023-09-12T17:35:00Z"/>
        </w:rPr>
      </w:pPr>
    </w:p>
    <w:p w14:paraId="15FB63DE" w14:textId="77777777" w:rsidR="00282CBC" w:rsidRDefault="00282CBC" w:rsidP="00282CBC">
      <w:pPr>
        <w:rPr>
          <w:ins w:id="630" w:author="Lane, Stefanie" w:date="2023-09-12T17:35:00Z"/>
        </w:rPr>
      </w:pPr>
    </w:p>
    <w:p w14:paraId="2CE0BC7B" w14:textId="7DDE308D" w:rsidR="00282CBC" w:rsidRPr="00282CBC" w:rsidRDefault="00282CBC">
      <w:pPr>
        <w:rPr>
          <w:i/>
          <w:iCs/>
        </w:rPr>
        <w:sectPr w:rsidR="00282CBC" w:rsidRPr="00282CBC" w:rsidSect="007D52A9">
          <w:headerReference w:type="default" r:id="rId18"/>
          <w:pgSz w:w="12240" w:h="15840"/>
          <w:pgMar w:top="1080" w:right="1080" w:bottom="1080" w:left="1080" w:header="720" w:footer="720" w:gutter="0"/>
          <w:lnNumType w:countBy="1" w:restart="continuous"/>
          <w:cols w:space="720"/>
          <w:titlePg/>
          <w:docGrid w:linePitch="360"/>
        </w:sectPr>
        <w:pPrChange w:id="631" w:author="Lane, Stefanie" w:date="2023-09-12T17:35:00Z">
          <w:pPr>
            <w:pStyle w:val="Caption"/>
            <w:ind w:firstLine="720"/>
          </w:pPr>
        </w:pPrChange>
      </w:pPr>
    </w:p>
    <w:p w14:paraId="7DB441F8" w14:textId="2D1919E3" w:rsidR="00FB6917" w:rsidDel="00282CBC" w:rsidRDefault="009A2A63" w:rsidP="00D4262D">
      <w:pPr>
        <w:ind w:firstLine="720"/>
        <w:rPr>
          <w:del w:id="632" w:author="Lane, Stefanie" w:date="2023-09-12T17:35:00Z"/>
        </w:rPr>
      </w:pPr>
      <w:bookmarkStart w:id="633" w:name="_Hlk106054065"/>
      <w:del w:id="634" w:author="Lane, Stefanie" w:date="2023-09-12T17:35:00Z">
        <w:r w:rsidDel="00282CBC">
          <w:lastRenderedPageBreak/>
          <w:delText xml:space="preserve">Community diversity calculations </w:delText>
        </w:r>
        <w:r w:rsidR="006138FD" w:rsidDel="00282CBC">
          <w:delText>for each</w:delText>
        </w:r>
        <w:r w:rsidR="004D02DE" w:rsidDel="00282CBC">
          <w:delText xml:space="preserve"> year of</w:delText>
        </w:r>
        <w:r w:rsidR="006138FD" w:rsidDel="00282CBC">
          <w:delText xml:space="preserve"> observation</w:delText>
        </w:r>
        <w:r w:rsidR="004D02DE" w:rsidDel="00282CBC">
          <w:delText xml:space="preserve"> </w:delText>
        </w:r>
        <w:r w:rsidDel="00282CBC">
          <w:delText xml:space="preserve">followed </w:delText>
        </w:r>
        <w:r w:rsidR="00EC2480" w:rsidDel="00282CBC">
          <w:delText xml:space="preserve">Whittaker </w:delText>
        </w:r>
        <w:r w:rsidR="00BB7C99" w:rsidRPr="00BB7C99" w:rsidDel="00282CBC">
          <w:rPr>
            <w:rFonts w:ascii="Calibri" w:hAnsi="Calibri" w:cs="Calibri"/>
          </w:rPr>
          <w:delText>(1975)</w:delText>
        </w:r>
        <w:r w:rsidR="00B745A6" w:rsidDel="00282CBC">
          <w:delText xml:space="preserve">, with </w:delText>
        </w:r>
        <w:r w:rsidR="00B745A6" w:rsidDel="00282CBC">
          <w:rPr>
            <w:rFonts w:cstheme="minorHAnsi"/>
          </w:rPr>
          <w:delText>α</w:delText>
        </w:r>
        <w:r w:rsidR="00B745A6" w:rsidDel="00282CBC">
          <w:delText>-diversity</w:delText>
        </w:r>
        <w:r w:rsidDel="00282CBC">
          <w:delText xml:space="preserve"> calculated as the mean number of species per </w:delText>
        </w:r>
        <w:r w:rsidR="00AF1CB6" w:rsidDel="00282CBC">
          <w:delText xml:space="preserve">plot </w:delText>
        </w:r>
        <w:r w:rsidDel="00282CBC">
          <w:delText>within an observation year and assemblag</w:delText>
        </w:r>
        <w:r w:rsidRPr="00A255D6" w:rsidDel="00282CBC">
          <w:delText>e</w:delText>
        </w:r>
        <w:r w:rsidR="00B745A6" w:rsidRPr="00A255D6" w:rsidDel="00282CBC">
          <w:delText xml:space="preserve">, and </w:delText>
        </w:r>
        <w:r w:rsidR="00B745A6" w:rsidRPr="00A255D6" w:rsidDel="00282CBC">
          <w:rPr>
            <w:rFonts w:cstheme="minorHAnsi"/>
          </w:rPr>
          <w:delText>β</w:delText>
        </w:r>
        <w:r w:rsidR="00B745A6" w:rsidRPr="00A255D6" w:rsidDel="00282CBC">
          <w:delText>-diversity calculated as t</w:delText>
        </w:r>
        <w:r w:rsidR="00D76E01" w:rsidRPr="00A255D6" w:rsidDel="00282CBC">
          <w:delText xml:space="preserve">he total number of species within the assemblage divided by </w:delText>
        </w:r>
        <w:r w:rsidR="00D76E01" w:rsidRPr="00A255D6" w:rsidDel="00282CBC">
          <w:rPr>
            <w:rFonts w:cstheme="minorHAnsi"/>
          </w:rPr>
          <w:delText>α</w:delText>
        </w:r>
        <w:r w:rsidR="00D76E01" w:rsidRPr="00A255D6" w:rsidDel="00282CBC">
          <w:delText>-diversity. The</w:delText>
        </w:r>
        <w:r w:rsidR="00D76E01" w:rsidDel="00282CBC">
          <w:delText xml:space="preserve">se calculations were also performed on all data recorded for </w:delText>
        </w:r>
        <w:r w:rsidR="00743C5F" w:rsidDel="00282CBC">
          <w:delText>each</w:delText>
        </w:r>
        <w:r w:rsidR="00D76E01" w:rsidDel="00282CBC">
          <w:delText xml:space="preserve"> observation year to generate community-wide measure</w:delText>
        </w:r>
        <w:r w:rsidR="006F2224" w:rsidDel="00282CBC">
          <w:delText>s</w:delText>
        </w:r>
        <w:r w:rsidR="00D76E01" w:rsidDel="00282CBC">
          <w:delText xml:space="preserve"> of diversity. </w:delText>
        </w:r>
        <w:bookmarkEnd w:id="633"/>
        <w:r w:rsidR="003A7FEF" w:rsidRPr="003A7FEF" w:rsidDel="00282CBC">
          <w:delText xml:space="preserve">Community turnover for each assemblage was measured using the “codyn” R package </w:delText>
        </w:r>
        <w:r w:rsidR="000335B7" w:rsidRPr="000335B7" w:rsidDel="00282CBC">
          <w:rPr>
            <w:rFonts w:ascii="Calibri" w:hAnsi="Calibri" w:cs="Calibri"/>
          </w:rPr>
          <w:delText>(Hallett et al., 2016)</w:delText>
        </w:r>
        <w:r w:rsidR="003A7FEF" w:rsidRPr="003A7FEF" w:rsidDel="00282CBC">
          <w:delText>. Total species turnover (total magnitude of change), species gained (appearances), and species lost (disappearances) were calculated as a percent change for each assemblage between 1979</w:delText>
        </w:r>
        <w:r w:rsidR="00EE4DC7" w:rsidRPr="00EE4DC7" w:rsidDel="00282CBC">
          <w:delText>–</w:delText>
        </w:r>
        <w:r w:rsidR="003A7FEF" w:rsidRPr="003A7FEF" w:rsidDel="00282CBC">
          <w:delText>1999, and 1999</w:delText>
        </w:r>
        <w:r w:rsidR="00EE4DC7" w:rsidRPr="00EE4DC7" w:rsidDel="00282CBC">
          <w:delText>–</w:delText>
        </w:r>
        <w:r w:rsidR="003A7FEF" w:rsidRPr="003A7FEF" w:rsidDel="00282CBC">
          <w:delText xml:space="preserve">2019. Total turnover was calculated as a ratio of the absolute value of species gained and lost to the total number of species observed in both timepoints. </w:delText>
        </w:r>
      </w:del>
    </w:p>
    <w:p w14:paraId="21314135" w14:textId="09E870CD" w:rsidR="00281198" w:rsidRPr="00281198" w:rsidDel="00282CBC" w:rsidRDefault="004B1258" w:rsidP="00E3447A">
      <w:pPr>
        <w:pStyle w:val="Caption"/>
        <w:ind w:firstLine="720"/>
        <w:rPr>
          <w:del w:id="635" w:author="Lane, Stefanie" w:date="2023-09-12T17:34:00Z"/>
        </w:rPr>
      </w:pPr>
      <w:del w:id="636" w:author="Lane, Stefanie" w:date="2023-09-12T17:34:00Z">
        <w:r w:rsidRPr="003744EF" w:rsidDel="00C3114D">
          <w:rPr>
            <w:i w:val="0"/>
            <w:iCs w:val="0"/>
            <w:color w:val="auto"/>
            <w:sz w:val="22"/>
            <w:szCs w:val="22"/>
          </w:rPr>
          <w:delText xml:space="preserve">During analyses, both Euclidean and Bray-Curtis distances were used to </w:delText>
        </w:r>
        <w:r w:rsidR="000663A8" w:rsidDel="00C3114D">
          <w:rPr>
            <w:i w:val="0"/>
            <w:iCs w:val="0"/>
            <w:color w:val="auto"/>
            <w:sz w:val="22"/>
            <w:szCs w:val="22"/>
          </w:rPr>
          <w:delText>assess the effect of distance measure on results</w:delText>
        </w:r>
        <w:r w:rsidRPr="003744EF" w:rsidDel="00C3114D">
          <w:rPr>
            <w:i w:val="0"/>
            <w:iCs w:val="0"/>
            <w:color w:val="auto"/>
            <w:sz w:val="22"/>
            <w:szCs w:val="22"/>
          </w:rPr>
          <w:delText>;</w:delText>
        </w:r>
      </w:del>
      <w:del w:id="637" w:author="Lane, Stefanie" w:date="2023-09-12T17:24:00Z">
        <w:r w:rsidRPr="003744EF" w:rsidDel="001626A3">
          <w:rPr>
            <w:i w:val="0"/>
            <w:iCs w:val="0"/>
            <w:color w:val="auto"/>
            <w:sz w:val="22"/>
            <w:szCs w:val="22"/>
          </w:rPr>
          <w:delText xml:space="preserve"> cluster analysis figures and indicator species using Bray-Curtis distance are available i</w:delText>
        </w:r>
        <w:r w:rsidDel="001626A3">
          <w:rPr>
            <w:i w:val="0"/>
            <w:iCs w:val="0"/>
            <w:color w:val="auto"/>
            <w:sz w:val="22"/>
            <w:szCs w:val="22"/>
          </w:rPr>
          <w:delText>n</w:delText>
        </w:r>
        <w:r w:rsidRPr="0040538A" w:rsidDel="001626A3">
          <w:rPr>
            <w:i w:val="0"/>
            <w:iCs w:val="0"/>
            <w:color w:val="auto"/>
            <w:sz w:val="22"/>
            <w:szCs w:val="22"/>
          </w:rPr>
          <w:delText xml:space="preserve"> </w:delText>
        </w:r>
        <w:r w:rsidR="000663A8" w:rsidDel="001626A3">
          <w:rPr>
            <w:i w:val="0"/>
            <w:iCs w:val="0"/>
            <w:color w:val="auto"/>
            <w:sz w:val="22"/>
            <w:szCs w:val="22"/>
          </w:rPr>
          <w:delText>supplemen</w:delText>
        </w:r>
        <w:r w:rsidR="00EF15F2" w:rsidDel="001626A3">
          <w:rPr>
            <w:i w:val="0"/>
            <w:iCs w:val="0"/>
            <w:color w:val="auto"/>
            <w:sz w:val="22"/>
            <w:szCs w:val="22"/>
          </w:rPr>
          <w:delText>tal</w:delText>
        </w:r>
        <w:r w:rsidR="005607E0" w:rsidDel="001626A3">
          <w:rPr>
            <w:i w:val="0"/>
            <w:iCs w:val="0"/>
            <w:color w:val="auto"/>
            <w:sz w:val="22"/>
            <w:szCs w:val="22"/>
          </w:rPr>
          <w:delText>s</w:delText>
        </w:r>
        <w:r w:rsidR="0057782C" w:rsidDel="001626A3">
          <w:rPr>
            <w:i w:val="0"/>
            <w:iCs w:val="0"/>
            <w:color w:val="auto"/>
            <w:sz w:val="22"/>
            <w:szCs w:val="22"/>
          </w:rPr>
          <w:delText xml:space="preserve"> Fig. </w:delText>
        </w:r>
        <w:r w:rsidR="005607E0" w:rsidDel="001626A3">
          <w:rPr>
            <w:i w:val="0"/>
            <w:iCs w:val="0"/>
            <w:color w:val="auto"/>
            <w:sz w:val="22"/>
            <w:szCs w:val="22"/>
          </w:rPr>
          <w:delText>S</w:delText>
        </w:r>
        <w:r w:rsidR="0057782C" w:rsidDel="001626A3">
          <w:rPr>
            <w:i w:val="0"/>
            <w:iCs w:val="0"/>
            <w:color w:val="auto"/>
            <w:sz w:val="22"/>
            <w:szCs w:val="22"/>
          </w:rPr>
          <w:delText>1 and</w:delText>
        </w:r>
        <w:r w:rsidR="00EF15F2" w:rsidDel="001626A3">
          <w:rPr>
            <w:i w:val="0"/>
            <w:iCs w:val="0"/>
            <w:color w:val="auto"/>
            <w:sz w:val="22"/>
            <w:szCs w:val="22"/>
          </w:rPr>
          <w:delText xml:space="preserve"> Table </w:delText>
        </w:r>
        <w:r w:rsidR="0057782C" w:rsidDel="001626A3">
          <w:rPr>
            <w:i w:val="0"/>
            <w:iCs w:val="0"/>
            <w:color w:val="auto"/>
            <w:sz w:val="22"/>
            <w:szCs w:val="22"/>
          </w:rPr>
          <w:delText>S2, respectively</w:delText>
        </w:r>
      </w:del>
      <w:del w:id="638" w:author="Lane, Stefanie" w:date="2023-09-12T17:34:00Z">
        <w:r w:rsidR="00BA6C71" w:rsidDel="00C3114D">
          <w:rPr>
            <w:i w:val="0"/>
            <w:iCs w:val="0"/>
            <w:color w:val="auto"/>
            <w:sz w:val="22"/>
            <w:szCs w:val="22"/>
          </w:rPr>
          <w:delText>.</w:delText>
        </w:r>
        <w:r w:rsidR="00EB5E3D" w:rsidDel="00C3114D">
          <w:rPr>
            <w:i w:val="0"/>
            <w:iCs w:val="0"/>
            <w:color w:val="auto"/>
            <w:sz w:val="22"/>
            <w:szCs w:val="22"/>
          </w:rPr>
          <w:delText xml:space="preserve"> </w:delText>
        </w:r>
        <w:r w:rsidR="00EB5E3D" w:rsidRPr="00EB5E3D" w:rsidDel="00282CBC">
          <w:rPr>
            <w:i w:val="0"/>
            <w:iCs w:val="0"/>
            <w:color w:val="auto"/>
            <w:sz w:val="22"/>
            <w:szCs w:val="22"/>
          </w:rPr>
          <w:delText>To address inconsistent numbers of plots grouped into assemblages each year, diversity metrics were bootstrapped 1</w:delText>
        </w:r>
        <w:r w:rsidR="005A3964" w:rsidDel="00282CBC">
          <w:rPr>
            <w:i w:val="0"/>
            <w:iCs w:val="0"/>
            <w:color w:val="auto"/>
            <w:sz w:val="22"/>
            <w:szCs w:val="22"/>
          </w:rPr>
          <w:delText>0</w:delText>
        </w:r>
        <w:r w:rsidR="00EB5E3D" w:rsidRPr="00EB5E3D" w:rsidDel="00282CBC">
          <w:rPr>
            <w:i w:val="0"/>
            <w:iCs w:val="0"/>
            <w:color w:val="auto"/>
            <w:sz w:val="22"/>
            <w:szCs w:val="22"/>
          </w:rPr>
          <w:delText xml:space="preserve"> times using the minimum number of plots observed in an assemblage each year (n = 18) (</w:delText>
        </w:r>
        <w:r w:rsidR="00415786" w:rsidDel="00282CBC">
          <w:rPr>
            <w:i w:val="0"/>
            <w:iCs w:val="0"/>
            <w:color w:val="auto"/>
            <w:sz w:val="22"/>
            <w:szCs w:val="22"/>
          </w:rPr>
          <w:delText>Table S</w:delText>
        </w:r>
        <w:r w:rsidR="005A3964" w:rsidDel="00282CBC">
          <w:rPr>
            <w:i w:val="0"/>
            <w:iCs w:val="0"/>
            <w:color w:val="auto"/>
            <w:sz w:val="22"/>
            <w:szCs w:val="22"/>
          </w:rPr>
          <w:delText>3</w:delText>
        </w:r>
        <w:r w:rsidR="00EB5E3D" w:rsidRPr="00EB5E3D" w:rsidDel="00282CBC">
          <w:rPr>
            <w:i w:val="0"/>
            <w:iCs w:val="0"/>
            <w:color w:val="auto"/>
            <w:sz w:val="22"/>
            <w:szCs w:val="22"/>
          </w:rPr>
          <w:delText>).</w:delText>
        </w:r>
        <w:r w:rsidRPr="0040538A" w:rsidDel="00282CBC">
          <w:rPr>
            <w:i w:val="0"/>
            <w:iCs w:val="0"/>
            <w:color w:val="auto"/>
            <w:sz w:val="22"/>
            <w:szCs w:val="22"/>
          </w:rPr>
          <w:delText xml:space="preserve"> </w:delText>
        </w:r>
      </w:del>
    </w:p>
    <w:p w14:paraId="5C615CAC" w14:textId="77777777" w:rsidR="004B1258" w:rsidRDefault="004B1258" w:rsidP="00E72813"/>
    <w:p w14:paraId="7F4BA270" w14:textId="3580AB0A" w:rsidR="00B051DD" w:rsidRDefault="00F5096A" w:rsidP="00B051DD">
      <w:pPr>
        <w:keepNext/>
      </w:pPr>
      <w:r>
        <w:rPr>
          <w:noProof/>
        </w:rPr>
        <w:drawing>
          <wp:inline distT="0" distB="0" distL="0" distR="0" wp14:anchorId="3681BCA9" wp14:editId="5FFF0474">
            <wp:extent cx="6367229" cy="30875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bwMode="auto">
                    <a:xfrm>
                      <a:off x="0" y="0"/>
                      <a:ext cx="6367229" cy="3087517"/>
                    </a:xfrm>
                    <a:prstGeom prst="rect">
                      <a:avLst/>
                    </a:prstGeom>
                  </pic:spPr>
                </pic:pic>
              </a:graphicData>
            </a:graphic>
          </wp:inline>
        </w:drawing>
      </w:r>
    </w:p>
    <w:p w14:paraId="6EE61558" w14:textId="11466014" w:rsidR="00F5096A" w:rsidRDefault="00746ACC">
      <w:bookmarkStart w:id="639" w:name="_Ref103170248"/>
      <w:r w:rsidRPr="00746ACC">
        <w:rPr>
          <w:noProof/>
        </w:rPr>
        <w:t xml:space="preserve"> </w:t>
      </w:r>
      <w:bookmarkEnd w:id="639"/>
      <w:r w:rsidR="00281198">
        <w:rPr>
          <w:b/>
        </w:rPr>
        <w:t>Fig. 1</w:t>
      </w:r>
      <w:r w:rsidR="00281198">
        <w:t xml:space="preserve"> </w:t>
      </w:r>
      <w:r w:rsidR="00281198" w:rsidRPr="00281198">
        <w:t xml:space="preserve">Study area location and sampling design. (A) Regional location of the Fraser River Estuary in southwestern British Columbia, Canada, (B) South Arm Marshes Wildlife Management Area (highlighted in orange), (C) Ladner Marsh </w:t>
      </w:r>
      <w:r w:rsidR="00F5096A">
        <w:t xml:space="preserve">with </w:t>
      </w:r>
      <w:r w:rsidR="00281198" w:rsidRPr="00281198">
        <w:t>overlay of 2019 transect locations (shown in red) on original transect map from Bradfield and Porter (1982)</w:t>
      </w:r>
      <w:r w:rsidR="00D90C57">
        <w:t xml:space="preserve">. </w:t>
      </w:r>
      <w:r w:rsidR="00D90C57" w:rsidRPr="00281198">
        <w:t xml:space="preserve">Base maps (A, B) generated by </w:t>
      </w:r>
      <w:proofErr w:type="spellStart"/>
      <w:r w:rsidR="00D90C57" w:rsidRPr="00281198">
        <w:t>iMap</w:t>
      </w:r>
      <w:proofErr w:type="spellEnd"/>
      <w:r w:rsidR="00D90C57" w:rsidRPr="00281198">
        <w:t xml:space="preserve"> published by the B. C. Conservation Data Center (Victoria, BC, Canada, </w:t>
      </w:r>
      <w:r>
        <w:fldChar w:fldCharType="begin"/>
      </w:r>
      <w:r>
        <w:instrText>HYPERLINK "https://maps.gov.bc.ca/ess/hm/imap4m"</w:instrText>
      </w:r>
      <w:r>
        <w:fldChar w:fldCharType="separate"/>
      </w:r>
      <w:r w:rsidR="00D90C57" w:rsidRPr="00C6644F">
        <w:rPr>
          <w:rStyle w:val="Hyperlink"/>
        </w:rPr>
        <w:t>https://maps.gov.bc.ca/ess/hm/imap4m</w:t>
      </w:r>
      <w:r>
        <w:rPr>
          <w:rStyle w:val="Hyperlink"/>
        </w:rPr>
        <w:fldChar w:fldCharType="end"/>
      </w:r>
      <w:r w:rsidR="00D90C57" w:rsidRPr="00281198">
        <w:t>)</w:t>
      </w:r>
      <w:r w:rsidR="00D90C57">
        <w:t xml:space="preserve">. </w:t>
      </w:r>
    </w:p>
    <w:p w14:paraId="08D99FBD" w14:textId="7C2B71AA" w:rsidR="00F5096A" w:rsidRDefault="00F5096A"/>
    <w:p w14:paraId="29B48BAF" w14:textId="166E7DBF" w:rsidR="00F5096A" w:rsidRDefault="00F5096A"/>
    <w:p w14:paraId="27DAD21E" w14:textId="5203BFA7" w:rsidR="00F5096A" w:rsidRDefault="00F5096A"/>
    <w:p w14:paraId="74DC3B90" w14:textId="1D28E6C3" w:rsidR="00F5096A" w:rsidRDefault="00F5096A"/>
    <w:p w14:paraId="4529931E" w14:textId="6109F3E7" w:rsidR="00F5096A" w:rsidRDefault="00F5096A"/>
    <w:p w14:paraId="55DED862" w14:textId="53DA9682" w:rsidR="00F5096A" w:rsidRDefault="00F5096A"/>
    <w:p w14:paraId="03CCCDE6" w14:textId="2E866C48" w:rsidR="00F5096A" w:rsidRDefault="00F5096A"/>
    <w:p w14:paraId="75F4C41E" w14:textId="0DC66065" w:rsidR="00F5096A" w:rsidRDefault="00F5096A"/>
    <w:p w14:paraId="0E6CA96F" w14:textId="1CB82582" w:rsidR="00F5096A" w:rsidRDefault="00F5096A"/>
    <w:p w14:paraId="5F83BB59" w14:textId="49F3A9E5" w:rsidR="00F5096A" w:rsidRDefault="00F5096A">
      <w:r>
        <w:rPr>
          <w:noProof/>
        </w:rPr>
        <w:lastRenderedPageBreak/>
        <w:drawing>
          <wp:inline distT="0" distB="0" distL="0" distR="0" wp14:anchorId="1B2D3131" wp14:editId="76E8114E">
            <wp:extent cx="6042177" cy="43660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6042177" cy="4366039"/>
                    </a:xfrm>
                    <a:prstGeom prst="rect">
                      <a:avLst/>
                    </a:prstGeom>
                    <a:noFill/>
                  </pic:spPr>
                </pic:pic>
              </a:graphicData>
            </a:graphic>
          </wp:inline>
        </w:drawing>
      </w:r>
    </w:p>
    <w:p w14:paraId="0ECA5F03" w14:textId="77777777" w:rsidR="00F5096A" w:rsidRDefault="00F5096A"/>
    <w:p w14:paraId="674318B7" w14:textId="44F3BA1A" w:rsidR="005A1813" w:rsidRDefault="00515791">
      <w:pPr>
        <w:rPr>
          <w:ins w:id="640" w:author="Lane, Stefanie" w:date="2023-09-14T11:36:00Z"/>
        </w:rPr>
      </w:pPr>
      <w:r>
        <w:rPr>
          <w:b/>
        </w:rPr>
        <w:t xml:space="preserve">Fig. 2. </w:t>
      </w:r>
      <w:r w:rsidR="00D90C57">
        <w:t xml:space="preserve">Dominant community </w:t>
      </w:r>
      <w:r w:rsidR="00FF0418" w:rsidRPr="00281198">
        <w:t>vegetation characteristics observed in</w:t>
      </w:r>
      <w:r w:rsidR="00FF0418">
        <w:t xml:space="preserve"> the (A) Sedge, (B) Fescue), and (C) Bogbean assemblages</w:t>
      </w:r>
      <w:r w:rsidR="00FF0418" w:rsidRPr="00281198">
        <w:t xml:space="preserve">. </w:t>
      </w:r>
      <w:r w:rsidR="00281198" w:rsidRPr="00281198">
        <w:t>(</w:t>
      </w:r>
      <w:r w:rsidR="00D90C57">
        <w:t>D</w:t>
      </w:r>
      <w:r w:rsidR="00281198" w:rsidRPr="00281198">
        <w:t>) illustration of semi-systematic plot placement along transect</w:t>
      </w:r>
      <w:ins w:id="641" w:author="Lane, Stefanie" w:date="2023-09-14T11:36:00Z">
        <w:r w:rsidR="00FF3FDD">
          <w:t xml:space="preserve"> (red line)</w:t>
        </w:r>
      </w:ins>
      <w:ins w:id="642" w:author="Lane, Stefanie" w:date="2023-09-14T11:35:00Z">
        <w:r w:rsidR="00D85618">
          <w:t xml:space="preserve">. </w:t>
        </w:r>
        <w:r w:rsidR="005A1813">
          <w:t>At least one 1 m</w:t>
        </w:r>
        <w:r w:rsidR="005A1813" w:rsidRPr="005A1813">
          <w:rPr>
            <w:vertAlign w:val="superscript"/>
            <w:rPrChange w:id="643" w:author="Lane, Stefanie" w:date="2023-09-14T11:35:00Z">
              <w:rPr/>
            </w:rPrChange>
          </w:rPr>
          <w:t>2</w:t>
        </w:r>
        <w:r w:rsidR="005A1813">
          <w:t xml:space="preserve"> p</w:t>
        </w:r>
        <w:r w:rsidR="00D85618">
          <w:t xml:space="preserve">lot (black square) </w:t>
        </w:r>
      </w:ins>
      <w:ins w:id="644" w:author="Lane, Stefanie" w:date="2023-09-14T11:36:00Z">
        <w:r w:rsidR="00FF3FDD">
          <w:t xml:space="preserve">was placed within </w:t>
        </w:r>
      </w:ins>
      <w:ins w:id="645" w:author="Lane, Stefanie" w:date="2023-09-14T11:37:00Z">
        <w:r w:rsidR="00533EF4">
          <w:t xml:space="preserve">vegetation patches dominated by </w:t>
        </w:r>
        <w:r w:rsidR="003228D3">
          <w:t xml:space="preserve">one or two species (multicolored polygons). </w:t>
        </w:r>
      </w:ins>
      <w:ins w:id="646" w:author="Lane, Stefanie" w:date="2023-09-14T11:39:00Z">
        <w:r w:rsidR="00D32A36">
          <w:t xml:space="preserve">Distance between plots varied, with </w:t>
        </w:r>
        <w:r w:rsidR="00A224DB">
          <w:t>minimum 1 m and maximum 10 m between all plots, re</w:t>
        </w:r>
      </w:ins>
      <w:ins w:id="647" w:author="Lane, Stefanie" w:date="2023-09-14T11:38:00Z">
        <w:r w:rsidR="00EE67F9">
          <w:t>gardless of the dominant species</w:t>
        </w:r>
      </w:ins>
      <w:ins w:id="648" w:author="Lane, Stefanie" w:date="2023-09-14T11:39:00Z">
        <w:r w:rsidR="00A224DB">
          <w:t xml:space="preserve"> identified. </w:t>
        </w:r>
      </w:ins>
      <w:ins w:id="649" w:author="Lane, Stefanie" w:date="2023-09-14T11:38:00Z">
        <w:r w:rsidR="00610608">
          <w:t xml:space="preserve"> </w:t>
        </w:r>
      </w:ins>
    </w:p>
    <w:p w14:paraId="1EBD7C67" w14:textId="7A3C8CA3" w:rsidR="00764D94" w:rsidRDefault="00281198">
      <w:pPr>
        <w:rPr>
          <w:rFonts w:asciiTheme="majorHAnsi" w:eastAsiaTheme="majorEastAsia" w:hAnsiTheme="majorHAnsi" w:cstheme="majorBidi"/>
          <w:color w:val="2F5496" w:themeColor="accent1" w:themeShade="BF"/>
          <w:sz w:val="32"/>
          <w:szCs w:val="32"/>
        </w:rPr>
      </w:pPr>
      <w:del w:id="650" w:author="Lane, Stefanie" w:date="2023-09-14T11:38:00Z">
        <w:r w:rsidRPr="00281198" w:rsidDel="00610608">
          <w:delText xml:space="preserve"> bisecting different vegetation patches</w:delText>
        </w:r>
        <w:r w:rsidR="00D90C57" w:rsidDel="00610608">
          <w:delText xml:space="preserve">. </w:delText>
        </w:r>
      </w:del>
      <w:r w:rsidR="00764D94">
        <w:br w:type="page"/>
      </w:r>
    </w:p>
    <w:p w14:paraId="71F92B5C" w14:textId="0F99EFE9" w:rsidR="00B80B02" w:rsidRPr="00E90CBE" w:rsidRDefault="006C5D18" w:rsidP="009C72CE">
      <w:pPr>
        <w:pStyle w:val="Heading1"/>
      </w:pPr>
      <w:r>
        <w:lastRenderedPageBreak/>
        <w:t>Results</w:t>
      </w:r>
    </w:p>
    <w:p w14:paraId="1B4A6F04" w14:textId="3FF2803A" w:rsidR="005A76EB" w:rsidDel="00C70403" w:rsidRDefault="00E12966" w:rsidP="00C70403">
      <w:pPr>
        <w:ind w:firstLine="720"/>
        <w:rPr>
          <w:del w:id="651" w:author="Gary" w:date="2023-09-21T10:37:00Z"/>
        </w:rPr>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0A5A24" w:rsidRPr="00B84CEB">
        <w:rPr>
          <w:i/>
        </w:rPr>
        <w:t>Schedonorus arundinaceus</w:t>
      </w:r>
      <w:r w:rsidR="005A76EB">
        <w:t>), and Bogbean (</w:t>
      </w:r>
      <w:r w:rsidR="005A76EB">
        <w:rPr>
          <w:i/>
        </w:rPr>
        <w:t>Menyanthes trifoliata</w:t>
      </w:r>
      <w:r w:rsidR="005A76EB">
        <w:t>) – were evident across all sampling periods (</w:t>
      </w:r>
      <w:r w:rsidR="008102CA">
        <w:t xml:space="preserve">Fig. </w:t>
      </w:r>
      <w:r w:rsidR="00CA286F">
        <w:t>3</w:t>
      </w:r>
      <w:r w:rsidR="005A76EB">
        <w:t xml:space="preserve">). </w:t>
      </w:r>
      <w:ins w:id="652" w:author="Lane, Stefanie" w:date="2023-09-07T11:38:00Z">
        <w:r w:rsidR="0095780B" w:rsidRPr="0095780B">
          <w:t xml:space="preserve">The three clusters formed at progressively lower </w:t>
        </w:r>
        <w:r w:rsidR="0095780B">
          <w:t>Euclidean distance</w:t>
        </w:r>
        <w:r w:rsidR="0095780B" w:rsidRPr="0095780B">
          <w:t xml:space="preserve"> levels for the three sampling periods suggesting that assemblages were becoming more homogeneous with </w:t>
        </w:r>
        <w:commentRangeStart w:id="653"/>
        <w:commentRangeStart w:id="654"/>
        <w:r w:rsidR="0095780B" w:rsidRPr="0095780B">
          <w:t>time</w:t>
        </w:r>
      </w:ins>
      <w:commentRangeEnd w:id="653"/>
      <w:r w:rsidR="00F11650">
        <w:rPr>
          <w:rStyle w:val="CommentReference"/>
        </w:rPr>
        <w:commentReference w:id="653"/>
      </w:r>
      <w:commentRangeEnd w:id="654"/>
      <w:r w:rsidR="00336818">
        <w:rPr>
          <w:rStyle w:val="CommentReference"/>
        </w:rPr>
        <w:commentReference w:id="654"/>
      </w:r>
      <w:ins w:id="655" w:author="Lane, Stefanie" w:date="2023-09-07T11:38:00Z">
        <w:r w:rsidR="0095780B" w:rsidRPr="0095780B">
          <w:t>.</w:t>
        </w:r>
        <w:r w:rsidR="0095780B" w:rsidRPr="0095780B" w:rsidDel="0095780B">
          <w:t xml:space="preserve"> </w:t>
        </w:r>
      </w:ins>
      <w:del w:id="656" w:author="Lane, Stefanie" w:date="2023-09-07T11:38:00Z">
        <w:r w:rsidR="005A76EB" w:rsidDel="0095780B">
          <w:delText xml:space="preserve">Overall dendrogram structures </w:delText>
        </w:r>
        <w:r w:rsidR="004F158E" w:rsidDel="0095780B">
          <w:delTex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delText>
        </w:r>
        <w:r w:rsidR="007E1F86" w:rsidDel="0095780B">
          <w:delText>Bogbean</w:delText>
        </w:r>
        <w:r w:rsidR="004F158E" w:rsidDel="0095780B">
          <w:delText xml:space="preserve">-Sedge connection 1979 and 1999 to a stronger </w:delText>
        </w:r>
        <w:r w:rsidR="007E1F86" w:rsidDel="0095780B">
          <w:delText>Fescue</w:delText>
        </w:r>
        <w:r w:rsidR="004F158E" w:rsidDel="0095780B">
          <w:delText>-Bogbean connec</w:delText>
        </w:r>
      </w:del>
      <w:del w:id="657" w:author="Gary" w:date="2023-09-21T10:37:00Z">
        <w:r w:rsidR="004F158E" w:rsidDel="00C70403">
          <w:delText>tion in 2019 (</w:delText>
        </w:r>
        <w:r w:rsidR="005A3964" w:rsidDel="00C70403">
          <w:delText xml:space="preserve">Fig. </w:delText>
        </w:r>
        <w:r w:rsidR="00CA286F" w:rsidDel="00C70403">
          <w:delText>3</w:delText>
        </w:r>
        <w:r w:rsidR="004F158E" w:rsidDel="00C70403">
          <w:delText xml:space="preserve">).  </w:delText>
        </w:r>
      </w:del>
    </w:p>
    <w:p w14:paraId="211C85E4" w14:textId="4ACA6137" w:rsidR="00A3154A" w:rsidRDefault="00E12966" w:rsidP="00C70403">
      <w:pPr>
        <w:ind w:firstLine="720"/>
      </w:pPr>
      <w:r>
        <w:t>While the</w:t>
      </w:r>
      <w:r w:rsidR="00AD005D">
        <w:t xml:space="preserve"> three </w:t>
      </w:r>
      <w:r w:rsidR="00FD158B">
        <w:t>assemblage indicator</w:t>
      </w:r>
      <w:r>
        <w:t xml:space="preserve"> species remain</w:t>
      </w:r>
      <w:r w:rsidR="00A062E4">
        <w:t>ed</w:t>
      </w:r>
      <w:r>
        <w:t xml:space="preserve"> constant over time</w:t>
      </w:r>
      <w:r w:rsidR="00AD2D31">
        <w:t>, changes were evident in</w:t>
      </w:r>
      <w:r>
        <w:t xml:space="preserve"> other species </w:t>
      </w:r>
      <w:r w:rsidR="003B2576">
        <w:t xml:space="preserve">with significant indicator values </w:t>
      </w:r>
      <w:r w:rsidRPr="00F96909">
        <w:t>(</w:t>
      </w:r>
      <w:r w:rsidR="00CB0FA9">
        <w:t xml:space="preserve">Table </w:t>
      </w:r>
      <w:ins w:id="658" w:author="Lane, Stefanie" w:date="2023-09-19T18:19:00Z">
        <w:r w:rsidR="00733DA7">
          <w:t>1</w:t>
        </w:r>
      </w:ins>
      <w:del w:id="659" w:author="Lane, Stefanie" w:date="2023-09-19T18:19:00Z">
        <w:r w:rsidR="00CB0FA9" w:rsidDel="00733DA7">
          <w:delText>2</w:delText>
        </w:r>
      </w:del>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proofErr w:type="spellStart"/>
      <w:r w:rsidR="00230F74">
        <w:t>Wiild</w:t>
      </w:r>
      <w:proofErr w:type="spellEnd"/>
      <w:r w:rsidR="00230F74">
        <w:t>.</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w:t>
      </w:r>
      <w:proofErr w:type="spellStart"/>
      <w:r w:rsidR="00435B0E" w:rsidRPr="00114665">
        <w:t>C.C.Gmel</w:t>
      </w:r>
      <w:proofErr w:type="spellEnd"/>
      <w:r w:rsidR="00435B0E" w:rsidRPr="00114665">
        <w:t>.) Palla</w:t>
      </w:r>
      <w:r w:rsidR="00834C53">
        <w:t>.</w:t>
      </w:r>
      <w:r>
        <w:t xml:space="preserve"> </w:t>
      </w:r>
      <w:r w:rsidR="00834C53">
        <w:t>I</w:t>
      </w:r>
      <w:r>
        <w:t>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r w:rsidR="00AA16C1">
        <w:t>Meerb</w:t>
      </w:r>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B678A8">
        <w:rPr>
          <w:i/>
        </w:rPr>
        <w:t>S. arundinaceus</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w:t>
      </w:r>
      <w:r w:rsidR="00EE4DC7" w:rsidRPr="00EE4DC7">
        <w:t>–</w:t>
      </w:r>
      <w:r w:rsidR="00FB3B31">
        <w:t>2019</w:t>
      </w:r>
      <w:r w:rsidR="001867AC">
        <w:t xml:space="preserve">. </w:t>
      </w:r>
      <w:commentRangeStart w:id="660"/>
      <w:ins w:id="661" w:author="Lane, Stefanie" w:date="2023-09-19T18:16:00Z">
        <w:r w:rsidR="009174DE">
          <w:rPr>
            <w:i/>
            <w:iCs/>
          </w:rPr>
          <w:t>M</w:t>
        </w:r>
      </w:ins>
      <w:commentRangeEnd w:id="660"/>
      <w:r w:rsidR="00595E0F">
        <w:rPr>
          <w:rStyle w:val="CommentReference"/>
        </w:rPr>
        <w:commentReference w:id="660"/>
      </w:r>
      <w:ins w:id="662" w:author="Lane, Stefanie" w:date="2023-09-25T14:35:00Z">
        <w:r w:rsidR="002552DE">
          <w:rPr>
            <w:i/>
            <w:iCs/>
          </w:rPr>
          <w:t>enyanthes</w:t>
        </w:r>
      </w:ins>
      <w:ins w:id="663" w:author="Lane, Stefanie" w:date="2023-09-19T18:16:00Z">
        <w:r w:rsidR="009174DE">
          <w:rPr>
            <w:i/>
            <w:iCs/>
          </w:rPr>
          <w:t xml:space="preserve"> trifoliata</w:t>
        </w:r>
        <w:r w:rsidR="009174DE">
          <w:t xml:space="preserve"> consistently characterized the </w:t>
        </w:r>
      </w:ins>
      <w:ins w:id="664" w:author="Lane, Stefanie" w:date="2023-09-19T18:15:00Z">
        <w:r w:rsidR="007A10D9">
          <w:t>Bogbean assemblage</w:t>
        </w:r>
      </w:ins>
      <w:ins w:id="665" w:author="Lane, Stefanie" w:date="2023-09-19T18:16:00Z">
        <w:r w:rsidR="009174DE">
          <w:t>, however</w:t>
        </w:r>
        <w:r w:rsidR="00A648CF">
          <w:t xml:space="preserve"> non-native </w:t>
        </w:r>
        <w:r w:rsidR="00A648CF">
          <w:rPr>
            <w:i/>
            <w:iCs/>
          </w:rPr>
          <w:t xml:space="preserve">Mentha </w:t>
        </w:r>
        <w:r w:rsidR="00A648CF" w:rsidRPr="00A648CF">
          <w:rPr>
            <w:i/>
            <w:iCs/>
          </w:rPr>
          <w:t>aquatica</w:t>
        </w:r>
        <w:r w:rsidR="00A648CF">
          <w:t xml:space="preserve"> </w:t>
        </w:r>
      </w:ins>
      <w:ins w:id="666" w:author="Lane, Stefanie" w:date="2023-09-19T18:17:00Z">
        <w:r w:rsidR="00791954">
          <w:t xml:space="preserve">was common to the 1999 and 2019 datasets. For the Fescue and Bogbean assemblages, the importance of the </w:t>
        </w:r>
      </w:ins>
      <w:ins w:id="667" w:author="Lane, Stefanie" w:date="2023-09-19T18:19:00Z">
        <w:r w:rsidR="004D714E">
          <w:t xml:space="preserve">assemblages’ </w:t>
        </w:r>
      </w:ins>
      <w:ins w:id="668" w:author="Lane, Stefanie" w:date="2023-09-19T18:17:00Z">
        <w:r w:rsidR="00791954">
          <w:t>namesake species shifted fr</w:t>
        </w:r>
        <w:r w:rsidR="00201BB9">
          <w:t xml:space="preserve">om the highest to second highest </w:t>
        </w:r>
      </w:ins>
      <w:ins w:id="669" w:author="Lane, Stefanie" w:date="2023-09-19T18:19:00Z">
        <w:r w:rsidR="004D714E">
          <w:t xml:space="preserve">indicator </w:t>
        </w:r>
        <w:r w:rsidR="00733DA7">
          <w:t>species in at least one year (Table 1), however, we elected to maintain these specie</w:t>
        </w:r>
        <w:r w:rsidR="00420FB3">
          <w:t>s names as defining the assemblage, as they are co</w:t>
        </w:r>
      </w:ins>
      <w:ins w:id="670" w:author="Lane, Stefanie" w:date="2023-09-19T18:20:00Z">
        <w:r w:rsidR="00420FB3">
          <w:t xml:space="preserve">mmon to all years of observation. </w:t>
        </w:r>
      </w:ins>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3652C907" w:rsidR="00D21260" w:rsidRPr="00DA78A5" w:rsidRDefault="00E12966" w:rsidP="00DA78A5">
      <w:pPr>
        <w:ind w:firstLine="720"/>
        <w:rPr>
          <w:bCs/>
        </w:rPr>
      </w:pPr>
      <w:bookmarkStart w:id="671" w:name="_Hlk106053520"/>
      <w:r w:rsidRPr="00167685">
        <w:rPr>
          <w:iCs/>
        </w:rPr>
        <w:t xml:space="preserve">Across the entire Ladner Marsh plant community, two to three species were lost </w:t>
      </w:r>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 xml:space="preserve">Table </w:t>
      </w:r>
      <w:del w:id="672" w:author="Lane, Stefanie" w:date="2023-09-19T18:19:00Z">
        <w:r w:rsidR="005A3964" w:rsidDel="00733DA7">
          <w:rPr>
            <w:iCs/>
          </w:rPr>
          <w:delText>1</w:delText>
        </w:r>
      </w:del>
      <w:ins w:id="673" w:author="Lane, Stefanie" w:date="2023-09-19T18:19:00Z">
        <w:r w:rsidR="00733DA7">
          <w:rPr>
            <w:iCs/>
          </w:rPr>
          <w:t>2</w:t>
        </w:r>
      </w:ins>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w:t>
      </w:r>
      <w:commentRangeStart w:id="674"/>
      <w:del w:id="675" w:author="Lane, Stefanie" w:date="2023-09-25T15:39:00Z">
        <w:r w:rsidRPr="00294CC5" w:rsidDel="0031292D">
          <w:rPr>
            <w:iCs/>
          </w:rPr>
          <w:delText>Nearly 50%</w:delText>
        </w:r>
        <w:commentRangeEnd w:id="674"/>
        <w:r w:rsidR="00AA1647" w:rsidDel="0031292D">
          <w:rPr>
            <w:rStyle w:val="CommentReference"/>
          </w:rPr>
          <w:commentReference w:id="674"/>
        </w:r>
        <w:r w:rsidRPr="00294CC5" w:rsidDel="0031292D">
          <w:rPr>
            <w:iCs/>
          </w:rPr>
          <w:delText xml:space="preserve"> </w:delText>
        </w:r>
      </w:del>
      <w:ins w:id="676" w:author="Lane, Stefanie" w:date="2023-09-25T15:39:00Z">
        <w:r w:rsidR="0031292D">
          <w:rPr>
            <w:iCs/>
          </w:rPr>
          <w:t xml:space="preserve">Approximately 1/3 </w:t>
        </w:r>
      </w:ins>
      <w:r w:rsidRPr="00294CC5">
        <w:rPr>
          <w:iCs/>
        </w:rPr>
        <w:t xml:space="preserve">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ins w:id="677" w:author="Lane, Stefanie" w:date="2023-09-19T10:08:00Z">
        <w:r w:rsidR="00DA78A5">
          <w:t xml:space="preserve">Evaluation of spatial trends in assemblage changes across the marsh point to some potential for shifts to have been caused by inexact transect </w:t>
        </w:r>
        <w:r w:rsidR="00DA78A5" w:rsidRPr="005461FD">
          <w:t>relocation (Fig. S</w:t>
        </w:r>
      </w:ins>
      <w:ins w:id="678" w:author="Lane, Stefanie" w:date="2023-09-19T10:10:00Z">
        <w:r w:rsidR="005461FD" w:rsidRPr="005461FD">
          <w:t>2</w:t>
        </w:r>
      </w:ins>
      <w:ins w:id="679" w:author="Lane, Stefanie" w:date="2023-09-19T10:08:00Z">
        <w:r w:rsidR="00DA78A5" w:rsidRPr="005461FD">
          <w:t>).</w:t>
        </w:r>
        <w:r w:rsidR="00DA78A5">
          <w:t xml:space="preserve"> For example, </w:t>
        </w:r>
        <w:r w:rsidR="00DA78A5">
          <w:rPr>
            <w:bCs/>
          </w:rPr>
          <w:t xml:space="preserve">consistent percentage of plots within each assemblage group for transects W and X support relative accuracy in transect relocation between observers as well as plant assemblage stability. Variable patterns in percentage of plots in each assemblage such as the Bogbean assemblage on transects U and V may be indicative of spatial differences in transect relocation and/or </w:t>
        </w:r>
      </w:ins>
      <w:ins w:id="680" w:author="Lane, Stefanie" w:date="2023-09-19T10:09:00Z">
        <w:r w:rsidR="0097797A">
          <w:rPr>
            <w:bCs/>
          </w:rPr>
          <w:t>greater turnover</w:t>
        </w:r>
      </w:ins>
      <w:ins w:id="681" w:author="Lane, Stefanie" w:date="2023-09-19T10:08:00Z">
        <w:r w:rsidR="00DA78A5">
          <w:rPr>
            <w:bCs/>
          </w:rPr>
          <w:t xml:space="preserve"> in a given year such that plots clustered into different assemblages. </w:t>
        </w:r>
      </w:ins>
    </w:p>
    <w:p w14:paraId="53A0E035" w14:textId="4FA4B58A" w:rsidR="00E12966" w:rsidRPr="00AE3026" w:rsidRDefault="00E12966" w:rsidP="00AE3026">
      <w:pPr>
        <w:ind w:firstLine="720"/>
        <w:rPr>
          <w:bCs/>
        </w:rPr>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w:t>
      </w:r>
      <w:del w:id="682" w:author="Lane, Stefanie" w:date="2023-09-19T10:09:00Z">
        <w:r w:rsidR="008D70B6" w:rsidDel="005461FD">
          <w:delText>Fig. S2</w:delText>
        </w:r>
      </w:del>
      <w:ins w:id="683" w:author="Lane, Stefanie" w:date="2023-09-19T10:09:00Z">
        <w:r w:rsidR="005461FD">
          <w:t>Fig. S3</w:t>
        </w:r>
      </w:ins>
      <w:r w:rsidR="008D70B6">
        <w:t>)</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w:t>
      </w:r>
      <w:r w:rsidR="00685B0E">
        <w:t>loss of one</w:t>
      </w:r>
      <w:r>
        <w:t xml:space="preserve"> </w:t>
      </w:r>
      <w:r w:rsidR="00341A26">
        <w:t>non-native</w:t>
      </w:r>
      <w:r w:rsidR="007720EE">
        <w:t xml:space="preserve"> species</w:t>
      </w:r>
      <w:r>
        <w:t xml:space="preserve"> in the Fescue assemblage, however</w:t>
      </w:r>
      <w:ins w:id="684" w:author="Lane, Stefanie" w:date="2023-09-25T14:37:00Z">
        <w:r w:rsidR="00DF7580">
          <w:t xml:space="preserve"> non-native,</w:t>
        </w:r>
      </w:ins>
      <w:commentRangeStart w:id="685"/>
      <w:del w:id="686" w:author="Lane, Stefanie" w:date="2023-09-18T11:47:00Z">
        <w:r w:rsidDel="00DE0B21">
          <w:delText xml:space="preserve"> </w:delText>
        </w:r>
        <w:r w:rsidR="00341A26" w:rsidDel="00DE0B21">
          <w:delText>non-native</w:delText>
        </w:r>
      </w:del>
      <w:r w:rsidR="00341A26">
        <w:t xml:space="preserve"> invasive</w:t>
      </w:r>
      <w:commentRangeEnd w:id="685"/>
      <w:r w:rsidR="00B30FBB">
        <w:rPr>
          <w:rStyle w:val="CommentReference"/>
        </w:rPr>
        <w:commentReference w:id="685"/>
      </w:r>
      <w:r w:rsidR="00341A26">
        <w:t xml:space="preser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w:t>
      </w:r>
      <w:r w:rsidR="00151EBA" w:rsidRPr="00EE4DC7">
        <w:t>–</w:t>
      </w:r>
      <w:r>
        <w:t>50% mean cover</w:t>
      </w:r>
      <w:r w:rsidR="00E47A3F">
        <w:t>, Table S5</w:t>
      </w:r>
      <w:r>
        <w:t xml:space="preserve">). In the Bogbean assemblage, </w:t>
      </w:r>
      <w:r w:rsidR="008A2BAB">
        <w:t xml:space="preserve">the net gain of two </w:t>
      </w:r>
      <w:r w:rsidR="00341A26">
        <w:t xml:space="preserve">non-native </w:t>
      </w:r>
      <w:r>
        <w:t>species include</w:t>
      </w:r>
      <w:r w:rsidR="001B332E">
        <w:t>d</w:t>
      </w:r>
      <w:r w:rsidR="00E52858">
        <w:t xml:space="preserve"> </w:t>
      </w:r>
      <w:r w:rsidR="00BB5049">
        <w:rPr>
          <w:i/>
        </w:rPr>
        <w:t>P.</w:t>
      </w:r>
      <w:r w:rsidR="00BB5049" w:rsidRPr="00AC2BE4">
        <w:rPr>
          <w:i/>
        </w:rPr>
        <w:t xml:space="preserve"> </w:t>
      </w:r>
      <w:r w:rsidR="00462B87">
        <w:rPr>
          <w:i/>
        </w:rPr>
        <w:t>arundinacea</w:t>
      </w:r>
      <w:r>
        <w:t xml:space="preserve"> and</w:t>
      </w:r>
      <w:r w:rsidR="002451C8">
        <w:t xml:space="preserve"> </w:t>
      </w:r>
      <w:r w:rsidRPr="00AC2BE4">
        <w:rPr>
          <w:i/>
        </w:rPr>
        <w:t>Iris pseudacorus</w:t>
      </w:r>
      <w:r>
        <w:t xml:space="preserve"> </w:t>
      </w:r>
      <w:r w:rsidR="002451C8">
        <w:t>L.</w:t>
      </w:r>
      <w:r w:rsidR="002E0992">
        <w:t xml:space="preserve"> (yellow flag iris)</w:t>
      </w:r>
      <w:r>
        <w:t xml:space="preserve">. Within the Sedge assemblage, there was a net loss of </w:t>
      </w:r>
      <w:r w:rsidR="001B332E">
        <w:t>two</w:t>
      </w:r>
      <w:r>
        <w:t xml:space="preserve"> native species, and </w:t>
      </w:r>
      <w:r>
        <w:lastRenderedPageBreak/>
        <w:t xml:space="preserve">net gain of </w:t>
      </w:r>
      <w:r w:rsidR="00A95E01">
        <w:t>two</w:t>
      </w:r>
      <w:r>
        <w:t xml:space="preserve">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w:t>
      </w:r>
      <w:r w:rsidR="00CA286F">
        <w:t>4</w:t>
      </w:r>
      <w:r w:rsidR="002B6BE6">
        <w:t>)</w:t>
      </w:r>
      <w:r>
        <w:t>.</w:t>
      </w:r>
      <w:ins w:id="687" w:author="Lane, Stefanie" w:date="2023-09-19T10:07:00Z">
        <w:r w:rsidR="00AE3026">
          <w:t xml:space="preserve"> </w:t>
        </w:r>
      </w:ins>
    </w:p>
    <w:bookmarkEnd w:id="671"/>
    <w:p w14:paraId="0D31DF37" w14:textId="0C1F7C32" w:rsidR="00777525" w:rsidRDefault="007150E2">
      <w:pPr>
        <w:ind w:firstLine="720"/>
        <w:rPr>
          <w:ins w:id="688" w:author="Lane, Stefanie" w:date="2023-09-19T17:48:00Z"/>
        </w:rPr>
      </w:pPr>
      <w:r>
        <w:t>A</w:t>
      </w:r>
      <w:r w:rsidR="00D8421D">
        <w:t xml:space="preserve">ssemblage-defining indicator </w:t>
      </w:r>
      <w:r w:rsidR="00E12966">
        <w:t>species show</w:t>
      </w:r>
      <w:r>
        <w:t>ed</w:t>
      </w:r>
      <w:r w:rsidR="00E12966">
        <w:t xml:space="preserve"> an overall trend of decreasing cover over time</w:t>
      </w:r>
      <w:r w:rsidR="00E47A3F">
        <w:t xml:space="preserve"> (Fig. </w:t>
      </w:r>
      <w:r w:rsidR="00CA286F">
        <w:t>4</w:t>
      </w:r>
      <w:r w:rsidR="00E47A3F">
        <w:t>)</w:t>
      </w:r>
      <w:r w:rsidR="00E12966" w:rsidRPr="00C56065">
        <w:t xml:space="preserve">. </w:t>
      </w:r>
      <w:r w:rsidR="003E48D9">
        <w:t xml:space="preserve">Notably, </w:t>
      </w:r>
      <w:r w:rsidR="00DD56C4">
        <w:t xml:space="preserve">in the Fescue assemblage, </w:t>
      </w:r>
      <w:r w:rsidR="003E48D9">
        <w:t xml:space="preserve">the cover class of non-native indicator </w:t>
      </w:r>
      <w:r w:rsidR="00B678A8">
        <w:rPr>
          <w:i/>
        </w:rPr>
        <w:t>S. arundinaceus</w:t>
      </w:r>
      <w:r w:rsidR="003E48D9">
        <w:t xml:space="preserve"> fell from a mean of ~1.5 to ~0.75 from 1979</w:t>
      </w:r>
      <w:r w:rsidR="00E34BC8" w:rsidRPr="00EE4DC7">
        <w:t>–</w:t>
      </w:r>
      <w:r w:rsidR="003E48D9">
        <w:t xml:space="preserve">2019, while the mean cover class of non-native </w:t>
      </w:r>
      <w:r w:rsidR="003E48D9">
        <w:rPr>
          <w:i/>
        </w:rPr>
        <w:t xml:space="preserve">P. </w:t>
      </w:r>
      <w:r w:rsidR="00FE5CD0">
        <w:rPr>
          <w:i/>
        </w:rPr>
        <w:t>arundinacea</w:t>
      </w:r>
      <w:r w:rsidR="003E48D9">
        <w:t xml:space="preserve"> tripled </w:t>
      </w:r>
      <w:r w:rsidR="00985C26">
        <w:t>from 1999</w:t>
      </w:r>
      <w:r w:rsidR="00E34BC8" w:rsidRPr="00EE4DC7">
        <w:t>–</w:t>
      </w:r>
      <w:r w:rsidR="00985C26">
        <w:t>2019</w:t>
      </w:r>
      <w:r w:rsidR="003E48D9">
        <w:t xml:space="preserve">. </w:t>
      </w:r>
      <w:r w:rsidR="00E12966">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00E12966" w:rsidRPr="00AC2BE4">
        <w:rPr>
          <w:i/>
        </w:rPr>
        <w:t>lyngbyei</w:t>
      </w:r>
      <w:r w:rsidR="00E12966">
        <w:t xml:space="preserve"> decreased </w:t>
      </w:r>
      <w:ins w:id="689" w:author="Gary" w:date="2023-09-22T11:35:00Z">
        <w:r w:rsidR="00EB527E">
          <w:t xml:space="preserve">in </w:t>
        </w:r>
      </w:ins>
      <w:r w:rsidR="00E12966">
        <w:t xml:space="preserve">cover </w:t>
      </w:r>
      <w:del w:id="690" w:author="Gary" w:date="2023-09-22T11:38:00Z">
        <w:r w:rsidR="00E12966" w:rsidDel="00EB527E">
          <w:delText xml:space="preserve">abundance </w:delText>
        </w:r>
      </w:del>
      <w:r w:rsidR="00E12966">
        <w:t>from 1979</w:t>
      </w:r>
      <w:r w:rsidR="00E34BC8" w:rsidRPr="00EE4DC7">
        <w:t>–</w:t>
      </w:r>
      <w:r w:rsidR="00E12966" w:rsidRPr="00F92EFD">
        <w:t>2019</w:t>
      </w:r>
      <w:r w:rsidR="00E12966">
        <w:t xml:space="preserve"> (</w:t>
      </w:r>
      <w:r w:rsidR="00E47A3F">
        <w:t xml:space="preserve">Fig. </w:t>
      </w:r>
      <w:r w:rsidR="00CA286F">
        <w:t>4</w:t>
      </w:r>
      <w:r w:rsidR="00E12966">
        <w:t>),</w:t>
      </w:r>
      <w:r w:rsidR="006E3CE2">
        <w:t xml:space="preserve"> </w:t>
      </w:r>
      <w:r w:rsidR="001C4C35">
        <w:t>stepping down</w:t>
      </w:r>
      <w:r w:rsidR="006E3CE2">
        <w:t xml:space="preserve"> from a mean cover class</w:t>
      </w:r>
      <w:r w:rsidR="00571772">
        <w:t xml:space="preserve"> value</w:t>
      </w:r>
      <w:r w:rsidR="006E3CE2">
        <w:t xml:space="preserve"> of 3 (50</w:t>
      </w:r>
      <w:r w:rsidR="00E34BC8" w:rsidRPr="00EE4DC7">
        <w:t>–</w:t>
      </w:r>
      <w:r w:rsidR="006E3CE2">
        <w:t>75% cover) to 2 (25</w:t>
      </w:r>
      <w:r w:rsidR="00E34BC8" w:rsidRPr="00EE4DC7">
        <w:t>–</w:t>
      </w:r>
      <w:r w:rsidR="006E3CE2">
        <w:t xml:space="preserve">50% cover) </w:t>
      </w:r>
      <w:r w:rsidR="00E12966">
        <w:t>between 1979</w:t>
      </w:r>
      <w:r w:rsidR="00E34BC8" w:rsidRPr="00EE4DC7">
        <w:t>–</w:t>
      </w:r>
      <w:r w:rsidR="00E12966">
        <w:t xml:space="preserve">2019. Meanwhile, </w:t>
      </w:r>
      <w:r w:rsidR="00341A26">
        <w:t>non-native</w:t>
      </w:r>
      <w:r w:rsidR="00E12966">
        <w:t xml:space="preserve"> species </w:t>
      </w:r>
      <w:r w:rsidR="00E12966" w:rsidRPr="00AC2BE4">
        <w:rPr>
          <w:i/>
        </w:rPr>
        <w:t>L</w:t>
      </w:r>
      <w:r w:rsidR="00E34BC8">
        <w:rPr>
          <w:i/>
        </w:rPr>
        <w:t>.</w:t>
      </w:r>
      <w:r w:rsidR="00E12966" w:rsidRPr="00AC2BE4">
        <w:rPr>
          <w:i/>
        </w:rPr>
        <w:t xml:space="preserve"> salicaria </w:t>
      </w:r>
      <w:r w:rsidR="00E12966">
        <w:t xml:space="preserve">and </w:t>
      </w:r>
      <w:r w:rsidR="00B678A8">
        <w:rPr>
          <w:i/>
        </w:rPr>
        <w:t>S. arundinaceus</w:t>
      </w:r>
      <w:r w:rsidR="00E12966">
        <w:t xml:space="preserve"> increased</w:t>
      </w:r>
      <w:r w:rsidR="00B673AC">
        <w:t xml:space="preserve"> in their mean cover abundance, although both </w:t>
      </w:r>
      <w:r w:rsidR="007D2DED">
        <w:t>species</w:t>
      </w:r>
      <w:r w:rsidR="00114E8B">
        <w:t xml:space="preserve"> remained in </w:t>
      </w:r>
      <w:r w:rsidR="00B673AC">
        <w:t>the same mean cover class</w:t>
      </w:r>
      <w:r w:rsidR="00114E8B">
        <w:t xml:space="preserve"> </w:t>
      </w:r>
      <w:r w:rsidR="00E12966">
        <w:t>(</w:t>
      </w:r>
      <w:r w:rsidR="00E12966" w:rsidRPr="00AC2BE4">
        <w:rPr>
          <w:u w:val="single"/>
        </w:rPr>
        <w:t>&lt;</w:t>
      </w:r>
      <w:r w:rsidR="00E12966">
        <w:t xml:space="preserve"> 25% mean cover) by 2019. Similarly, in the Bogbean assemblage, cover abundance of native species </w:t>
      </w:r>
      <w:r w:rsidR="00495EC1">
        <w:rPr>
          <w:i/>
        </w:rPr>
        <w:t>M.</w:t>
      </w:r>
      <w:r w:rsidR="00495EC1" w:rsidRPr="00AC2BE4">
        <w:rPr>
          <w:i/>
        </w:rPr>
        <w:t xml:space="preserve"> </w:t>
      </w:r>
      <w:r w:rsidR="00E12966" w:rsidRPr="00AC2BE4">
        <w:rPr>
          <w:i/>
        </w:rPr>
        <w:t>trifoliata</w:t>
      </w:r>
      <w:r w:rsidR="00E12966">
        <w:t xml:space="preserve"> </w:t>
      </w:r>
      <w:r w:rsidR="00D94856">
        <w:t>declined</w:t>
      </w:r>
      <w:r w:rsidR="00114E8B">
        <w:t xml:space="preserve"> from a mean cover class of 4 (&gt; 75%) to 3</w:t>
      </w:r>
      <w:r w:rsidR="00E12966">
        <w:t xml:space="preserve"> (50-75% mean cover) by 2019, while cover of </w:t>
      </w:r>
      <w:r w:rsidR="00341A26">
        <w:t>non-native</w:t>
      </w:r>
      <w:r w:rsidR="00E12966">
        <w:t xml:space="preserve"> </w:t>
      </w:r>
      <w:r w:rsidR="00E12966" w:rsidRPr="00AC2BE4">
        <w:rPr>
          <w:i/>
        </w:rPr>
        <w:t>Mentha aquatica</w:t>
      </w:r>
      <w:r w:rsidR="00495EC1">
        <w:t xml:space="preserve"> L.</w:t>
      </w:r>
      <w:r w:rsidR="00E12966">
        <w:t xml:space="preserve"> increased</w:t>
      </w:r>
      <w:r w:rsidR="006F08D8">
        <w:t xml:space="preserve"> from</w:t>
      </w:r>
      <w:r w:rsidR="00586AB0">
        <w:t xml:space="preserve"> </w:t>
      </w:r>
      <w:r w:rsidR="00586AB0" w:rsidRPr="00D75C04">
        <w:t>a mean cover class of 0.4</w:t>
      </w:r>
      <w:r w:rsidR="006F08D8" w:rsidRPr="00D75C04">
        <w:t xml:space="preserve"> in 1979</w:t>
      </w:r>
      <w:r w:rsidR="00D97EA0" w:rsidRPr="00D75C04">
        <w:t xml:space="preserve"> (Tabl</w:t>
      </w:r>
      <w:r w:rsidR="00D97EA0">
        <w:t>e S5)</w:t>
      </w:r>
      <w:r w:rsidR="006F08D8">
        <w:t xml:space="preserve"> to a mean cover class of ~2</w:t>
      </w:r>
      <w:r w:rsidR="00E12966">
        <w:t xml:space="preserve"> (~25-50% mean cover)</w:t>
      </w:r>
      <w:r w:rsidR="006F08D8">
        <w:t xml:space="preserve"> by 2019</w:t>
      </w:r>
      <w:r w:rsidR="00D75C04">
        <w:t xml:space="preserve"> (Fig. </w:t>
      </w:r>
      <w:r w:rsidR="00CA286F">
        <w:t>4</w:t>
      </w:r>
      <w:r w:rsidR="00D75C04">
        <w:t>, Table S5)</w:t>
      </w:r>
      <w:r w:rsidR="00E12966">
        <w:t>.</w:t>
      </w:r>
      <w:r w:rsidR="002D727E">
        <w:t xml:space="preserve"> </w:t>
      </w:r>
    </w:p>
    <w:p w14:paraId="2CC1B967" w14:textId="77777777" w:rsidR="00C70816" w:rsidRDefault="00C70816">
      <w:pPr>
        <w:ind w:firstLine="720"/>
        <w:rPr>
          <w:ins w:id="691" w:author="Lane, Stefanie" w:date="2023-09-19T17:48:00Z"/>
        </w:rPr>
      </w:pPr>
    </w:p>
    <w:p w14:paraId="01CE4279" w14:textId="77777777" w:rsidR="00C70816" w:rsidRDefault="00C70816">
      <w:pPr>
        <w:ind w:firstLine="720"/>
        <w:rPr>
          <w:ins w:id="692" w:author="Lane, Stefanie" w:date="2023-09-19T17:48:00Z"/>
        </w:rPr>
      </w:pPr>
    </w:p>
    <w:p w14:paraId="5DF07903" w14:textId="77777777" w:rsidR="009B127B" w:rsidRDefault="00C70816">
      <w:pPr>
        <w:rPr>
          <w:ins w:id="693" w:author="Lane, Stefanie" w:date="2023-09-19T18:28:00Z"/>
        </w:rPr>
        <w:sectPr w:rsidR="009B127B" w:rsidSect="009B127B">
          <w:headerReference w:type="default" r:id="rId23"/>
          <w:pgSz w:w="12240" w:h="15840" w:orient="portrait"/>
          <w:pgMar w:top="1080" w:right="1080" w:bottom="1080" w:left="1080" w:header="720" w:footer="720" w:gutter="0"/>
          <w:lnNumType w:countBy="1" w:restart="continuous"/>
          <w:cols w:space="720"/>
          <w:docGrid w:linePitch="360"/>
          <w:sectPrChange w:id="694" w:author="Lane, Stefanie" w:date="2023-09-19T18:28:00Z">
            <w:sectPr w:rsidR="009B127B" w:rsidSect="009B127B">
              <w:pgSz w:w="15840" w:h="12240" w:orient="landscape"/>
              <w:pgMar w:top="1080" w:right="1080" w:bottom="1080" w:left="1080" w:header="720" w:footer="720" w:gutter="0"/>
            </w:sectPr>
          </w:sectPrChange>
        </w:sectPr>
      </w:pPr>
      <w:ins w:id="695" w:author="Lane, Stefanie" w:date="2023-09-19T17:48:00Z">
        <w:r>
          <w:br w:type="page"/>
        </w:r>
      </w:ins>
    </w:p>
    <w:p w14:paraId="4B9CD3BA" w14:textId="15FE9C80" w:rsidR="00C70816" w:rsidDel="009A267A" w:rsidRDefault="00C70816">
      <w:pPr>
        <w:ind w:firstLine="720"/>
        <w:rPr>
          <w:del w:id="696" w:author="Lane, Stefanie" w:date="2023-09-19T18:20:00Z"/>
        </w:rPr>
      </w:pPr>
    </w:p>
    <w:p w14:paraId="201ED7F7" w14:textId="5F36D491" w:rsidR="00386AB6" w:rsidDel="009A267A" w:rsidRDefault="00386AB6" w:rsidP="00386AB6">
      <w:pPr>
        <w:rPr>
          <w:moveFrom w:id="697" w:author="Lane, Stefanie" w:date="2023-09-19T18:21:00Z"/>
          <w:b/>
        </w:rPr>
      </w:pPr>
      <w:moveFromRangeStart w:id="698" w:author="Lane, Stefanie" w:date="2023-09-19T18:21:00Z" w:name="move146040087"/>
      <w:moveFrom w:id="699" w:author="Lane, Stefanie" w:date="2023-09-19T18:21:00Z">
        <w:r w:rsidRPr="002B358C" w:rsidDel="009A267A">
          <w:rPr>
            <w:b/>
          </w:rPr>
          <w:t xml:space="preserve">Table 1 </w:t>
        </w:r>
        <w:r w:rsidR="002B358C" w:rsidRPr="002B358C" w:rsidDel="009A267A">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rsidDel="009A267A">
          <w:t xml:space="preserve"> S3</w:t>
        </w:r>
        <w:r w:rsidR="002B358C" w:rsidRPr="002B358C" w:rsidDel="009A267A">
          <w:t>)</w:t>
        </w:r>
        <w:r w:rsidR="002B358C" w:rsidRPr="002B358C" w:rsidDel="009A267A">
          <w:rPr>
            <w:b/>
          </w:rPr>
          <w:t xml:space="preserve">  </w:t>
        </w:r>
      </w:moveFrom>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A12125" w:rsidRPr="00A12125" w:rsidDel="00386A2F" w14:paraId="06F76788" w14:textId="482692BD" w:rsidTr="00405320">
        <w:trPr>
          <w:trHeight w:val="470"/>
          <w:jc w:val="center"/>
          <w:del w:id="700" w:author="Lane, Stefanie" w:date="2023-09-25T14:37:00Z"/>
        </w:trPr>
        <w:tc>
          <w:tcPr>
            <w:tcW w:w="1080" w:type="dxa"/>
            <w:tcBorders>
              <w:top w:val="nil"/>
              <w:left w:val="nil"/>
              <w:bottom w:val="nil"/>
              <w:right w:val="nil"/>
            </w:tcBorders>
            <w:shd w:val="clear" w:color="auto" w:fill="auto"/>
            <w:noWrap/>
            <w:vAlign w:val="bottom"/>
            <w:hideMark/>
          </w:tcPr>
          <w:p w14:paraId="094B3D92" w14:textId="439F9E70" w:rsidR="00A12125" w:rsidRPr="00A12125" w:rsidDel="00386A2F" w:rsidRDefault="00A12125" w:rsidP="00A12125">
            <w:pPr>
              <w:rPr>
                <w:del w:id="701" w:author="Lane, Stefanie" w:date="2023-09-25T14:37:00Z"/>
                <w:moveFrom w:id="702" w:author="Lane, Stefanie" w:date="2023-09-19T18:21:00Z"/>
              </w:rPr>
            </w:pPr>
          </w:p>
        </w:tc>
        <w:tc>
          <w:tcPr>
            <w:tcW w:w="1540" w:type="dxa"/>
            <w:gridSpan w:val="2"/>
            <w:tcBorders>
              <w:top w:val="nil"/>
              <w:left w:val="nil"/>
              <w:bottom w:val="nil"/>
              <w:right w:val="nil"/>
            </w:tcBorders>
            <w:shd w:val="clear" w:color="auto" w:fill="auto"/>
            <w:vAlign w:val="center"/>
            <w:hideMark/>
          </w:tcPr>
          <w:p w14:paraId="2685CC6D" w14:textId="2B4367BA" w:rsidR="00A12125" w:rsidRPr="00A12125" w:rsidDel="00386A2F" w:rsidRDefault="00A12125" w:rsidP="00A12125">
            <w:pPr>
              <w:rPr>
                <w:del w:id="703" w:author="Lane, Stefanie" w:date="2023-09-25T14:37:00Z"/>
                <w:moveFrom w:id="704" w:author="Lane, Stefanie" w:date="2023-09-19T18:21:00Z"/>
                <w:b/>
                <w:bCs/>
              </w:rPr>
            </w:pPr>
            <w:moveFrom w:id="705" w:author="Lane, Stefanie" w:date="2023-09-19T18:21:00Z">
              <w:del w:id="706" w:author="Lane, Stefanie" w:date="2023-09-25T14:37:00Z">
                <w:r w:rsidRPr="00A12125" w:rsidDel="00386A2F">
                  <w:rPr>
                    <w:b/>
                    <w:bCs/>
                  </w:rPr>
                  <w:delText>Plot-level components</w:delText>
                </w:r>
              </w:del>
            </w:moveFrom>
          </w:p>
        </w:tc>
        <w:tc>
          <w:tcPr>
            <w:tcW w:w="300" w:type="dxa"/>
            <w:tcBorders>
              <w:top w:val="nil"/>
              <w:left w:val="nil"/>
              <w:bottom w:val="nil"/>
              <w:right w:val="nil"/>
            </w:tcBorders>
            <w:shd w:val="clear" w:color="auto" w:fill="auto"/>
            <w:vAlign w:val="center"/>
            <w:hideMark/>
          </w:tcPr>
          <w:p w14:paraId="760048E3" w14:textId="53EF1BF1" w:rsidR="00A12125" w:rsidRPr="00A12125" w:rsidDel="00386A2F" w:rsidRDefault="00A12125" w:rsidP="00A12125">
            <w:pPr>
              <w:rPr>
                <w:del w:id="707" w:author="Lane, Stefanie" w:date="2023-09-25T14:37:00Z"/>
                <w:moveFrom w:id="708" w:author="Lane, Stefanie" w:date="2023-09-19T18:21:00Z"/>
                <w:b/>
                <w:bCs/>
              </w:rPr>
            </w:pPr>
          </w:p>
        </w:tc>
        <w:tc>
          <w:tcPr>
            <w:tcW w:w="2400" w:type="dxa"/>
            <w:gridSpan w:val="3"/>
            <w:tcBorders>
              <w:top w:val="nil"/>
              <w:left w:val="nil"/>
              <w:bottom w:val="nil"/>
              <w:right w:val="nil"/>
            </w:tcBorders>
            <w:shd w:val="clear" w:color="auto" w:fill="auto"/>
            <w:vAlign w:val="center"/>
            <w:hideMark/>
          </w:tcPr>
          <w:p w14:paraId="03F91DC3" w14:textId="54BBEAAB" w:rsidR="00A12125" w:rsidRPr="00A12125" w:rsidDel="00386A2F" w:rsidRDefault="00A12125" w:rsidP="00A12125">
            <w:pPr>
              <w:rPr>
                <w:del w:id="709" w:author="Lane, Stefanie" w:date="2023-09-25T14:37:00Z"/>
                <w:moveFrom w:id="710" w:author="Lane, Stefanie" w:date="2023-09-19T18:21:00Z"/>
                <w:b/>
                <w:bCs/>
              </w:rPr>
            </w:pPr>
            <w:moveFrom w:id="711" w:author="Lane, Stefanie" w:date="2023-09-19T18:21:00Z">
              <w:del w:id="712" w:author="Lane, Stefanie" w:date="2023-09-25T14:37:00Z">
                <w:r w:rsidRPr="00A12125" w:rsidDel="00386A2F">
                  <w:rPr>
                    <w:b/>
                    <w:bCs/>
                  </w:rPr>
                  <w:delText>Diversity components</w:delText>
                </w:r>
              </w:del>
            </w:moveFrom>
          </w:p>
        </w:tc>
      </w:tr>
      <w:tr w:rsidR="00A12125" w:rsidRPr="00A12125" w:rsidDel="00386A2F" w14:paraId="335809D8" w14:textId="23103B28" w:rsidTr="00405320">
        <w:trPr>
          <w:trHeight w:val="780"/>
          <w:jc w:val="center"/>
          <w:del w:id="713" w:author="Lane, Stefanie" w:date="2023-09-25T14:37:00Z"/>
        </w:trPr>
        <w:tc>
          <w:tcPr>
            <w:tcW w:w="1080" w:type="dxa"/>
            <w:tcBorders>
              <w:top w:val="single" w:sz="4" w:space="0" w:color="auto"/>
              <w:left w:val="nil"/>
              <w:bottom w:val="single" w:sz="4" w:space="0" w:color="auto"/>
              <w:right w:val="nil"/>
            </w:tcBorders>
            <w:shd w:val="clear" w:color="auto" w:fill="auto"/>
            <w:vAlign w:val="center"/>
            <w:hideMark/>
          </w:tcPr>
          <w:p w14:paraId="5C4B8DE4" w14:textId="23B83DC9" w:rsidR="00A12125" w:rsidRPr="00A12125" w:rsidDel="00386A2F" w:rsidRDefault="00A12125" w:rsidP="00A12125">
            <w:pPr>
              <w:rPr>
                <w:del w:id="714" w:author="Lane, Stefanie" w:date="2023-09-25T14:37:00Z"/>
                <w:moveFrom w:id="715" w:author="Lane, Stefanie" w:date="2023-09-19T18:21:00Z"/>
                <w:b/>
                <w:bCs/>
              </w:rPr>
            </w:pPr>
            <w:moveFrom w:id="716" w:author="Lane, Stefanie" w:date="2023-09-19T18:21:00Z">
              <w:del w:id="717" w:author="Lane, Stefanie" w:date="2023-09-25T14:37:00Z">
                <w:r w:rsidRPr="00A12125" w:rsidDel="00386A2F">
                  <w:rPr>
                    <w:b/>
                    <w:bCs/>
                  </w:rPr>
                  <w:delText>Assemblage</w:delText>
                </w:r>
              </w:del>
            </w:moveFrom>
          </w:p>
        </w:tc>
        <w:tc>
          <w:tcPr>
            <w:tcW w:w="840" w:type="dxa"/>
            <w:tcBorders>
              <w:top w:val="single" w:sz="4" w:space="0" w:color="auto"/>
              <w:left w:val="nil"/>
              <w:bottom w:val="single" w:sz="4" w:space="0" w:color="auto"/>
              <w:right w:val="nil"/>
            </w:tcBorders>
            <w:shd w:val="clear" w:color="auto" w:fill="auto"/>
            <w:vAlign w:val="center"/>
            <w:hideMark/>
          </w:tcPr>
          <w:p w14:paraId="598F5A97" w14:textId="1CA8D362" w:rsidR="00A12125" w:rsidRPr="00A12125" w:rsidDel="00386A2F" w:rsidRDefault="00A12125" w:rsidP="00A12125">
            <w:pPr>
              <w:rPr>
                <w:del w:id="718" w:author="Lane, Stefanie" w:date="2023-09-25T14:37:00Z"/>
                <w:moveFrom w:id="719" w:author="Lane, Stefanie" w:date="2023-09-19T18:21:00Z"/>
                <w:b/>
                <w:bCs/>
              </w:rPr>
            </w:pPr>
            <w:moveFrom w:id="720" w:author="Lane, Stefanie" w:date="2023-09-19T18:21:00Z">
              <w:del w:id="721" w:author="Lane, Stefanie" w:date="2023-09-25T14:37:00Z">
                <w:r w:rsidRPr="00A12125" w:rsidDel="00386A2F">
                  <w:rPr>
                    <w:b/>
                    <w:bCs/>
                  </w:rPr>
                  <w:delText xml:space="preserve">No. </w:delText>
                </w:r>
                <w:r w:rsidR="00AF1CB6" w:rsidDel="00386A2F">
                  <w:rPr>
                    <w:b/>
                    <w:bCs/>
                  </w:rPr>
                  <w:delText>plots</w:delText>
                </w:r>
              </w:del>
            </w:moveFrom>
          </w:p>
        </w:tc>
        <w:tc>
          <w:tcPr>
            <w:tcW w:w="700" w:type="dxa"/>
            <w:tcBorders>
              <w:top w:val="single" w:sz="4" w:space="0" w:color="auto"/>
              <w:left w:val="nil"/>
              <w:bottom w:val="single" w:sz="4" w:space="0" w:color="auto"/>
              <w:right w:val="nil"/>
            </w:tcBorders>
            <w:shd w:val="clear" w:color="auto" w:fill="auto"/>
            <w:vAlign w:val="center"/>
            <w:hideMark/>
          </w:tcPr>
          <w:p w14:paraId="6B9328DF" w14:textId="173FE4F9" w:rsidR="00A12125" w:rsidRPr="00A12125" w:rsidDel="00386A2F" w:rsidRDefault="00A12125" w:rsidP="00A12125">
            <w:pPr>
              <w:rPr>
                <w:del w:id="722" w:author="Lane, Stefanie" w:date="2023-09-25T14:37:00Z"/>
                <w:moveFrom w:id="723" w:author="Lane, Stefanie" w:date="2023-09-19T18:21:00Z"/>
                <w:b/>
                <w:bCs/>
              </w:rPr>
            </w:pPr>
            <w:moveFrom w:id="724" w:author="Lane, Stefanie" w:date="2023-09-19T18:21:00Z">
              <w:del w:id="725" w:author="Lane, Stefanie" w:date="2023-09-25T14:37:00Z">
                <w:r w:rsidRPr="00A12125" w:rsidDel="00386A2F">
                  <w:rPr>
                    <w:b/>
                    <w:bCs/>
                  </w:rPr>
                  <w:delText>No. species</w:delText>
                </w:r>
              </w:del>
            </w:moveFrom>
          </w:p>
        </w:tc>
        <w:tc>
          <w:tcPr>
            <w:tcW w:w="300" w:type="dxa"/>
            <w:tcBorders>
              <w:top w:val="nil"/>
              <w:left w:val="nil"/>
              <w:bottom w:val="nil"/>
              <w:right w:val="nil"/>
            </w:tcBorders>
            <w:shd w:val="clear" w:color="auto" w:fill="auto"/>
            <w:vAlign w:val="center"/>
            <w:hideMark/>
          </w:tcPr>
          <w:p w14:paraId="0793E0EF" w14:textId="093FE6C6" w:rsidR="00A12125" w:rsidRPr="00A12125" w:rsidDel="00386A2F" w:rsidRDefault="00A12125" w:rsidP="00A12125">
            <w:pPr>
              <w:rPr>
                <w:del w:id="726" w:author="Lane, Stefanie" w:date="2023-09-25T14:37:00Z"/>
                <w:moveFrom w:id="727" w:author="Lane, Stefanie" w:date="2023-09-19T18:21:00Z"/>
                <w:b/>
                <w:bCs/>
              </w:rPr>
            </w:pPr>
          </w:p>
        </w:tc>
        <w:tc>
          <w:tcPr>
            <w:tcW w:w="800" w:type="dxa"/>
            <w:tcBorders>
              <w:top w:val="single" w:sz="4" w:space="0" w:color="auto"/>
              <w:left w:val="nil"/>
              <w:bottom w:val="single" w:sz="4" w:space="0" w:color="auto"/>
              <w:right w:val="nil"/>
            </w:tcBorders>
            <w:shd w:val="clear" w:color="auto" w:fill="auto"/>
            <w:vAlign w:val="center"/>
            <w:hideMark/>
          </w:tcPr>
          <w:p w14:paraId="4F28F648" w14:textId="4C2770E1" w:rsidR="00A12125" w:rsidRPr="00A12125" w:rsidDel="00386A2F" w:rsidRDefault="00A12125" w:rsidP="00A12125">
            <w:pPr>
              <w:rPr>
                <w:del w:id="728" w:author="Lane, Stefanie" w:date="2023-09-25T14:37:00Z"/>
                <w:moveFrom w:id="729" w:author="Lane, Stefanie" w:date="2023-09-19T18:21:00Z"/>
                <w:b/>
                <w:bCs/>
              </w:rPr>
            </w:pPr>
            <w:moveFrom w:id="730" w:author="Lane, Stefanie" w:date="2023-09-19T18:21:00Z">
              <w:del w:id="731" w:author="Lane, Stefanie" w:date="2023-09-25T14:37:00Z">
                <w:r w:rsidRPr="00A12125" w:rsidDel="00386A2F">
                  <w:rPr>
                    <w:b/>
                    <w:bCs/>
                  </w:rPr>
                  <w:delText>α diversity</w:delText>
                </w:r>
              </w:del>
            </w:moveFrom>
          </w:p>
        </w:tc>
        <w:tc>
          <w:tcPr>
            <w:tcW w:w="800" w:type="dxa"/>
            <w:tcBorders>
              <w:top w:val="single" w:sz="4" w:space="0" w:color="auto"/>
              <w:left w:val="nil"/>
              <w:bottom w:val="single" w:sz="4" w:space="0" w:color="auto"/>
              <w:right w:val="nil"/>
            </w:tcBorders>
            <w:shd w:val="clear" w:color="auto" w:fill="auto"/>
            <w:vAlign w:val="center"/>
            <w:hideMark/>
          </w:tcPr>
          <w:p w14:paraId="717D109B" w14:textId="5B1E34C0" w:rsidR="00A12125" w:rsidRPr="00A12125" w:rsidDel="00386A2F" w:rsidRDefault="00A12125" w:rsidP="00A12125">
            <w:pPr>
              <w:rPr>
                <w:del w:id="732" w:author="Lane, Stefanie" w:date="2023-09-25T14:37:00Z"/>
                <w:moveFrom w:id="733" w:author="Lane, Stefanie" w:date="2023-09-19T18:21:00Z"/>
                <w:b/>
                <w:bCs/>
              </w:rPr>
            </w:pPr>
            <w:moveFrom w:id="734" w:author="Lane, Stefanie" w:date="2023-09-19T18:21:00Z">
              <w:del w:id="735" w:author="Lane, Stefanie" w:date="2023-09-25T14:37:00Z">
                <w:r w:rsidRPr="00A12125" w:rsidDel="00386A2F">
                  <w:rPr>
                    <w:b/>
                    <w:bCs/>
                  </w:rPr>
                  <w:delText>α diversity sd</w:delText>
                </w:r>
              </w:del>
            </w:moveFrom>
          </w:p>
        </w:tc>
        <w:tc>
          <w:tcPr>
            <w:tcW w:w="800" w:type="dxa"/>
            <w:tcBorders>
              <w:top w:val="single" w:sz="4" w:space="0" w:color="auto"/>
              <w:left w:val="nil"/>
              <w:bottom w:val="single" w:sz="4" w:space="0" w:color="auto"/>
              <w:right w:val="nil"/>
            </w:tcBorders>
            <w:shd w:val="clear" w:color="auto" w:fill="auto"/>
            <w:vAlign w:val="center"/>
            <w:hideMark/>
          </w:tcPr>
          <w:p w14:paraId="65F2EC17" w14:textId="4B053D5F" w:rsidR="00A12125" w:rsidRPr="00A12125" w:rsidDel="00386A2F" w:rsidRDefault="00A12125" w:rsidP="00A12125">
            <w:pPr>
              <w:rPr>
                <w:del w:id="736" w:author="Lane, Stefanie" w:date="2023-09-25T14:37:00Z"/>
                <w:moveFrom w:id="737" w:author="Lane, Stefanie" w:date="2023-09-19T18:21:00Z"/>
                <w:b/>
                <w:bCs/>
              </w:rPr>
            </w:pPr>
            <w:moveFrom w:id="738" w:author="Lane, Stefanie" w:date="2023-09-19T18:21:00Z">
              <w:del w:id="739" w:author="Lane, Stefanie" w:date="2023-09-25T14:37:00Z">
                <w:r w:rsidRPr="00A12125" w:rsidDel="00386A2F">
                  <w:rPr>
                    <w:b/>
                    <w:bCs/>
                  </w:rPr>
                  <w:delText>β diversity</w:delText>
                </w:r>
              </w:del>
            </w:moveFrom>
          </w:p>
        </w:tc>
      </w:tr>
      <w:tr w:rsidR="00A12125" w:rsidRPr="00A12125" w:rsidDel="00386A2F" w14:paraId="01FC2BA1" w14:textId="6794DBD4" w:rsidTr="00405320">
        <w:trPr>
          <w:trHeight w:val="290"/>
          <w:jc w:val="center"/>
          <w:del w:id="740" w:author="Lane, Stefanie" w:date="2023-09-25T14:37:00Z"/>
        </w:trPr>
        <w:tc>
          <w:tcPr>
            <w:tcW w:w="1080" w:type="dxa"/>
            <w:tcBorders>
              <w:top w:val="nil"/>
              <w:left w:val="nil"/>
              <w:bottom w:val="nil"/>
              <w:right w:val="nil"/>
            </w:tcBorders>
            <w:shd w:val="clear" w:color="auto" w:fill="auto"/>
            <w:vAlign w:val="bottom"/>
            <w:hideMark/>
          </w:tcPr>
          <w:p w14:paraId="537E74FD" w14:textId="431A92A9" w:rsidR="00A12125" w:rsidRPr="00A12125" w:rsidDel="00386A2F" w:rsidRDefault="00A12125" w:rsidP="00A12125">
            <w:pPr>
              <w:rPr>
                <w:del w:id="741" w:author="Lane, Stefanie" w:date="2023-09-25T14:37:00Z"/>
                <w:moveFrom w:id="742" w:author="Lane, Stefanie" w:date="2023-09-19T18:21:00Z"/>
                <w:b/>
                <w:bCs/>
              </w:rPr>
            </w:pPr>
            <w:moveFrom w:id="743" w:author="Lane, Stefanie" w:date="2023-09-19T18:21:00Z">
              <w:del w:id="744" w:author="Lane, Stefanie" w:date="2023-09-25T14:37:00Z">
                <w:r w:rsidRPr="00A12125" w:rsidDel="00386A2F">
                  <w:rPr>
                    <w:b/>
                    <w:bCs/>
                  </w:rPr>
                  <w:delText>Sedge</w:delText>
                </w:r>
              </w:del>
            </w:moveFrom>
          </w:p>
        </w:tc>
        <w:tc>
          <w:tcPr>
            <w:tcW w:w="840" w:type="dxa"/>
            <w:tcBorders>
              <w:top w:val="nil"/>
              <w:left w:val="nil"/>
              <w:bottom w:val="nil"/>
              <w:right w:val="nil"/>
            </w:tcBorders>
            <w:shd w:val="clear" w:color="auto" w:fill="auto"/>
            <w:noWrap/>
            <w:vAlign w:val="bottom"/>
            <w:hideMark/>
          </w:tcPr>
          <w:p w14:paraId="355AFFBA" w14:textId="6D793D00" w:rsidR="00A12125" w:rsidRPr="00A12125" w:rsidDel="00386A2F" w:rsidRDefault="00A12125" w:rsidP="00A12125">
            <w:pPr>
              <w:rPr>
                <w:del w:id="745" w:author="Lane, Stefanie" w:date="2023-09-25T14:37:00Z"/>
                <w:moveFrom w:id="746" w:author="Lane, Stefanie" w:date="2023-09-19T18:21:00Z"/>
                <w:b/>
                <w:bCs/>
              </w:rPr>
            </w:pPr>
          </w:p>
        </w:tc>
        <w:tc>
          <w:tcPr>
            <w:tcW w:w="700" w:type="dxa"/>
            <w:tcBorders>
              <w:top w:val="nil"/>
              <w:left w:val="nil"/>
              <w:bottom w:val="nil"/>
              <w:right w:val="nil"/>
            </w:tcBorders>
            <w:shd w:val="clear" w:color="auto" w:fill="auto"/>
            <w:noWrap/>
            <w:vAlign w:val="bottom"/>
            <w:hideMark/>
          </w:tcPr>
          <w:p w14:paraId="7F115909" w14:textId="5F262082" w:rsidR="00A12125" w:rsidRPr="00A12125" w:rsidDel="00386A2F" w:rsidRDefault="00A12125" w:rsidP="00A12125">
            <w:pPr>
              <w:rPr>
                <w:del w:id="747" w:author="Lane, Stefanie" w:date="2023-09-25T14:37:00Z"/>
                <w:moveFrom w:id="748" w:author="Lane, Stefanie" w:date="2023-09-19T18:21:00Z"/>
              </w:rPr>
            </w:pPr>
          </w:p>
        </w:tc>
        <w:tc>
          <w:tcPr>
            <w:tcW w:w="300" w:type="dxa"/>
            <w:tcBorders>
              <w:top w:val="nil"/>
              <w:left w:val="nil"/>
              <w:bottom w:val="nil"/>
              <w:right w:val="nil"/>
            </w:tcBorders>
            <w:shd w:val="clear" w:color="auto" w:fill="auto"/>
            <w:noWrap/>
            <w:vAlign w:val="bottom"/>
            <w:hideMark/>
          </w:tcPr>
          <w:p w14:paraId="57919FA3" w14:textId="54BA10A3" w:rsidR="00A12125" w:rsidRPr="00A12125" w:rsidDel="00386A2F" w:rsidRDefault="00A12125" w:rsidP="00A12125">
            <w:pPr>
              <w:rPr>
                <w:del w:id="749" w:author="Lane, Stefanie" w:date="2023-09-25T14:37:00Z"/>
                <w:moveFrom w:id="750" w:author="Lane, Stefanie" w:date="2023-09-19T18:21:00Z"/>
              </w:rPr>
            </w:pPr>
          </w:p>
        </w:tc>
        <w:tc>
          <w:tcPr>
            <w:tcW w:w="800" w:type="dxa"/>
            <w:tcBorders>
              <w:top w:val="nil"/>
              <w:left w:val="nil"/>
              <w:bottom w:val="nil"/>
              <w:right w:val="nil"/>
            </w:tcBorders>
            <w:shd w:val="clear" w:color="auto" w:fill="auto"/>
            <w:noWrap/>
            <w:vAlign w:val="bottom"/>
            <w:hideMark/>
          </w:tcPr>
          <w:p w14:paraId="08A60350" w14:textId="011D2F43" w:rsidR="00A12125" w:rsidRPr="00A12125" w:rsidDel="00386A2F" w:rsidRDefault="00A12125" w:rsidP="00A12125">
            <w:pPr>
              <w:rPr>
                <w:del w:id="751" w:author="Lane, Stefanie" w:date="2023-09-25T14:37:00Z"/>
                <w:moveFrom w:id="752" w:author="Lane, Stefanie" w:date="2023-09-19T18:21:00Z"/>
              </w:rPr>
            </w:pPr>
          </w:p>
        </w:tc>
        <w:tc>
          <w:tcPr>
            <w:tcW w:w="800" w:type="dxa"/>
            <w:tcBorders>
              <w:top w:val="nil"/>
              <w:left w:val="nil"/>
              <w:bottom w:val="nil"/>
              <w:right w:val="nil"/>
            </w:tcBorders>
            <w:shd w:val="clear" w:color="auto" w:fill="auto"/>
            <w:noWrap/>
            <w:vAlign w:val="bottom"/>
            <w:hideMark/>
          </w:tcPr>
          <w:p w14:paraId="63D9D865" w14:textId="57AABBFC" w:rsidR="00A12125" w:rsidRPr="00A12125" w:rsidDel="00386A2F" w:rsidRDefault="00A12125" w:rsidP="00A12125">
            <w:pPr>
              <w:rPr>
                <w:del w:id="753" w:author="Lane, Stefanie" w:date="2023-09-25T14:37:00Z"/>
                <w:moveFrom w:id="754" w:author="Lane, Stefanie" w:date="2023-09-19T18:21:00Z"/>
              </w:rPr>
            </w:pPr>
          </w:p>
        </w:tc>
        <w:tc>
          <w:tcPr>
            <w:tcW w:w="800" w:type="dxa"/>
            <w:tcBorders>
              <w:top w:val="nil"/>
              <w:left w:val="nil"/>
              <w:bottom w:val="nil"/>
              <w:right w:val="nil"/>
            </w:tcBorders>
            <w:shd w:val="clear" w:color="auto" w:fill="auto"/>
            <w:noWrap/>
            <w:vAlign w:val="bottom"/>
            <w:hideMark/>
          </w:tcPr>
          <w:p w14:paraId="374F8DB5" w14:textId="4BFA978D" w:rsidR="00A12125" w:rsidRPr="00A12125" w:rsidDel="00386A2F" w:rsidRDefault="00A12125" w:rsidP="00A12125">
            <w:pPr>
              <w:rPr>
                <w:del w:id="755" w:author="Lane, Stefanie" w:date="2023-09-25T14:37:00Z"/>
                <w:moveFrom w:id="756" w:author="Lane, Stefanie" w:date="2023-09-19T18:21:00Z"/>
              </w:rPr>
            </w:pPr>
          </w:p>
        </w:tc>
      </w:tr>
      <w:tr w:rsidR="00A12125" w:rsidRPr="00A12125" w:rsidDel="00386A2F" w14:paraId="7011973F" w14:textId="65ED900D" w:rsidTr="00405320">
        <w:trPr>
          <w:trHeight w:val="290"/>
          <w:jc w:val="center"/>
          <w:del w:id="757"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42226EEB" w14:textId="3CD84905" w:rsidR="00A12125" w:rsidRPr="00A12125" w:rsidDel="00386A2F" w:rsidRDefault="00A12125" w:rsidP="00A12125">
            <w:pPr>
              <w:rPr>
                <w:del w:id="758" w:author="Lane, Stefanie" w:date="2023-09-25T14:37:00Z"/>
                <w:moveFrom w:id="759" w:author="Lane, Stefanie" w:date="2023-09-19T18:21:00Z"/>
              </w:rPr>
            </w:pPr>
            <w:moveFrom w:id="760" w:author="Lane, Stefanie" w:date="2023-09-19T18:21:00Z">
              <w:del w:id="761"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3E060664" w14:textId="5B58492C" w:rsidR="00A12125" w:rsidRPr="00A12125" w:rsidDel="00386A2F" w:rsidRDefault="00A12125" w:rsidP="00A12125">
            <w:pPr>
              <w:rPr>
                <w:del w:id="762" w:author="Lane, Stefanie" w:date="2023-09-25T14:37:00Z"/>
                <w:moveFrom w:id="763" w:author="Lane, Stefanie" w:date="2023-09-19T18:21:00Z"/>
              </w:rPr>
            </w:pPr>
            <w:moveFrom w:id="764" w:author="Lane, Stefanie" w:date="2023-09-19T18:21:00Z">
              <w:del w:id="765" w:author="Lane, Stefanie" w:date="2023-09-25T14:37:00Z">
                <w:r w:rsidRPr="00A12125" w:rsidDel="00386A2F">
                  <w:delText>34</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082FECB8" w14:textId="32D6BBB4" w:rsidR="00A12125" w:rsidRPr="00A12125" w:rsidDel="00386A2F" w:rsidRDefault="00A12125" w:rsidP="00A12125">
            <w:pPr>
              <w:rPr>
                <w:del w:id="766" w:author="Lane, Stefanie" w:date="2023-09-25T14:37:00Z"/>
                <w:moveFrom w:id="767" w:author="Lane, Stefanie" w:date="2023-09-19T18:21:00Z"/>
              </w:rPr>
            </w:pPr>
            <w:moveFrom w:id="768" w:author="Lane, Stefanie" w:date="2023-09-19T18:21:00Z">
              <w:del w:id="769" w:author="Lane, Stefanie" w:date="2023-09-25T14:37:00Z">
                <w:r w:rsidRPr="00A12125" w:rsidDel="00386A2F">
                  <w:delText>36</w:delText>
                </w:r>
              </w:del>
            </w:moveFrom>
          </w:p>
        </w:tc>
        <w:tc>
          <w:tcPr>
            <w:tcW w:w="300" w:type="dxa"/>
            <w:tcBorders>
              <w:top w:val="nil"/>
              <w:left w:val="nil"/>
              <w:bottom w:val="nil"/>
              <w:right w:val="nil"/>
            </w:tcBorders>
            <w:shd w:val="clear" w:color="auto" w:fill="auto"/>
            <w:noWrap/>
            <w:vAlign w:val="bottom"/>
            <w:hideMark/>
          </w:tcPr>
          <w:p w14:paraId="3198FFC6" w14:textId="72EBAFCB" w:rsidR="00A12125" w:rsidRPr="00A12125" w:rsidDel="00386A2F" w:rsidRDefault="00A12125" w:rsidP="00A12125">
            <w:pPr>
              <w:rPr>
                <w:del w:id="770" w:author="Lane, Stefanie" w:date="2023-09-25T14:37:00Z"/>
                <w:moveFrom w:id="771"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559919DB" w14:textId="38B0DB18" w:rsidR="00A12125" w:rsidRPr="00A12125" w:rsidDel="00386A2F" w:rsidRDefault="00A12125" w:rsidP="00A12125">
            <w:pPr>
              <w:rPr>
                <w:del w:id="772" w:author="Lane, Stefanie" w:date="2023-09-25T14:37:00Z"/>
                <w:moveFrom w:id="773" w:author="Lane, Stefanie" w:date="2023-09-19T18:21:00Z"/>
              </w:rPr>
            </w:pPr>
            <w:moveFrom w:id="774" w:author="Lane, Stefanie" w:date="2023-09-19T18:21:00Z">
              <w:del w:id="775" w:author="Lane, Stefanie" w:date="2023-09-25T14:37:00Z">
                <w:r w:rsidRPr="00A12125" w:rsidDel="00386A2F">
                  <w:delText>8.7</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6D81D8F9" w14:textId="5C44A917" w:rsidR="00A12125" w:rsidRPr="00A12125" w:rsidDel="00386A2F" w:rsidRDefault="00A12125" w:rsidP="00A12125">
            <w:pPr>
              <w:rPr>
                <w:del w:id="776" w:author="Lane, Stefanie" w:date="2023-09-25T14:37:00Z"/>
                <w:moveFrom w:id="777" w:author="Lane, Stefanie" w:date="2023-09-19T18:21:00Z"/>
              </w:rPr>
            </w:pPr>
            <w:moveFrom w:id="778" w:author="Lane, Stefanie" w:date="2023-09-19T18:21:00Z">
              <w:del w:id="779" w:author="Lane, Stefanie" w:date="2023-09-25T14:37:00Z">
                <w:r w:rsidRPr="00A12125" w:rsidDel="00386A2F">
                  <w:delText>2.5</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296DB04F" w14:textId="196229E2" w:rsidR="00A12125" w:rsidRPr="00A12125" w:rsidDel="00386A2F" w:rsidRDefault="00A12125" w:rsidP="00A12125">
            <w:pPr>
              <w:rPr>
                <w:del w:id="780" w:author="Lane, Stefanie" w:date="2023-09-25T14:37:00Z"/>
                <w:moveFrom w:id="781" w:author="Lane, Stefanie" w:date="2023-09-19T18:21:00Z"/>
              </w:rPr>
            </w:pPr>
            <w:moveFrom w:id="782" w:author="Lane, Stefanie" w:date="2023-09-19T18:21:00Z">
              <w:del w:id="783" w:author="Lane, Stefanie" w:date="2023-09-25T14:37:00Z">
                <w:r w:rsidRPr="00A12125" w:rsidDel="00386A2F">
                  <w:delText>3.9</w:delText>
                </w:r>
              </w:del>
            </w:moveFrom>
          </w:p>
        </w:tc>
      </w:tr>
      <w:tr w:rsidR="00A12125" w:rsidRPr="00A12125" w:rsidDel="00386A2F" w14:paraId="46B83FE7" w14:textId="5E2F0E93" w:rsidTr="00405320">
        <w:trPr>
          <w:trHeight w:val="290"/>
          <w:jc w:val="center"/>
          <w:del w:id="784" w:author="Lane, Stefanie" w:date="2023-09-25T14:37:00Z"/>
        </w:trPr>
        <w:tc>
          <w:tcPr>
            <w:tcW w:w="1080" w:type="dxa"/>
            <w:tcBorders>
              <w:top w:val="nil"/>
              <w:left w:val="nil"/>
              <w:bottom w:val="nil"/>
              <w:right w:val="nil"/>
            </w:tcBorders>
            <w:shd w:val="clear" w:color="auto" w:fill="auto"/>
            <w:noWrap/>
            <w:vAlign w:val="bottom"/>
            <w:hideMark/>
          </w:tcPr>
          <w:p w14:paraId="6DE42FD7" w14:textId="7FC28DE6" w:rsidR="00A12125" w:rsidRPr="00A12125" w:rsidDel="00386A2F" w:rsidRDefault="00A12125" w:rsidP="00A12125">
            <w:pPr>
              <w:rPr>
                <w:del w:id="785" w:author="Lane, Stefanie" w:date="2023-09-25T14:37:00Z"/>
                <w:moveFrom w:id="786" w:author="Lane, Stefanie" w:date="2023-09-19T18:21:00Z"/>
              </w:rPr>
            </w:pPr>
            <w:moveFrom w:id="787" w:author="Lane, Stefanie" w:date="2023-09-19T18:21:00Z">
              <w:del w:id="788"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660C30EE" w14:textId="2C05B2FC" w:rsidR="00A12125" w:rsidRPr="00A12125" w:rsidDel="00386A2F" w:rsidRDefault="00A12125" w:rsidP="00A12125">
            <w:pPr>
              <w:rPr>
                <w:del w:id="789" w:author="Lane, Stefanie" w:date="2023-09-25T14:37:00Z"/>
                <w:moveFrom w:id="790" w:author="Lane, Stefanie" w:date="2023-09-19T18:21:00Z"/>
              </w:rPr>
            </w:pPr>
            <w:moveFrom w:id="791" w:author="Lane, Stefanie" w:date="2023-09-19T18:21:00Z">
              <w:del w:id="792" w:author="Lane, Stefanie" w:date="2023-09-25T14:37:00Z">
                <w:r w:rsidRPr="00A12125" w:rsidDel="00386A2F">
                  <w:delText>31</w:delText>
                </w:r>
              </w:del>
            </w:moveFrom>
          </w:p>
        </w:tc>
        <w:tc>
          <w:tcPr>
            <w:tcW w:w="700" w:type="dxa"/>
            <w:tcBorders>
              <w:top w:val="nil"/>
              <w:left w:val="nil"/>
              <w:bottom w:val="nil"/>
              <w:right w:val="nil"/>
            </w:tcBorders>
            <w:shd w:val="clear" w:color="auto" w:fill="auto"/>
            <w:noWrap/>
            <w:vAlign w:val="bottom"/>
            <w:hideMark/>
          </w:tcPr>
          <w:p w14:paraId="7CBE14F7" w14:textId="12CF1138" w:rsidR="00A12125" w:rsidRPr="00A12125" w:rsidDel="00386A2F" w:rsidRDefault="00A12125" w:rsidP="00A12125">
            <w:pPr>
              <w:rPr>
                <w:del w:id="793" w:author="Lane, Stefanie" w:date="2023-09-25T14:37:00Z"/>
                <w:moveFrom w:id="794" w:author="Lane, Stefanie" w:date="2023-09-19T18:21:00Z"/>
              </w:rPr>
            </w:pPr>
            <w:moveFrom w:id="795" w:author="Lane, Stefanie" w:date="2023-09-19T18:21:00Z">
              <w:del w:id="796" w:author="Lane, Stefanie" w:date="2023-09-25T14:37:00Z">
                <w:r w:rsidRPr="00A12125" w:rsidDel="00386A2F">
                  <w:delText>35</w:delText>
                </w:r>
              </w:del>
            </w:moveFrom>
          </w:p>
        </w:tc>
        <w:tc>
          <w:tcPr>
            <w:tcW w:w="300" w:type="dxa"/>
            <w:tcBorders>
              <w:top w:val="nil"/>
              <w:left w:val="nil"/>
              <w:bottom w:val="nil"/>
              <w:right w:val="nil"/>
            </w:tcBorders>
            <w:shd w:val="clear" w:color="auto" w:fill="auto"/>
            <w:noWrap/>
            <w:vAlign w:val="bottom"/>
            <w:hideMark/>
          </w:tcPr>
          <w:p w14:paraId="23374743" w14:textId="2CD43D7A" w:rsidR="00A12125" w:rsidRPr="00A12125" w:rsidDel="00386A2F" w:rsidRDefault="00A12125" w:rsidP="00A12125">
            <w:pPr>
              <w:rPr>
                <w:del w:id="797" w:author="Lane, Stefanie" w:date="2023-09-25T14:37:00Z"/>
                <w:moveFrom w:id="798"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1AB58ED0" w14:textId="7B071678" w:rsidR="00A12125" w:rsidRPr="00A12125" w:rsidDel="00386A2F" w:rsidRDefault="00A12125" w:rsidP="00A12125">
            <w:pPr>
              <w:rPr>
                <w:del w:id="799" w:author="Lane, Stefanie" w:date="2023-09-25T14:37:00Z"/>
                <w:moveFrom w:id="800" w:author="Lane, Stefanie" w:date="2023-09-19T18:21:00Z"/>
              </w:rPr>
            </w:pPr>
            <w:moveFrom w:id="801" w:author="Lane, Stefanie" w:date="2023-09-19T18:21:00Z">
              <w:del w:id="802" w:author="Lane, Stefanie" w:date="2023-09-25T14:37:00Z">
                <w:r w:rsidRPr="00A12125" w:rsidDel="00386A2F">
                  <w:delText>8.3</w:delText>
                </w:r>
              </w:del>
            </w:moveFrom>
          </w:p>
        </w:tc>
        <w:tc>
          <w:tcPr>
            <w:tcW w:w="800" w:type="dxa"/>
            <w:tcBorders>
              <w:top w:val="nil"/>
              <w:left w:val="nil"/>
              <w:bottom w:val="single" w:sz="4" w:space="0" w:color="auto"/>
              <w:right w:val="nil"/>
            </w:tcBorders>
            <w:shd w:val="clear" w:color="auto" w:fill="auto"/>
            <w:noWrap/>
            <w:vAlign w:val="bottom"/>
            <w:hideMark/>
          </w:tcPr>
          <w:p w14:paraId="42348140" w14:textId="4AFE8A22" w:rsidR="00A12125" w:rsidRPr="00A12125" w:rsidDel="00386A2F" w:rsidRDefault="00A12125" w:rsidP="00A12125">
            <w:pPr>
              <w:rPr>
                <w:del w:id="803" w:author="Lane, Stefanie" w:date="2023-09-25T14:37:00Z"/>
                <w:moveFrom w:id="804" w:author="Lane, Stefanie" w:date="2023-09-19T18:21:00Z"/>
              </w:rPr>
            </w:pPr>
            <w:moveFrom w:id="805" w:author="Lane, Stefanie" w:date="2023-09-19T18:21:00Z">
              <w:del w:id="806" w:author="Lane, Stefanie" w:date="2023-09-25T14:37:00Z">
                <w:r w:rsidRPr="00A12125" w:rsidDel="00386A2F">
                  <w:delText>2.0</w:delText>
                </w:r>
              </w:del>
            </w:moveFrom>
          </w:p>
        </w:tc>
        <w:tc>
          <w:tcPr>
            <w:tcW w:w="800" w:type="dxa"/>
            <w:tcBorders>
              <w:top w:val="nil"/>
              <w:left w:val="nil"/>
              <w:bottom w:val="single" w:sz="4" w:space="0" w:color="auto"/>
              <w:right w:val="nil"/>
            </w:tcBorders>
            <w:shd w:val="clear" w:color="auto" w:fill="auto"/>
            <w:noWrap/>
            <w:vAlign w:val="bottom"/>
            <w:hideMark/>
          </w:tcPr>
          <w:p w14:paraId="734F5D39" w14:textId="5C2DA566" w:rsidR="00A12125" w:rsidRPr="00A12125" w:rsidDel="00386A2F" w:rsidRDefault="00A12125" w:rsidP="00A12125">
            <w:pPr>
              <w:rPr>
                <w:del w:id="807" w:author="Lane, Stefanie" w:date="2023-09-25T14:37:00Z"/>
                <w:moveFrom w:id="808" w:author="Lane, Stefanie" w:date="2023-09-19T18:21:00Z"/>
              </w:rPr>
            </w:pPr>
            <w:moveFrom w:id="809" w:author="Lane, Stefanie" w:date="2023-09-19T18:21:00Z">
              <w:del w:id="810" w:author="Lane, Stefanie" w:date="2023-09-25T14:37:00Z">
                <w:r w:rsidRPr="00A12125" w:rsidDel="00386A2F">
                  <w:delText>4.2</w:delText>
                </w:r>
              </w:del>
            </w:moveFrom>
          </w:p>
        </w:tc>
      </w:tr>
      <w:tr w:rsidR="00A12125" w:rsidRPr="00A12125" w:rsidDel="00386A2F" w14:paraId="68E175F0" w14:textId="04AE66A6" w:rsidTr="00405320">
        <w:trPr>
          <w:trHeight w:val="290"/>
          <w:jc w:val="center"/>
          <w:del w:id="811"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257865D9" w14:textId="45CEDE70" w:rsidR="00A12125" w:rsidRPr="00A12125" w:rsidDel="00386A2F" w:rsidRDefault="00A12125" w:rsidP="00A12125">
            <w:pPr>
              <w:rPr>
                <w:del w:id="812" w:author="Lane, Stefanie" w:date="2023-09-25T14:37:00Z"/>
                <w:moveFrom w:id="813" w:author="Lane, Stefanie" w:date="2023-09-19T18:21:00Z"/>
              </w:rPr>
            </w:pPr>
            <w:moveFrom w:id="814" w:author="Lane, Stefanie" w:date="2023-09-19T18:21:00Z">
              <w:del w:id="815"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16E80303" w14:textId="0648F476" w:rsidR="00A12125" w:rsidRPr="00A12125" w:rsidDel="00386A2F" w:rsidRDefault="00A12125" w:rsidP="00A12125">
            <w:pPr>
              <w:rPr>
                <w:del w:id="816" w:author="Lane, Stefanie" w:date="2023-09-25T14:37:00Z"/>
                <w:moveFrom w:id="817" w:author="Lane, Stefanie" w:date="2023-09-19T18:21:00Z"/>
              </w:rPr>
            </w:pPr>
            <w:moveFrom w:id="818" w:author="Lane, Stefanie" w:date="2023-09-19T18:21:00Z">
              <w:del w:id="819" w:author="Lane, Stefanie" w:date="2023-09-25T14:37:00Z">
                <w:r w:rsidRPr="00A12125" w:rsidDel="00386A2F">
                  <w:delText>28</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5DC84103" w14:textId="4DCDBEA4" w:rsidR="00A12125" w:rsidRPr="00A12125" w:rsidDel="00386A2F" w:rsidRDefault="00A12125" w:rsidP="00A12125">
            <w:pPr>
              <w:rPr>
                <w:del w:id="820" w:author="Lane, Stefanie" w:date="2023-09-25T14:37:00Z"/>
                <w:moveFrom w:id="821" w:author="Lane, Stefanie" w:date="2023-09-19T18:21:00Z"/>
              </w:rPr>
            </w:pPr>
            <w:moveFrom w:id="822" w:author="Lane, Stefanie" w:date="2023-09-19T18:21:00Z">
              <w:del w:id="823" w:author="Lane, Stefanie" w:date="2023-09-25T14:37:00Z">
                <w:r w:rsidRPr="00A12125" w:rsidDel="00386A2F">
                  <w:delText>34</w:delText>
                </w:r>
              </w:del>
            </w:moveFrom>
          </w:p>
        </w:tc>
        <w:tc>
          <w:tcPr>
            <w:tcW w:w="300" w:type="dxa"/>
            <w:tcBorders>
              <w:top w:val="nil"/>
              <w:left w:val="nil"/>
              <w:bottom w:val="nil"/>
              <w:right w:val="nil"/>
            </w:tcBorders>
            <w:shd w:val="clear" w:color="auto" w:fill="auto"/>
            <w:noWrap/>
            <w:vAlign w:val="bottom"/>
            <w:hideMark/>
          </w:tcPr>
          <w:p w14:paraId="6672EF66" w14:textId="691784A6" w:rsidR="00A12125" w:rsidRPr="00A12125" w:rsidDel="00386A2F" w:rsidRDefault="00A12125" w:rsidP="00A12125">
            <w:pPr>
              <w:rPr>
                <w:del w:id="824" w:author="Lane, Stefanie" w:date="2023-09-25T14:37:00Z"/>
                <w:moveFrom w:id="825"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6256F7B1" w14:textId="708C4DBC" w:rsidR="00A12125" w:rsidRPr="00A12125" w:rsidDel="00386A2F" w:rsidRDefault="00A12125" w:rsidP="00A12125">
            <w:pPr>
              <w:rPr>
                <w:del w:id="826" w:author="Lane, Stefanie" w:date="2023-09-25T14:37:00Z"/>
                <w:moveFrom w:id="827" w:author="Lane, Stefanie" w:date="2023-09-19T18:21:00Z"/>
              </w:rPr>
            </w:pPr>
            <w:moveFrom w:id="828" w:author="Lane, Stefanie" w:date="2023-09-19T18:21:00Z">
              <w:del w:id="829" w:author="Lane, Stefanie" w:date="2023-09-25T14:37:00Z">
                <w:r w:rsidRPr="00A12125" w:rsidDel="00386A2F">
                  <w:delText>7.9</w:delText>
                </w:r>
              </w:del>
            </w:moveFrom>
          </w:p>
        </w:tc>
        <w:tc>
          <w:tcPr>
            <w:tcW w:w="800" w:type="dxa"/>
            <w:tcBorders>
              <w:top w:val="nil"/>
              <w:left w:val="nil"/>
              <w:bottom w:val="single" w:sz="4" w:space="0" w:color="auto"/>
              <w:right w:val="nil"/>
            </w:tcBorders>
            <w:shd w:val="clear" w:color="auto" w:fill="auto"/>
            <w:noWrap/>
            <w:vAlign w:val="bottom"/>
            <w:hideMark/>
          </w:tcPr>
          <w:p w14:paraId="3D6920C3" w14:textId="7B4B1512" w:rsidR="00A12125" w:rsidRPr="00A12125" w:rsidDel="00386A2F" w:rsidRDefault="00A12125" w:rsidP="00A12125">
            <w:pPr>
              <w:rPr>
                <w:del w:id="830" w:author="Lane, Stefanie" w:date="2023-09-25T14:37:00Z"/>
                <w:moveFrom w:id="831" w:author="Lane, Stefanie" w:date="2023-09-19T18:21:00Z"/>
              </w:rPr>
            </w:pPr>
            <w:moveFrom w:id="832" w:author="Lane, Stefanie" w:date="2023-09-19T18:21:00Z">
              <w:del w:id="833" w:author="Lane, Stefanie" w:date="2023-09-25T14:37:00Z">
                <w:r w:rsidRPr="00A12125" w:rsidDel="00386A2F">
                  <w:delText>2.7</w:delText>
                </w:r>
              </w:del>
            </w:moveFrom>
          </w:p>
        </w:tc>
        <w:tc>
          <w:tcPr>
            <w:tcW w:w="800" w:type="dxa"/>
            <w:tcBorders>
              <w:top w:val="nil"/>
              <w:left w:val="nil"/>
              <w:bottom w:val="single" w:sz="4" w:space="0" w:color="auto"/>
              <w:right w:val="nil"/>
            </w:tcBorders>
            <w:shd w:val="clear" w:color="auto" w:fill="auto"/>
            <w:noWrap/>
            <w:vAlign w:val="bottom"/>
            <w:hideMark/>
          </w:tcPr>
          <w:p w14:paraId="051A9C0E" w14:textId="28ACB527" w:rsidR="00A12125" w:rsidRPr="00A12125" w:rsidDel="00386A2F" w:rsidRDefault="00A12125" w:rsidP="00A12125">
            <w:pPr>
              <w:rPr>
                <w:del w:id="834" w:author="Lane, Stefanie" w:date="2023-09-25T14:37:00Z"/>
                <w:moveFrom w:id="835" w:author="Lane, Stefanie" w:date="2023-09-19T18:21:00Z"/>
              </w:rPr>
            </w:pPr>
            <w:moveFrom w:id="836" w:author="Lane, Stefanie" w:date="2023-09-19T18:21:00Z">
              <w:del w:id="837" w:author="Lane, Stefanie" w:date="2023-09-25T14:37:00Z">
                <w:r w:rsidRPr="00A12125" w:rsidDel="00386A2F">
                  <w:delText>4.3</w:delText>
                </w:r>
              </w:del>
            </w:moveFrom>
          </w:p>
        </w:tc>
      </w:tr>
      <w:tr w:rsidR="00A12125" w:rsidRPr="00A12125" w:rsidDel="00386A2F" w14:paraId="26EDAC11" w14:textId="0B7BB657" w:rsidTr="00405320">
        <w:trPr>
          <w:trHeight w:val="200"/>
          <w:jc w:val="center"/>
          <w:del w:id="838" w:author="Lane, Stefanie" w:date="2023-09-25T14:37:00Z"/>
        </w:trPr>
        <w:tc>
          <w:tcPr>
            <w:tcW w:w="1080" w:type="dxa"/>
            <w:tcBorders>
              <w:top w:val="nil"/>
              <w:left w:val="nil"/>
              <w:bottom w:val="nil"/>
              <w:right w:val="nil"/>
            </w:tcBorders>
            <w:shd w:val="clear" w:color="auto" w:fill="auto"/>
            <w:noWrap/>
            <w:vAlign w:val="bottom"/>
            <w:hideMark/>
          </w:tcPr>
          <w:p w14:paraId="2C766283" w14:textId="31A49ABD" w:rsidR="00A12125" w:rsidRPr="00A12125" w:rsidDel="00386A2F" w:rsidRDefault="00A12125" w:rsidP="00A12125">
            <w:pPr>
              <w:rPr>
                <w:del w:id="839" w:author="Lane, Stefanie" w:date="2023-09-25T14:37:00Z"/>
                <w:moveFrom w:id="840" w:author="Lane, Stefanie" w:date="2023-09-19T18:21:00Z"/>
              </w:rPr>
            </w:pPr>
          </w:p>
        </w:tc>
        <w:tc>
          <w:tcPr>
            <w:tcW w:w="840" w:type="dxa"/>
            <w:tcBorders>
              <w:top w:val="nil"/>
              <w:left w:val="nil"/>
              <w:bottom w:val="nil"/>
              <w:right w:val="nil"/>
            </w:tcBorders>
            <w:shd w:val="clear" w:color="auto" w:fill="auto"/>
            <w:noWrap/>
            <w:vAlign w:val="bottom"/>
            <w:hideMark/>
          </w:tcPr>
          <w:p w14:paraId="54AE0BC3" w14:textId="12D1137D" w:rsidR="00A12125" w:rsidRPr="00A12125" w:rsidDel="00386A2F" w:rsidRDefault="00A12125" w:rsidP="00A12125">
            <w:pPr>
              <w:rPr>
                <w:del w:id="841" w:author="Lane, Stefanie" w:date="2023-09-25T14:37:00Z"/>
                <w:moveFrom w:id="842" w:author="Lane, Stefanie" w:date="2023-09-19T18:21:00Z"/>
              </w:rPr>
            </w:pPr>
          </w:p>
        </w:tc>
        <w:tc>
          <w:tcPr>
            <w:tcW w:w="700" w:type="dxa"/>
            <w:tcBorders>
              <w:top w:val="nil"/>
              <w:left w:val="nil"/>
              <w:bottom w:val="nil"/>
              <w:right w:val="nil"/>
            </w:tcBorders>
            <w:shd w:val="clear" w:color="auto" w:fill="auto"/>
            <w:noWrap/>
            <w:vAlign w:val="bottom"/>
            <w:hideMark/>
          </w:tcPr>
          <w:p w14:paraId="34061F51" w14:textId="79E5592E" w:rsidR="00A12125" w:rsidRPr="00A12125" w:rsidDel="00386A2F" w:rsidRDefault="00A12125" w:rsidP="00A12125">
            <w:pPr>
              <w:rPr>
                <w:del w:id="843" w:author="Lane, Stefanie" w:date="2023-09-25T14:37:00Z"/>
                <w:moveFrom w:id="844" w:author="Lane, Stefanie" w:date="2023-09-19T18:21:00Z"/>
              </w:rPr>
            </w:pPr>
          </w:p>
        </w:tc>
        <w:tc>
          <w:tcPr>
            <w:tcW w:w="300" w:type="dxa"/>
            <w:tcBorders>
              <w:top w:val="nil"/>
              <w:left w:val="nil"/>
              <w:bottom w:val="nil"/>
              <w:right w:val="nil"/>
            </w:tcBorders>
            <w:shd w:val="clear" w:color="auto" w:fill="auto"/>
            <w:noWrap/>
            <w:vAlign w:val="bottom"/>
            <w:hideMark/>
          </w:tcPr>
          <w:p w14:paraId="69EC3A58" w14:textId="6E9B3172" w:rsidR="00A12125" w:rsidRPr="00A12125" w:rsidDel="00386A2F" w:rsidRDefault="00A12125" w:rsidP="00A12125">
            <w:pPr>
              <w:rPr>
                <w:del w:id="845" w:author="Lane, Stefanie" w:date="2023-09-25T14:37:00Z"/>
                <w:moveFrom w:id="846" w:author="Lane, Stefanie" w:date="2023-09-19T18:21:00Z"/>
              </w:rPr>
            </w:pPr>
          </w:p>
        </w:tc>
        <w:tc>
          <w:tcPr>
            <w:tcW w:w="800" w:type="dxa"/>
            <w:tcBorders>
              <w:top w:val="nil"/>
              <w:left w:val="nil"/>
              <w:bottom w:val="nil"/>
              <w:right w:val="nil"/>
            </w:tcBorders>
            <w:shd w:val="clear" w:color="auto" w:fill="auto"/>
            <w:noWrap/>
            <w:vAlign w:val="bottom"/>
            <w:hideMark/>
          </w:tcPr>
          <w:p w14:paraId="26872C98" w14:textId="52C4C671" w:rsidR="00A12125" w:rsidRPr="00A12125" w:rsidDel="00386A2F" w:rsidRDefault="00A12125" w:rsidP="00A12125">
            <w:pPr>
              <w:rPr>
                <w:del w:id="847" w:author="Lane, Stefanie" w:date="2023-09-25T14:37:00Z"/>
                <w:moveFrom w:id="848" w:author="Lane, Stefanie" w:date="2023-09-19T18:21:00Z"/>
              </w:rPr>
            </w:pPr>
          </w:p>
        </w:tc>
        <w:tc>
          <w:tcPr>
            <w:tcW w:w="800" w:type="dxa"/>
            <w:tcBorders>
              <w:top w:val="nil"/>
              <w:left w:val="nil"/>
              <w:bottom w:val="nil"/>
              <w:right w:val="nil"/>
            </w:tcBorders>
            <w:shd w:val="clear" w:color="auto" w:fill="auto"/>
            <w:noWrap/>
            <w:vAlign w:val="bottom"/>
            <w:hideMark/>
          </w:tcPr>
          <w:p w14:paraId="2AC688E7" w14:textId="61FDC9C5" w:rsidR="00A12125" w:rsidRPr="00A12125" w:rsidDel="00386A2F" w:rsidRDefault="00A12125" w:rsidP="00A12125">
            <w:pPr>
              <w:rPr>
                <w:del w:id="849" w:author="Lane, Stefanie" w:date="2023-09-25T14:37:00Z"/>
                <w:moveFrom w:id="850" w:author="Lane, Stefanie" w:date="2023-09-19T18:21:00Z"/>
              </w:rPr>
            </w:pPr>
          </w:p>
        </w:tc>
        <w:tc>
          <w:tcPr>
            <w:tcW w:w="800" w:type="dxa"/>
            <w:tcBorders>
              <w:top w:val="nil"/>
              <w:left w:val="nil"/>
              <w:bottom w:val="nil"/>
              <w:right w:val="nil"/>
            </w:tcBorders>
            <w:shd w:val="clear" w:color="auto" w:fill="auto"/>
            <w:noWrap/>
            <w:vAlign w:val="bottom"/>
            <w:hideMark/>
          </w:tcPr>
          <w:p w14:paraId="1D7EDCEA" w14:textId="603279E9" w:rsidR="00A12125" w:rsidRPr="00A12125" w:rsidDel="00386A2F" w:rsidRDefault="00A12125" w:rsidP="00A12125">
            <w:pPr>
              <w:rPr>
                <w:del w:id="851" w:author="Lane, Stefanie" w:date="2023-09-25T14:37:00Z"/>
                <w:moveFrom w:id="852" w:author="Lane, Stefanie" w:date="2023-09-19T18:21:00Z"/>
              </w:rPr>
            </w:pPr>
          </w:p>
        </w:tc>
      </w:tr>
      <w:tr w:rsidR="00A12125" w:rsidRPr="00A12125" w:rsidDel="00386A2F" w14:paraId="2668D63B" w14:textId="0EEDFA42" w:rsidTr="00405320">
        <w:trPr>
          <w:trHeight w:val="290"/>
          <w:jc w:val="center"/>
          <w:del w:id="853" w:author="Lane, Stefanie" w:date="2023-09-25T14:37:00Z"/>
        </w:trPr>
        <w:tc>
          <w:tcPr>
            <w:tcW w:w="1080" w:type="dxa"/>
            <w:tcBorders>
              <w:top w:val="nil"/>
              <w:left w:val="nil"/>
              <w:bottom w:val="nil"/>
              <w:right w:val="nil"/>
            </w:tcBorders>
            <w:shd w:val="clear" w:color="auto" w:fill="auto"/>
            <w:noWrap/>
            <w:vAlign w:val="bottom"/>
            <w:hideMark/>
          </w:tcPr>
          <w:p w14:paraId="06EEBE5A" w14:textId="69E05BD3" w:rsidR="00A12125" w:rsidRPr="00A12125" w:rsidDel="00386A2F" w:rsidRDefault="00A12125" w:rsidP="00A12125">
            <w:pPr>
              <w:rPr>
                <w:del w:id="854" w:author="Lane, Stefanie" w:date="2023-09-25T14:37:00Z"/>
                <w:moveFrom w:id="855" w:author="Lane, Stefanie" w:date="2023-09-19T18:21:00Z"/>
                <w:b/>
                <w:bCs/>
              </w:rPr>
            </w:pPr>
            <w:moveFrom w:id="856" w:author="Lane, Stefanie" w:date="2023-09-19T18:21:00Z">
              <w:del w:id="857" w:author="Lane, Stefanie" w:date="2023-09-25T14:37:00Z">
                <w:r w:rsidRPr="00A12125" w:rsidDel="00386A2F">
                  <w:rPr>
                    <w:b/>
                    <w:bCs/>
                  </w:rPr>
                  <w:delText>Fescue</w:delText>
                </w:r>
              </w:del>
            </w:moveFrom>
          </w:p>
        </w:tc>
        <w:tc>
          <w:tcPr>
            <w:tcW w:w="840" w:type="dxa"/>
            <w:tcBorders>
              <w:top w:val="nil"/>
              <w:left w:val="nil"/>
              <w:bottom w:val="nil"/>
              <w:right w:val="nil"/>
            </w:tcBorders>
            <w:shd w:val="clear" w:color="auto" w:fill="auto"/>
            <w:noWrap/>
            <w:vAlign w:val="bottom"/>
            <w:hideMark/>
          </w:tcPr>
          <w:p w14:paraId="100942B0" w14:textId="5F2F9281" w:rsidR="00A12125" w:rsidRPr="00A12125" w:rsidDel="00386A2F" w:rsidRDefault="00A12125" w:rsidP="00A12125">
            <w:pPr>
              <w:rPr>
                <w:del w:id="858" w:author="Lane, Stefanie" w:date="2023-09-25T14:37:00Z"/>
                <w:moveFrom w:id="859" w:author="Lane, Stefanie" w:date="2023-09-19T18:21:00Z"/>
                <w:b/>
                <w:bCs/>
              </w:rPr>
            </w:pPr>
          </w:p>
        </w:tc>
        <w:tc>
          <w:tcPr>
            <w:tcW w:w="700" w:type="dxa"/>
            <w:tcBorders>
              <w:top w:val="nil"/>
              <w:left w:val="nil"/>
              <w:bottom w:val="nil"/>
              <w:right w:val="nil"/>
            </w:tcBorders>
            <w:shd w:val="clear" w:color="auto" w:fill="auto"/>
            <w:noWrap/>
            <w:vAlign w:val="bottom"/>
            <w:hideMark/>
          </w:tcPr>
          <w:p w14:paraId="4E50120F" w14:textId="3F144B6F" w:rsidR="00A12125" w:rsidRPr="00A12125" w:rsidDel="00386A2F" w:rsidRDefault="00A12125" w:rsidP="00A12125">
            <w:pPr>
              <w:rPr>
                <w:del w:id="860" w:author="Lane, Stefanie" w:date="2023-09-25T14:37:00Z"/>
                <w:moveFrom w:id="861" w:author="Lane, Stefanie" w:date="2023-09-19T18:21:00Z"/>
              </w:rPr>
            </w:pPr>
          </w:p>
        </w:tc>
        <w:tc>
          <w:tcPr>
            <w:tcW w:w="300" w:type="dxa"/>
            <w:tcBorders>
              <w:top w:val="nil"/>
              <w:left w:val="nil"/>
              <w:bottom w:val="nil"/>
              <w:right w:val="nil"/>
            </w:tcBorders>
            <w:shd w:val="clear" w:color="auto" w:fill="auto"/>
            <w:noWrap/>
            <w:vAlign w:val="bottom"/>
            <w:hideMark/>
          </w:tcPr>
          <w:p w14:paraId="70D1A529" w14:textId="089EC2BC" w:rsidR="00A12125" w:rsidRPr="00A12125" w:rsidDel="00386A2F" w:rsidRDefault="00A12125" w:rsidP="00A12125">
            <w:pPr>
              <w:rPr>
                <w:del w:id="862" w:author="Lane, Stefanie" w:date="2023-09-25T14:37:00Z"/>
                <w:moveFrom w:id="863" w:author="Lane, Stefanie" w:date="2023-09-19T18:21:00Z"/>
              </w:rPr>
            </w:pPr>
          </w:p>
        </w:tc>
        <w:tc>
          <w:tcPr>
            <w:tcW w:w="800" w:type="dxa"/>
            <w:tcBorders>
              <w:top w:val="nil"/>
              <w:left w:val="nil"/>
              <w:bottom w:val="nil"/>
              <w:right w:val="nil"/>
            </w:tcBorders>
            <w:shd w:val="clear" w:color="auto" w:fill="auto"/>
            <w:noWrap/>
            <w:vAlign w:val="bottom"/>
            <w:hideMark/>
          </w:tcPr>
          <w:p w14:paraId="35B9FC53" w14:textId="4DA15EDE" w:rsidR="00A12125" w:rsidRPr="00A12125" w:rsidDel="00386A2F" w:rsidRDefault="00A12125" w:rsidP="00A12125">
            <w:pPr>
              <w:rPr>
                <w:del w:id="864" w:author="Lane, Stefanie" w:date="2023-09-25T14:37:00Z"/>
                <w:moveFrom w:id="865" w:author="Lane, Stefanie" w:date="2023-09-19T18:21:00Z"/>
              </w:rPr>
            </w:pPr>
          </w:p>
        </w:tc>
        <w:tc>
          <w:tcPr>
            <w:tcW w:w="800" w:type="dxa"/>
            <w:tcBorders>
              <w:top w:val="nil"/>
              <w:left w:val="nil"/>
              <w:bottom w:val="nil"/>
              <w:right w:val="nil"/>
            </w:tcBorders>
            <w:shd w:val="clear" w:color="auto" w:fill="auto"/>
            <w:noWrap/>
            <w:vAlign w:val="bottom"/>
            <w:hideMark/>
          </w:tcPr>
          <w:p w14:paraId="3B11BB51" w14:textId="42C149CF" w:rsidR="00A12125" w:rsidRPr="00A12125" w:rsidDel="00386A2F" w:rsidRDefault="00A12125" w:rsidP="00A12125">
            <w:pPr>
              <w:rPr>
                <w:del w:id="866" w:author="Lane, Stefanie" w:date="2023-09-25T14:37:00Z"/>
                <w:moveFrom w:id="867" w:author="Lane, Stefanie" w:date="2023-09-19T18:21:00Z"/>
              </w:rPr>
            </w:pPr>
          </w:p>
        </w:tc>
        <w:tc>
          <w:tcPr>
            <w:tcW w:w="800" w:type="dxa"/>
            <w:tcBorders>
              <w:top w:val="nil"/>
              <w:left w:val="nil"/>
              <w:bottom w:val="nil"/>
              <w:right w:val="nil"/>
            </w:tcBorders>
            <w:shd w:val="clear" w:color="auto" w:fill="auto"/>
            <w:noWrap/>
            <w:vAlign w:val="bottom"/>
            <w:hideMark/>
          </w:tcPr>
          <w:p w14:paraId="324BF0FD" w14:textId="0C3957E7" w:rsidR="00A12125" w:rsidRPr="00A12125" w:rsidDel="00386A2F" w:rsidRDefault="00A12125" w:rsidP="00A12125">
            <w:pPr>
              <w:rPr>
                <w:del w:id="868" w:author="Lane, Stefanie" w:date="2023-09-25T14:37:00Z"/>
                <w:moveFrom w:id="869" w:author="Lane, Stefanie" w:date="2023-09-19T18:21:00Z"/>
              </w:rPr>
            </w:pPr>
          </w:p>
        </w:tc>
      </w:tr>
      <w:tr w:rsidR="00A12125" w:rsidRPr="00A12125" w:rsidDel="00386A2F" w14:paraId="227F43B4" w14:textId="3C3A351A" w:rsidTr="00405320">
        <w:trPr>
          <w:trHeight w:val="290"/>
          <w:jc w:val="center"/>
          <w:del w:id="870"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1EEF5161" w14:textId="3F673EF3" w:rsidR="00A12125" w:rsidRPr="00A12125" w:rsidDel="00386A2F" w:rsidRDefault="00A12125" w:rsidP="00A12125">
            <w:pPr>
              <w:rPr>
                <w:del w:id="871" w:author="Lane, Stefanie" w:date="2023-09-25T14:37:00Z"/>
                <w:moveFrom w:id="872" w:author="Lane, Stefanie" w:date="2023-09-19T18:21:00Z"/>
              </w:rPr>
            </w:pPr>
            <w:moveFrom w:id="873" w:author="Lane, Stefanie" w:date="2023-09-19T18:21:00Z">
              <w:del w:id="874"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5E11B5B3" w14:textId="0C0A936C" w:rsidR="00A12125" w:rsidRPr="00A12125" w:rsidDel="00386A2F" w:rsidRDefault="00A12125" w:rsidP="00A12125">
            <w:pPr>
              <w:rPr>
                <w:del w:id="875" w:author="Lane, Stefanie" w:date="2023-09-25T14:37:00Z"/>
                <w:moveFrom w:id="876" w:author="Lane, Stefanie" w:date="2023-09-19T18:21:00Z"/>
              </w:rPr>
            </w:pPr>
            <w:moveFrom w:id="877" w:author="Lane, Stefanie" w:date="2023-09-19T18:21:00Z">
              <w:del w:id="878" w:author="Lane, Stefanie" w:date="2023-09-25T14:37:00Z">
                <w:r w:rsidRPr="00A12125" w:rsidDel="00386A2F">
                  <w:delText>29</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68748E75" w14:textId="2F990AAF" w:rsidR="00A12125" w:rsidRPr="00A12125" w:rsidDel="00386A2F" w:rsidRDefault="00A12125" w:rsidP="00A12125">
            <w:pPr>
              <w:rPr>
                <w:del w:id="879" w:author="Lane, Stefanie" w:date="2023-09-25T14:37:00Z"/>
                <w:moveFrom w:id="880" w:author="Lane, Stefanie" w:date="2023-09-19T18:21:00Z"/>
              </w:rPr>
            </w:pPr>
            <w:moveFrom w:id="881" w:author="Lane, Stefanie" w:date="2023-09-19T18:21:00Z">
              <w:del w:id="882" w:author="Lane, Stefanie" w:date="2023-09-25T14:37:00Z">
                <w:r w:rsidRPr="00A12125" w:rsidDel="00386A2F">
                  <w:delText>45</w:delText>
                </w:r>
              </w:del>
            </w:moveFrom>
          </w:p>
        </w:tc>
        <w:tc>
          <w:tcPr>
            <w:tcW w:w="300" w:type="dxa"/>
            <w:tcBorders>
              <w:top w:val="nil"/>
              <w:left w:val="nil"/>
              <w:bottom w:val="nil"/>
              <w:right w:val="nil"/>
            </w:tcBorders>
            <w:shd w:val="clear" w:color="auto" w:fill="auto"/>
            <w:noWrap/>
            <w:vAlign w:val="bottom"/>
            <w:hideMark/>
          </w:tcPr>
          <w:p w14:paraId="5A8A1710" w14:textId="1D3BB378" w:rsidR="00A12125" w:rsidRPr="00A12125" w:rsidDel="00386A2F" w:rsidRDefault="00A12125" w:rsidP="00A12125">
            <w:pPr>
              <w:rPr>
                <w:del w:id="883" w:author="Lane, Stefanie" w:date="2023-09-25T14:37:00Z"/>
                <w:moveFrom w:id="884"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7EA3A49D" w14:textId="17947DF2" w:rsidR="00A12125" w:rsidRPr="00A12125" w:rsidDel="00386A2F" w:rsidRDefault="00A12125" w:rsidP="00A12125">
            <w:pPr>
              <w:rPr>
                <w:del w:id="885" w:author="Lane, Stefanie" w:date="2023-09-25T14:37:00Z"/>
                <w:moveFrom w:id="886" w:author="Lane, Stefanie" w:date="2023-09-19T18:21:00Z"/>
              </w:rPr>
            </w:pPr>
            <w:moveFrom w:id="887" w:author="Lane, Stefanie" w:date="2023-09-19T18:21:00Z">
              <w:del w:id="888" w:author="Lane, Stefanie" w:date="2023-09-25T14:37:00Z">
                <w:r w:rsidRPr="00A12125" w:rsidDel="00386A2F">
                  <w:delText>10.8</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66EF1923" w14:textId="29FB30A5" w:rsidR="00A12125" w:rsidRPr="00A12125" w:rsidDel="00386A2F" w:rsidRDefault="00A12125" w:rsidP="00A12125">
            <w:pPr>
              <w:rPr>
                <w:del w:id="889" w:author="Lane, Stefanie" w:date="2023-09-25T14:37:00Z"/>
                <w:moveFrom w:id="890" w:author="Lane, Stefanie" w:date="2023-09-19T18:21:00Z"/>
              </w:rPr>
            </w:pPr>
            <w:moveFrom w:id="891" w:author="Lane, Stefanie" w:date="2023-09-19T18:21:00Z">
              <w:del w:id="892" w:author="Lane, Stefanie" w:date="2023-09-25T14:37:00Z">
                <w:r w:rsidRPr="00A12125" w:rsidDel="00386A2F">
                  <w:delText>3.9</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7DA44886" w14:textId="42045B95" w:rsidR="00A12125" w:rsidRPr="00A12125" w:rsidDel="00386A2F" w:rsidRDefault="00A12125" w:rsidP="00A12125">
            <w:pPr>
              <w:rPr>
                <w:del w:id="893" w:author="Lane, Stefanie" w:date="2023-09-25T14:37:00Z"/>
                <w:moveFrom w:id="894" w:author="Lane, Stefanie" w:date="2023-09-19T18:21:00Z"/>
              </w:rPr>
            </w:pPr>
            <w:moveFrom w:id="895" w:author="Lane, Stefanie" w:date="2023-09-19T18:21:00Z">
              <w:del w:id="896" w:author="Lane, Stefanie" w:date="2023-09-25T14:37:00Z">
                <w:r w:rsidRPr="00A12125" w:rsidDel="00386A2F">
                  <w:delText>4.2</w:delText>
                </w:r>
              </w:del>
            </w:moveFrom>
          </w:p>
        </w:tc>
      </w:tr>
      <w:tr w:rsidR="00A12125" w:rsidRPr="00A12125" w:rsidDel="00386A2F" w14:paraId="4325C815" w14:textId="7317D8E5" w:rsidTr="00405320">
        <w:trPr>
          <w:trHeight w:val="290"/>
          <w:jc w:val="center"/>
          <w:del w:id="897" w:author="Lane, Stefanie" w:date="2023-09-25T14:37:00Z"/>
        </w:trPr>
        <w:tc>
          <w:tcPr>
            <w:tcW w:w="1080" w:type="dxa"/>
            <w:tcBorders>
              <w:top w:val="nil"/>
              <w:left w:val="nil"/>
              <w:bottom w:val="nil"/>
              <w:right w:val="nil"/>
            </w:tcBorders>
            <w:shd w:val="clear" w:color="auto" w:fill="auto"/>
            <w:noWrap/>
            <w:vAlign w:val="bottom"/>
            <w:hideMark/>
          </w:tcPr>
          <w:p w14:paraId="07551029" w14:textId="38B81513" w:rsidR="00A12125" w:rsidRPr="00A12125" w:rsidDel="00386A2F" w:rsidRDefault="00A12125" w:rsidP="00A12125">
            <w:pPr>
              <w:rPr>
                <w:del w:id="898" w:author="Lane, Stefanie" w:date="2023-09-25T14:37:00Z"/>
                <w:moveFrom w:id="899" w:author="Lane, Stefanie" w:date="2023-09-19T18:21:00Z"/>
              </w:rPr>
            </w:pPr>
            <w:moveFrom w:id="900" w:author="Lane, Stefanie" w:date="2023-09-19T18:21:00Z">
              <w:del w:id="901"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6559981C" w14:textId="5D6F876C" w:rsidR="00A12125" w:rsidRPr="00A12125" w:rsidDel="00386A2F" w:rsidRDefault="00A12125" w:rsidP="00A12125">
            <w:pPr>
              <w:rPr>
                <w:del w:id="902" w:author="Lane, Stefanie" w:date="2023-09-25T14:37:00Z"/>
                <w:moveFrom w:id="903" w:author="Lane, Stefanie" w:date="2023-09-19T18:21:00Z"/>
              </w:rPr>
            </w:pPr>
            <w:moveFrom w:id="904" w:author="Lane, Stefanie" w:date="2023-09-19T18:21:00Z">
              <w:del w:id="905" w:author="Lane, Stefanie" w:date="2023-09-25T14:37:00Z">
                <w:r w:rsidRPr="00A12125" w:rsidDel="00386A2F">
                  <w:delText>33</w:delText>
                </w:r>
              </w:del>
            </w:moveFrom>
          </w:p>
        </w:tc>
        <w:tc>
          <w:tcPr>
            <w:tcW w:w="700" w:type="dxa"/>
            <w:tcBorders>
              <w:top w:val="nil"/>
              <w:left w:val="nil"/>
              <w:bottom w:val="nil"/>
              <w:right w:val="nil"/>
            </w:tcBorders>
            <w:shd w:val="clear" w:color="auto" w:fill="auto"/>
            <w:noWrap/>
            <w:vAlign w:val="bottom"/>
            <w:hideMark/>
          </w:tcPr>
          <w:p w14:paraId="392D523F" w14:textId="3061AC3F" w:rsidR="00A12125" w:rsidRPr="00A12125" w:rsidDel="00386A2F" w:rsidRDefault="00A12125" w:rsidP="00A12125">
            <w:pPr>
              <w:rPr>
                <w:del w:id="906" w:author="Lane, Stefanie" w:date="2023-09-25T14:37:00Z"/>
                <w:moveFrom w:id="907" w:author="Lane, Stefanie" w:date="2023-09-19T18:21:00Z"/>
              </w:rPr>
            </w:pPr>
            <w:moveFrom w:id="908" w:author="Lane, Stefanie" w:date="2023-09-19T18:21:00Z">
              <w:del w:id="909" w:author="Lane, Stefanie" w:date="2023-09-25T14:37:00Z">
                <w:r w:rsidRPr="00A12125" w:rsidDel="00386A2F">
                  <w:delText>41</w:delText>
                </w:r>
              </w:del>
            </w:moveFrom>
          </w:p>
        </w:tc>
        <w:tc>
          <w:tcPr>
            <w:tcW w:w="300" w:type="dxa"/>
            <w:tcBorders>
              <w:top w:val="nil"/>
              <w:left w:val="nil"/>
              <w:bottom w:val="nil"/>
              <w:right w:val="nil"/>
            </w:tcBorders>
            <w:shd w:val="clear" w:color="auto" w:fill="auto"/>
            <w:noWrap/>
            <w:vAlign w:val="bottom"/>
            <w:hideMark/>
          </w:tcPr>
          <w:p w14:paraId="1AB92031" w14:textId="2E19C8D3" w:rsidR="00A12125" w:rsidRPr="00A12125" w:rsidDel="00386A2F" w:rsidRDefault="00A12125" w:rsidP="00A12125">
            <w:pPr>
              <w:rPr>
                <w:del w:id="910" w:author="Lane, Stefanie" w:date="2023-09-25T14:37:00Z"/>
                <w:moveFrom w:id="911"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B14C174" w14:textId="06427BDB" w:rsidR="00A12125" w:rsidRPr="00A12125" w:rsidDel="00386A2F" w:rsidRDefault="00A12125" w:rsidP="00A12125">
            <w:pPr>
              <w:rPr>
                <w:del w:id="912" w:author="Lane, Stefanie" w:date="2023-09-25T14:37:00Z"/>
                <w:moveFrom w:id="913" w:author="Lane, Stefanie" w:date="2023-09-19T18:21:00Z"/>
              </w:rPr>
            </w:pPr>
            <w:moveFrom w:id="914" w:author="Lane, Stefanie" w:date="2023-09-19T18:21:00Z">
              <w:del w:id="915" w:author="Lane, Stefanie" w:date="2023-09-25T14:37:00Z">
                <w:r w:rsidRPr="00A12125" w:rsidDel="00386A2F">
                  <w:delText>9.7</w:delText>
                </w:r>
              </w:del>
            </w:moveFrom>
          </w:p>
        </w:tc>
        <w:tc>
          <w:tcPr>
            <w:tcW w:w="800" w:type="dxa"/>
            <w:tcBorders>
              <w:top w:val="nil"/>
              <w:left w:val="nil"/>
              <w:bottom w:val="single" w:sz="4" w:space="0" w:color="auto"/>
              <w:right w:val="nil"/>
            </w:tcBorders>
            <w:shd w:val="clear" w:color="auto" w:fill="auto"/>
            <w:noWrap/>
            <w:vAlign w:val="bottom"/>
            <w:hideMark/>
          </w:tcPr>
          <w:p w14:paraId="764E6E2E" w14:textId="002BF0E3" w:rsidR="00A12125" w:rsidRPr="00A12125" w:rsidDel="00386A2F" w:rsidRDefault="00A12125" w:rsidP="00A12125">
            <w:pPr>
              <w:rPr>
                <w:del w:id="916" w:author="Lane, Stefanie" w:date="2023-09-25T14:37:00Z"/>
                <w:moveFrom w:id="917" w:author="Lane, Stefanie" w:date="2023-09-19T18:21:00Z"/>
              </w:rPr>
            </w:pPr>
            <w:moveFrom w:id="918" w:author="Lane, Stefanie" w:date="2023-09-19T18:21:00Z">
              <w:del w:id="919" w:author="Lane, Stefanie" w:date="2023-09-25T14:37:00Z">
                <w:r w:rsidRPr="00A12125" w:rsidDel="00386A2F">
                  <w:delText>4.0</w:delText>
                </w:r>
              </w:del>
            </w:moveFrom>
          </w:p>
        </w:tc>
        <w:tc>
          <w:tcPr>
            <w:tcW w:w="800" w:type="dxa"/>
            <w:tcBorders>
              <w:top w:val="nil"/>
              <w:left w:val="nil"/>
              <w:bottom w:val="single" w:sz="4" w:space="0" w:color="auto"/>
              <w:right w:val="nil"/>
            </w:tcBorders>
            <w:shd w:val="clear" w:color="auto" w:fill="auto"/>
            <w:noWrap/>
            <w:vAlign w:val="bottom"/>
            <w:hideMark/>
          </w:tcPr>
          <w:p w14:paraId="39E5E242" w14:textId="0AB594BD" w:rsidR="00A12125" w:rsidRPr="00A12125" w:rsidDel="00386A2F" w:rsidRDefault="00A12125" w:rsidP="00A12125">
            <w:pPr>
              <w:rPr>
                <w:del w:id="920" w:author="Lane, Stefanie" w:date="2023-09-25T14:37:00Z"/>
                <w:moveFrom w:id="921" w:author="Lane, Stefanie" w:date="2023-09-19T18:21:00Z"/>
              </w:rPr>
            </w:pPr>
            <w:moveFrom w:id="922" w:author="Lane, Stefanie" w:date="2023-09-19T18:21:00Z">
              <w:del w:id="923" w:author="Lane, Stefanie" w:date="2023-09-25T14:37:00Z">
                <w:r w:rsidRPr="00A12125" w:rsidDel="00386A2F">
                  <w:delText>4.2</w:delText>
                </w:r>
              </w:del>
            </w:moveFrom>
          </w:p>
        </w:tc>
      </w:tr>
      <w:tr w:rsidR="00A12125" w:rsidRPr="00A12125" w:rsidDel="00386A2F" w14:paraId="71645552" w14:textId="7B113BED" w:rsidTr="00405320">
        <w:trPr>
          <w:trHeight w:val="290"/>
          <w:jc w:val="center"/>
          <w:del w:id="924"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1B7999C2" w14:textId="1F0A95E4" w:rsidR="00A12125" w:rsidRPr="00A12125" w:rsidDel="00386A2F" w:rsidRDefault="00A12125" w:rsidP="00A12125">
            <w:pPr>
              <w:rPr>
                <w:del w:id="925" w:author="Lane, Stefanie" w:date="2023-09-25T14:37:00Z"/>
                <w:moveFrom w:id="926" w:author="Lane, Stefanie" w:date="2023-09-19T18:21:00Z"/>
              </w:rPr>
            </w:pPr>
            <w:moveFrom w:id="927" w:author="Lane, Stefanie" w:date="2023-09-19T18:21:00Z">
              <w:del w:id="928"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230C6FEF" w14:textId="4F036FBA" w:rsidR="00A12125" w:rsidRPr="00A12125" w:rsidDel="00386A2F" w:rsidRDefault="00A12125" w:rsidP="00A12125">
            <w:pPr>
              <w:rPr>
                <w:del w:id="929" w:author="Lane, Stefanie" w:date="2023-09-25T14:37:00Z"/>
                <w:moveFrom w:id="930" w:author="Lane, Stefanie" w:date="2023-09-19T18:21:00Z"/>
              </w:rPr>
            </w:pPr>
            <w:moveFrom w:id="931" w:author="Lane, Stefanie" w:date="2023-09-19T18:21:00Z">
              <w:del w:id="932" w:author="Lane, Stefanie" w:date="2023-09-25T14:37:00Z">
                <w:r w:rsidRPr="00A12125" w:rsidDel="00386A2F">
                  <w:delText>18</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2F2EF01A" w14:textId="667BFB67" w:rsidR="00A12125" w:rsidRPr="00A12125" w:rsidDel="00386A2F" w:rsidRDefault="00A12125" w:rsidP="00A12125">
            <w:pPr>
              <w:rPr>
                <w:del w:id="933" w:author="Lane, Stefanie" w:date="2023-09-25T14:37:00Z"/>
                <w:moveFrom w:id="934" w:author="Lane, Stefanie" w:date="2023-09-19T18:21:00Z"/>
              </w:rPr>
            </w:pPr>
            <w:moveFrom w:id="935" w:author="Lane, Stefanie" w:date="2023-09-19T18:21:00Z">
              <w:del w:id="936" w:author="Lane, Stefanie" w:date="2023-09-25T14:37:00Z">
                <w:r w:rsidRPr="00A12125" w:rsidDel="00386A2F">
                  <w:delText>27</w:delText>
                </w:r>
              </w:del>
            </w:moveFrom>
          </w:p>
        </w:tc>
        <w:tc>
          <w:tcPr>
            <w:tcW w:w="300" w:type="dxa"/>
            <w:tcBorders>
              <w:top w:val="nil"/>
              <w:left w:val="nil"/>
              <w:bottom w:val="nil"/>
              <w:right w:val="nil"/>
            </w:tcBorders>
            <w:shd w:val="clear" w:color="auto" w:fill="auto"/>
            <w:noWrap/>
            <w:vAlign w:val="bottom"/>
            <w:hideMark/>
          </w:tcPr>
          <w:p w14:paraId="36BDEBD7" w14:textId="3D688F2F" w:rsidR="00A12125" w:rsidRPr="00A12125" w:rsidDel="00386A2F" w:rsidRDefault="00A12125" w:rsidP="00A12125">
            <w:pPr>
              <w:rPr>
                <w:del w:id="937" w:author="Lane, Stefanie" w:date="2023-09-25T14:37:00Z"/>
                <w:moveFrom w:id="938"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F0D5B24" w14:textId="010C453E" w:rsidR="00A12125" w:rsidRPr="00A12125" w:rsidDel="00386A2F" w:rsidRDefault="00A12125" w:rsidP="00A12125">
            <w:pPr>
              <w:rPr>
                <w:del w:id="939" w:author="Lane, Stefanie" w:date="2023-09-25T14:37:00Z"/>
                <w:moveFrom w:id="940" w:author="Lane, Stefanie" w:date="2023-09-19T18:21:00Z"/>
              </w:rPr>
            </w:pPr>
            <w:moveFrom w:id="941" w:author="Lane, Stefanie" w:date="2023-09-19T18:21:00Z">
              <w:del w:id="942" w:author="Lane, Stefanie" w:date="2023-09-25T14:37:00Z">
                <w:r w:rsidRPr="00A12125" w:rsidDel="00386A2F">
                  <w:delText>5.8</w:delText>
                </w:r>
              </w:del>
            </w:moveFrom>
          </w:p>
        </w:tc>
        <w:tc>
          <w:tcPr>
            <w:tcW w:w="800" w:type="dxa"/>
            <w:tcBorders>
              <w:top w:val="nil"/>
              <w:left w:val="nil"/>
              <w:bottom w:val="single" w:sz="4" w:space="0" w:color="auto"/>
              <w:right w:val="nil"/>
            </w:tcBorders>
            <w:shd w:val="clear" w:color="auto" w:fill="auto"/>
            <w:noWrap/>
            <w:vAlign w:val="bottom"/>
            <w:hideMark/>
          </w:tcPr>
          <w:p w14:paraId="2E6E4B39" w14:textId="1085595E" w:rsidR="00A12125" w:rsidRPr="00A12125" w:rsidDel="00386A2F" w:rsidRDefault="00A12125" w:rsidP="00A12125">
            <w:pPr>
              <w:rPr>
                <w:del w:id="943" w:author="Lane, Stefanie" w:date="2023-09-25T14:37:00Z"/>
                <w:moveFrom w:id="944" w:author="Lane, Stefanie" w:date="2023-09-19T18:21:00Z"/>
              </w:rPr>
            </w:pPr>
            <w:moveFrom w:id="945" w:author="Lane, Stefanie" w:date="2023-09-19T18:21:00Z">
              <w:del w:id="946" w:author="Lane, Stefanie" w:date="2023-09-25T14:37:00Z">
                <w:r w:rsidRPr="00A12125" w:rsidDel="00386A2F">
                  <w:delText>2.8</w:delText>
                </w:r>
              </w:del>
            </w:moveFrom>
          </w:p>
        </w:tc>
        <w:tc>
          <w:tcPr>
            <w:tcW w:w="800" w:type="dxa"/>
            <w:tcBorders>
              <w:top w:val="nil"/>
              <w:left w:val="nil"/>
              <w:bottom w:val="single" w:sz="4" w:space="0" w:color="auto"/>
              <w:right w:val="nil"/>
            </w:tcBorders>
            <w:shd w:val="clear" w:color="auto" w:fill="auto"/>
            <w:noWrap/>
            <w:vAlign w:val="bottom"/>
            <w:hideMark/>
          </w:tcPr>
          <w:p w14:paraId="584886B3" w14:textId="42D8325F" w:rsidR="00A12125" w:rsidRPr="00A12125" w:rsidDel="00386A2F" w:rsidRDefault="00A12125" w:rsidP="00A12125">
            <w:pPr>
              <w:rPr>
                <w:del w:id="947" w:author="Lane, Stefanie" w:date="2023-09-25T14:37:00Z"/>
                <w:moveFrom w:id="948" w:author="Lane, Stefanie" w:date="2023-09-19T18:21:00Z"/>
              </w:rPr>
            </w:pPr>
            <w:moveFrom w:id="949" w:author="Lane, Stefanie" w:date="2023-09-19T18:21:00Z">
              <w:del w:id="950" w:author="Lane, Stefanie" w:date="2023-09-25T14:37:00Z">
                <w:r w:rsidRPr="00A12125" w:rsidDel="00386A2F">
                  <w:delText>4.6</w:delText>
                </w:r>
              </w:del>
            </w:moveFrom>
          </w:p>
        </w:tc>
      </w:tr>
      <w:tr w:rsidR="00A12125" w:rsidRPr="00A12125" w:rsidDel="00386A2F" w14:paraId="5926CD00" w14:textId="0525F71D" w:rsidTr="00405320">
        <w:trPr>
          <w:trHeight w:val="200"/>
          <w:jc w:val="center"/>
          <w:del w:id="951" w:author="Lane, Stefanie" w:date="2023-09-25T14:37:00Z"/>
        </w:trPr>
        <w:tc>
          <w:tcPr>
            <w:tcW w:w="1080" w:type="dxa"/>
            <w:tcBorders>
              <w:top w:val="nil"/>
              <w:left w:val="nil"/>
              <w:bottom w:val="nil"/>
              <w:right w:val="nil"/>
            </w:tcBorders>
            <w:shd w:val="clear" w:color="auto" w:fill="auto"/>
            <w:noWrap/>
            <w:vAlign w:val="bottom"/>
            <w:hideMark/>
          </w:tcPr>
          <w:p w14:paraId="312A11E4" w14:textId="5F34F5FF" w:rsidR="00A12125" w:rsidRPr="00A12125" w:rsidDel="00386A2F" w:rsidRDefault="00A12125" w:rsidP="00A12125">
            <w:pPr>
              <w:rPr>
                <w:del w:id="952" w:author="Lane, Stefanie" w:date="2023-09-25T14:37:00Z"/>
                <w:moveFrom w:id="953" w:author="Lane, Stefanie" w:date="2023-09-19T18:21:00Z"/>
              </w:rPr>
            </w:pPr>
          </w:p>
        </w:tc>
        <w:tc>
          <w:tcPr>
            <w:tcW w:w="840" w:type="dxa"/>
            <w:tcBorders>
              <w:top w:val="nil"/>
              <w:left w:val="nil"/>
              <w:bottom w:val="nil"/>
              <w:right w:val="nil"/>
            </w:tcBorders>
            <w:shd w:val="clear" w:color="auto" w:fill="auto"/>
            <w:noWrap/>
            <w:vAlign w:val="bottom"/>
            <w:hideMark/>
          </w:tcPr>
          <w:p w14:paraId="35FD2F45" w14:textId="0DCE1E11" w:rsidR="00A12125" w:rsidRPr="00A12125" w:rsidDel="00386A2F" w:rsidRDefault="00A12125" w:rsidP="00A12125">
            <w:pPr>
              <w:rPr>
                <w:del w:id="954" w:author="Lane, Stefanie" w:date="2023-09-25T14:37:00Z"/>
                <w:moveFrom w:id="955" w:author="Lane, Stefanie" w:date="2023-09-19T18:21:00Z"/>
              </w:rPr>
            </w:pPr>
          </w:p>
        </w:tc>
        <w:tc>
          <w:tcPr>
            <w:tcW w:w="700" w:type="dxa"/>
            <w:tcBorders>
              <w:top w:val="nil"/>
              <w:left w:val="nil"/>
              <w:bottom w:val="nil"/>
              <w:right w:val="nil"/>
            </w:tcBorders>
            <w:shd w:val="clear" w:color="auto" w:fill="auto"/>
            <w:noWrap/>
            <w:vAlign w:val="bottom"/>
            <w:hideMark/>
          </w:tcPr>
          <w:p w14:paraId="4D0B42EE" w14:textId="37643144" w:rsidR="00A12125" w:rsidRPr="00A12125" w:rsidDel="00386A2F" w:rsidRDefault="00A12125" w:rsidP="00A12125">
            <w:pPr>
              <w:rPr>
                <w:del w:id="956" w:author="Lane, Stefanie" w:date="2023-09-25T14:37:00Z"/>
                <w:moveFrom w:id="957" w:author="Lane, Stefanie" w:date="2023-09-19T18:21:00Z"/>
              </w:rPr>
            </w:pPr>
          </w:p>
        </w:tc>
        <w:tc>
          <w:tcPr>
            <w:tcW w:w="300" w:type="dxa"/>
            <w:tcBorders>
              <w:top w:val="nil"/>
              <w:left w:val="nil"/>
              <w:bottom w:val="nil"/>
              <w:right w:val="nil"/>
            </w:tcBorders>
            <w:shd w:val="clear" w:color="auto" w:fill="auto"/>
            <w:noWrap/>
            <w:vAlign w:val="bottom"/>
            <w:hideMark/>
          </w:tcPr>
          <w:p w14:paraId="44138EA2" w14:textId="19C2D54C" w:rsidR="00A12125" w:rsidRPr="00A12125" w:rsidDel="00386A2F" w:rsidRDefault="00A12125" w:rsidP="00A12125">
            <w:pPr>
              <w:rPr>
                <w:del w:id="958" w:author="Lane, Stefanie" w:date="2023-09-25T14:37:00Z"/>
                <w:moveFrom w:id="959" w:author="Lane, Stefanie" w:date="2023-09-19T18:21:00Z"/>
              </w:rPr>
            </w:pPr>
          </w:p>
        </w:tc>
        <w:tc>
          <w:tcPr>
            <w:tcW w:w="800" w:type="dxa"/>
            <w:tcBorders>
              <w:top w:val="nil"/>
              <w:left w:val="nil"/>
              <w:bottom w:val="nil"/>
              <w:right w:val="nil"/>
            </w:tcBorders>
            <w:shd w:val="clear" w:color="auto" w:fill="auto"/>
            <w:noWrap/>
            <w:vAlign w:val="bottom"/>
            <w:hideMark/>
          </w:tcPr>
          <w:p w14:paraId="3D53C574" w14:textId="627D850C" w:rsidR="00A12125" w:rsidRPr="00A12125" w:rsidDel="00386A2F" w:rsidRDefault="00A12125" w:rsidP="00A12125">
            <w:pPr>
              <w:rPr>
                <w:del w:id="960" w:author="Lane, Stefanie" w:date="2023-09-25T14:37:00Z"/>
                <w:moveFrom w:id="961" w:author="Lane, Stefanie" w:date="2023-09-19T18:21:00Z"/>
              </w:rPr>
            </w:pPr>
          </w:p>
        </w:tc>
        <w:tc>
          <w:tcPr>
            <w:tcW w:w="800" w:type="dxa"/>
            <w:tcBorders>
              <w:top w:val="nil"/>
              <w:left w:val="nil"/>
              <w:bottom w:val="nil"/>
              <w:right w:val="nil"/>
            </w:tcBorders>
            <w:shd w:val="clear" w:color="auto" w:fill="auto"/>
            <w:noWrap/>
            <w:vAlign w:val="bottom"/>
            <w:hideMark/>
          </w:tcPr>
          <w:p w14:paraId="51CABC7F" w14:textId="0465FF4B" w:rsidR="00A12125" w:rsidRPr="00A12125" w:rsidDel="00386A2F" w:rsidRDefault="00A12125" w:rsidP="00A12125">
            <w:pPr>
              <w:rPr>
                <w:del w:id="962" w:author="Lane, Stefanie" w:date="2023-09-25T14:37:00Z"/>
                <w:moveFrom w:id="963" w:author="Lane, Stefanie" w:date="2023-09-19T18:21:00Z"/>
              </w:rPr>
            </w:pPr>
          </w:p>
        </w:tc>
        <w:tc>
          <w:tcPr>
            <w:tcW w:w="800" w:type="dxa"/>
            <w:tcBorders>
              <w:top w:val="nil"/>
              <w:left w:val="nil"/>
              <w:bottom w:val="nil"/>
              <w:right w:val="nil"/>
            </w:tcBorders>
            <w:shd w:val="clear" w:color="auto" w:fill="auto"/>
            <w:noWrap/>
            <w:vAlign w:val="bottom"/>
            <w:hideMark/>
          </w:tcPr>
          <w:p w14:paraId="69AE274E" w14:textId="57FFA33B" w:rsidR="00A12125" w:rsidRPr="00A12125" w:rsidDel="00386A2F" w:rsidRDefault="00A12125" w:rsidP="00A12125">
            <w:pPr>
              <w:rPr>
                <w:del w:id="964" w:author="Lane, Stefanie" w:date="2023-09-25T14:37:00Z"/>
                <w:moveFrom w:id="965" w:author="Lane, Stefanie" w:date="2023-09-19T18:21:00Z"/>
              </w:rPr>
            </w:pPr>
          </w:p>
        </w:tc>
      </w:tr>
      <w:tr w:rsidR="00A12125" w:rsidRPr="00A12125" w:rsidDel="00386A2F" w14:paraId="688CD02C" w14:textId="350C74FD" w:rsidTr="00405320">
        <w:trPr>
          <w:trHeight w:val="290"/>
          <w:jc w:val="center"/>
          <w:del w:id="966" w:author="Lane, Stefanie" w:date="2023-09-25T14:37:00Z"/>
        </w:trPr>
        <w:tc>
          <w:tcPr>
            <w:tcW w:w="1080" w:type="dxa"/>
            <w:tcBorders>
              <w:top w:val="nil"/>
              <w:left w:val="nil"/>
              <w:bottom w:val="nil"/>
              <w:right w:val="nil"/>
            </w:tcBorders>
            <w:shd w:val="clear" w:color="auto" w:fill="auto"/>
            <w:noWrap/>
            <w:vAlign w:val="bottom"/>
            <w:hideMark/>
          </w:tcPr>
          <w:p w14:paraId="409367E5" w14:textId="51C3802F" w:rsidR="00A12125" w:rsidRPr="00A12125" w:rsidDel="00386A2F" w:rsidRDefault="00A12125" w:rsidP="00A12125">
            <w:pPr>
              <w:rPr>
                <w:del w:id="967" w:author="Lane, Stefanie" w:date="2023-09-25T14:37:00Z"/>
                <w:moveFrom w:id="968" w:author="Lane, Stefanie" w:date="2023-09-19T18:21:00Z"/>
                <w:b/>
                <w:bCs/>
              </w:rPr>
            </w:pPr>
            <w:moveFrom w:id="969" w:author="Lane, Stefanie" w:date="2023-09-19T18:21:00Z">
              <w:del w:id="970" w:author="Lane, Stefanie" w:date="2023-09-25T14:37:00Z">
                <w:r w:rsidRPr="00A12125" w:rsidDel="00386A2F">
                  <w:rPr>
                    <w:b/>
                    <w:bCs/>
                  </w:rPr>
                  <w:delText>Bogbean</w:delText>
                </w:r>
              </w:del>
            </w:moveFrom>
          </w:p>
        </w:tc>
        <w:tc>
          <w:tcPr>
            <w:tcW w:w="840" w:type="dxa"/>
            <w:tcBorders>
              <w:top w:val="nil"/>
              <w:left w:val="nil"/>
              <w:bottom w:val="nil"/>
              <w:right w:val="nil"/>
            </w:tcBorders>
            <w:shd w:val="clear" w:color="auto" w:fill="auto"/>
            <w:noWrap/>
            <w:vAlign w:val="bottom"/>
            <w:hideMark/>
          </w:tcPr>
          <w:p w14:paraId="72058F6F" w14:textId="54197D1D" w:rsidR="00A12125" w:rsidRPr="00A12125" w:rsidDel="00386A2F" w:rsidRDefault="00A12125" w:rsidP="00A12125">
            <w:pPr>
              <w:rPr>
                <w:del w:id="971" w:author="Lane, Stefanie" w:date="2023-09-25T14:37:00Z"/>
                <w:moveFrom w:id="972" w:author="Lane, Stefanie" w:date="2023-09-19T18:21:00Z"/>
                <w:b/>
                <w:bCs/>
              </w:rPr>
            </w:pPr>
          </w:p>
        </w:tc>
        <w:tc>
          <w:tcPr>
            <w:tcW w:w="700" w:type="dxa"/>
            <w:tcBorders>
              <w:top w:val="nil"/>
              <w:left w:val="nil"/>
              <w:bottom w:val="nil"/>
              <w:right w:val="nil"/>
            </w:tcBorders>
            <w:shd w:val="clear" w:color="auto" w:fill="auto"/>
            <w:noWrap/>
            <w:vAlign w:val="bottom"/>
            <w:hideMark/>
          </w:tcPr>
          <w:p w14:paraId="5A5C8DF5" w14:textId="70E1ACE8" w:rsidR="00A12125" w:rsidRPr="00A12125" w:rsidDel="00386A2F" w:rsidRDefault="00A12125" w:rsidP="00A12125">
            <w:pPr>
              <w:rPr>
                <w:del w:id="973" w:author="Lane, Stefanie" w:date="2023-09-25T14:37:00Z"/>
                <w:moveFrom w:id="974" w:author="Lane, Stefanie" w:date="2023-09-19T18:21:00Z"/>
              </w:rPr>
            </w:pPr>
          </w:p>
        </w:tc>
        <w:tc>
          <w:tcPr>
            <w:tcW w:w="300" w:type="dxa"/>
            <w:tcBorders>
              <w:top w:val="nil"/>
              <w:left w:val="nil"/>
              <w:bottom w:val="nil"/>
              <w:right w:val="nil"/>
            </w:tcBorders>
            <w:shd w:val="clear" w:color="auto" w:fill="auto"/>
            <w:noWrap/>
            <w:vAlign w:val="bottom"/>
            <w:hideMark/>
          </w:tcPr>
          <w:p w14:paraId="2BBEDAEE" w14:textId="1CB32549" w:rsidR="00A12125" w:rsidRPr="00A12125" w:rsidDel="00386A2F" w:rsidRDefault="00A12125" w:rsidP="00A12125">
            <w:pPr>
              <w:rPr>
                <w:del w:id="975" w:author="Lane, Stefanie" w:date="2023-09-25T14:37:00Z"/>
                <w:moveFrom w:id="976" w:author="Lane, Stefanie" w:date="2023-09-19T18:21:00Z"/>
              </w:rPr>
            </w:pPr>
          </w:p>
        </w:tc>
        <w:tc>
          <w:tcPr>
            <w:tcW w:w="800" w:type="dxa"/>
            <w:tcBorders>
              <w:top w:val="nil"/>
              <w:left w:val="nil"/>
              <w:bottom w:val="nil"/>
              <w:right w:val="nil"/>
            </w:tcBorders>
            <w:shd w:val="clear" w:color="auto" w:fill="auto"/>
            <w:noWrap/>
            <w:vAlign w:val="bottom"/>
            <w:hideMark/>
          </w:tcPr>
          <w:p w14:paraId="53E197A7" w14:textId="1FAA35AB" w:rsidR="00A12125" w:rsidRPr="00A12125" w:rsidDel="00386A2F" w:rsidRDefault="00A12125" w:rsidP="00A12125">
            <w:pPr>
              <w:rPr>
                <w:del w:id="977" w:author="Lane, Stefanie" w:date="2023-09-25T14:37:00Z"/>
                <w:moveFrom w:id="978" w:author="Lane, Stefanie" w:date="2023-09-19T18:21:00Z"/>
              </w:rPr>
            </w:pPr>
          </w:p>
        </w:tc>
        <w:tc>
          <w:tcPr>
            <w:tcW w:w="800" w:type="dxa"/>
            <w:tcBorders>
              <w:top w:val="nil"/>
              <w:left w:val="nil"/>
              <w:bottom w:val="nil"/>
              <w:right w:val="nil"/>
            </w:tcBorders>
            <w:shd w:val="clear" w:color="auto" w:fill="auto"/>
            <w:noWrap/>
            <w:vAlign w:val="bottom"/>
            <w:hideMark/>
          </w:tcPr>
          <w:p w14:paraId="1083CE8B" w14:textId="5FD993EC" w:rsidR="00A12125" w:rsidRPr="00A12125" w:rsidDel="00386A2F" w:rsidRDefault="00A12125" w:rsidP="00A12125">
            <w:pPr>
              <w:rPr>
                <w:del w:id="979" w:author="Lane, Stefanie" w:date="2023-09-25T14:37:00Z"/>
                <w:moveFrom w:id="980" w:author="Lane, Stefanie" w:date="2023-09-19T18:21:00Z"/>
              </w:rPr>
            </w:pPr>
          </w:p>
        </w:tc>
        <w:tc>
          <w:tcPr>
            <w:tcW w:w="800" w:type="dxa"/>
            <w:tcBorders>
              <w:top w:val="nil"/>
              <w:left w:val="nil"/>
              <w:bottom w:val="nil"/>
              <w:right w:val="nil"/>
            </w:tcBorders>
            <w:shd w:val="clear" w:color="auto" w:fill="auto"/>
            <w:noWrap/>
            <w:vAlign w:val="bottom"/>
            <w:hideMark/>
          </w:tcPr>
          <w:p w14:paraId="2B975B0D" w14:textId="390CA46B" w:rsidR="00A12125" w:rsidRPr="00A12125" w:rsidDel="00386A2F" w:rsidRDefault="00A12125" w:rsidP="00A12125">
            <w:pPr>
              <w:rPr>
                <w:del w:id="981" w:author="Lane, Stefanie" w:date="2023-09-25T14:37:00Z"/>
                <w:moveFrom w:id="982" w:author="Lane, Stefanie" w:date="2023-09-19T18:21:00Z"/>
              </w:rPr>
            </w:pPr>
          </w:p>
        </w:tc>
      </w:tr>
      <w:tr w:rsidR="00A12125" w:rsidRPr="00A12125" w:rsidDel="00386A2F" w14:paraId="0C769584" w14:textId="33D78900" w:rsidTr="00405320">
        <w:trPr>
          <w:trHeight w:val="290"/>
          <w:jc w:val="center"/>
          <w:del w:id="983"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7D1B08A3" w14:textId="67B89C49" w:rsidR="00A12125" w:rsidRPr="00A12125" w:rsidDel="00386A2F" w:rsidRDefault="00A12125" w:rsidP="00A12125">
            <w:pPr>
              <w:rPr>
                <w:del w:id="984" w:author="Lane, Stefanie" w:date="2023-09-25T14:37:00Z"/>
                <w:moveFrom w:id="985" w:author="Lane, Stefanie" w:date="2023-09-19T18:21:00Z"/>
              </w:rPr>
            </w:pPr>
            <w:moveFrom w:id="986" w:author="Lane, Stefanie" w:date="2023-09-19T18:21:00Z">
              <w:del w:id="987"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1127618F" w14:textId="1C9119CD" w:rsidR="00A12125" w:rsidRPr="00A12125" w:rsidDel="00386A2F" w:rsidRDefault="00A12125" w:rsidP="00A12125">
            <w:pPr>
              <w:rPr>
                <w:del w:id="988" w:author="Lane, Stefanie" w:date="2023-09-25T14:37:00Z"/>
                <w:moveFrom w:id="989" w:author="Lane, Stefanie" w:date="2023-09-19T18:21:00Z"/>
              </w:rPr>
            </w:pPr>
            <w:moveFrom w:id="990" w:author="Lane, Stefanie" w:date="2023-09-19T18:21:00Z">
              <w:del w:id="991" w:author="Lane, Stefanie" w:date="2023-09-25T14:37:00Z">
                <w:r w:rsidRPr="00A12125" w:rsidDel="00386A2F">
                  <w:delText>19</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2ED666AB" w14:textId="202F3C78" w:rsidR="00A12125" w:rsidRPr="00A12125" w:rsidDel="00386A2F" w:rsidRDefault="00A12125" w:rsidP="00A12125">
            <w:pPr>
              <w:rPr>
                <w:del w:id="992" w:author="Lane, Stefanie" w:date="2023-09-25T14:37:00Z"/>
                <w:moveFrom w:id="993" w:author="Lane, Stefanie" w:date="2023-09-19T18:21:00Z"/>
              </w:rPr>
            </w:pPr>
            <w:moveFrom w:id="994" w:author="Lane, Stefanie" w:date="2023-09-19T18:21:00Z">
              <w:del w:id="995" w:author="Lane, Stefanie" w:date="2023-09-25T14:37:00Z">
                <w:r w:rsidRPr="00A12125" w:rsidDel="00386A2F">
                  <w:delText>30</w:delText>
                </w:r>
              </w:del>
            </w:moveFrom>
          </w:p>
        </w:tc>
        <w:tc>
          <w:tcPr>
            <w:tcW w:w="300" w:type="dxa"/>
            <w:tcBorders>
              <w:top w:val="nil"/>
              <w:left w:val="nil"/>
              <w:bottom w:val="nil"/>
              <w:right w:val="nil"/>
            </w:tcBorders>
            <w:shd w:val="clear" w:color="auto" w:fill="auto"/>
            <w:noWrap/>
            <w:vAlign w:val="bottom"/>
            <w:hideMark/>
          </w:tcPr>
          <w:p w14:paraId="722D7F0A" w14:textId="4F2F8B1B" w:rsidR="00A12125" w:rsidRPr="00A12125" w:rsidDel="00386A2F" w:rsidRDefault="00A12125" w:rsidP="00A12125">
            <w:pPr>
              <w:rPr>
                <w:del w:id="996" w:author="Lane, Stefanie" w:date="2023-09-25T14:37:00Z"/>
                <w:moveFrom w:id="997"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566FA96E" w14:textId="6B42FC9B" w:rsidR="00A12125" w:rsidRPr="00A12125" w:rsidDel="00386A2F" w:rsidRDefault="00A12125" w:rsidP="00A12125">
            <w:pPr>
              <w:rPr>
                <w:del w:id="998" w:author="Lane, Stefanie" w:date="2023-09-25T14:37:00Z"/>
                <w:moveFrom w:id="999" w:author="Lane, Stefanie" w:date="2023-09-19T18:21:00Z"/>
              </w:rPr>
            </w:pPr>
            <w:moveFrom w:id="1000" w:author="Lane, Stefanie" w:date="2023-09-19T18:21:00Z">
              <w:del w:id="1001" w:author="Lane, Stefanie" w:date="2023-09-25T14:37:00Z">
                <w:r w:rsidRPr="00A12125" w:rsidDel="00386A2F">
                  <w:delText>10.8</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14C3B21C" w14:textId="0652EF4F" w:rsidR="00A12125" w:rsidRPr="00A12125" w:rsidDel="00386A2F" w:rsidRDefault="00A12125" w:rsidP="00A12125">
            <w:pPr>
              <w:rPr>
                <w:del w:id="1002" w:author="Lane, Stefanie" w:date="2023-09-25T14:37:00Z"/>
                <w:moveFrom w:id="1003" w:author="Lane, Stefanie" w:date="2023-09-19T18:21:00Z"/>
              </w:rPr>
            </w:pPr>
            <w:moveFrom w:id="1004" w:author="Lane, Stefanie" w:date="2023-09-19T18:21:00Z">
              <w:del w:id="1005" w:author="Lane, Stefanie" w:date="2023-09-25T14:37:00Z">
                <w:r w:rsidRPr="00A12125" w:rsidDel="00386A2F">
                  <w:delText>3.6</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3294AB26" w14:textId="18BA0827" w:rsidR="00A12125" w:rsidRPr="00A12125" w:rsidDel="00386A2F" w:rsidRDefault="00A12125" w:rsidP="00A12125">
            <w:pPr>
              <w:rPr>
                <w:del w:id="1006" w:author="Lane, Stefanie" w:date="2023-09-25T14:37:00Z"/>
                <w:moveFrom w:id="1007" w:author="Lane, Stefanie" w:date="2023-09-19T18:21:00Z"/>
              </w:rPr>
            </w:pPr>
            <w:moveFrom w:id="1008" w:author="Lane, Stefanie" w:date="2023-09-19T18:21:00Z">
              <w:del w:id="1009" w:author="Lane, Stefanie" w:date="2023-09-25T14:37:00Z">
                <w:r w:rsidRPr="00A12125" w:rsidDel="00386A2F">
                  <w:delText>2.8</w:delText>
                </w:r>
              </w:del>
            </w:moveFrom>
          </w:p>
        </w:tc>
      </w:tr>
      <w:tr w:rsidR="00A12125" w:rsidRPr="00A12125" w:rsidDel="00386A2F" w14:paraId="5CAF2B34" w14:textId="2F67CB63" w:rsidTr="00405320">
        <w:trPr>
          <w:trHeight w:val="290"/>
          <w:jc w:val="center"/>
          <w:del w:id="1010" w:author="Lane, Stefanie" w:date="2023-09-25T14:37:00Z"/>
        </w:trPr>
        <w:tc>
          <w:tcPr>
            <w:tcW w:w="1080" w:type="dxa"/>
            <w:tcBorders>
              <w:top w:val="nil"/>
              <w:left w:val="nil"/>
              <w:bottom w:val="nil"/>
              <w:right w:val="nil"/>
            </w:tcBorders>
            <w:shd w:val="clear" w:color="auto" w:fill="auto"/>
            <w:noWrap/>
            <w:vAlign w:val="bottom"/>
            <w:hideMark/>
          </w:tcPr>
          <w:p w14:paraId="3C52B215" w14:textId="5FDE0D43" w:rsidR="00A12125" w:rsidRPr="00A12125" w:rsidDel="00386A2F" w:rsidRDefault="00A12125" w:rsidP="00A12125">
            <w:pPr>
              <w:rPr>
                <w:del w:id="1011" w:author="Lane, Stefanie" w:date="2023-09-25T14:37:00Z"/>
                <w:moveFrom w:id="1012" w:author="Lane, Stefanie" w:date="2023-09-19T18:21:00Z"/>
              </w:rPr>
            </w:pPr>
            <w:moveFrom w:id="1013" w:author="Lane, Stefanie" w:date="2023-09-19T18:21:00Z">
              <w:del w:id="1014"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4B86B442" w14:textId="42F69F4F" w:rsidR="00A12125" w:rsidRPr="00A12125" w:rsidDel="00386A2F" w:rsidRDefault="00A12125" w:rsidP="00A12125">
            <w:pPr>
              <w:rPr>
                <w:del w:id="1015" w:author="Lane, Stefanie" w:date="2023-09-25T14:37:00Z"/>
                <w:moveFrom w:id="1016" w:author="Lane, Stefanie" w:date="2023-09-19T18:21:00Z"/>
              </w:rPr>
            </w:pPr>
            <w:moveFrom w:id="1017" w:author="Lane, Stefanie" w:date="2023-09-19T18:21:00Z">
              <w:del w:id="1018" w:author="Lane, Stefanie" w:date="2023-09-25T14:37:00Z">
                <w:r w:rsidRPr="00A12125" w:rsidDel="00386A2F">
                  <w:delText>18</w:delText>
                </w:r>
              </w:del>
            </w:moveFrom>
          </w:p>
        </w:tc>
        <w:tc>
          <w:tcPr>
            <w:tcW w:w="700" w:type="dxa"/>
            <w:tcBorders>
              <w:top w:val="nil"/>
              <w:left w:val="nil"/>
              <w:bottom w:val="nil"/>
              <w:right w:val="nil"/>
            </w:tcBorders>
            <w:shd w:val="clear" w:color="auto" w:fill="auto"/>
            <w:noWrap/>
            <w:vAlign w:val="bottom"/>
            <w:hideMark/>
          </w:tcPr>
          <w:p w14:paraId="09BE1FA5" w14:textId="673EEFC8" w:rsidR="00A12125" w:rsidRPr="00A12125" w:rsidDel="00386A2F" w:rsidRDefault="00A12125" w:rsidP="00A12125">
            <w:pPr>
              <w:rPr>
                <w:del w:id="1019" w:author="Lane, Stefanie" w:date="2023-09-25T14:37:00Z"/>
                <w:moveFrom w:id="1020" w:author="Lane, Stefanie" w:date="2023-09-19T18:21:00Z"/>
              </w:rPr>
            </w:pPr>
            <w:moveFrom w:id="1021" w:author="Lane, Stefanie" w:date="2023-09-19T18:21:00Z">
              <w:del w:id="1022" w:author="Lane, Stefanie" w:date="2023-09-25T14:37:00Z">
                <w:r w:rsidRPr="00A12125" w:rsidDel="00386A2F">
                  <w:delText>36</w:delText>
                </w:r>
              </w:del>
            </w:moveFrom>
          </w:p>
        </w:tc>
        <w:tc>
          <w:tcPr>
            <w:tcW w:w="300" w:type="dxa"/>
            <w:tcBorders>
              <w:top w:val="nil"/>
              <w:left w:val="nil"/>
              <w:bottom w:val="nil"/>
              <w:right w:val="nil"/>
            </w:tcBorders>
            <w:shd w:val="clear" w:color="auto" w:fill="auto"/>
            <w:noWrap/>
            <w:vAlign w:val="bottom"/>
            <w:hideMark/>
          </w:tcPr>
          <w:p w14:paraId="5DD0C459" w14:textId="7481C6C3" w:rsidR="00A12125" w:rsidRPr="00A12125" w:rsidDel="00386A2F" w:rsidRDefault="00A12125" w:rsidP="00A12125">
            <w:pPr>
              <w:rPr>
                <w:del w:id="1023" w:author="Lane, Stefanie" w:date="2023-09-25T14:37:00Z"/>
                <w:moveFrom w:id="1024"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D096825" w14:textId="3DAEE832" w:rsidR="00A12125" w:rsidRPr="00A12125" w:rsidDel="00386A2F" w:rsidRDefault="00A12125" w:rsidP="00A12125">
            <w:pPr>
              <w:rPr>
                <w:del w:id="1025" w:author="Lane, Stefanie" w:date="2023-09-25T14:37:00Z"/>
                <w:moveFrom w:id="1026" w:author="Lane, Stefanie" w:date="2023-09-19T18:21:00Z"/>
              </w:rPr>
            </w:pPr>
            <w:moveFrom w:id="1027" w:author="Lane, Stefanie" w:date="2023-09-19T18:21:00Z">
              <w:del w:id="1028" w:author="Lane, Stefanie" w:date="2023-09-25T14:37:00Z">
                <w:r w:rsidRPr="00A12125" w:rsidDel="00386A2F">
                  <w:delText>11.5</w:delText>
                </w:r>
              </w:del>
            </w:moveFrom>
          </w:p>
        </w:tc>
        <w:tc>
          <w:tcPr>
            <w:tcW w:w="800" w:type="dxa"/>
            <w:tcBorders>
              <w:top w:val="nil"/>
              <w:left w:val="nil"/>
              <w:bottom w:val="single" w:sz="4" w:space="0" w:color="auto"/>
              <w:right w:val="nil"/>
            </w:tcBorders>
            <w:shd w:val="clear" w:color="auto" w:fill="auto"/>
            <w:noWrap/>
            <w:vAlign w:val="bottom"/>
            <w:hideMark/>
          </w:tcPr>
          <w:p w14:paraId="5CED16CD" w14:textId="1AA4E000" w:rsidR="00A12125" w:rsidRPr="00A12125" w:rsidDel="00386A2F" w:rsidRDefault="00A12125" w:rsidP="00A12125">
            <w:pPr>
              <w:rPr>
                <w:del w:id="1029" w:author="Lane, Stefanie" w:date="2023-09-25T14:37:00Z"/>
                <w:moveFrom w:id="1030" w:author="Lane, Stefanie" w:date="2023-09-19T18:21:00Z"/>
              </w:rPr>
            </w:pPr>
            <w:moveFrom w:id="1031" w:author="Lane, Stefanie" w:date="2023-09-19T18:21:00Z">
              <w:del w:id="1032" w:author="Lane, Stefanie" w:date="2023-09-25T14:37:00Z">
                <w:r w:rsidRPr="00A12125" w:rsidDel="00386A2F">
                  <w:delText>2.9</w:delText>
                </w:r>
              </w:del>
            </w:moveFrom>
          </w:p>
        </w:tc>
        <w:tc>
          <w:tcPr>
            <w:tcW w:w="800" w:type="dxa"/>
            <w:tcBorders>
              <w:top w:val="nil"/>
              <w:left w:val="nil"/>
              <w:bottom w:val="single" w:sz="4" w:space="0" w:color="auto"/>
              <w:right w:val="nil"/>
            </w:tcBorders>
            <w:shd w:val="clear" w:color="auto" w:fill="auto"/>
            <w:noWrap/>
            <w:vAlign w:val="bottom"/>
            <w:hideMark/>
          </w:tcPr>
          <w:p w14:paraId="0E909BA1" w14:textId="173034D7" w:rsidR="00A12125" w:rsidRPr="00A12125" w:rsidDel="00386A2F" w:rsidRDefault="00A12125" w:rsidP="00A12125">
            <w:pPr>
              <w:rPr>
                <w:del w:id="1033" w:author="Lane, Stefanie" w:date="2023-09-25T14:37:00Z"/>
                <w:moveFrom w:id="1034" w:author="Lane, Stefanie" w:date="2023-09-19T18:21:00Z"/>
              </w:rPr>
            </w:pPr>
            <w:moveFrom w:id="1035" w:author="Lane, Stefanie" w:date="2023-09-19T18:21:00Z">
              <w:del w:id="1036" w:author="Lane, Stefanie" w:date="2023-09-25T14:37:00Z">
                <w:r w:rsidRPr="00A12125" w:rsidDel="00386A2F">
                  <w:delText>3.1</w:delText>
                </w:r>
              </w:del>
            </w:moveFrom>
          </w:p>
        </w:tc>
      </w:tr>
      <w:tr w:rsidR="00A12125" w:rsidRPr="00A12125" w:rsidDel="00386A2F" w14:paraId="0679E787" w14:textId="7C79661C" w:rsidTr="00405320">
        <w:trPr>
          <w:trHeight w:val="290"/>
          <w:jc w:val="center"/>
          <w:del w:id="1037"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4719612D" w14:textId="5C5B5FFC" w:rsidR="00A12125" w:rsidRPr="00A12125" w:rsidDel="00386A2F" w:rsidRDefault="00A12125" w:rsidP="00A12125">
            <w:pPr>
              <w:rPr>
                <w:del w:id="1038" w:author="Lane, Stefanie" w:date="2023-09-25T14:37:00Z"/>
                <w:moveFrom w:id="1039" w:author="Lane, Stefanie" w:date="2023-09-19T18:21:00Z"/>
              </w:rPr>
            </w:pPr>
            <w:moveFrom w:id="1040" w:author="Lane, Stefanie" w:date="2023-09-19T18:21:00Z">
              <w:del w:id="1041"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33B1DBC8" w14:textId="5A8A9DAD" w:rsidR="00A12125" w:rsidRPr="00A12125" w:rsidDel="00386A2F" w:rsidRDefault="00A12125" w:rsidP="00A12125">
            <w:pPr>
              <w:rPr>
                <w:del w:id="1042" w:author="Lane, Stefanie" w:date="2023-09-25T14:37:00Z"/>
                <w:moveFrom w:id="1043" w:author="Lane, Stefanie" w:date="2023-09-19T18:21:00Z"/>
              </w:rPr>
            </w:pPr>
            <w:moveFrom w:id="1044" w:author="Lane, Stefanie" w:date="2023-09-19T18:21:00Z">
              <w:del w:id="1045" w:author="Lane, Stefanie" w:date="2023-09-25T14:37:00Z">
                <w:r w:rsidRPr="00A12125" w:rsidDel="00386A2F">
                  <w:delText>28</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494958BA" w14:textId="4D7E5525" w:rsidR="00A12125" w:rsidRPr="00A12125" w:rsidDel="00386A2F" w:rsidRDefault="00A12125" w:rsidP="00A12125">
            <w:pPr>
              <w:rPr>
                <w:del w:id="1046" w:author="Lane, Stefanie" w:date="2023-09-25T14:37:00Z"/>
                <w:moveFrom w:id="1047" w:author="Lane, Stefanie" w:date="2023-09-19T18:21:00Z"/>
              </w:rPr>
            </w:pPr>
            <w:moveFrom w:id="1048" w:author="Lane, Stefanie" w:date="2023-09-19T18:21:00Z">
              <w:del w:id="1049" w:author="Lane, Stefanie" w:date="2023-09-25T14:37:00Z">
                <w:r w:rsidRPr="00A12125" w:rsidDel="00386A2F">
                  <w:delText>34</w:delText>
                </w:r>
              </w:del>
            </w:moveFrom>
          </w:p>
        </w:tc>
        <w:tc>
          <w:tcPr>
            <w:tcW w:w="300" w:type="dxa"/>
            <w:tcBorders>
              <w:top w:val="nil"/>
              <w:left w:val="nil"/>
              <w:bottom w:val="nil"/>
              <w:right w:val="nil"/>
            </w:tcBorders>
            <w:shd w:val="clear" w:color="auto" w:fill="auto"/>
            <w:noWrap/>
            <w:vAlign w:val="bottom"/>
            <w:hideMark/>
          </w:tcPr>
          <w:p w14:paraId="1DDDC5F1" w14:textId="02955BF0" w:rsidR="00A12125" w:rsidRPr="00A12125" w:rsidDel="00386A2F" w:rsidRDefault="00A12125" w:rsidP="00A12125">
            <w:pPr>
              <w:rPr>
                <w:del w:id="1050" w:author="Lane, Stefanie" w:date="2023-09-25T14:37:00Z"/>
                <w:moveFrom w:id="1051"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5FFF7761" w14:textId="67216DCF" w:rsidR="00A12125" w:rsidRPr="00A12125" w:rsidDel="00386A2F" w:rsidRDefault="00A12125" w:rsidP="00A12125">
            <w:pPr>
              <w:rPr>
                <w:del w:id="1052" w:author="Lane, Stefanie" w:date="2023-09-25T14:37:00Z"/>
                <w:moveFrom w:id="1053" w:author="Lane, Stefanie" w:date="2023-09-19T18:21:00Z"/>
              </w:rPr>
            </w:pPr>
            <w:moveFrom w:id="1054" w:author="Lane, Stefanie" w:date="2023-09-19T18:21:00Z">
              <w:del w:id="1055" w:author="Lane, Stefanie" w:date="2023-09-25T14:37:00Z">
                <w:r w:rsidRPr="00A12125" w:rsidDel="00386A2F">
                  <w:delText>10.5</w:delText>
                </w:r>
              </w:del>
            </w:moveFrom>
          </w:p>
        </w:tc>
        <w:tc>
          <w:tcPr>
            <w:tcW w:w="800" w:type="dxa"/>
            <w:tcBorders>
              <w:top w:val="nil"/>
              <w:left w:val="nil"/>
              <w:bottom w:val="single" w:sz="4" w:space="0" w:color="auto"/>
              <w:right w:val="nil"/>
            </w:tcBorders>
            <w:shd w:val="clear" w:color="auto" w:fill="auto"/>
            <w:noWrap/>
            <w:vAlign w:val="bottom"/>
            <w:hideMark/>
          </w:tcPr>
          <w:p w14:paraId="6693B35B" w14:textId="777F416A" w:rsidR="00A12125" w:rsidRPr="00A12125" w:rsidDel="00386A2F" w:rsidRDefault="00A12125" w:rsidP="00A12125">
            <w:pPr>
              <w:rPr>
                <w:del w:id="1056" w:author="Lane, Stefanie" w:date="2023-09-25T14:37:00Z"/>
                <w:moveFrom w:id="1057" w:author="Lane, Stefanie" w:date="2023-09-19T18:21:00Z"/>
              </w:rPr>
            </w:pPr>
            <w:moveFrom w:id="1058" w:author="Lane, Stefanie" w:date="2023-09-19T18:21:00Z">
              <w:del w:id="1059" w:author="Lane, Stefanie" w:date="2023-09-25T14:37:00Z">
                <w:r w:rsidRPr="00A12125" w:rsidDel="00386A2F">
                  <w:delText>1.9</w:delText>
                </w:r>
              </w:del>
            </w:moveFrom>
          </w:p>
        </w:tc>
        <w:tc>
          <w:tcPr>
            <w:tcW w:w="800" w:type="dxa"/>
            <w:tcBorders>
              <w:top w:val="nil"/>
              <w:left w:val="nil"/>
              <w:bottom w:val="single" w:sz="4" w:space="0" w:color="auto"/>
              <w:right w:val="nil"/>
            </w:tcBorders>
            <w:shd w:val="clear" w:color="auto" w:fill="auto"/>
            <w:noWrap/>
            <w:vAlign w:val="bottom"/>
            <w:hideMark/>
          </w:tcPr>
          <w:p w14:paraId="4B549235" w14:textId="7FDA804F" w:rsidR="00A12125" w:rsidRPr="00A12125" w:rsidDel="00386A2F" w:rsidRDefault="00A12125" w:rsidP="00A12125">
            <w:pPr>
              <w:rPr>
                <w:del w:id="1060" w:author="Lane, Stefanie" w:date="2023-09-25T14:37:00Z"/>
                <w:moveFrom w:id="1061" w:author="Lane, Stefanie" w:date="2023-09-19T18:21:00Z"/>
              </w:rPr>
            </w:pPr>
            <w:moveFrom w:id="1062" w:author="Lane, Stefanie" w:date="2023-09-19T18:21:00Z">
              <w:del w:id="1063" w:author="Lane, Stefanie" w:date="2023-09-25T14:37:00Z">
                <w:r w:rsidRPr="00A12125" w:rsidDel="00386A2F">
                  <w:delText>3.3</w:delText>
                </w:r>
              </w:del>
            </w:moveFrom>
          </w:p>
        </w:tc>
      </w:tr>
      <w:tr w:rsidR="00A12125" w:rsidRPr="00A12125" w:rsidDel="00386A2F" w14:paraId="3312DAC9" w14:textId="3A68A59A" w:rsidTr="00405320">
        <w:trPr>
          <w:trHeight w:val="200"/>
          <w:jc w:val="center"/>
          <w:del w:id="1064" w:author="Lane, Stefanie" w:date="2023-09-25T14:37:00Z"/>
        </w:trPr>
        <w:tc>
          <w:tcPr>
            <w:tcW w:w="1080" w:type="dxa"/>
            <w:tcBorders>
              <w:top w:val="nil"/>
              <w:left w:val="nil"/>
              <w:bottom w:val="nil"/>
              <w:right w:val="nil"/>
            </w:tcBorders>
            <w:shd w:val="clear" w:color="auto" w:fill="auto"/>
            <w:noWrap/>
            <w:vAlign w:val="bottom"/>
            <w:hideMark/>
          </w:tcPr>
          <w:p w14:paraId="0DB3EB94" w14:textId="584F337C" w:rsidR="00A12125" w:rsidRPr="00A12125" w:rsidDel="00386A2F" w:rsidRDefault="00A12125" w:rsidP="00A12125">
            <w:pPr>
              <w:rPr>
                <w:del w:id="1065" w:author="Lane, Stefanie" w:date="2023-09-25T14:37:00Z"/>
                <w:moveFrom w:id="1066" w:author="Lane, Stefanie" w:date="2023-09-19T18:21:00Z"/>
              </w:rPr>
            </w:pPr>
          </w:p>
        </w:tc>
        <w:tc>
          <w:tcPr>
            <w:tcW w:w="840" w:type="dxa"/>
            <w:tcBorders>
              <w:top w:val="nil"/>
              <w:left w:val="nil"/>
              <w:bottom w:val="nil"/>
              <w:right w:val="nil"/>
            </w:tcBorders>
            <w:shd w:val="clear" w:color="auto" w:fill="auto"/>
            <w:noWrap/>
            <w:vAlign w:val="bottom"/>
            <w:hideMark/>
          </w:tcPr>
          <w:p w14:paraId="4A6155D2" w14:textId="71770ADD" w:rsidR="00A12125" w:rsidRPr="00A12125" w:rsidDel="00386A2F" w:rsidRDefault="00A12125" w:rsidP="00A12125">
            <w:pPr>
              <w:rPr>
                <w:del w:id="1067" w:author="Lane, Stefanie" w:date="2023-09-25T14:37:00Z"/>
                <w:moveFrom w:id="1068" w:author="Lane, Stefanie" w:date="2023-09-19T18:21:00Z"/>
              </w:rPr>
            </w:pPr>
          </w:p>
        </w:tc>
        <w:tc>
          <w:tcPr>
            <w:tcW w:w="700" w:type="dxa"/>
            <w:tcBorders>
              <w:top w:val="nil"/>
              <w:left w:val="nil"/>
              <w:bottom w:val="nil"/>
              <w:right w:val="nil"/>
            </w:tcBorders>
            <w:shd w:val="clear" w:color="auto" w:fill="auto"/>
            <w:noWrap/>
            <w:vAlign w:val="bottom"/>
            <w:hideMark/>
          </w:tcPr>
          <w:p w14:paraId="132636F4" w14:textId="7EE8B2EC" w:rsidR="00A12125" w:rsidRPr="00A12125" w:rsidDel="00386A2F" w:rsidRDefault="00A12125" w:rsidP="00A12125">
            <w:pPr>
              <w:rPr>
                <w:del w:id="1069" w:author="Lane, Stefanie" w:date="2023-09-25T14:37:00Z"/>
                <w:moveFrom w:id="1070" w:author="Lane, Stefanie" w:date="2023-09-19T18:21:00Z"/>
              </w:rPr>
            </w:pPr>
          </w:p>
        </w:tc>
        <w:tc>
          <w:tcPr>
            <w:tcW w:w="300" w:type="dxa"/>
            <w:tcBorders>
              <w:top w:val="nil"/>
              <w:left w:val="nil"/>
              <w:bottom w:val="nil"/>
              <w:right w:val="nil"/>
            </w:tcBorders>
            <w:shd w:val="clear" w:color="auto" w:fill="auto"/>
            <w:noWrap/>
            <w:vAlign w:val="bottom"/>
            <w:hideMark/>
          </w:tcPr>
          <w:p w14:paraId="3C16E411" w14:textId="402504A4" w:rsidR="00A12125" w:rsidRPr="00A12125" w:rsidDel="00386A2F" w:rsidRDefault="00A12125" w:rsidP="00A12125">
            <w:pPr>
              <w:rPr>
                <w:del w:id="1071" w:author="Lane, Stefanie" w:date="2023-09-25T14:37:00Z"/>
                <w:moveFrom w:id="1072" w:author="Lane, Stefanie" w:date="2023-09-19T18:21:00Z"/>
              </w:rPr>
            </w:pPr>
          </w:p>
        </w:tc>
        <w:tc>
          <w:tcPr>
            <w:tcW w:w="800" w:type="dxa"/>
            <w:tcBorders>
              <w:top w:val="nil"/>
              <w:left w:val="nil"/>
              <w:bottom w:val="nil"/>
              <w:right w:val="nil"/>
            </w:tcBorders>
            <w:shd w:val="clear" w:color="auto" w:fill="auto"/>
            <w:noWrap/>
            <w:vAlign w:val="bottom"/>
            <w:hideMark/>
          </w:tcPr>
          <w:p w14:paraId="55382735" w14:textId="672FD99F" w:rsidR="00A12125" w:rsidRPr="00A12125" w:rsidDel="00386A2F" w:rsidRDefault="00A12125" w:rsidP="00A12125">
            <w:pPr>
              <w:rPr>
                <w:del w:id="1073" w:author="Lane, Stefanie" w:date="2023-09-25T14:37:00Z"/>
                <w:moveFrom w:id="1074" w:author="Lane, Stefanie" w:date="2023-09-19T18:21:00Z"/>
              </w:rPr>
            </w:pPr>
          </w:p>
        </w:tc>
        <w:tc>
          <w:tcPr>
            <w:tcW w:w="800" w:type="dxa"/>
            <w:tcBorders>
              <w:top w:val="nil"/>
              <w:left w:val="nil"/>
              <w:bottom w:val="nil"/>
              <w:right w:val="nil"/>
            </w:tcBorders>
            <w:shd w:val="clear" w:color="auto" w:fill="auto"/>
            <w:noWrap/>
            <w:vAlign w:val="bottom"/>
            <w:hideMark/>
          </w:tcPr>
          <w:p w14:paraId="6644FD95" w14:textId="31BCA4FE" w:rsidR="00A12125" w:rsidRPr="00A12125" w:rsidDel="00386A2F" w:rsidRDefault="00A12125" w:rsidP="00A12125">
            <w:pPr>
              <w:rPr>
                <w:del w:id="1075" w:author="Lane, Stefanie" w:date="2023-09-25T14:37:00Z"/>
                <w:moveFrom w:id="1076" w:author="Lane, Stefanie" w:date="2023-09-19T18:21:00Z"/>
              </w:rPr>
            </w:pPr>
          </w:p>
        </w:tc>
        <w:tc>
          <w:tcPr>
            <w:tcW w:w="800" w:type="dxa"/>
            <w:tcBorders>
              <w:top w:val="nil"/>
              <w:left w:val="nil"/>
              <w:bottom w:val="nil"/>
              <w:right w:val="nil"/>
            </w:tcBorders>
            <w:shd w:val="clear" w:color="auto" w:fill="auto"/>
            <w:noWrap/>
            <w:vAlign w:val="bottom"/>
            <w:hideMark/>
          </w:tcPr>
          <w:p w14:paraId="7FC13B74" w14:textId="2D128442" w:rsidR="00A12125" w:rsidRPr="00A12125" w:rsidDel="00386A2F" w:rsidRDefault="00A12125" w:rsidP="00A12125">
            <w:pPr>
              <w:rPr>
                <w:del w:id="1077" w:author="Lane, Stefanie" w:date="2023-09-25T14:37:00Z"/>
                <w:moveFrom w:id="1078" w:author="Lane, Stefanie" w:date="2023-09-19T18:21:00Z"/>
              </w:rPr>
            </w:pPr>
          </w:p>
        </w:tc>
      </w:tr>
      <w:tr w:rsidR="00A12125" w:rsidRPr="00A12125" w:rsidDel="00386A2F" w14:paraId="25E37438" w14:textId="14EB1E2F" w:rsidTr="00405320">
        <w:trPr>
          <w:trHeight w:val="290"/>
          <w:jc w:val="center"/>
          <w:del w:id="1079" w:author="Lane, Stefanie" w:date="2023-09-25T14:37:00Z"/>
        </w:trPr>
        <w:tc>
          <w:tcPr>
            <w:tcW w:w="1080" w:type="dxa"/>
            <w:tcBorders>
              <w:top w:val="nil"/>
              <w:left w:val="nil"/>
              <w:bottom w:val="nil"/>
              <w:right w:val="nil"/>
            </w:tcBorders>
            <w:shd w:val="clear" w:color="auto" w:fill="auto"/>
            <w:noWrap/>
            <w:vAlign w:val="bottom"/>
            <w:hideMark/>
          </w:tcPr>
          <w:p w14:paraId="75601E6B" w14:textId="06690ACC" w:rsidR="00A12125" w:rsidRPr="00A12125" w:rsidDel="00386A2F" w:rsidRDefault="00A12125" w:rsidP="00A12125">
            <w:pPr>
              <w:rPr>
                <w:del w:id="1080" w:author="Lane, Stefanie" w:date="2023-09-25T14:37:00Z"/>
                <w:moveFrom w:id="1081" w:author="Lane, Stefanie" w:date="2023-09-19T18:21:00Z"/>
                <w:b/>
                <w:bCs/>
              </w:rPr>
            </w:pPr>
            <w:moveFrom w:id="1082" w:author="Lane, Stefanie" w:date="2023-09-19T18:21:00Z">
              <w:del w:id="1083" w:author="Lane, Stefanie" w:date="2023-09-25T14:37:00Z">
                <w:r w:rsidRPr="00A12125" w:rsidDel="00386A2F">
                  <w:rPr>
                    <w:b/>
                    <w:bCs/>
                  </w:rPr>
                  <w:delText>Total</w:delText>
                </w:r>
              </w:del>
            </w:moveFrom>
          </w:p>
        </w:tc>
        <w:tc>
          <w:tcPr>
            <w:tcW w:w="840" w:type="dxa"/>
            <w:tcBorders>
              <w:top w:val="nil"/>
              <w:left w:val="nil"/>
              <w:bottom w:val="nil"/>
              <w:right w:val="nil"/>
            </w:tcBorders>
            <w:shd w:val="clear" w:color="auto" w:fill="auto"/>
            <w:noWrap/>
            <w:vAlign w:val="bottom"/>
            <w:hideMark/>
          </w:tcPr>
          <w:p w14:paraId="037BE111" w14:textId="06CFEBA3" w:rsidR="00A12125" w:rsidRPr="00A12125" w:rsidDel="00386A2F" w:rsidRDefault="00A12125" w:rsidP="00A12125">
            <w:pPr>
              <w:rPr>
                <w:del w:id="1084" w:author="Lane, Stefanie" w:date="2023-09-25T14:37:00Z"/>
                <w:moveFrom w:id="1085" w:author="Lane, Stefanie" w:date="2023-09-19T18:21:00Z"/>
                <w:b/>
                <w:bCs/>
              </w:rPr>
            </w:pPr>
          </w:p>
        </w:tc>
        <w:tc>
          <w:tcPr>
            <w:tcW w:w="700" w:type="dxa"/>
            <w:tcBorders>
              <w:top w:val="nil"/>
              <w:left w:val="nil"/>
              <w:bottom w:val="nil"/>
              <w:right w:val="nil"/>
            </w:tcBorders>
            <w:shd w:val="clear" w:color="auto" w:fill="auto"/>
            <w:noWrap/>
            <w:vAlign w:val="bottom"/>
            <w:hideMark/>
          </w:tcPr>
          <w:p w14:paraId="4275F5C2" w14:textId="718F702D" w:rsidR="00A12125" w:rsidRPr="00A12125" w:rsidDel="00386A2F" w:rsidRDefault="00A12125" w:rsidP="00A12125">
            <w:pPr>
              <w:rPr>
                <w:del w:id="1086" w:author="Lane, Stefanie" w:date="2023-09-25T14:37:00Z"/>
                <w:moveFrom w:id="1087" w:author="Lane, Stefanie" w:date="2023-09-19T18:21:00Z"/>
              </w:rPr>
            </w:pPr>
          </w:p>
        </w:tc>
        <w:tc>
          <w:tcPr>
            <w:tcW w:w="300" w:type="dxa"/>
            <w:tcBorders>
              <w:top w:val="nil"/>
              <w:left w:val="nil"/>
              <w:bottom w:val="nil"/>
              <w:right w:val="nil"/>
            </w:tcBorders>
            <w:shd w:val="clear" w:color="auto" w:fill="auto"/>
            <w:noWrap/>
            <w:vAlign w:val="bottom"/>
            <w:hideMark/>
          </w:tcPr>
          <w:p w14:paraId="4261F03D" w14:textId="26CF75BF" w:rsidR="00A12125" w:rsidRPr="00A12125" w:rsidDel="00386A2F" w:rsidRDefault="00A12125" w:rsidP="00A12125">
            <w:pPr>
              <w:rPr>
                <w:del w:id="1088" w:author="Lane, Stefanie" w:date="2023-09-25T14:37:00Z"/>
                <w:moveFrom w:id="1089" w:author="Lane, Stefanie" w:date="2023-09-19T18:21:00Z"/>
              </w:rPr>
            </w:pPr>
          </w:p>
        </w:tc>
        <w:tc>
          <w:tcPr>
            <w:tcW w:w="800" w:type="dxa"/>
            <w:tcBorders>
              <w:top w:val="nil"/>
              <w:left w:val="nil"/>
              <w:bottom w:val="nil"/>
              <w:right w:val="nil"/>
            </w:tcBorders>
            <w:shd w:val="clear" w:color="auto" w:fill="auto"/>
            <w:noWrap/>
            <w:vAlign w:val="bottom"/>
            <w:hideMark/>
          </w:tcPr>
          <w:p w14:paraId="424A290E" w14:textId="7FE4DC8D" w:rsidR="00A12125" w:rsidRPr="00A12125" w:rsidDel="00386A2F" w:rsidRDefault="00A12125" w:rsidP="00A12125">
            <w:pPr>
              <w:rPr>
                <w:del w:id="1090" w:author="Lane, Stefanie" w:date="2023-09-25T14:37:00Z"/>
                <w:moveFrom w:id="1091" w:author="Lane, Stefanie" w:date="2023-09-19T18:21:00Z"/>
              </w:rPr>
            </w:pPr>
          </w:p>
        </w:tc>
        <w:tc>
          <w:tcPr>
            <w:tcW w:w="800" w:type="dxa"/>
            <w:tcBorders>
              <w:top w:val="nil"/>
              <w:left w:val="nil"/>
              <w:bottom w:val="nil"/>
              <w:right w:val="nil"/>
            </w:tcBorders>
            <w:shd w:val="clear" w:color="auto" w:fill="auto"/>
            <w:noWrap/>
            <w:vAlign w:val="bottom"/>
            <w:hideMark/>
          </w:tcPr>
          <w:p w14:paraId="3215D035" w14:textId="09EE07F5" w:rsidR="00A12125" w:rsidRPr="00A12125" w:rsidDel="00386A2F" w:rsidRDefault="00A12125" w:rsidP="00A12125">
            <w:pPr>
              <w:rPr>
                <w:del w:id="1092" w:author="Lane, Stefanie" w:date="2023-09-25T14:37:00Z"/>
                <w:moveFrom w:id="1093" w:author="Lane, Stefanie" w:date="2023-09-19T18:21:00Z"/>
              </w:rPr>
            </w:pPr>
          </w:p>
        </w:tc>
        <w:tc>
          <w:tcPr>
            <w:tcW w:w="800" w:type="dxa"/>
            <w:tcBorders>
              <w:top w:val="nil"/>
              <w:left w:val="nil"/>
              <w:bottom w:val="nil"/>
              <w:right w:val="nil"/>
            </w:tcBorders>
            <w:shd w:val="clear" w:color="auto" w:fill="auto"/>
            <w:noWrap/>
            <w:vAlign w:val="bottom"/>
            <w:hideMark/>
          </w:tcPr>
          <w:p w14:paraId="09E15E18" w14:textId="0BB409DD" w:rsidR="00A12125" w:rsidRPr="00A12125" w:rsidDel="00386A2F" w:rsidRDefault="00A12125" w:rsidP="00A12125">
            <w:pPr>
              <w:rPr>
                <w:del w:id="1094" w:author="Lane, Stefanie" w:date="2023-09-25T14:37:00Z"/>
                <w:moveFrom w:id="1095" w:author="Lane, Stefanie" w:date="2023-09-19T18:21:00Z"/>
              </w:rPr>
            </w:pPr>
          </w:p>
        </w:tc>
      </w:tr>
      <w:tr w:rsidR="00A12125" w:rsidRPr="00A12125" w:rsidDel="00386A2F" w14:paraId="7D9E0268" w14:textId="03FE8984" w:rsidTr="00405320">
        <w:trPr>
          <w:trHeight w:val="290"/>
          <w:jc w:val="center"/>
          <w:del w:id="1096"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21EE5659" w14:textId="41EF5628" w:rsidR="00A12125" w:rsidRPr="00A12125" w:rsidDel="00386A2F" w:rsidRDefault="00A12125" w:rsidP="00A12125">
            <w:pPr>
              <w:rPr>
                <w:del w:id="1097" w:author="Lane, Stefanie" w:date="2023-09-25T14:37:00Z"/>
                <w:moveFrom w:id="1098" w:author="Lane, Stefanie" w:date="2023-09-19T18:21:00Z"/>
              </w:rPr>
            </w:pPr>
            <w:moveFrom w:id="1099" w:author="Lane, Stefanie" w:date="2023-09-19T18:21:00Z">
              <w:del w:id="1100" w:author="Lane, Stefanie" w:date="2023-09-25T14:37:00Z">
                <w:r w:rsidRPr="00A12125" w:rsidDel="00386A2F">
                  <w:delText>1979</w:delText>
                </w:r>
              </w:del>
            </w:moveFrom>
          </w:p>
        </w:tc>
        <w:tc>
          <w:tcPr>
            <w:tcW w:w="840" w:type="dxa"/>
            <w:tcBorders>
              <w:top w:val="single" w:sz="4" w:space="0" w:color="auto"/>
              <w:left w:val="nil"/>
              <w:bottom w:val="single" w:sz="4" w:space="0" w:color="auto"/>
              <w:right w:val="nil"/>
            </w:tcBorders>
            <w:shd w:val="clear" w:color="auto" w:fill="auto"/>
            <w:noWrap/>
            <w:vAlign w:val="bottom"/>
            <w:hideMark/>
          </w:tcPr>
          <w:p w14:paraId="4F734B2E" w14:textId="5C7DA26D" w:rsidR="00A12125" w:rsidRPr="00A12125" w:rsidDel="00386A2F" w:rsidRDefault="00A12125" w:rsidP="00A12125">
            <w:pPr>
              <w:rPr>
                <w:del w:id="1101" w:author="Lane, Stefanie" w:date="2023-09-25T14:37:00Z"/>
                <w:moveFrom w:id="1102" w:author="Lane, Stefanie" w:date="2023-09-19T18:21:00Z"/>
              </w:rPr>
            </w:pPr>
            <w:moveFrom w:id="1103" w:author="Lane, Stefanie" w:date="2023-09-19T18:21:00Z">
              <w:del w:id="1104" w:author="Lane, Stefanie" w:date="2023-09-25T14:37:00Z">
                <w:r w:rsidRPr="00A12125" w:rsidDel="00386A2F">
                  <w:delText>82</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1517FC0E" w14:textId="099C0095" w:rsidR="00A12125" w:rsidRPr="00A12125" w:rsidDel="00386A2F" w:rsidRDefault="00A12125" w:rsidP="00A12125">
            <w:pPr>
              <w:rPr>
                <w:del w:id="1105" w:author="Lane, Stefanie" w:date="2023-09-25T14:37:00Z"/>
                <w:moveFrom w:id="1106" w:author="Lane, Stefanie" w:date="2023-09-19T18:21:00Z"/>
              </w:rPr>
            </w:pPr>
            <w:moveFrom w:id="1107" w:author="Lane, Stefanie" w:date="2023-09-19T18:21:00Z">
              <w:del w:id="1108" w:author="Lane, Stefanie" w:date="2023-09-25T14:37:00Z">
                <w:r w:rsidRPr="00A12125" w:rsidDel="00386A2F">
                  <w:delText>48</w:delText>
                </w:r>
              </w:del>
            </w:moveFrom>
          </w:p>
        </w:tc>
        <w:tc>
          <w:tcPr>
            <w:tcW w:w="300" w:type="dxa"/>
            <w:tcBorders>
              <w:top w:val="nil"/>
              <w:left w:val="nil"/>
              <w:bottom w:val="nil"/>
              <w:right w:val="nil"/>
            </w:tcBorders>
            <w:shd w:val="clear" w:color="auto" w:fill="auto"/>
            <w:noWrap/>
            <w:vAlign w:val="bottom"/>
            <w:hideMark/>
          </w:tcPr>
          <w:p w14:paraId="542D5E7B" w14:textId="40CF17CA" w:rsidR="00A12125" w:rsidRPr="00A12125" w:rsidDel="00386A2F" w:rsidRDefault="00A12125" w:rsidP="00A12125">
            <w:pPr>
              <w:rPr>
                <w:del w:id="1109" w:author="Lane, Stefanie" w:date="2023-09-25T14:37:00Z"/>
                <w:moveFrom w:id="1110"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6B8E73C4" w14:textId="500D4CF5" w:rsidR="00A12125" w:rsidRPr="00A12125" w:rsidDel="00386A2F" w:rsidRDefault="00A12125" w:rsidP="00A12125">
            <w:pPr>
              <w:rPr>
                <w:del w:id="1111" w:author="Lane, Stefanie" w:date="2023-09-25T14:37:00Z"/>
                <w:moveFrom w:id="1112" w:author="Lane, Stefanie" w:date="2023-09-19T18:21:00Z"/>
              </w:rPr>
            </w:pPr>
            <w:moveFrom w:id="1113" w:author="Lane, Stefanie" w:date="2023-09-19T18:21:00Z">
              <w:del w:id="1114" w:author="Lane, Stefanie" w:date="2023-09-25T14:37:00Z">
                <w:r w:rsidRPr="00A12125" w:rsidDel="00386A2F">
                  <w:delText>10.0</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52FC134C" w14:textId="35FE98F2" w:rsidR="00A12125" w:rsidRPr="00A12125" w:rsidDel="00386A2F" w:rsidRDefault="00A12125" w:rsidP="00A12125">
            <w:pPr>
              <w:rPr>
                <w:del w:id="1115" w:author="Lane, Stefanie" w:date="2023-09-25T14:37:00Z"/>
                <w:moveFrom w:id="1116" w:author="Lane, Stefanie" w:date="2023-09-19T18:21:00Z"/>
              </w:rPr>
            </w:pPr>
            <w:moveFrom w:id="1117" w:author="Lane, Stefanie" w:date="2023-09-19T18:21:00Z">
              <w:del w:id="1118" w:author="Lane, Stefanie" w:date="2023-09-25T14:37:00Z">
                <w:r w:rsidRPr="00A12125" w:rsidDel="00386A2F">
                  <w:delText>3.4</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2B7D366F" w14:textId="0741D7C0" w:rsidR="00A12125" w:rsidRPr="00A12125" w:rsidDel="00386A2F" w:rsidRDefault="00A12125" w:rsidP="00A12125">
            <w:pPr>
              <w:rPr>
                <w:del w:id="1119" w:author="Lane, Stefanie" w:date="2023-09-25T14:37:00Z"/>
                <w:moveFrom w:id="1120" w:author="Lane, Stefanie" w:date="2023-09-19T18:21:00Z"/>
              </w:rPr>
            </w:pPr>
            <w:moveFrom w:id="1121" w:author="Lane, Stefanie" w:date="2023-09-19T18:21:00Z">
              <w:del w:id="1122" w:author="Lane, Stefanie" w:date="2023-09-25T14:37:00Z">
                <w:r w:rsidRPr="00A12125" w:rsidDel="00386A2F">
                  <w:delText>4.8</w:delText>
                </w:r>
              </w:del>
            </w:moveFrom>
          </w:p>
        </w:tc>
      </w:tr>
      <w:tr w:rsidR="00A12125" w:rsidRPr="00A12125" w:rsidDel="00386A2F" w14:paraId="5332DB15" w14:textId="179A81EA" w:rsidTr="00405320">
        <w:trPr>
          <w:trHeight w:val="290"/>
          <w:jc w:val="center"/>
          <w:del w:id="1123" w:author="Lane, Stefanie" w:date="2023-09-25T14:37:00Z"/>
        </w:trPr>
        <w:tc>
          <w:tcPr>
            <w:tcW w:w="1080" w:type="dxa"/>
            <w:tcBorders>
              <w:top w:val="nil"/>
              <w:left w:val="nil"/>
              <w:bottom w:val="nil"/>
              <w:right w:val="nil"/>
            </w:tcBorders>
            <w:shd w:val="clear" w:color="auto" w:fill="auto"/>
            <w:noWrap/>
            <w:vAlign w:val="bottom"/>
            <w:hideMark/>
          </w:tcPr>
          <w:p w14:paraId="31CF57ED" w14:textId="0F88B65D" w:rsidR="00A12125" w:rsidRPr="00A12125" w:rsidDel="00386A2F" w:rsidRDefault="00A12125" w:rsidP="00A12125">
            <w:pPr>
              <w:rPr>
                <w:del w:id="1124" w:author="Lane, Stefanie" w:date="2023-09-25T14:37:00Z"/>
                <w:moveFrom w:id="1125" w:author="Lane, Stefanie" w:date="2023-09-19T18:21:00Z"/>
              </w:rPr>
            </w:pPr>
            <w:moveFrom w:id="1126" w:author="Lane, Stefanie" w:date="2023-09-19T18:21:00Z">
              <w:del w:id="1127" w:author="Lane, Stefanie" w:date="2023-09-25T14:37:00Z">
                <w:r w:rsidRPr="00A12125" w:rsidDel="00386A2F">
                  <w:delText>1999</w:delText>
                </w:r>
              </w:del>
            </w:moveFrom>
          </w:p>
        </w:tc>
        <w:tc>
          <w:tcPr>
            <w:tcW w:w="840" w:type="dxa"/>
            <w:tcBorders>
              <w:top w:val="nil"/>
              <w:left w:val="nil"/>
              <w:bottom w:val="single" w:sz="4" w:space="0" w:color="auto"/>
              <w:right w:val="nil"/>
            </w:tcBorders>
            <w:shd w:val="clear" w:color="auto" w:fill="auto"/>
            <w:noWrap/>
            <w:vAlign w:val="bottom"/>
            <w:hideMark/>
          </w:tcPr>
          <w:p w14:paraId="7A6CFA95" w14:textId="55515A7D" w:rsidR="00A12125" w:rsidRPr="00A12125" w:rsidDel="00386A2F" w:rsidRDefault="00A12125" w:rsidP="00A12125">
            <w:pPr>
              <w:rPr>
                <w:del w:id="1128" w:author="Lane, Stefanie" w:date="2023-09-25T14:37:00Z"/>
                <w:moveFrom w:id="1129" w:author="Lane, Stefanie" w:date="2023-09-19T18:21:00Z"/>
              </w:rPr>
            </w:pPr>
            <w:moveFrom w:id="1130" w:author="Lane, Stefanie" w:date="2023-09-19T18:21:00Z">
              <w:del w:id="1131" w:author="Lane, Stefanie" w:date="2023-09-25T14:37:00Z">
                <w:r w:rsidRPr="00A12125" w:rsidDel="00386A2F">
                  <w:delText>82</w:delText>
                </w:r>
              </w:del>
            </w:moveFrom>
          </w:p>
        </w:tc>
        <w:tc>
          <w:tcPr>
            <w:tcW w:w="700" w:type="dxa"/>
            <w:tcBorders>
              <w:top w:val="nil"/>
              <w:left w:val="nil"/>
              <w:bottom w:val="nil"/>
              <w:right w:val="nil"/>
            </w:tcBorders>
            <w:shd w:val="clear" w:color="auto" w:fill="auto"/>
            <w:noWrap/>
            <w:vAlign w:val="bottom"/>
            <w:hideMark/>
          </w:tcPr>
          <w:p w14:paraId="41D61E04" w14:textId="5BA849C3" w:rsidR="00A12125" w:rsidRPr="00A12125" w:rsidDel="00386A2F" w:rsidRDefault="00A12125" w:rsidP="00A12125">
            <w:pPr>
              <w:rPr>
                <w:del w:id="1132" w:author="Lane, Stefanie" w:date="2023-09-25T14:37:00Z"/>
                <w:moveFrom w:id="1133" w:author="Lane, Stefanie" w:date="2023-09-19T18:21:00Z"/>
              </w:rPr>
            </w:pPr>
            <w:moveFrom w:id="1134" w:author="Lane, Stefanie" w:date="2023-09-19T18:21:00Z">
              <w:del w:id="1135" w:author="Lane, Stefanie" w:date="2023-09-25T14:37:00Z">
                <w:r w:rsidRPr="00A12125" w:rsidDel="00386A2F">
                  <w:delText>45</w:delText>
                </w:r>
              </w:del>
            </w:moveFrom>
          </w:p>
        </w:tc>
        <w:tc>
          <w:tcPr>
            <w:tcW w:w="300" w:type="dxa"/>
            <w:tcBorders>
              <w:top w:val="nil"/>
              <w:left w:val="nil"/>
              <w:bottom w:val="nil"/>
              <w:right w:val="nil"/>
            </w:tcBorders>
            <w:shd w:val="clear" w:color="auto" w:fill="auto"/>
            <w:noWrap/>
            <w:vAlign w:val="bottom"/>
            <w:hideMark/>
          </w:tcPr>
          <w:p w14:paraId="4E4A4AE8" w14:textId="6222967A" w:rsidR="00A12125" w:rsidRPr="00A12125" w:rsidDel="00386A2F" w:rsidRDefault="00A12125" w:rsidP="00A12125">
            <w:pPr>
              <w:rPr>
                <w:del w:id="1136" w:author="Lane, Stefanie" w:date="2023-09-25T14:37:00Z"/>
                <w:moveFrom w:id="1137" w:author="Lane, Stefanie" w:date="2023-09-19T18:21:00Z"/>
              </w:rPr>
            </w:pPr>
          </w:p>
        </w:tc>
        <w:tc>
          <w:tcPr>
            <w:tcW w:w="800" w:type="dxa"/>
            <w:tcBorders>
              <w:top w:val="nil"/>
              <w:left w:val="nil"/>
              <w:bottom w:val="nil"/>
              <w:right w:val="nil"/>
            </w:tcBorders>
            <w:shd w:val="clear" w:color="auto" w:fill="auto"/>
            <w:noWrap/>
            <w:vAlign w:val="bottom"/>
            <w:hideMark/>
          </w:tcPr>
          <w:p w14:paraId="13287CC0" w14:textId="19647C3E" w:rsidR="00A12125" w:rsidRPr="00A12125" w:rsidDel="00386A2F" w:rsidRDefault="00A12125" w:rsidP="00A12125">
            <w:pPr>
              <w:rPr>
                <w:del w:id="1138" w:author="Lane, Stefanie" w:date="2023-09-25T14:37:00Z"/>
                <w:moveFrom w:id="1139" w:author="Lane, Stefanie" w:date="2023-09-19T18:21:00Z"/>
              </w:rPr>
            </w:pPr>
            <w:moveFrom w:id="1140" w:author="Lane, Stefanie" w:date="2023-09-19T18:21:00Z">
              <w:del w:id="1141" w:author="Lane, Stefanie" w:date="2023-09-25T14:37:00Z">
                <w:r w:rsidRPr="00A12125" w:rsidDel="00386A2F">
                  <w:delText>9.6</w:delText>
                </w:r>
              </w:del>
            </w:moveFrom>
          </w:p>
        </w:tc>
        <w:tc>
          <w:tcPr>
            <w:tcW w:w="800" w:type="dxa"/>
            <w:tcBorders>
              <w:top w:val="nil"/>
              <w:left w:val="nil"/>
              <w:bottom w:val="nil"/>
              <w:right w:val="nil"/>
            </w:tcBorders>
            <w:shd w:val="clear" w:color="auto" w:fill="auto"/>
            <w:noWrap/>
            <w:vAlign w:val="bottom"/>
            <w:hideMark/>
          </w:tcPr>
          <w:p w14:paraId="13469CC2" w14:textId="5C4BAFD9" w:rsidR="00A12125" w:rsidRPr="00A12125" w:rsidDel="00386A2F" w:rsidRDefault="00A12125" w:rsidP="00A12125">
            <w:pPr>
              <w:rPr>
                <w:del w:id="1142" w:author="Lane, Stefanie" w:date="2023-09-25T14:37:00Z"/>
                <w:moveFrom w:id="1143" w:author="Lane, Stefanie" w:date="2023-09-19T18:21:00Z"/>
              </w:rPr>
            </w:pPr>
            <w:moveFrom w:id="1144" w:author="Lane, Stefanie" w:date="2023-09-19T18:21:00Z">
              <w:del w:id="1145" w:author="Lane, Stefanie" w:date="2023-09-25T14:37:00Z">
                <w:r w:rsidRPr="00A12125" w:rsidDel="00386A2F">
                  <w:delText>3.3</w:delText>
                </w:r>
              </w:del>
            </w:moveFrom>
          </w:p>
        </w:tc>
        <w:tc>
          <w:tcPr>
            <w:tcW w:w="800" w:type="dxa"/>
            <w:tcBorders>
              <w:top w:val="nil"/>
              <w:left w:val="nil"/>
              <w:bottom w:val="nil"/>
              <w:right w:val="nil"/>
            </w:tcBorders>
            <w:shd w:val="clear" w:color="auto" w:fill="auto"/>
            <w:noWrap/>
            <w:vAlign w:val="bottom"/>
            <w:hideMark/>
          </w:tcPr>
          <w:p w14:paraId="16F86B23" w14:textId="208B35C5" w:rsidR="00A12125" w:rsidRPr="00A12125" w:rsidDel="00386A2F" w:rsidRDefault="00A12125" w:rsidP="00A12125">
            <w:pPr>
              <w:rPr>
                <w:del w:id="1146" w:author="Lane, Stefanie" w:date="2023-09-25T14:37:00Z"/>
                <w:moveFrom w:id="1147" w:author="Lane, Stefanie" w:date="2023-09-19T18:21:00Z"/>
              </w:rPr>
            </w:pPr>
            <w:moveFrom w:id="1148" w:author="Lane, Stefanie" w:date="2023-09-19T18:21:00Z">
              <w:del w:id="1149" w:author="Lane, Stefanie" w:date="2023-09-25T14:37:00Z">
                <w:r w:rsidRPr="00A12125" w:rsidDel="00386A2F">
                  <w:delText>4.7</w:delText>
                </w:r>
              </w:del>
            </w:moveFrom>
          </w:p>
        </w:tc>
      </w:tr>
      <w:tr w:rsidR="00A12125" w:rsidRPr="00A12125" w:rsidDel="00386A2F" w14:paraId="5A71298E" w14:textId="5F60E9E7" w:rsidTr="00405320">
        <w:trPr>
          <w:trHeight w:val="290"/>
          <w:jc w:val="center"/>
          <w:del w:id="1150" w:author="Lane, Stefanie" w:date="2023-09-25T14:37:00Z"/>
        </w:trPr>
        <w:tc>
          <w:tcPr>
            <w:tcW w:w="1080" w:type="dxa"/>
            <w:tcBorders>
              <w:top w:val="single" w:sz="4" w:space="0" w:color="auto"/>
              <w:left w:val="nil"/>
              <w:bottom w:val="single" w:sz="4" w:space="0" w:color="auto"/>
              <w:right w:val="nil"/>
            </w:tcBorders>
            <w:shd w:val="clear" w:color="auto" w:fill="auto"/>
            <w:noWrap/>
            <w:vAlign w:val="bottom"/>
            <w:hideMark/>
          </w:tcPr>
          <w:p w14:paraId="610B8566" w14:textId="6A4EED07" w:rsidR="00A12125" w:rsidRPr="00A12125" w:rsidDel="00386A2F" w:rsidRDefault="00A12125" w:rsidP="00A12125">
            <w:pPr>
              <w:rPr>
                <w:del w:id="1151" w:author="Lane, Stefanie" w:date="2023-09-25T14:37:00Z"/>
                <w:moveFrom w:id="1152" w:author="Lane, Stefanie" w:date="2023-09-19T18:21:00Z"/>
              </w:rPr>
            </w:pPr>
            <w:moveFrom w:id="1153" w:author="Lane, Stefanie" w:date="2023-09-19T18:21:00Z">
              <w:del w:id="1154" w:author="Lane, Stefanie" w:date="2023-09-25T14:37:00Z">
                <w:r w:rsidRPr="00A12125" w:rsidDel="00386A2F">
                  <w:delText>2019</w:delText>
                </w:r>
              </w:del>
            </w:moveFrom>
          </w:p>
        </w:tc>
        <w:tc>
          <w:tcPr>
            <w:tcW w:w="840" w:type="dxa"/>
            <w:tcBorders>
              <w:top w:val="nil"/>
              <w:left w:val="nil"/>
              <w:bottom w:val="single" w:sz="4" w:space="0" w:color="auto"/>
              <w:right w:val="nil"/>
            </w:tcBorders>
            <w:shd w:val="clear" w:color="auto" w:fill="auto"/>
            <w:noWrap/>
            <w:vAlign w:val="bottom"/>
            <w:hideMark/>
          </w:tcPr>
          <w:p w14:paraId="120992EB" w14:textId="1364B46D" w:rsidR="00A12125" w:rsidRPr="00A12125" w:rsidDel="00386A2F" w:rsidRDefault="00A12125" w:rsidP="00A12125">
            <w:pPr>
              <w:rPr>
                <w:del w:id="1155" w:author="Lane, Stefanie" w:date="2023-09-25T14:37:00Z"/>
                <w:moveFrom w:id="1156" w:author="Lane, Stefanie" w:date="2023-09-19T18:21:00Z"/>
              </w:rPr>
            </w:pPr>
            <w:moveFrom w:id="1157" w:author="Lane, Stefanie" w:date="2023-09-19T18:21:00Z">
              <w:del w:id="1158" w:author="Lane, Stefanie" w:date="2023-09-25T14:37:00Z">
                <w:r w:rsidRPr="00A12125" w:rsidDel="00386A2F">
                  <w:delText>74</w:delText>
                </w:r>
              </w:del>
            </w:moveFrom>
          </w:p>
        </w:tc>
        <w:tc>
          <w:tcPr>
            <w:tcW w:w="700" w:type="dxa"/>
            <w:tcBorders>
              <w:top w:val="single" w:sz="4" w:space="0" w:color="auto"/>
              <w:left w:val="nil"/>
              <w:bottom w:val="single" w:sz="4" w:space="0" w:color="auto"/>
              <w:right w:val="nil"/>
            </w:tcBorders>
            <w:shd w:val="clear" w:color="auto" w:fill="auto"/>
            <w:noWrap/>
            <w:vAlign w:val="bottom"/>
            <w:hideMark/>
          </w:tcPr>
          <w:p w14:paraId="1455F453" w14:textId="244BB38A" w:rsidR="00A12125" w:rsidRPr="00A12125" w:rsidDel="00386A2F" w:rsidRDefault="00A12125" w:rsidP="00A12125">
            <w:pPr>
              <w:rPr>
                <w:del w:id="1159" w:author="Lane, Stefanie" w:date="2023-09-25T14:37:00Z"/>
                <w:moveFrom w:id="1160" w:author="Lane, Stefanie" w:date="2023-09-19T18:21:00Z"/>
              </w:rPr>
            </w:pPr>
            <w:moveFrom w:id="1161" w:author="Lane, Stefanie" w:date="2023-09-19T18:21:00Z">
              <w:del w:id="1162" w:author="Lane, Stefanie" w:date="2023-09-25T14:37:00Z">
                <w:r w:rsidRPr="00A12125" w:rsidDel="00386A2F">
                  <w:delText>44</w:delText>
                </w:r>
              </w:del>
            </w:moveFrom>
          </w:p>
        </w:tc>
        <w:tc>
          <w:tcPr>
            <w:tcW w:w="300" w:type="dxa"/>
            <w:tcBorders>
              <w:top w:val="nil"/>
              <w:left w:val="nil"/>
              <w:bottom w:val="nil"/>
              <w:right w:val="nil"/>
            </w:tcBorders>
            <w:shd w:val="clear" w:color="auto" w:fill="auto"/>
            <w:noWrap/>
            <w:vAlign w:val="bottom"/>
            <w:hideMark/>
          </w:tcPr>
          <w:p w14:paraId="408ADB69" w14:textId="0733823D" w:rsidR="00A12125" w:rsidRPr="00A12125" w:rsidDel="00386A2F" w:rsidRDefault="00A12125" w:rsidP="00A12125">
            <w:pPr>
              <w:rPr>
                <w:del w:id="1163" w:author="Lane, Stefanie" w:date="2023-09-25T14:37:00Z"/>
                <w:moveFrom w:id="1164"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2A101B05" w14:textId="5BE251F7" w:rsidR="00A12125" w:rsidRPr="00A12125" w:rsidDel="00386A2F" w:rsidRDefault="00A12125" w:rsidP="00A12125">
            <w:pPr>
              <w:rPr>
                <w:del w:id="1165" w:author="Lane, Stefanie" w:date="2023-09-25T14:37:00Z"/>
                <w:moveFrom w:id="1166" w:author="Lane, Stefanie" w:date="2023-09-19T18:21:00Z"/>
              </w:rPr>
            </w:pPr>
            <w:moveFrom w:id="1167" w:author="Lane, Stefanie" w:date="2023-09-19T18:21:00Z">
              <w:del w:id="1168" w:author="Lane, Stefanie" w:date="2023-09-25T14:37:00Z">
                <w:r w:rsidRPr="00A12125" w:rsidDel="00386A2F">
                  <w:delText>9.4</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46E95A6B" w14:textId="0CC33242" w:rsidR="00A12125" w:rsidRPr="00A12125" w:rsidDel="00386A2F" w:rsidRDefault="00A12125" w:rsidP="00A12125">
            <w:pPr>
              <w:rPr>
                <w:del w:id="1169" w:author="Lane, Stefanie" w:date="2023-09-25T14:37:00Z"/>
                <w:moveFrom w:id="1170" w:author="Lane, Stefanie" w:date="2023-09-19T18:21:00Z"/>
              </w:rPr>
            </w:pPr>
            <w:moveFrom w:id="1171" w:author="Lane, Stefanie" w:date="2023-09-19T18:21:00Z">
              <w:del w:id="1172" w:author="Lane, Stefanie" w:date="2023-09-25T14:37:00Z">
                <w:r w:rsidRPr="00A12125" w:rsidDel="00386A2F">
                  <w:delText>3.0</w:delText>
                </w:r>
              </w:del>
            </w:moveFrom>
          </w:p>
        </w:tc>
        <w:tc>
          <w:tcPr>
            <w:tcW w:w="800" w:type="dxa"/>
            <w:tcBorders>
              <w:top w:val="single" w:sz="4" w:space="0" w:color="auto"/>
              <w:left w:val="nil"/>
              <w:bottom w:val="single" w:sz="4" w:space="0" w:color="auto"/>
              <w:right w:val="nil"/>
            </w:tcBorders>
            <w:shd w:val="clear" w:color="auto" w:fill="auto"/>
            <w:noWrap/>
            <w:vAlign w:val="bottom"/>
            <w:hideMark/>
          </w:tcPr>
          <w:p w14:paraId="013E9F47" w14:textId="3B9BB44E" w:rsidR="00A12125" w:rsidRPr="00A12125" w:rsidDel="00386A2F" w:rsidRDefault="00A12125" w:rsidP="00A12125">
            <w:pPr>
              <w:rPr>
                <w:del w:id="1173" w:author="Lane, Stefanie" w:date="2023-09-25T14:37:00Z"/>
                <w:moveFrom w:id="1174" w:author="Lane, Stefanie" w:date="2023-09-19T18:21:00Z"/>
              </w:rPr>
            </w:pPr>
            <w:moveFrom w:id="1175" w:author="Lane, Stefanie" w:date="2023-09-19T18:21:00Z">
              <w:del w:id="1176" w:author="Lane, Stefanie" w:date="2023-09-25T14:37:00Z">
                <w:r w:rsidRPr="00A12125" w:rsidDel="00386A2F">
                  <w:delText>4.7</w:delText>
                </w:r>
              </w:del>
            </w:moveFrom>
          </w:p>
        </w:tc>
      </w:tr>
      <w:moveFromRangeEnd w:id="698"/>
    </w:tbl>
    <w:p w14:paraId="148443DA" w14:textId="604A1FD6" w:rsidR="001A5B3B" w:rsidDel="009A267A" w:rsidRDefault="001A5B3B">
      <w:pPr>
        <w:rPr>
          <w:del w:id="1177" w:author="Lane, Stefanie" w:date="2023-09-19T18:20:00Z"/>
          <w:iCs/>
          <w:color w:val="44546A" w:themeColor="text2"/>
          <w:sz w:val="18"/>
          <w:szCs w:val="18"/>
        </w:rPr>
      </w:pPr>
    </w:p>
    <w:p w14:paraId="3AFB14A1" w14:textId="763957DA" w:rsidR="00E73F06" w:rsidDel="00695C76" w:rsidRDefault="002B358C">
      <w:pPr>
        <w:rPr>
          <w:del w:id="1178" w:author="Lane, Stefanie" w:date="2023-09-19T18:30:00Z"/>
        </w:rPr>
      </w:pPr>
      <w:r>
        <w:rPr>
          <w:b/>
        </w:rPr>
        <w:t xml:space="preserve">Table </w:t>
      </w:r>
      <w:commentRangeStart w:id="1179"/>
      <w:del w:id="1180" w:author="Lane, Stefanie" w:date="2023-09-19T18:27:00Z">
        <w:r w:rsidDel="00564893">
          <w:rPr>
            <w:b/>
          </w:rPr>
          <w:delText>2</w:delText>
        </w:r>
      </w:del>
      <w:ins w:id="1181" w:author="Lane, Stefanie" w:date="2023-09-19T18:27:00Z">
        <w:r w:rsidR="00564893">
          <w:rPr>
            <w:b/>
          </w:rPr>
          <w:t>1</w:t>
        </w:r>
      </w:ins>
      <w:commentRangeEnd w:id="1179"/>
      <w:r w:rsidR="00E248BE">
        <w:rPr>
          <w:rStyle w:val="CommentReference"/>
        </w:rPr>
        <w:commentReference w:id="1179"/>
      </w:r>
      <w:r>
        <w:t xml:space="preserve"> </w:t>
      </w:r>
      <w:r w:rsidRPr="002B358C">
        <w:t xml:space="preserve">Species significantly driving cluster groups (Euclidean distance) include the same dominant species in each assemblage type (Sedge by </w:t>
      </w:r>
      <w:r w:rsidRPr="00137F24">
        <w:rPr>
          <w:i/>
          <w:iCs/>
        </w:rPr>
        <w:t>Carex lyngbyei</w:t>
      </w:r>
      <w:r w:rsidRPr="002B358C">
        <w:t xml:space="preserve">, Fescue by </w:t>
      </w:r>
      <w:r w:rsidR="00B678A8">
        <w:rPr>
          <w:i/>
          <w:iCs/>
        </w:rPr>
        <w:t>Schedonorus arundinaceus</w:t>
      </w:r>
      <w:r w:rsidRPr="002B358C">
        <w:t xml:space="preserve">, Bogbean by </w:t>
      </w:r>
      <w:r w:rsidRPr="00137F24">
        <w:rPr>
          <w:i/>
          <w:iCs/>
        </w:rPr>
        <w:t>Menyanthes trifoliata</w:t>
      </w:r>
      <w:r w:rsidRPr="002B358C">
        <w:t>). Indicator species significantly defining the assemblage reported for p &lt; 0.05</w:t>
      </w:r>
      <w:del w:id="1182" w:author="Lane, Stefanie" w:date="2023-09-19T18:30:00Z">
        <w:r w:rsidR="00530C3C" w:rsidDel="00695C76">
          <w:fldChar w:fldCharType="begin"/>
        </w:r>
        <w:r w:rsidR="00530C3C" w:rsidDel="00695C76">
          <w:delInstrText xml:space="preserve"> LINK </w:delInstrText>
        </w:r>
      </w:del>
      <w:r w:rsidR="0008222B">
        <w:instrText xml:space="preserve">Excel.Sheet.12 https://ubcca-my.sharepoint.com/personal/stefanie_lane_ubc_ca/Documents/Documents/Dissertation/CommunityStability/tables.xlsx Indic_noIndVal!R4C1:R28C9 </w:instrText>
      </w:r>
      <w:del w:id="1183" w:author="Lane, Stefanie" w:date="2023-09-19T18:30:00Z">
        <w:r w:rsidR="00530C3C" w:rsidDel="00695C76">
          <w:delInstrText xml:space="preserve">\a \f 4 \h </w:delInstrText>
        </w:r>
        <w:r w:rsidR="00B07913" w:rsidDel="00695C76">
          <w:delInstrText xml:space="preserve"> \* MERGEFORMAT </w:delInstrText>
        </w:r>
        <w:r w:rsidR="00530C3C" w:rsidDel="00695C76">
          <w:fldChar w:fldCharType="separate"/>
        </w:r>
      </w:del>
    </w:p>
    <w:p w14:paraId="3FA123BD" w14:textId="4FCEC1F8" w:rsidR="00000489" w:rsidDel="00E73F06" w:rsidRDefault="00000489">
      <w:pPr>
        <w:rPr>
          <w:del w:id="1184" w:author="Lane, Stefanie" w:date="2023-09-18T11:10:00Z"/>
        </w:rPr>
      </w:pPr>
    </w:p>
    <w:p w14:paraId="00016540" w14:textId="79E7CF16" w:rsidR="00936667" w:rsidDel="00000489" w:rsidRDefault="00936667">
      <w:pPr>
        <w:rPr>
          <w:del w:id="1185" w:author="Lane, Stefanie" w:date="2023-09-14T10:04:00Z"/>
        </w:rPr>
      </w:pPr>
    </w:p>
    <w:p w14:paraId="6C55338B" w14:textId="78C58C2C" w:rsidR="006C521A" w:rsidDel="00936667" w:rsidRDefault="006C521A">
      <w:pPr>
        <w:rPr>
          <w:del w:id="1186" w:author="Lane, Stefanie" w:date="2023-09-13T11:07:00Z"/>
        </w:rPr>
      </w:pPr>
    </w:p>
    <w:p w14:paraId="73375A13" w14:textId="56380BC7" w:rsidR="0015409D" w:rsidDel="006C521A" w:rsidRDefault="0015409D">
      <w:pPr>
        <w:rPr>
          <w:del w:id="1187" w:author="Lane, Stefanie" w:date="2023-09-11T17:14:00Z"/>
        </w:rPr>
      </w:pPr>
    </w:p>
    <w:p w14:paraId="00E34BEF" w14:textId="396AFE9C" w:rsidR="00B0159B" w:rsidDel="0015409D" w:rsidRDefault="00B0159B">
      <w:pPr>
        <w:rPr>
          <w:del w:id="1188" w:author="Lane, Stefanie" w:date="2023-09-07T11:18:00Z"/>
        </w:rPr>
      </w:pPr>
    </w:p>
    <w:p w14:paraId="345949D6" w14:textId="1102091E" w:rsidR="0074456C" w:rsidDel="00B0159B" w:rsidRDefault="0074456C">
      <w:pPr>
        <w:rPr>
          <w:del w:id="1189" w:author="Lane, Stefanie" w:date="2023-09-04T11:49:00Z"/>
        </w:rPr>
      </w:pPr>
    </w:p>
    <w:p w14:paraId="084B729C" w14:textId="0A5ED836" w:rsidR="00BB5BE2" w:rsidDel="0074456C" w:rsidRDefault="00BB5BE2">
      <w:pPr>
        <w:rPr>
          <w:del w:id="1190" w:author="Lane, Stefanie" w:date="2023-08-17T17:29:00Z"/>
        </w:rPr>
      </w:pPr>
    </w:p>
    <w:p w14:paraId="71DD4592" w14:textId="12F518DC" w:rsidR="003516CD" w:rsidDel="00BB5BE2" w:rsidRDefault="003516CD">
      <w:pPr>
        <w:rPr>
          <w:del w:id="1191" w:author="Lane, Stefanie" w:date="2023-08-10T16:47:00Z"/>
        </w:rPr>
      </w:pPr>
    </w:p>
    <w:p w14:paraId="06033172" w14:textId="43B304E4" w:rsidR="00C51C7D" w:rsidDel="003516CD" w:rsidRDefault="00C51C7D">
      <w:pPr>
        <w:rPr>
          <w:del w:id="1192" w:author="Lane, Stefanie" w:date="2023-08-02T17:30:00Z"/>
        </w:rPr>
      </w:pPr>
    </w:p>
    <w:p w14:paraId="36A7F6D2" w14:textId="0FA09611" w:rsidR="002605CE" w:rsidDel="00C51C7D" w:rsidRDefault="002605CE">
      <w:pPr>
        <w:rPr>
          <w:del w:id="1193" w:author="Lane, Stefanie" w:date="2023-07-26T11:06:00Z"/>
        </w:rPr>
      </w:pPr>
    </w:p>
    <w:tbl>
      <w:tblPr>
        <w:tblW w:w="10440" w:type="dxa"/>
        <w:tblLook w:val="04A0" w:firstRow="1" w:lastRow="0" w:firstColumn="1" w:lastColumn="0" w:noHBand="0" w:noVBand="1"/>
      </w:tblPr>
      <w:tblGrid>
        <w:gridCol w:w="1091"/>
        <w:gridCol w:w="2149"/>
        <w:gridCol w:w="810"/>
        <w:gridCol w:w="300"/>
        <w:gridCol w:w="2189"/>
        <w:gridCol w:w="751"/>
        <w:gridCol w:w="277"/>
        <w:gridCol w:w="2007"/>
        <w:gridCol w:w="881"/>
      </w:tblGrid>
      <w:tr w:rsidR="002605CE" w:rsidRPr="002605CE" w:rsidDel="00C51C7D" w14:paraId="77058E94" w14:textId="77777777" w:rsidTr="002605CE">
        <w:trPr>
          <w:divId w:val="39592375"/>
          <w:trHeight w:val="260"/>
          <w:del w:id="1194" w:author="Lane, Stefanie" w:date="2023-07-26T11:06:00Z"/>
        </w:trPr>
        <w:tc>
          <w:tcPr>
            <w:tcW w:w="1091" w:type="dxa"/>
            <w:tcBorders>
              <w:top w:val="nil"/>
              <w:left w:val="nil"/>
              <w:bottom w:val="single" w:sz="4" w:space="0" w:color="auto"/>
              <w:right w:val="nil"/>
            </w:tcBorders>
            <w:shd w:val="clear" w:color="auto" w:fill="auto"/>
            <w:noWrap/>
            <w:vAlign w:val="bottom"/>
            <w:hideMark/>
          </w:tcPr>
          <w:p w14:paraId="6E928656" w14:textId="4D9DB7FB" w:rsidR="002605CE" w:rsidRPr="002605CE" w:rsidDel="00C51C7D" w:rsidRDefault="002605CE">
            <w:pPr>
              <w:rPr>
                <w:del w:id="1195" w:author="Lane, Stefanie" w:date="2023-07-26T11:06:00Z"/>
                <w:rFonts w:ascii="Calibri" w:eastAsia="Times New Roman" w:hAnsi="Calibri" w:cs="Calibri"/>
                <w:color w:val="000000"/>
                <w:sz w:val="20"/>
                <w:szCs w:val="20"/>
              </w:rPr>
              <w:pPrChange w:id="1196" w:author="Lane, Stefanie" w:date="2023-09-19T18:30:00Z">
                <w:pPr>
                  <w:spacing w:after="0" w:line="240" w:lineRule="auto"/>
                  <w:jc w:val="center"/>
                </w:pPr>
              </w:pPrChange>
            </w:pPr>
            <w:del w:id="1197" w:author="Lane, Stefanie" w:date="2023-07-26T11:06:00Z">
              <w:r w:rsidRPr="002605CE" w:rsidDel="00C51C7D">
                <w:rPr>
                  <w:rFonts w:ascii="Calibri" w:eastAsia="Times New Roman" w:hAnsi="Calibri" w:cs="Calibri"/>
                  <w:color w:val="000000"/>
                  <w:sz w:val="20"/>
                  <w:szCs w:val="20"/>
                </w:rPr>
                <w:delText> </w:delText>
              </w:r>
            </w:del>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063877BF" w14:textId="77777777" w:rsidR="002605CE" w:rsidRPr="002605CE" w:rsidDel="00C51C7D" w:rsidRDefault="002605CE">
            <w:pPr>
              <w:rPr>
                <w:del w:id="1198" w:author="Lane, Stefanie" w:date="2023-07-26T11:06:00Z"/>
                <w:rFonts w:ascii="Calibri" w:eastAsia="Times New Roman" w:hAnsi="Calibri" w:cs="Calibri"/>
                <w:b/>
                <w:bCs/>
                <w:color w:val="000000"/>
                <w:sz w:val="20"/>
                <w:szCs w:val="20"/>
              </w:rPr>
              <w:pPrChange w:id="1199" w:author="Lane, Stefanie" w:date="2023-09-19T18:30:00Z">
                <w:pPr>
                  <w:spacing w:after="0" w:line="240" w:lineRule="auto"/>
                  <w:jc w:val="center"/>
                </w:pPr>
              </w:pPrChange>
            </w:pPr>
            <w:del w:id="1200" w:author="Lane, Stefanie" w:date="2023-07-26T11:06:00Z">
              <w:r w:rsidRPr="002605CE" w:rsidDel="00C51C7D">
                <w:rPr>
                  <w:rFonts w:ascii="Calibri" w:eastAsia="Times New Roman" w:hAnsi="Calibri" w:cs="Calibri"/>
                  <w:b/>
                  <w:bCs/>
                  <w:color w:val="000000"/>
                  <w:sz w:val="20"/>
                  <w:szCs w:val="20"/>
                </w:rPr>
                <w:delText>1979</w:delText>
              </w:r>
            </w:del>
          </w:p>
        </w:tc>
        <w:tc>
          <w:tcPr>
            <w:tcW w:w="300" w:type="dxa"/>
            <w:tcBorders>
              <w:top w:val="nil"/>
              <w:left w:val="nil"/>
              <w:bottom w:val="nil"/>
              <w:right w:val="nil"/>
            </w:tcBorders>
            <w:shd w:val="clear" w:color="auto" w:fill="auto"/>
            <w:noWrap/>
            <w:vAlign w:val="bottom"/>
            <w:hideMark/>
          </w:tcPr>
          <w:p w14:paraId="3F56A072" w14:textId="77777777" w:rsidR="002605CE" w:rsidRPr="002605CE" w:rsidDel="00C51C7D" w:rsidRDefault="002605CE">
            <w:pPr>
              <w:rPr>
                <w:del w:id="1201" w:author="Lane, Stefanie" w:date="2023-07-26T11:06:00Z"/>
                <w:rFonts w:ascii="Calibri" w:eastAsia="Times New Roman" w:hAnsi="Calibri" w:cs="Calibri"/>
                <w:b/>
                <w:bCs/>
                <w:color w:val="000000"/>
                <w:sz w:val="20"/>
                <w:szCs w:val="20"/>
              </w:rPr>
              <w:pPrChange w:id="1202" w:author="Lane, Stefanie" w:date="2023-09-19T18:30:00Z">
                <w:pPr>
                  <w:spacing w:after="0" w:line="240" w:lineRule="auto"/>
                  <w:jc w:val="center"/>
                </w:pPr>
              </w:pPrChange>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795608E2" w14:textId="77777777" w:rsidR="002605CE" w:rsidRPr="002605CE" w:rsidDel="00C51C7D" w:rsidRDefault="002605CE">
            <w:pPr>
              <w:rPr>
                <w:del w:id="1203" w:author="Lane, Stefanie" w:date="2023-07-26T11:06:00Z"/>
                <w:rFonts w:ascii="Calibri" w:eastAsia="Times New Roman" w:hAnsi="Calibri" w:cs="Calibri"/>
                <w:b/>
                <w:bCs/>
                <w:color w:val="000000"/>
                <w:sz w:val="20"/>
                <w:szCs w:val="20"/>
              </w:rPr>
              <w:pPrChange w:id="1204" w:author="Lane, Stefanie" w:date="2023-09-19T18:30:00Z">
                <w:pPr>
                  <w:spacing w:after="0" w:line="240" w:lineRule="auto"/>
                  <w:jc w:val="center"/>
                </w:pPr>
              </w:pPrChange>
            </w:pPr>
            <w:del w:id="1205" w:author="Lane, Stefanie" w:date="2023-07-26T11:06:00Z">
              <w:r w:rsidRPr="002605CE" w:rsidDel="00C51C7D">
                <w:rPr>
                  <w:rFonts w:ascii="Calibri" w:eastAsia="Times New Roman" w:hAnsi="Calibri" w:cs="Calibri"/>
                  <w:b/>
                  <w:bCs/>
                  <w:color w:val="000000"/>
                  <w:sz w:val="20"/>
                  <w:szCs w:val="20"/>
                </w:rPr>
                <w:delText>1999</w:delText>
              </w:r>
            </w:del>
          </w:p>
        </w:tc>
        <w:tc>
          <w:tcPr>
            <w:tcW w:w="262" w:type="dxa"/>
            <w:tcBorders>
              <w:top w:val="nil"/>
              <w:left w:val="nil"/>
              <w:bottom w:val="nil"/>
              <w:right w:val="nil"/>
            </w:tcBorders>
            <w:shd w:val="clear" w:color="auto" w:fill="auto"/>
            <w:noWrap/>
            <w:vAlign w:val="bottom"/>
            <w:hideMark/>
          </w:tcPr>
          <w:p w14:paraId="749FAD46" w14:textId="77777777" w:rsidR="002605CE" w:rsidRPr="002605CE" w:rsidDel="00C51C7D" w:rsidRDefault="002605CE">
            <w:pPr>
              <w:rPr>
                <w:del w:id="1206" w:author="Lane, Stefanie" w:date="2023-07-26T11:06:00Z"/>
                <w:rFonts w:ascii="Calibri" w:eastAsia="Times New Roman" w:hAnsi="Calibri" w:cs="Calibri"/>
                <w:b/>
                <w:bCs/>
                <w:color w:val="000000"/>
                <w:sz w:val="20"/>
                <w:szCs w:val="20"/>
              </w:rPr>
              <w:pPrChange w:id="1207" w:author="Lane, Stefanie" w:date="2023-09-19T18:30:00Z">
                <w:pPr>
                  <w:spacing w:after="0" w:line="240" w:lineRule="auto"/>
                  <w:jc w:val="center"/>
                </w:pPr>
              </w:pPrChange>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2CC75B47" w14:textId="77777777" w:rsidR="002605CE" w:rsidRPr="002605CE" w:rsidDel="00C51C7D" w:rsidRDefault="002605CE">
            <w:pPr>
              <w:rPr>
                <w:del w:id="1208" w:author="Lane, Stefanie" w:date="2023-07-26T11:06:00Z"/>
                <w:rFonts w:ascii="Calibri" w:eastAsia="Times New Roman" w:hAnsi="Calibri" w:cs="Calibri"/>
                <w:b/>
                <w:bCs/>
                <w:color w:val="000000"/>
                <w:sz w:val="20"/>
                <w:szCs w:val="20"/>
              </w:rPr>
              <w:pPrChange w:id="1209" w:author="Lane, Stefanie" w:date="2023-09-19T18:30:00Z">
                <w:pPr>
                  <w:spacing w:after="0" w:line="240" w:lineRule="auto"/>
                  <w:jc w:val="center"/>
                </w:pPr>
              </w:pPrChange>
            </w:pPr>
            <w:del w:id="1210" w:author="Lane, Stefanie" w:date="2023-07-26T11:06:00Z">
              <w:r w:rsidRPr="002605CE" w:rsidDel="00C51C7D">
                <w:rPr>
                  <w:rFonts w:ascii="Calibri" w:eastAsia="Times New Roman" w:hAnsi="Calibri" w:cs="Calibri"/>
                  <w:b/>
                  <w:bCs/>
                  <w:color w:val="000000"/>
                  <w:sz w:val="20"/>
                  <w:szCs w:val="20"/>
                </w:rPr>
                <w:delText>2019</w:delText>
              </w:r>
            </w:del>
          </w:p>
        </w:tc>
      </w:tr>
      <w:tr w:rsidR="002605CE" w:rsidRPr="002605CE" w:rsidDel="00C51C7D" w14:paraId="185B9D60" w14:textId="77777777" w:rsidTr="002605CE">
        <w:trPr>
          <w:divId w:val="39592375"/>
          <w:trHeight w:val="780"/>
          <w:del w:id="1211" w:author="Lane, Stefanie" w:date="2023-07-26T11:06:00Z"/>
        </w:trPr>
        <w:tc>
          <w:tcPr>
            <w:tcW w:w="1091" w:type="dxa"/>
            <w:tcBorders>
              <w:top w:val="nil"/>
              <w:left w:val="nil"/>
              <w:bottom w:val="single" w:sz="4" w:space="0" w:color="auto"/>
              <w:right w:val="nil"/>
            </w:tcBorders>
            <w:shd w:val="clear" w:color="auto" w:fill="auto"/>
            <w:vAlign w:val="center"/>
            <w:hideMark/>
          </w:tcPr>
          <w:p w14:paraId="2B3BB12A" w14:textId="77777777" w:rsidR="002605CE" w:rsidRPr="002605CE" w:rsidDel="00C51C7D" w:rsidRDefault="002605CE">
            <w:pPr>
              <w:rPr>
                <w:del w:id="1212" w:author="Lane, Stefanie" w:date="2023-07-26T11:06:00Z"/>
                <w:rFonts w:ascii="Calibri" w:eastAsia="Times New Roman" w:hAnsi="Calibri" w:cs="Calibri"/>
                <w:color w:val="000000"/>
                <w:sz w:val="20"/>
                <w:szCs w:val="20"/>
              </w:rPr>
              <w:pPrChange w:id="1213" w:author="Lane, Stefanie" w:date="2023-09-19T18:30:00Z">
                <w:pPr>
                  <w:spacing w:after="0" w:line="240" w:lineRule="auto"/>
                  <w:jc w:val="center"/>
                </w:pPr>
              </w:pPrChange>
            </w:pPr>
            <w:del w:id="1214" w:author="Lane, Stefanie" w:date="2023-07-26T11:06:00Z">
              <w:r w:rsidRPr="002605CE" w:rsidDel="00C51C7D">
                <w:rPr>
                  <w:rFonts w:ascii="Calibri" w:eastAsia="Times New Roman" w:hAnsi="Calibri" w:cs="Calibri"/>
                  <w:color w:val="000000"/>
                  <w:sz w:val="20"/>
                  <w:szCs w:val="20"/>
                </w:rPr>
                <w:delText>Cluster Group Name</w:delText>
              </w:r>
            </w:del>
          </w:p>
        </w:tc>
        <w:tc>
          <w:tcPr>
            <w:tcW w:w="2149" w:type="dxa"/>
            <w:tcBorders>
              <w:top w:val="nil"/>
              <w:left w:val="nil"/>
              <w:bottom w:val="single" w:sz="4" w:space="0" w:color="auto"/>
              <w:right w:val="nil"/>
            </w:tcBorders>
            <w:shd w:val="clear" w:color="auto" w:fill="auto"/>
            <w:noWrap/>
            <w:vAlign w:val="center"/>
            <w:hideMark/>
          </w:tcPr>
          <w:p w14:paraId="2C08533A" w14:textId="77777777" w:rsidR="002605CE" w:rsidRPr="002605CE" w:rsidDel="00C51C7D" w:rsidRDefault="002605CE">
            <w:pPr>
              <w:rPr>
                <w:del w:id="1215" w:author="Lane, Stefanie" w:date="2023-07-26T11:06:00Z"/>
                <w:rFonts w:ascii="Calibri" w:eastAsia="Times New Roman" w:hAnsi="Calibri" w:cs="Calibri"/>
                <w:color w:val="000000"/>
                <w:sz w:val="20"/>
                <w:szCs w:val="20"/>
              </w:rPr>
              <w:pPrChange w:id="1216" w:author="Lane, Stefanie" w:date="2023-09-19T18:30:00Z">
                <w:pPr>
                  <w:spacing w:after="0" w:line="240" w:lineRule="auto"/>
                  <w:jc w:val="center"/>
                </w:pPr>
              </w:pPrChange>
            </w:pPr>
            <w:del w:id="1217" w:author="Lane, Stefanie" w:date="2023-07-26T11:06:00Z">
              <w:r w:rsidRPr="002605CE" w:rsidDel="00C51C7D">
                <w:rPr>
                  <w:rFonts w:ascii="Calibri" w:eastAsia="Times New Roman" w:hAnsi="Calibri" w:cs="Calibri"/>
                  <w:color w:val="000000"/>
                  <w:sz w:val="20"/>
                  <w:szCs w:val="20"/>
                </w:rPr>
                <w:delText>Species</w:delText>
              </w:r>
            </w:del>
          </w:p>
        </w:tc>
        <w:tc>
          <w:tcPr>
            <w:tcW w:w="810" w:type="dxa"/>
            <w:tcBorders>
              <w:top w:val="nil"/>
              <w:left w:val="nil"/>
              <w:bottom w:val="single" w:sz="4" w:space="0" w:color="auto"/>
              <w:right w:val="nil"/>
            </w:tcBorders>
            <w:shd w:val="clear" w:color="auto" w:fill="auto"/>
            <w:noWrap/>
            <w:vAlign w:val="center"/>
            <w:hideMark/>
          </w:tcPr>
          <w:p w14:paraId="566DB009" w14:textId="77777777" w:rsidR="002605CE" w:rsidRPr="002605CE" w:rsidDel="00C51C7D" w:rsidRDefault="002605CE">
            <w:pPr>
              <w:rPr>
                <w:del w:id="1218" w:author="Lane, Stefanie" w:date="2023-07-26T11:06:00Z"/>
                <w:rFonts w:ascii="Calibri" w:eastAsia="Times New Roman" w:hAnsi="Calibri" w:cs="Calibri"/>
                <w:color w:val="000000"/>
                <w:sz w:val="20"/>
                <w:szCs w:val="20"/>
              </w:rPr>
              <w:pPrChange w:id="1219" w:author="Lane, Stefanie" w:date="2023-09-19T18:30:00Z">
                <w:pPr>
                  <w:spacing w:after="0" w:line="240" w:lineRule="auto"/>
                  <w:jc w:val="center"/>
                </w:pPr>
              </w:pPrChange>
            </w:pPr>
            <w:del w:id="1220" w:author="Lane, Stefanie" w:date="2023-07-26T11:06:00Z">
              <w:r w:rsidRPr="002605CE" w:rsidDel="00C51C7D">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bottom"/>
            <w:hideMark/>
          </w:tcPr>
          <w:p w14:paraId="49072C8D" w14:textId="77777777" w:rsidR="002605CE" w:rsidRPr="002605CE" w:rsidDel="00C51C7D" w:rsidRDefault="002605CE">
            <w:pPr>
              <w:rPr>
                <w:del w:id="1221" w:author="Lane, Stefanie" w:date="2023-07-26T11:06:00Z"/>
                <w:rFonts w:ascii="Calibri" w:eastAsia="Times New Roman" w:hAnsi="Calibri" w:cs="Calibri"/>
                <w:color w:val="000000"/>
                <w:sz w:val="20"/>
                <w:szCs w:val="20"/>
              </w:rPr>
              <w:pPrChange w:id="1222" w:author="Lane, Stefanie" w:date="2023-09-19T18:30:00Z">
                <w:pPr>
                  <w:spacing w:after="0" w:line="240" w:lineRule="auto"/>
                  <w:jc w:val="center"/>
                </w:pPr>
              </w:pPrChange>
            </w:pPr>
          </w:p>
        </w:tc>
        <w:tc>
          <w:tcPr>
            <w:tcW w:w="2189" w:type="dxa"/>
            <w:tcBorders>
              <w:top w:val="nil"/>
              <w:left w:val="nil"/>
              <w:bottom w:val="single" w:sz="4" w:space="0" w:color="auto"/>
              <w:right w:val="nil"/>
            </w:tcBorders>
            <w:shd w:val="clear" w:color="auto" w:fill="auto"/>
            <w:noWrap/>
            <w:vAlign w:val="center"/>
            <w:hideMark/>
          </w:tcPr>
          <w:p w14:paraId="3344EA8D" w14:textId="77777777" w:rsidR="002605CE" w:rsidRPr="002605CE" w:rsidDel="00C51C7D" w:rsidRDefault="002605CE">
            <w:pPr>
              <w:rPr>
                <w:del w:id="1223" w:author="Lane, Stefanie" w:date="2023-07-26T11:06:00Z"/>
                <w:rFonts w:ascii="Calibri" w:eastAsia="Times New Roman" w:hAnsi="Calibri" w:cs="Calibri"/>
                <w:color w:val="000000"/>
                <w:sz w:val="20"/>
                <w:szCs w:val="20"/>
              </w:rPr>
              <w:pPrChange w:id="1224" w:author="Lane, Stefanie" w:date="2023-09-19T18:30:00Z">
                <w:pPr>
                  <w:spacing w:after="0" w:line="240" w:lineRule="auto"/>
                  <w:jc w:val="center"/>
                </w:pPr>
              </w:pPrChange>
            </w:pPr>
            <w:del w:id="1225" w:author="Lane, Stefanie" w:date="2023-07-26T11:06:00Z">
              <w:r w:rsidRPr="002605CE" w:rsidDel="00C51C7D">
                <w:rPr>
                  <w:rFonts w:ascii="Calibri" w:eastAsia="Times New Roman" w:hAnsi="Calibri" w:cs="Calibri"/>
                  <w:color w:val="000000"/>
                  <w:sz w:val="20"/>
                  <w:szCs w:val="20"/>
                </w:rPr>
                <w:delText>Species</w:delText>
              </w:r>
            </w:del>
          </w:p>
        </w:tc>
        <w:tc>
          <w:tcPr>
            <w:tcW w:w="751" w:type="dxa"/>
            <w:tcBorders>
              <w:top w:val="nil"/>
              <w:left w:val="nil"/>
              <w:bottom w:val="single" w:sz="4" w:space="0" w:color="auto"/>
              <w:right w:val="nil"/>
            </w:tcBorders>
            <w:shd w:val="clear" w:color="auto" w:fill="auto"/>
            <w:noWrap/>
            <w:vAlign w:val="center"/>
            <w:hideMark/>
          </w:tcPr>
          <w:p w14:paraId="75E6E814" w14:textId="77777777" w:rsidR="002605CE" w:rsidRPr="002605CE" w:rsidDel="00C51C7D" w:rsidRDefault="002605CE">
            <w:pPr>
              <w:rPr>
                <w:del w:id="1226" w:author="Lane, Stefanie" w:date="2023-07-26T11:06:00Z"/>
                <w:rFonts w:ascii="Calibri" w:eastAsia="Times New Roman" w:hAnsi="Calibri" w:cs="Calibri"/>
                <w:color w:val="000000"/>
                <w:sz w:val="20"/>
                <w:szCs w:val="20"/>
              </w:rPr>
              <w:pPrChange w:id="1227" w:author="Lane, Stefanie" w:date="2023-09-19T18:30:00Z">
                <w:pPr>
                  <w:spacing w:after="0" w:line="240" w:lineRule="auto"/>
                  <w:jc w:val="center"/>
                </w:pPr>
              </w:pPrChange>
            </w:pPr>
            <w:del w:id="1228" w:author="Lane, Stefanie" w:date="2023-07-26T11:06:00Z">
              <w:r w:rsidRPr="002605CE" w:rsidDel="00C51C7D">
                <w:rPr>
                  <w:rFonts w:ascii="Calibri" w:eastAsia="Times New Roman" w:hAnsi="Calibri" w:cs="Calibri"/>
                  <w:color w:val="000000"/>
                  <w:sz w:val="20"/>
                  <w:szCs w:val="20"/>
                </w:rPr>
                <w:delText>p-value</w:delText>
              </w:r>
            </w:del>
          </w:p>
        </w:tc>
        <w:tc>
          <w:tcPr>
            <w:tcW w:w="262" w:type="dxa"/>
            <w:tcBorders>
              <w:top w:val="nil"/>
              <w:left w:val="nil"/>
              <w:bottom w:val="nil"/>
              <w:right w:val="nil"/>
            </w:tcBorders>
            <w:shd w:val="clear" w:color="auto" w:fill="auto"/>
            <w:noWrap/>
            <w:vAlign w:val="center"/>
            <w:hideMark/>
          </w:tcPr>
          <w:p w14:paraId="366244B2" w14:textId="77777777" w:rsidR="002605CE" w:rsidRPr="002605CE" w:rsidDel="00C51C7D" w:rsidRDefault="002605CE">
            <w:pPr>
              <w:rPr>
                <w:del w:id="1229" w:author="Lane, Stefanie" w:date="2023-07-26T11:06:00Z"/>
                <w:rFonts w:ascii="Calibri" w:eastAsia="Times New Roman" w:hAnsi="Calibri" w:cs="Calibri"/>
                <w:color w:val="000000"/>
                <w:sz w:val="20"/>
                <w:szCs w:val="20"/>
              </w:rPr>
              <w:pPrChange w:id="1230" w:author="Lane, Stefanie" w:date="2023-09-19T18:30:00Z">
                <w:pPr>
                  <w:spacing w:after="0" w:line="240" w:lineRule="auto"/>
                  <w:jc w:val="center"/>
                </w:pPr>
              </w:pPrChange>
            </w:pPr>
          </w:p>
        </w:tc>
        <w:tc>
          <w:tcPr>
            <w:tcW w:w="2007" w:type="dxa"/>
            <w:tcBorders>
              <w:top w:val="nil"/>
              <w:left w:val="nil"/>
              <w:bottom w:val="single" w:sz="4" w:space="0" w:color="auto"/>
              <w:right w:val="nil"/>
            </w:tcBorders>
            <w:shd w:val="clear" w:color="auto" w:fill="auto"/>
            <w:noWrap/>
            <w:vAlign w:val="center"/>
            <w:hideMark/>
          </w:tcPr>
          <w:p w14:paraId="72F23D33" w14:textId="77777777" w:rsidR="002605CE" w:rsidRPr="002605CE" w:rsidDel="00C51C7D" w:rsidRDefault="002605CE">
            <w:pPr>
              <w:rPr>
                <w:del w:id="1231" w:author="Lane, Stefanie" w:date="2023-07-26T11:06:00Z"/>
                <w:rFonts w:ascii="Calibri" w:eastAsia="Times New Roman" w:hAnsi="Calibri" w:cs="Calibri"/>
                <w:color w:val="000000"/>
                <w:sz w:val="20"/>
                <w:szCs w:val="20"/>
              </w:rPr>
              <w:pPrChange w:id="1232" w:author="Lane, Stefanie" w:date="2023-09-19T18:30:00Z">
                <w:pPr>
                  <w:spacing w:after="0" w:line="240" w:lineRule="auto"/>
                  <w:jc w:val="center"/>
                </w:pPr>
              </w:pPrChange>
            </w:pPr>
            <w:del w:id="1233" w:author="Lane, Stefanie" w:date="2023-07-26T11:06:00Z">
              <w:r w:rsidRPr="002605CE" w:rsidDel="00C51C7D">
                <w:rPr>
                  <w:rFonts w:ascii="Calibri" w:eastAsia="Times New Roman" w:hAnsi="Calibri" w:cs="Calibri"/>
                  <w:color w:val="000000"/>
                  <w:sz w:val="20"/>
                  <w:szCs w:val="20"/>
                </w:rPr>
                <w:delText>Species</w:delText>
              </w:r>
            </w:del>
          </w:p>
        </w:tc>
        <w:tc>
          <w:tcPr>
            <w:tcW w:w="881" w:type="dxa"/>
            <w:tcBorders>
              <w:top w:val="nil"/>
              <w:left w:val="nil"/>
              <w:bottom w:val="single" w:sz="4" w:space="0" w:color="auto"/>
              <w:right w:val="nil"/>
            </w:tcBorders>
            <w:shd w:val="clear" w:color="auto" w:fill="auto"/>
            <w:noWrap/>
            <w:vAlign w:val="center"/>
            <w:hideMark/>
          </w:tcPr>
          <w:p w14:paraId="5222B3E1" w14:textId="77777777" w:rsidR="002605CE" w:rsidRPr="002605CE" w:rsidDel="00C51C7D" w:rsidRDefault="002605CE">
            <w:pPr>
              <w:rPr>
                <w:del w:id="1234" w:author="Lane, Stefanie" w:date="2023-07-26T11:06:00Z"/>
                <w:rFonts w:ascii="Calibri" w:eastAsia="Times New Roman" w:hAnsi="Calibri" w:cs="Calibri"/>
                <w:color w:val="000000"/>
                <w:sz w:val="20"/>
                <w:szCs w:val="20"/>
              </w:rPr>
              <w:pPrChange w:id="1235" w:author="Lane, Stefanie" w:date="2023-09-19T18:30:00Z">
                <w:pPr>
                  <w:spacing w:after="0" w:line="240" w:lineRule="auto"/>
                  <w:jc w:val="center"/>
                </w:pPr>
              </w:pPrChange>
            </w:pPr>
            <w:del w:id="1236" w:author="Lane, Stefanie" w:date="2023-07-26T11:06:00Z">
              <w:r w:rsidRPr="002605CE" w:rsidDel="00C51C7D">
                <w:rPr>
                  <w:rFonts w:ascii="Calibri" w:eastAsia="Times New Roman" w:hAnsi="Calibri" w:cs="Calibri"/>
                  <w:color w:val="000000"/>
                  <w:sz w:val="20"/>
                  <w:szCs w:val="20"/>
                </w:rPr>
                <w:delText>p-value</w:delText>
              </w:r>
            </w:del>
          </w:p>
        </w:tc>
      </w:tr>
      <w:tr w:rsidR="002605CE" w:rsidRPr="002605CE" w:rsidDel="00C51C7D" w14:paraId="7CBF9BEE" w14:textId="77777777" w:rsidTr="002605CE">
        <w:trPr>
          <w:divId w:val="39592375"/>
          <w:trHeight w:val="270"/>
          <w:del w:id="1237" w:author="Lane, Stefanie" w:date="2023-07-26T11:06:00Z"/>
        </w:trPr>
        <w:tc>
          <w:tcPr>
            <w:tcW w:w="1091" w:type="dxa"/>
            <w:tcBorders>
              <w:top w:val="nil"/>
              <w:left w:val="nil"/>
              <w:bottom w:val="nil"/>
              <w:right w:val="nil"/>
            </w:tcBorders>
            <w:shd w:val="clear" w:color="auto" w:fill="auto"/>
            <w:vAlign w:val="bottom"/>
            <w:hideMark/>
          </w:tcPr>
          <w:p w14:paraId="0DB12F2A" w14:textId="77777777" w:rsidR="002605CE" w:rsidRPr="002605CE" w:rsidDel="00C51C7D" w:rsidRDefault="002605CE">
            <w:pPr>
              <w:rPr>
                <w:del w:id="1238" w:author="Lane, Stefanie" w:date="2023-07-26T11:06:00Z"/>
                <w:rFonts w:ascii="Calibri" w:eastAsia="Times New Roman" w:hAnsi="Calibri" w:cs="Calibri"/>
                <w:color w:val="000000"/>
                <w:sz w:val="20"/>
                <w:szCs w:val="20"/>
              </w:rPr>
              <w:pPrChange w:id="1239"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616B1614" w14:textId="77777777" w:rsidR="002605CE" w:rsidRPr="002605CE" w:rsidDel="00C51C7D" w:rsidRDefault="002605CE">
            <w:pPr>
              <w:rPr>
                <w:del w:id="1240" w:author="Lane, Stefanie" w:date="2023-07-26T11:06:00Z"/>
                <w:rFonts w:ascii="Times New Roman" w:eastAsia="Times New Roman" w:hAnsi="Times New Roman" w:cs="Times New Roman"/>
                <w:sz w:val="20"/>
                <w:szCs w:val="20"/>
              </w:rPr>
              <w:pPrChange w:id="1241"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643AE377" w14:textId="77777777" w:rsidR="002605CE" w:rsidRPr="002605CE" w:rsidDel="00C51C7D" w:rsidRDefault="002605CE">
            <w:pPr>
              <w:rPr>
                <w:del w:id="1242" w:author="Lane, Stefanie" w:date="2023-07-26T11:06:00Z"/>
                <w:rFonts w:ascii="Times New Roman" w:eastAsia="Times New Roman" w:hAnsi="Times New Roman" w:cs="Times New Roman"/>
                <w:sz w:val="20"/>
                <w:szCs w:val="20"/>
              </w:rPr>
              <w:pPrChange w:id="1243"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42354324" w14:textId="77777777" w:rsidR="002605CE" w:rsidRPr="002605CE" w:rsidDel="00C51C7D" w:rsidRDefault="002605CE">
            <w:pPr>
              <w:rPr>
                <w:del w:id="1244" w:author="Lane, Stefanie" w:date="2023-07-26T11:06:00Z"/>
                <w:rFonts w:ascii="Times New Roman" w:eastAsia="Times New Roman" w:hAnsi="Times New Roman" w:cs="Times New Roman"/>
                <w:sz w:val="20"/>
                <w:szCs w:val="20"/>
              </w:rPr>
              <w:pPrChange w:id="1245"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05DA009" w14:textId="77777777" w:rsidR="002605CE" w:rsidRPr="002605CE" w:rsidDel="00C51C7D" w:rsidRDefault="002605CE">
            <w:pPr>
              <w:rPr>
                <w:del w:id="1246" w:author="Lane, Stefanie" w:date="2023-07-26T11:06:00Z"/>
                <w:rFonts w:ascii="Times New Roman" w:eastAsia="Times New Roman" w:hAnsi="Times New Roman" w:cs="Times New Roman"/>
                <w:sz w:val="20"/>
                <w:szCs w:val="20"/>
              </w:rPr>
              <w:pPrChange w:id="1247"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72D13895" w14:textId="77777777" w:rsidR="002605CE" w:rsidRPr="002605CE" w:rsidDel="00C51C7D" w:rsidRDefault="002605CE">
            <w:pPr>
              <w:rPr>
                <w:del w:id="1248" w:author="Lane, Stefanie" w:date="2023-07-26T11:06:00Z"/>
                <w:rFonts w:ascii="Times New Roman" w:eastAsia="Times New Roman" w:hAnsi="Times New Roman" w:cs="Times New Roman"/>
                <w:sz w:val="20"/>
                <w:szCs w:val="20"/>
              </w:rPr>
              <w:pPrChange w:id="1249"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5F7498A0" w14:textId="77777777" w:rsidR="002605CE" w:rsidRPr="002605CE" w:rsidDel="00C51C7D" w:rsidRDefault="002605CE">
            <w:pPr>
              <w:rPr>
                <w:del w:id="1250" w:author="Lane, Stefanie" w:date="2023-07-26T11:06:00Z"/>
                <w:rFonts w:ascii="Times New Roman" w:eastAsia="Times New Roman" w:hAnsi="Times New Roman" w:cs="Times New Roman"/>
                <w:sz w:val="20"/>
                <w:szCs w:val="20"/>
              </w:rPr>
              <w:pPrChange w:id="1251"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17100C91" w14:textId="77777777" w:rsidR="002605CE" w:rsidRPr="002605CE" w:rsidDel="00C51C7D" w:rsidRDefault="002605CE">
            <w:pPr>
              <w:rPr>
                <w:del w:id="1252" w:author="Lane, Stefanie" w:date="2023-07-26T11:06:00Z"/>
                <w:rFonts w:ascii="Times New Roman" w:eastAsia="Times New Roman" w:hAnsi="Times New Roman" w:cs="Times New Roman"/>
                <w:sz w:val="20"/>
                <w:szCs w:val="20"/>
              </w:rPr>
              <w:pPrChange w:id="1253"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5DBED35E" w14:textId="77777777" w:rsidR="002605CE" w:rsidRPr="002605CE" w:rsidDel="00C51C7D" w:rsidRDefault="002605CE">
            <w:pPr>
              <w:rPr>
                <w:del w:id="1254" w:author="Lane, Stefanie" w:date="2023-07-26T11:06:00Z"/>
                <w:rFonts w:ascii="Times New Roman" w:eastAsia="Times New Roman" w:hAnsi="Times New Roman" w:cs="Times New Roman"/>
                <w:sz w:val="20"/>
                <w:szCs w:val="20"/>
              </w:rPr>
              <w:pPrChange w:id="1255" w:author="Lane, Stefanie" w:date="2023-09-19T18:30:00Z">
                <w:pPr>
                  <w:spacing w:after="0" w:line="240" w:lineRule="auto"/>
                </w:pPr>
              </w:pPrChange>
            </w:pPr>
          </w:p>
        </w:tc>
      </w:tr>
      <w:tr w:rsidR="002605CE" w:rsidRPr="002605CE" w:rsidDel="00C51C7D" w14:paraId="7FFF5202" w14:textId="77777777" w:rsidTr="002605CE">
        <w:trPr>
          <w:divId w:val="39592375"/>
          <w:trHeight w:val="260"/>
          <w:del w:id="1256"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5DCDF10C" w14:textId="77777777" w:rsidR="002605CE" w:rsidRPr="002605CE" w:rsidDel="00C51C7D" w:rsidRDefault="002605CE">
            <w:pPr>
              <w:rPr>
                <w:del w:id="1257" w:author="Lane, Stefanie" w:date="2023-07-26T11:06:00Z"/>
                <w:rFonts w:ascii="Calibri" w:eastAsia="Times New Roman" w:hAnsi="Calibri" w:cs="Calibri"/>
                <w:color w:val="000000"/>
                <w:sz w:val="20"/>
                <w:szCs w:val="20"/>
              </w:rPr>
              <w:pPrChange w:id="1258" w:author="Lane, Stefanie" w:date="2023-09-19T18:30:00Z">
                <w:pPr>
                  <w:spacing w:after="0" w:line="240" w:lineRule="auto"/>
                  <w:jc w:val="center"/>
                </w:pPr>
              </w:pPrChange>
            </w:pPr>
            <w:del w:id="1259" w:author="Lane, Stefanie" w:date="2023-07-26T11:06:00Z">
              <w:r w:rsidRPr="002605CE" w:rsidDel="00C51C7D">
                <w:rPr>
                  <w:rFonts w:ascii="Calibri" w:eastAsia="Times New Roman" w:hAnsi="Calibri" w:cs="Calibri"/>
                  <w:color w:val="000000"/>
                  <w:sz w:val="20"/>
                  <w:szCs w:val="20"/>
                </w:rPr>
                <w:delText>"Sedge"</w:delText>
              </w:r>
            </w:del>
          </w:p>
        </w:tc>
        <w:tc>
          <w:tcPr>
            <w:tcW w:w="2149" w:type="dxa"/>
            <w:tcBorders>
              <w:top w:val="single" w:sz="8" w:space="0" w:color="auto"/>
              <w:left w:val="nil"/>
              <w:bottom w:val="nil"/>
              <w:right w:val="nil"/>
            </w:tcBorders>
            <w:shd w:val="clear" w:color="auto" w:fill="auto"/>
            <w:noWrap/>
            <w:vAlign w:val="bottom"/>
            <w:hideMark/>
          </w:tcPr>
          <w:p w14:paraId="40A52F4D" w14:textId="77777777" w:rsidR="002605CE" w:rsidRPr="002605CE" w:rsidDel="00C51C7D" w:rsidRDefault="002605CE">
            <w:pPr>
              <w:rPr>
                <w:del w:id="1260" w:author="Lane, Stefanie" w:date="2023-07-26T11:06:00Z"/>
                <w:rFonts w:ascii="Calibri" w:eastAsia="Times New Roman" w:hAnsi="Calibri" w:cs="Calibri"/>
                <w:i/>
                <w:iCs/>
                <w:color w:val="000000"/>
                <w:sz w:val="20"/>
                <w:szCs w:val="20"/>
              </w:rPr>
              <w:pPrChange w:id="1261" w:author="Lane, Stefanie" w:date="2023-09-19T18:30:00Z">
                <w:pPr>
                  <w:spacing w:after="0" w:line="240" w:lineRule="auto"/>
                </w:pPr>
              </w:pPrChange>
            </w:pPr>
            <w:del w:id="1262" w:author="Lane, Stefanie" w:date="2023-07-26T11:06:00Z">
              <w:r w:rsidRPr="002605CE" w:rsidDel="00C51C7D">
                <w:rPr>
                  <w:rFonts w:ascii="Calibri" w:eastAsia="Times New Roman" w:hAnsi="Calibri" w:cs="Calibri"/>
                  <w:i/>
                  <w:iCs/>
                  <w:color w:val="000000"/>
                  <w:sz w:val="20"/>
                  <w:szCs w:val="20"/>
                </w:rPr>
                <w:delText>Carex lyngbyei</w:delText>
              </w:r>
            </w:del>
          </w:p>
        </w:tc>
        <w:tc>
          <w:tcPr>
            <w:tcW w:w="810" w:type="dxa"/>
            <w:tcBorders>
              <w:top w:val="single" w:sz="8" w:space="0" w:color="auto"/>
              <w:left w:val="nil"/>
              <w:bottom w:val="single" w:sz="4" w:space="0" w:color="auto"/>
              <w:right w:val="nil"/>
            </w:tcBorders>
            <w:shd w:val="clear" w:color="auto" w:fill="auto"/>
            <w:noWrap/>
            <w:vAlign w:val="bottom"/>
            <w:hideMark/>
          </w:tcPr>
          <w:p w14:paraId="1C1483ED" w14:textId="77777777" w:rsidR="002605CE" w:rsidRPr="002605CE" w:rsidDel="00C51C7D" w:rsidRDefault="002605CE">
            <w:pPr>
              <w:rPr>
                <w:del w:id="1263" w:author="Lane, Stefanie" w:date="2023-07-26T11:06:00Z"/>
                <w:rFonts w:ascii="Calibri" w:eastAsia="Times New Roman" w:hAnsi="Calibri" w:cs="Calibri"/>
                <w:color w:val="000000"/>
                <w:sz w:val="20"/>
                <w:szCs w:val="20"/>
              </w:rPr>
              <w:pPrChange w:id="1264" w:author="Lane, Stefanie" w:date="2023-09-19T18:30:00Z">
                <w:pPr>
                  <w:spacing w:after="0" w:line="240" w:lineRule="auto"/>
                  <w:jc w:val="center"/>
                </w:pPr>
              </w:pPrChange>
            </w:pPr>
            <w:del w:id="1265"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5A15E49A" w14:textId="77777777" w:rsidR="002605CE" w:rsidRPr="002605CE" w:rsidDel="00C51C7D" w:rsidRDefault="002605CE">
            <w:pPr>
              <w:rPr>
                <w:del w:id="1266" w:author="Lane, Stefanie" w:date="2023-07-26T11:06:00Z"/>
                <w:rFonts w:ascii="Calibri" w:eastAsia="Times New Roman" w:hAnsi="Calibri" w:cs="Calibri"/>
                <w:color w:val="000000"/>
                <w:sz w:val="20"/>
                <w:szCs w:val="20"/>
              </w:rPr>
              <w:pPrChange w:id="1267" w:author="Lane, Stefanie" w:date="2023-09-19T18:30:00Z">
                <w:pPr>
                  <w:spacing w:after="0" w:line="240" w:lineRule="auto"/>
                </w:pPr>
              </w:pPrChange>
            </w:pPr>
            <w:del w:id="1268"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4EFC90E" w14:textId="77777777" w:rsidR="002605CE" w:rsidRPr="002605CE" w:rsidDel="00C51C7D" w:rsidRDefault="002605CE">
            <w:pPr>
              <w:rPr>
                <w:del w:id="1269" w:author="Lane, Stefanie" w:date="2023-07-26T11:06:00Z"/>
                <w:rFonts w:ascii="Calibri" w:eastAsia="Times New Roman" w:hAnsi="Calibri" w:cs="Calibri"/>
                <w:i/>
                <w:iCs/>
                <w:color w:val="000000"/>
                <w:sz w:val="20"/>
                <w:szCs w:val="20"/>
              </w:rPr>
              <w:pPrChange w:id="1270" w:author="Lane, Stefanie" w:date="2023-09-19T18:30:00Z">
                <w:pPr>
                  <w:spacing w:after="0" w:line="240" w:lineRule="auto"/>
                </w:pPr>
              </w:pPrChange>
            </w:pPr>
            <w:del w:id="1271" w:author="Lane, Stefanie" w:date="2023-07-26T11:06:00Z">
              <w:r w:rsidRPr="002605CE" w:rsidDel="00C51C7D">
                <w:rPr>
                  <w:rFonts w:ascii="Calibri" w:eastAsia="Times New Roman" w:hAnsi="Calibri" w:cs="Calibri"/>
                  <w:i/>
                  <w:iCs/>
                  <w:color w:val="000000"/>
                  <w:sz w:val="20"/>
                  <w:szCs w:val="20"/>
                </w:rPr>
                <w:delText>Carex lyngbyei</w:delText>
              </w:r>
            </w:del>
          </w:p>
        </w:tc>
        <w:tc>
          <w:tcPr>
            <w:tcW w:w="751" w:type="dxa"/>
            <w:tcBorders>
              <w:top w:val="single" w:sz="8" w:space="0" w:color="auto"/>
              <w:left w:val="nil"/>
              <w:bottom w:val="nil"/>
              <w:right w:val="nil"/>
            </w:tcBorders>
            <w:shd w:val="clear" w:color="auto" w:fill="auto"/>
            <w:noWrap/>
            <w:vAlign w:val="bottom"/>
            <w:hideMark/>
          </w:tcPr>
          <w:p w14:paraId="4E00E125" w14:textId="77777777" w:rsidR="002605CE" w:rsidRPr="002605CE" w:rsidDel="00C51C7D" w:rsidRDefault="002605CE">
            <w:pPr>
              <w:rPr>
                <w:del w:id="1272" w:author="Lane, Stefanie" w:date="2023-07-26T11:06:00Z"/>
                <w:rFonts w:ascii="Calibri" w:eastAsia="Times New Roman" w:hAnsi="Calibri" w:cs="Calibri"/>
                <w:color w:val="000000"/>
                <w:sz w:val="20"/>
                <w:szCs w:val="20"/>
              </w:rPr>
              <w:pPrChange w:id="1273" w:author="Lane, Stefanie" w:date="2023-09-19T18:30:00Z">
                <w:pPr>
                  <w:spacing w:after="0" w:line="240" w:lineRule="auto"/>
                  <w:jc w:val="center"/>
                </w:pPr>
              </w:pPrChange>
            </w:pPr>
            <w:del w:id="1274"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12CA3816" w14:textId="77777777" w:rsidR="002605CE" w:rsidRPr="002605CE" w:rsidDel="00C51C7D" w:rsidRDefault="002605CE">
            <w:pPr>
              <w:rPr>
                <w:del w:id="1275" w:author="Lane, Stefanie" w:date="2023-07-26T11:06:00Z"/>
                <w:rFonts w:ascii="Calibri" w:eastAsia="Times New Roman" w:hAnsi="Calibri" w:cs="Calibri"/>
                <w:color w:val="000000"/>
                <w:sz w:val="20"/>
                <w:szCs w:val="20"/>
              </w:rPr>
              <w:pPrChange w:id="1276" w:author="Lane, Stefanie" w:date="2023-09-19T18:30:00Z">
                <w:pPr>
                  <w:spacing w:after="0" w:line="240" w:lineRule="auto"/>
                </w:pPr>
              </w:pPrChange>
            </w:pPr>
            <w:del w:id="1277"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single" w:sz="4" w:space="0" w:color="auto"/>
              <w:right w:val="nil"/>
            </w:tcBorders>
            <w:shd w:val="clear" w:color="auto" w:fill="auto"/>
            <w:noWrap/>
            <w:vAlign w:val="bottom"/>
            <w:hideMark/>
          </w:tcPr>
          <w:p w14:paraId="72D67031" w14:textId="77777777" w:rsidR="002605CE" w:rsidRPr="002605CE" w:rsidDel="00C51C7D" w:rsidRDefault="002605CE">
            <w:pPr>
              <w:rPr>
                <w:del w:id="1278" w:author="Lane, Stefanie" w:date="2023-07-26T11:06:00Z"/>
                <w:rFonts w:ascii="Calibri" w:eastAsia="Times New Roman" w:hAnsi="Calibri" w:cs="Calibri"/>
                <w:i/>
                <w:iCs/>
                <w:color w:val="000000"/>
                <w:sz w:val="20"/>
                <w:szCs w:val="20"/>
              </w:rPr>
              <w:pPrChange w:id="1279" w:author="Lane, Stefanie" w:date="2023-09-19T18:30:00Z">
                <w:pPr>
                  <w:spacing w:after="0" w:line="240" w:lineRule="auto"/>
                </w:pPr>
              </w:pPrChange>
            </w:pPr>
            <w:del w:id="1280" w:author="Lane, Stefanie" w:date="2023-07-26T11:06:00Z">
              <w:r w:rsidRPr="002605CE" w:rsidDel="00C51C7D">
                <w:rPr>
                  <w:rFonts w:ascii="Calibri" w:eastAsia="Times New Roman" w:hAnsi="Calibri" w:cs="Calibri"/>
                  <w:i/>
                  <w:iCs/>
                  <w:color w:val="000000"/>
                  <w:sz w:val="20"/>
                  <w:szCs w:val="20"/>
                </w:rPr>
                <w:delText>Carex lyngbyei</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79AFD97" w14:textId="77777777" w:rsidR="002605CE" w:rsidRPr="002605CE" w:rsidDel="00C51C7D" w:rsidRDefault="002605CE">
            <w:pPr>
              <w:rPr>
                <w:del w:id="1281" w:author="Lane, Stefanie" w:date="2023-07-26T11:06:00Z"/>
                <w:rFonts w:ascii="Calibri" w:eastAsia="Times New Roman" w:hAnsi="Calibri" w:cs="Calibri"/>
                <w:color w:val="000000"/>
                <w:sz w:val="20"/>
                <w:szCs w:val="20"/>
              </w:rPr>
              <w:pPrChange w:id="1282" w:author="Lane, Stefanie" w:date="2023-09-19T18:30:00Z">
                <w:pPr>
                  <w:spacing w:after="0" w:line="240" w:lineRule="auto"/>
                  <w:jc w:val="center"/>
                </w:pPr>
              </w:pPrChange>
            </w:pPr>
            <w:del w:id="1283"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63D3C27" w14:textId="77777777" w:rsidTr="002605CE">
        <w:trPr>
          <w:divId w:val="39592375"/>
          <w:trHeight w:val="260"/>
          <w:del w:id="128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0FA13DC" w14:textId="77777777" w:rsidR="002605CE" w:rsidRPr="002605CE" w:rsidDel="00C51C7D" w:rsidRDefault="002605CE">
            <w:pPr>
              <w:rPr>
                <w:del w:id="1285" w:author="Lane, Stefanie" w:date="2023-07-26T11:06:00Z"/>
                <w:rFonts w:ascii="Calibri" w:eastAsia="Times New Roman" w:hAnsi="Calibri" w:cs="Calibri"/>
                <w:color w:val="000000"/>
                <w:sz w:val="20"/>
                <w:szCs w:val="20"/>
              </w:rPr>
              <w:pPrChange w:id="1286"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14D89F97" w14:textId="77777777" w:rsidR="002605CE" w:rsidRPr="002605CE" w:rsidDel="00C51C7D" w:rsidRDefault="002605CE">
            <w:pPr>
              <w:rPr>
                <w:del w:id="1287" w:author="Lane, Stefanie" w:date="2023-07-26T11:06:00Z"/>
                <w:rFonts w:ascii="Calibri" w:eastAsia="Times New Roman" w:hAnsi="Calibri" w:cs="Calibri"/>
                <w:i/>
                <w:iCs/>
                <w:color w:val="000000"/>
                <w:sz w:val="20"/>
                <w:szCs w:val="20"/>
              </w:rPr>
              <w:pPrChange w:id="1288" w:author="Lane, Stefanie" w:date="2023-09-19T18:30:00Z">
                <w:pPr>
                  <w:spacing w:after="0" w:line="240" w:lineRule="auto"/>
                </w:pPr>
              </w:pPrChange>
            </w:pPr>
            <w:del w:id="1289" w:author="Lane, Stefanie" w:date="2023-07-26T11:06:00Z">
              <w:r w:rsidRPr="002605CE" w:rsidDel="00C51C7D">
                <w:rPr>
                  <w:rFonts w:ascii="Calibri" w:eastAsia="Times New Roman" w:hAnsi="Calibri" w:cs="Calibri"/>
                  <w:i/>
                  <w:iCs/>
                  <w:color w:val="000000"/>
                  <w:sz w:val="20"/>
                  <w:szCs w:val="20"/>
                </w:rPr>
                <w:delText>Sagittaria latifolia</w:delText>
              </w:r>
            </w:del>
          </w:p>
        </w:tc>
        <w:tc>
          <w:tcPr>
            <w:tcW w:w="810" w:type="dxa"/>
            <w:tcBorders>
              <w:top w:val="nil"/>
              <w:left w:val="nil"/>
              <w:bottom w:val="single" w:sz="4" w:space="0" w:color="auto"/>
              <w:right w:val="nil"/>
            </w:tcBorders>
            <w:shd w:val="clear" w:color="auto" w:fill="auto"/>
            <w:noWrap/>
            <w:vAlign w:val="bottom"/>
            <w:hideMark/>
          </w:tcPr>
          <w:p w14:paraId="556F0DF7" w14:textId="77777777" w:rsidR="002605CE" w:rsidRPr="002605CE" w:rsidDel="00C51C7D" w:rsidRDefault="002605CE">
            <w:pPr>
              <w:rPr>
                <w:del w:id="1290" w:author="Lane, Stefanie" w:date="2023-07-26T11:06:00Z"/>
                <w:rFonts w:ascii="Calibri" w:eastAsia="Times New Roman" w:hAnsi="Calibri" w:cs="Calibri"/>
                <w:color w:val="000000"/>
                <w:sz w:val="20"/>
                <w:szCs w:val="20"/>
              </w:rPr>
              <w:pPrChange w:id="1291" w:author="Lane, Stefanie" w:date="2023-09-19T18:30:00Z">
                <w:pPr>
                  <w:spacing w:after="0" w:line="240" w:lineRule="auto"/>
                  <w:jc w:val="center"/>
                </w:pPr>
              </w:pPrChange>
            </w:pPr>
            <w:del w:id="129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2077A538" w14:textId="77777777" w:rsidR="002605CE" w:rsidRPr="002605CE" w:rsidDel="00C51C7D" w:rsidRDefault="002605CE">
            <w:pPr>
              <w:rPr>
                <w:del w:id="1293" w:author="Lane, Stefanie" w:date="2023-07-26T11:06:00Z"/>
                <w:rFonts w:ascii="Calibri" w:eastAsia="Times New Roman" w:hAnsi="Calibri" w:cs="Calibri"/>
                <w:color w:val="000000"/>
                <w:sz w:val="20"/>
                <w:szCs w:val="20"/>
              </w:rPr>
              <w:pPrChange w:id="1294"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290A2778" w14:textId="77777777" w:rsidR="002605CE" w:rsidRPr="002605CE" w:rsidDel="00C51C7D" w:rsidRDefault="002605CE">
            <w:pPr>
              <w:rPr>
                <w:del w:id="1295" w:author="Lane, Stefanie" w:date="2023-07-26T11:06:00Z"/>
                <w:rFonts w:ascii="Calibri" w:eastAsia="Times New Roman" w:hAnsi="Calibri" w:cs="Calibri"/>
                <w:i/>
                <w:iCs/>
                <w:color w:val="000000"/>
                <w:sz w:val="20"/>
                <w:szCs w:val="20"/>
              </w:rPr>
              <w:pPrChange w:id="1296" w:author="Lane, Stefanie" w:date="2023-09-19T18:30:00Z">
                <w:pPr>
                  <w:spacing w:after="0" w:line="240" w:lineRule="auto"/>
                </w:pPr>
              </w:pPrChange>
            </w:pPr>
            <w:del w:id="1297" w:author="Lane, Stefanie" w:date="2023-07-26T11:06:00Z">
              <w:r w:rsidRPr="002605CE" w:rsidDel="00C51C7D">
                <w:rPr>
                  <w:rFonts w:ascii="Calibri" w:eastAsia="Times New Roman" w:hAnsi="Calibri" w:cs="Calibri"/>
                  <w:i/>
                  <w:iCs/>
                  <w:color w:val="000000"/>
                  <w:sz w:val="20"/>
                  <w:szCs w:val="20"/>
                </w:rPr>
                <w:delText>Impatiens capensis</w:delText>
              </w:r>
            </w:del>
          </w:p>
        </w:tc>
        <w:tc>
          <w:tcPr>
            <w:tcW w:w="751" w:type="dxa"/>
            <w:tcBorders>
              <w:top w:val="single" w:sz="4" w:space="0" w:color="auto"/>
              <w:left w:val="nil"/>
              <w:bottom w:val="single" w:sz="4" w:space="0" w:color="auto"/>
              <w:right w:val="nil"/>
            </w:tcBorders>
            <w:shd w:val="clear" w:color="auto" w:fill="auto"/>
            <w:noWrap/>
            <w:vAlign w:val="bottom"/>
            <w:hideMark/>
          </w:tcPr>
          <w:p w14:paraId="0598DD12" w14:textId="77777777" w:rsidR="002605CE" w:rsidRPr="002605CE" w:rsidDel="00C51C7D" w:rsidRDefault="002605CE">
            <w:pPr>
              <w:rPr>
                <w:del w:id="1298" w:author="Lane, Stefanie" w:date="2023-07-26T11:06:00Z"/>
                <w:rFonts w:ascii="Calibri" w:eastAsia="Times New Roman" w:hAnsi="Calibri" w:cs="Calibri"/>
                <w:color w:val="000000"/>
                <w:sz w:val="20"/>
                <w:szCs w:val="20"/>
              </w:rPr>
              <w:pPrChange w:id="1299" w:author="Lane, Stefanie" w:date="2023-09-19T18:30:00Z">
                <w:pPr>
                  <w:spacing w:after="0" w:line="240" w:lineRule="auto"/>
                  <w:jc w:val="center"/>
                </w:pPr>
              </w:pPrChange>
            </w:pPr>
            <w:del w:id="1300" w:author="Lane, Stefanie" w:date="2023-07-26T11:06:00Z">
              <w:r w:rsidRPr="002605CE" w:rsidDel="00C51C7D">
                <w:rPr>
                  <w:rFonts w:ascii="Calibri" w:eastAsia="Times New Roman" w:hAnsi="Calibri" w:cs="Calibri"/>
                  <w:color w:val="000000"/>
                  <w:sz w:val="20"/>
                  <w:szCs w:val="20"/>
                </w:rPr>
                <w:delText>0.01</w:delText>
              </w:r>
            </w:del>
          </w:p>
        </w:tc>
        <w:tc>
          <w:tcPr>
            <w:tcW w:w="262" w:type="dxa"/>
            <w:tcBorders>
              <w:top w:val="nil"/>
              <w:left w:val="nil"/>
              <w:bottom w:val="nil"/>
              <w:right w:val="nil"/>
            </w:tcBorders>
            <w:shd w:val="clear" w:color="auto" w:fill="auto"/>
            <w:noWrap/>
            <w:vAlign w:val="bottom"/>
            <w:hideMark/>
          </w:tcPr>
          <w:p w14:paraId="5465B109" w14:textId="77777777" w:rsidR="002605CE" w:rsidRPr="002605CE" w:rsidDel="00C51C7D" w:rsidRDefault="002605CE">
            <w:pPr>
              <w:rPr>
                <w:del w:id="1301" w:author="Lane, Stefanie" w:date="2023-07-26T11:06:00Z"/>
                <w:rFonts w:ascii="Calibri" w:eastAsia="Times New Roman" w:hAnsi="Calibri" w:cs="Calibri"/>
                <w:color w:val="000000"/>
                <w:sz w:val="20"/>
                <w:szCs w:val="20"/>
              </w:rPr>
              <w:pPrChange w:id="1302"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C459AA2" w14:textId="77777777" w:rsidR="002605CE" w:rsidRPr="002605CE" w:rsidDel="00C51C7D" w:rsidRDefault="002605CE">
            <w:pPr>
              <w:rPr>
                <w:del w:id="1303" w:author="Lane, Stefanie" w:date="2023-07-26T11:06:00Z"/>
                <w:rFonts w:ascii="Times New Roman" w:eastAsia="Times New Roman" w:hAnsi="Times New Roman" w:cs="Times New Roman"/>
                <w:sz w:val="20"/>
                <w:szCs w:val="20"/>
              </w:rPr>
              <w:pPrChange w:id="1304"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754A160F" w14:textId="77777777" w:rsidR="002605CE" w:rsidRPr="002605CE" w:rsidDel="00C51C7D" w:rsidRDefault="002605CE">
            <w:pPr>
              <w:rPr>
                <w:del w:id="1305" w:author="Lane, Stefanie" w:date="2023-07-26T11:06:00Z"/>
                <w:rFonts w:ascii="Calibri" w:eastAsia="Times New Roman" w:hAnsi="Calibri" w:cs="Calibri"/>
                <w:color w:val="000000"/>
                <w:sz w:val="20"/>
                <w:szCs w:val="20"/>
              </w:rPr>
              <w:pPrChange w:id="1306" w:author="Lane, Stefanie" w:date="2023-09-19T18:30:00Z">
                <w:pPr>
                  <w:spacing w:after="0" w:line="240" w:lineRule="auto"/>
                  <w:jc w:val="center"/>
                </w:pPr>
              </w:pPrChange>
            </w:pPr>
            <w:del w:id="1307"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4EFFBDE6" w14:textId="77777777" w:rsidTr="002605CE">
        <w:trPr>
          <w:divId w:val="39592375"/>
          <w:trHeight w:val="270"/>
          <w:del w:id="1308"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398400" w14:textId="77777777" w:rsidR="002605CE" w:rsidRPr="002605CE" w:rsidDel="00C51C7D" w:rsidRDefault="002605CE">
            <w:pPr>
              <w:rPr>
                <w:del w:id="1309" w:author="Lane, Stefanie" w:date="2023-07-26T11:06:00Z"/>
                <w:rFonts w:ascii="Calibri" w:eastAsia="Times New Roman" w:hAnsi="Calibri" w:cs="Calibri"/>
                <w:color w:val="000000"/>
                <w:sz w:val="20"/>
                <w:szCs w:val="20"/>
              </w:rPr>
              <w:pPrChange w:id="1310"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4789DA0D" w14:textId="77777777" w:rsidR="002605CE" w:rsidRPr="002605CE" w:rsidDel="00C51C7D" w:rsidRDefault="002605CE">
            <w:pPr>
              <w:rPr>
                <w:del w:id="1311" w:author="Lane, Stefanie" w:date="2023-07-26T11:06:00Z"/>
                <w:rFonts w:ascii="Calibri" w:eastAsia="Times New Roman" w:hAnsi="Calibri" w:cs="Calibri"/>
                <w:i/>
                <w:iCs/>
                <w:color w:val="000000"/>
                <w:sz w:val="20"/>
                <w:szCs w:val="20"/>
              </w:rPr>
              <w:pPrChange w:id="1312" w:author="Lane, Stefanie" w:date="2023-09-19T18:30:00Z">
                <w:pPr>
                  <w:spacing w:after="0" w:line="240" w:lineRule="auto"/>
                </w:pPr>
              </w:pPrChange>
            </w:pPr>
            <w:del w:id="1313" w:author="Lane, Stefanie" w:date="2023-07-26T11:06:00Z">
              <w:r w:rsidRPr="002605CE" w:rsidDel="00C51C7D">
                <w:rPr>
                  <w:rFonts w:ascii="Calibri" w:eastAsia="Times New Roman" w:hAnsi="Calibri" w:cs="Calibri"/>
                  <w:i/>
                  <w:iCs/>
                  <w:color w:val="000000"/>
                  <w:sz w:val="20"/>
                  <w:szCs w:val="20"/>
                </w:rPr>
                <w:delText>Schoenoplectus tabernaemontani</w:delText>
              </w:r>
            </w:del>
          </w:p>
        </w:tc>
        <w:tc>
          <w:tcPr>
            <w:tcW w:w="810" w:type="dxa"/>
            <w:tcBorders>
              <w:top w:val="nil"/>
              <w:left w:val="nil"/>
              <w:bottom w:val="single" w:sz="8" w:space="0" w:color="auto"/>
              <w:right w:val="nil"/>
            </w:tcBorders>
            <w:shd w:val="clear" w:color="auto" w:fill="auto"/>
            <w:noWrap/>
            <w:vAlign w:val="bottom"/>
            <w:hideMark/>
          </w:tcPr>
          <w:p w14:paraId="0E7F0DB3" w14:textId="77777777" w:rsidR="002605CE" w:rsidRPr="002605CE" w:rsidDel="00C51C7D" w:rsidRDefault="002605CE">
            <w:pPr>
              <w:rPr>
                <w:del w:id="1314" w:author="Lane, Stefanie" w:date="2023-07-26T11:06:00Z"/>
                <w:rFonts w:ascii="Calibri" w:eastAsia="Times New Roman" w:hAnsi="Calibri" w:cs="Calibri"/>
                <w:color w:val="000000"/>
                <w:sz w:val="20"/>
                <w:szCs w:val="20"/>
              </w:rPr>
              <w:pPrChange w:id="1315" w:author="Lane, Stefanie" w:date="2023-09-19T18:30:00Z">
                <w:pPr>
                  <w:spacing w:after="0" w:line="240" w:lineRule="auto"/>
                </w:pPr>
              </w:pPrChange>
            </w:pPr>
            <w:del w:id="1316"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single" w:sz="8" w:space="0" w:color="auto"/>
              <w:right w:val="nil"/>
            </w:tcBorders>
            <w:shd w:val="clear" w:color="auto" w:fill="auto"/>
            <w:noWrap/>
            <w:vAlign w:val="bottom"/>
            <w:hideMark/>
          </w:tcPr>
          <w:p w14:paraId="3B3D51DC" w14:textId="77777777" w:rsidR="002605CE" w:rsidRPr="002605CE" w:rsidDel="00C51C7D" w:rsidRDefault="002605CE">
            <w:pPr>
              <w:rPr>
                <w:del w:id="1317" w:author="Lane, Stefanie" w:date="2023-07-26T11:06:00Z"/>
                <w:rFonts w:ascii="Calibri" w:eastAsia="Times New Roman" w:hAnsi="Calibri" w:cs="Calibri"/>
                <w:color w:val="000000"/>
                <w:sz w:val="20"/>
                <w:szCs w:val="20"/>
              </w:rPr>
              <w:pPrChange w:id="1318" w:author="Lane, Stefanie" w:date="2023-09-19T18:30:00Z">
                <w:pPr>
                  <w:spacing w:after="0" w:line="240" w:lineRule="auto"/>
                </w:pPr>
              </w:pPrChange>
            </w:pPr>
            <w:del w:id="1319"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A7A49DA" w14:textId="77777777" w:rsidR="002605CE" w:rsidRPr="002605CE" w:rsidDel="00C51C7D" w:rsidRDefault="002605CE">
            <w:pPr>
              <w:rPr>
                <w:del w:id="1320" w:author="Lane, Stefanie" w:date="2023-07-26T11:06:00Z"/>
                <w:rFonts w:ascii="Calibri" w:eastAsia="Times New Roman" w:hAnsi="Calibri" w:cs="Calibri"/>
                <w:i/>
                <w:iCs/>
                <w:color w:val="000000"/>
                <w:sz w:val="20"/>
                <w:szCs w:val="20"/>
              </w:rPr>
              <w:pPrChange w:id="1321" w:author="Lane, Stefanie" w:date="2023-09-19T18:30:00Z">
                <w:pPr>
                  <w:spacing w:after="0" w:line="240" w:lineRule="auto"/>
                </w:pPr>
              </w:pPrChange>
            </w:pPr>
            <w:del w:id="1322" w:author="Lane, Stefanie" w:date="2023-07-26T11:06:00Z">
              <w:r w:rsidRPr="002605CE" w:rsidDel="00C51C7D">
                <w:rPr>
                  <w:rFonts w:ascii="Calibri" w:eastAsia="Times New Roman" w:hAnsi="Calibri" w:cs="Calibri"/>
                  <w:i/>
                  <w:iCs/>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006FFD60" w14:textId="77777777" w:rsidR="002605CE" w:rsidRPr="002605CE" w:rsidDel="00C51C7D" w:rsidRDefault="002605CE">
            <w:pPr>
              <w:rPr>
                <w:del w:id="1323" w:author="Lane, Stefanie" w:date="2023-07-26T11:06:00Z"/>
                <w:rFonts w:ascii="Calibri" w:eastAsia="Times New Roman" w:hAnsi="Calibri" w:cs="Calibri"/>
                <w:color w:val="000000"/>
                <w:sz w:val="20"/>
                <w:szCs w:val="20"/>
              </w:rPr>
              <w:pPrChange w:id="1324" w:author="Lane, Stefanie" w:date="2023-09-19T18:30:00Z">
                <w:pPr>
                  <w:spacing w:after="0" w:line="240" w:lineRule="auto"/>
                  <w:jc w:val="center"/>
                </w:pPr>
              </w:pPrChange>
            </w:pPr>
            <w:del w:id="1325"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635802CC" w14:textId="77777777" w:rsidR="002605CE" w:rsidRPr="002605CE" w:rsidDel="00C51C7D" w:rsidRDefault="002605CE">
            <w:pPr>
              <w:rPr>
                <w:del w:id="1326" w:author="Lane, Stefanie" w:date="2023-07-26T11:06:00Z"/>
                <w:rFonts w:ascii="Calibri" w:eastAsia="Times New Roman" w:hAnsi="Calibri" w:cs="Calibri"/>
                <w:color w:val="000000"/>
                <w:sz w:val="20"/>
                <w:szCs w:val="20"/>
              </w:rPr>
              <w:pPrChange w:id="1327" w:author="Lane, Stefanie" w:date="2023-09-19T18:30:00Z">
                <w:pPr>
                  <w:spacing w:after="0" w:line="240" w:lineRule="auto"/>
                </w:pPr>
              </w:pPrChange>
            </w:pPr>
            <w:del w:id="1328"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42702B6B" w14:textId="77777777" w:rsidR="002605CE" w:rsidRPr="002605CE" w:rsidDel="00C51C7D" w:rsidRDefault="002605CE">
            <w:pPr>
              <w:rPr>
                <w:del w:id="1329" w:author="Lane, Stefanie" w:date="2023-07-26T11:06:00Z"/>
                <w:rFonts w:ascii="Calibri" w:eastAsia="Times New Roman" w:hAnsi="Calibri" w:cs="Calibri"/>
                <w:i/>
                <w:iCs/>
                <w:color w:val="000000"/>
                <w:sz w:val="20"/>
                <w:szCs w:val="20"/>
              </w:rPr>
              <w:pPrChange w:id="1330" w:author="Lane, Stefanie" w:date="2023-09-19T18:30:00Z">
                <w:pPr>
                  <w:spacing w:after="0" w:line="240" w:lineRule="auto"/>
                </w:pPr>
              </w:pPrChange>
            </w:pPr>
            <w:del w:id="1331"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643E8EF8" w14:textId="77777777" w:rsidR="002605CE" w:rsidRPr="002605CE" w:rsidDel="00C51C7D" w:rsidRDefault="002605CE">
            <w:pPr>
              <w:rPr>
                <w:del w:id="1332" w:author="Lane, Stefanie" w:date="2023-07-26T11:06:00Z"/>
                <w:rFonts w:ascii="Calibri" w:eastAsia="Times New Roman" w:hAnsi="Calibri" w:cs="Calibri"/>
                <w:color w:val="000000"/>
                <w:sz w:val="20"/>
                <w:szCs w:val="20"/>
              </w:rPr>
              <w:pPrChange w:id="1333" w:author="Lane, Stefanie" w:date="2023-09-19T18:30:00Z">
                <w:pPr>
                  <w:spacing w:after="0" w:line="240" w:lineRule="auto"/>
                  <w:jc w:val="center"/>
                </w:pPr>
              </w:pPrChange>
            </w:pPr>
            <w:del w:id="1334"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1A621CEA" w14:textId="77777777" w:rsidTr="002605CE">
        <w:trPr>
          <w:divId w:val="39592375"/>
          <w:trHeight w:val="270"/>
          <w:del w:id="1335" w:author="Lane, Stefanie" w:date="2023-07-26T11:06:00Z"/>
        </w:trPr>
        <w:tc>
          <w:tcPr>
            <w:tcW w:w="1091" w:type="dxa"/>
            <w:tcBorders>
              <w:top w:val="nil"/>
              <w:left w:val="nil"/>
              <w:bottom w:val="nil"/>
              <w:right w:val="nil"/>
            </w:tcBorders>
            <w:shd w:val="clear" w:color="auto" w:fill="auto"/>
            <w:vAlign w:val="bottom"/>
            <w:hideMark/>
          </w:tcPr>
          <w:p w14:paraId="4424F96B" w14:textId="77777777" w:rsidR="002605CE" w:rsidRPr="002605CE" w:rsidDel="00C51C7D" w:rsidRDefault="002605CE">
            <w:pPr>
              <w:rPr>
                <w:del w:id="1336" w:author="Lane, Stefanie" w:date="2023-07-26T11:06:00Z"/>
                <w:rFonts w:ascii="Calibri" w:eastAsia="Times New Roman" w:hAnsi="Calibri" w:cs="Calibri"/>
                <w:color w:val="000000"/>
                <w:sz w:val="20"/>
                <w:szCs w:val="20"/>
              </w:rPr>
              <w:pPrChange w:id="1337"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5981680B" w14:textId="77777777" w:rsidR="002605CE" w:rsidRPr="002605CE" w:rsidDel="00C51C7D" w:rsidRDefault="002605CE">
            <w:pPr>
              <w:rPr>
                <w:del w:id="1338" w:author="Lane, Stefanie" w:date="2023-07-26T11:06:00Z"/>
                <w:rFonts w:ascii="Times New Roman" w:eastAsia="Times New Roman" w:hAnsi="Times New Roman" w:cs="Times New Roman"/>
                <w:sz w:val="20"/>
                <w:szCs w:val="20"/>
              </w:rPr>
              <w:pPrChange w:id="1339"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54815698" w14:textId="77777777" w:rsidR="002605CE" w:rsidRPr="002605CE" w:rsidDel="00C51C7D" w:rsidRDefault="002605CE">
            <w:pPr>
              <w:rPr>
                <w:del w:id="1340" w:author="Lane, Stefanie" w:date="2023-07-26T11:06:00Z"/>
                <w:rFonts w:ascii="Times New Roman" w:eastAsia="Times New Roman" w:hAnsi="Times New Roman" w:cs="Times New Roman"/>
                <w:sz w:val="20"/>
                <w:szCs w:val="20"/>
              </w:rPr>
              <w:pPrChange w:id="1341"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00E3F4F1" w14:textId="77777777" w:rsidR="002605CE" w:rsidRPr="002605CE" w:rsidDel="00C51C7D" w:rsidRDefault="002605CE">
            <w:pPr>
              <w:rPr>
                <w:del w:id="1342" w:author="Lane, Stefanie" w:date="2023-07-26T11:06:00Z"/>
                <w:rFonts w:ascii="Times New Roman" w:eastAsia="Times New Roman" w:hAnsi="Times New Roman" w:cs="Times New Roman"/>
                <w:sz w:val="20"/>
                <w:szCs w:val="20"/>
              </w:rPr>
              <w:pPrChange w:id="1343"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44386E5C" w14:textId="77777777" w:rsidR="002605CE" w:rsidRPr="002605CE" w:rsidDel="00C51C7D" w:rsidRDefault="002605CE">
            <w:pPr>
              <w:rPr>
                <w:del w:id="1344" w:author="Lane, Stefanie" w:date="2023-07-26T11:06:00Z"/>
                <w:rFonts w:ascii="Times New Roman" w:eastAsia="Times New Roman" w:hAnsi="Times New Roman" w:cs="Times New Roman"/>
                <w:sz w:val="20"/>
                <w:szCs w:val="20"/>
              </w:rPr>
              <w:pPrChange w:id="1345"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43EE8ABA" w14:textId="77777777" w:rsidR="002605CE" w:rsidRPr="002605CE" w:rsidDel="00C51C7D" w:rsidRDefault="002605CE">
            <w:pPr>
              <w:rPr>
                <w:del w:id="1346" w:author="Lane, Stefanie" w:date="2023-07-26T11:06:00Z"/>
                <w:rFonts w:ascii="Times New Roman" w:eastAsia="Times New Roman" w:hAnsi="Times New Roman" w:cs="Times New Roman"/>
                <w:sz w:val="20"/>
                <w:szCs w:val="20"/>
              </w:rPr>
              <w:pPrChange w:id="1347"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314CD591" w14:textId="77777777" w:rsidR="002605CE" w:rsidRPr="002605CE" w:rsidDel="00C51C7D" w:rsidRDefault="002605CE">
            <w:pPr>
              <w:rPr>
                <w:del w:id="1348" w:author="Lane, Stefanie" w:date="2023-07-26T11:06:00Z"/>
                <w:rFonts w:ascii="Times New Roman" w:eastAsia="Times New Roman" w:hAnsi="Times New Roman" w:cs="Times New Roman"/>
                <w:sz w:val="20"/>
                <w:szCs w:val="20"/>
              </w:rPr>
              <w:pPrChange w:id="1349"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6BA9E6E7" w14:textId="77777777" w:rsidR="002605CE" w:rsidRPr="002605CE" w:rsidDel="00C51C7D" w:rsidRDefault="002605CE">
            <w:pPr>
              <w:rPr>
                <w:del w:id="1350" w:author="Lane, Stefanie" w:date="2023-07-26T11:06:00Z"/>
                <w:rFonts w:ascii="Times New Roman" w:eastAsia="Times New Roman" w:hAnsi="Times New Roman" w:cs="Times New Roman"/>
                <w:sz w:val="20"/>
                <w:szCs w:val="20"/>
              </w:rPr>
              <w:pPrChange w:id="1351"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700C13D7" w14:textId="77777777" w:rsidR="002605CE" w:rsidRPr="002605CE" w:rsidDel="00C51C7D" w:rsidRDefault="002605CE">
            <w:pPr>
              <w:rPr>
                <w:del w:id="1352" w:author="Lane, Stefanie" w:date="2023-07-26T11:06:00Z"/>
                <w:rFonts w:ascii="Times New Roman" w:eastAsia="Times New Roman" w:hAnsi="Times New Roman" w:cs="Times New Roman"/>
                <w:sz w:val="20"/>
                <w:szCs w:val="20"/>
              </w:rPr>
              <w:pPrChange w:id="1353" w:author="Lane, Stefanie" w:date="2023-09-19T18:30:00Z">
                <w:pPr>
                  <w:spacing w:after="0" w:line="240" w:lineRule="auto"/>
                </w:pPr>
              </w:pPrChange>
            </w:pPr>
          </w:p>
        </w:tc>
      </w:tr>
      <w:tr w:rsidR="002605CE" w:rsidRPr="002605CE" w:rsidDel="00C51C7D" w14:paraId="1FF2CB86" w14:textId="77777777" w:rsidTr="002605CE">
        <w:trPr>
          <w:divId w:val="39592375"/>
          <w:trHeight w:val="260"/>
          <w:del w:id="1354"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40FBEF96" w14:textId="77777777" w:rsidR="002605CE" w:rsidRPr="002605CE" w:rsidDel="00C51C7D" w:rsidRDefault="002605CE">
            <w:pPr>
              <w:rPr>
                <w:del w:id="1355" w:author="Lane, Stefanie" w:date="2023-07-26T11:06:00Z"/>
                <w:rFonts w:ascii="Calibri" w:eastAsia="Times New Roman" w:hAnsi="Calibri" w:cs="Calibri"/>
                <w:color w:val="000000"/>
                <w:sz w:val="20"/>
                <w:szCs w:val="20"/>
              </w:rPr>
              <w:pPrChange w:id="1356" w:author="Lane, Stefanie" w:date="2023-09-19T18:30:00Z">
                <w:pPr>
                  <w:spacing w:after="0" w:line="240" w:lineRule="auto"/>
                  <w:jc w:val="center"/>
                </w:pPr>
              </w:pPrChange>
            </w:pPr>
            <w:del w:id="1357" w:author="Lane, Stefanie" w:date="2023-07-26T11:06:00Z">
              <w:r w:rsidRPr="002605CE" w:rsidDel="00C51C7D">
                <w:rPr>
                  <w:rFonts w:ascii="Calibri" w:eastAsia="Times New Roman" w:hAnsi="Calibri" w:cs="Calibri"/>
                  <w:color w:val="000000"/>
                  <w:sz w:val="20"/>
                  <w:szCs w:val="20"/>
                </w:rPr>
                <w:delText>"Fescue"</w:delText>
              </w:r>
            </w:del>
          </w:p>
        </w:tc>
        <w:tc>
          <w:tcPr>
            <w:tcW w:w="2149" w:type="dxa"/>
            <w:tcBorders>
              <w:top w:val="single" w:sz="8" w:space="0" w:color="auto"/>
              <w:left w:val="nil"/>
              <w:bottom w:val="nil"/>
              <w:right w:val="nil"/>
            </w:tcBorders>
            <w:shd w:val="clear" w:color="auto" w:fill="auto"/>
            <w:noWrap/>
            <w:vAlign w:val="bottom"/>
            <w:hideMark/>
          </w:tcPr>
          <w:p w14:paraId="1C231846" w14:textId="77777777" w:rsidR="002605CE" w:rsidRPr="002605CE" w:rsidDel="00C51C7D" w:rsidRDefault="002605CE">
            <w:pPr>
              <w:rPr>
                <w:del w:id="1358" w:author="Lane, Stefanie" w:date="2023-07-26T11:06:00Z"/>
                <w:rFonts w:ascii="Calibri" w:eastAsia="Times New Roman" w:hAnsi="Calibri" w:cs="Calibri"/>
                <w:i/>
                <w:iCs/>
                <w:color w:val="000000"/>
                <w:sz w:val="20"/>
                <w:szCs w:val="20"/>
              </w:rPr>
              <w:pPrChange w:id="1359" w:author="Lane, Stefanie" w:date="2023-09-19T18:30:00Z">
                <w:pPr>
                  <w:spacing w:after="0" w:line="240" w:lineRule="auto"/>
                </w:pPr>
              </w:pPrChange>
            </w:pPr>
            <w:del w:id="1360"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10" w:type="dxa"/>
            <w:tcBorders>
              <w:top w:val="single" w:sz="8" w:space="0" w:color="auto"/>
              <w:left w:val="nil"/>
              <w:bottom w:val="single" w:sz="4" w:space="0" w:color="auto"/>
              <w:right w:val="nil"/>
            </w:tcBorders>
            <w:shd w:val="clear" w:color="auto" w:fill="auto"/>
            <w:noWrap/>
            <w:vAlign w:val="bottom"/>
            <w:hideMark/>
          </w:tcPr>
          <w:p w14:paraId="0966F38D" w14:textId="77777777" w:rsidR="002605CE" w:rsidRPr="002605CE" w:rsidDel="00C51C7D" w:rsidRDefault="002605CE">
            <w:pPr>
              <w:rPr>
                <w:del w:id="1361" w:author="Lane, Stefanie" w:date="2023-07-26T11:06:00Z"/>
                <w:rFonts w:ascii="Calibri" w:eastAsia="Times New Roman" w:hAnsi="Calibri" w:cs="Calibri"/>
                <w:color w:val="000000"/>
                <w:sz w:val="20"/>
                <w:szCs w:val="20"/>
              </w:rPr>
              <w:pPrChange w:id="1362" w:author="Lane, Stefanie" w:date="2023-09-19T18:30:00Z">
                <w:pPr>
                  <w:spacing w:after="0" w:line="240" w:lineRule="auto"/>
                  <w:jc w:val="center"/>
                </w:pPr>
              </w:pPrChange>
            </w:pPr>
            <w:del w:id="1363"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4D9A0B97" w14:textId="77777777" w:rsidR="002605CE" w:rsidRPr="002605CE" w:rsidDel="00C51C7D" w:rsidRDefault="002605CE">
            <w:pPr>
              <w:rPr>
                <w:del w:id="1364" w:author="Lane, Stefanie" w:date="2023-07-26T11:06:00Z"/>
                <w:rFonts w:ascii="Calibri" w:eastAsia="Times New Roman" w:hAnsi="Calibri" w:cs="Calibri"/>
                <w:color w:val="000000"/>
                <w:sz w:val="20"/>
                <w:szCs w:val="20"/>
              </w:rPr>
              <w:pPrChange w:id="1365" w:author="Lane, Stefanie" w:date="2023-09-19T18:30:00Z">
                <w:pPr>
                  <w:spacing w:after="0" w:line="240" w:lineRule="auto"/>
                </w:pPr>
              </w:pPrChange>
            </w:pPr>
            <w:del w:id="1366"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29BB6F82" w14:textId="77777777" w:rsidR="002605CE" w:rsidRPr="002605CE" w:rsidDel="00C51C7D" w:rsidRDefault="002605CE">
            <w:pPr>
              <w:rPr>
                <w:del w:id="1367" w:author="Lane, Stefanie" w:date="2023-07-26T11:06:00Z"/>
                <w:rFonts w:ascii="Calibri" w:eastAsia="Times New Roman" w:hAnsi="Calibri" w:cs="Calibri"/>
                <w:i/>
                <w:iCs/>
                <w:color w:val="000000"/>
                <w:sz w:val="20"/>
                <w:szCs w:val="20"/>
              </w:rPr>
              <w:pPrChange w:id="1368" w:author="Lane, Stefanie" w:date="2023-09-19T18:30:00Z">
                <w:pPr>
                  <w:spacing w:after="0" w:line="240" w:lineRule="auto"/>
                </w:pPr>
              </w:pPrChange>
            </w:pPr>
            <w:del w:id="1369" w:author="Lane, Stefanie" w:date="2023-07-26T11:06:00Z">
              <w:r w:rsidRPr="002605CE" w:rsidDel="00C51C7D">
                <w:rPr>
                  <w:rFonts w:ascii="Calibri" w:eastAsia="Times New Roman" w:hAnsi="Calibri" w:cs="Calibri"/>
                  <w:i/>
                  <w:iCs/>
                  <w:color w:val="000000"/>
                  <w:sz w:val="20"/>
                  <w:szCs w:val="20"/>
                </w:rPr>
                <w:delText>Poa palustris</w:delText>
              </w:r>
            </w:del>
          </w:p>
        </w:tc>
        <w:tc>
          <w:tcPr>
            <w:tcW w:w="751" w:type="dxa"/>
            <w:tcBorders>
              <w:top w:val="single" w:sz="8" w:space="0" w:color="auto"/>
              <w:left w:val="nil"/>
              <w:bottom w:val="single" w:sz="4" w:space="0" w:color="auto"/>
              <w:right w:val="nil"/>
            </w:tcBorders>
            <w:shd w:val="clear" w:color="auto" w:fill="auto"/>
            <w:noWrap/>
            <w:vAlign w:val="bottom"/>
            <w:hideMark/>
          </w:tcPr>
          <w:p w14:paraId="16B184ED" w14:textId="77777777" w:rsidR="002605CE" w:rsidRPr="002605CE" w:rsidDel="00C51C7D" w:rsidRDefault="002605CE">
            <w:pPr>
              <w:rPr>
                <w:del w:id="1370" w:author="Lane, Stefanie" w:date="2023-07-26T11:06:00Z"/>
                <w:rFonts w:ascii="Calibri" w:eastAsia="Times New Roman" w:hAnsi="Calibri" w:cs="Calibri"/>
                <w:color w:val="000000"/>
                <w:sz w:val="20"/>
                <w:szCs w:val="20"/>
              </w:rPr>
              <w:pPrChange w:id="1371" w:author="Lane, Stefanie" w:date="2023-09-19T18:30:00Z">
                <w:pPr>
                  <w:spacing w:after="0" w:line="240" w:lineRule="auto"/>
                  <w:jc w:val="center"/>
                </w:pPr>
              </w:pPrChange>
            </w:pPr>
            <w:del w:id="137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33454281" w14:textId="77777777" w:rsidR="002605CE" w:rsidRPr="002605CE" w:rsidDel="00C51C7D" w:rsidRDefault="002605CE">
            <w:pPr>
              <w:rPr>
                <w:del w:id="1373" w:author="Lane, Stefanie" w:date="2023-07-26T11:06:00Z"/>
                <w:rFonts w:ascii="Calibri" w:eastAsia="Times New Roman" w:hAnsi="Calibri" w:cs="Calibri"/>
                <w:color w:val="000000"/>
                <w:sz w:val="20"/>
                <w:szCs w:val="20"/>
              </w:rPr>
              <w:pPrChange w:id="1374" w:author="Lane, Stefanie" w:date="2023-09-19T18:30:00Z">
                <w:pPr>
                  <w:spacing w:after="0" w:line="240" w:lineRule="auto"/>
                </w:pPr>
              </w:pPrChange>
            </w:pPr>
            <w:del w:id="1375"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03151081" w14:textId="77777777" w:rsidR="002605CE" w:rsidRPr="002605CE" w:rsidDel="00C51C7D" w:rsidRDefault="002605CE">
            <w:pPr>
              <w:rPr>
                <w:del w:id="1376" w:author="Lane, Stefanie" w:date="2023-07-26T11:06:00Z"/>
                <w:rFonts w:ascii="Calibri" w:eastAsia="Times New Roman" w:hAnsi="Calibri" w:cs="Calibri"/>
                <w:i/>
                <w:iCs/>
                <w:color w:val="000000"/>
                <w:sz w:val="20"/>
                <w:szCs w:val="20"/>
              </w:rPr>
              <w:pPrChange w:id="1377" w:author="Lane, Stefanie" w:date="2023-09-19T18:30:00Z">
                <w:pPr>
                  <w:spacing w:after="0" w:line="240" w:lineRule="auto"/>
                </w:pPr>
              </w:pPrChange>
            </w:pPr>
            <w:del w:id="1378" w:author="Lane, Stefanie" w:date="2023-07-26T11:06:00Z">
              <w:r w:rsidRPr="002605CE" w:rsidDel="00C51C7D">
                <w:rPr>
                  <w:rFonts w:ascii="Calibri" w:eastAsia="Times New Roman" w:hAnsi="Calibri" w:cs="Calibri"/>
                  <w:i/>
                  <w:iCs/>
                  <w:color w:val="000000"/>
                  <w:sz w:val="20"/>
                  <w:szCs w:val="20"/>
                </w:rPr>
                <w:delText>Phalaris arundinaceae</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5A26DCD5" w14:textId="77777777" w:rsidR="002605CE" w:rsidRPr="002605CE" w:rsidDel="00C51C7D" w:rsidRDefault="002605CE">
            <w:pPr>
              <w:rPr>
                <w:del w:id="1379" w:author="Lane, Stefanie" w:date="2023-07-26T11:06:00Z"/>
                <w:rFonts w:ascii="Calibri" w:eastAsia="Times New Roman" w:hAnsi="Calibri" w:cs="Calibri"/>
                <w:color w:val="000000"/>
                <w:sz w:val="20"/>
                <w:szCs w:val="20"/>
              </w:rPr>
              <w:pPrChange w:id="1380" w:author="Lane, Stefanie" w:date="2023-09-19T18:30:00Z">
                <w:pPr>
                  <w:spacing w:after="0" w:line="240" w:lineRule="auto"/>
                  <w:jc w:val="center"/>
                </w:pPr>
              </w:pPrChange>
            </w:pPr>
            <w:del w:id="1381"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6A641C8" w14:textId="77777777" w:rsidTr="002605CE">
        <w:trPr>
          <w:divId w:val="39592375"/>
          <w:trHeight w:val="260"/>
          <w:del w:id="1382"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0768CA0" w14:textId="77777777" w:rsidR="002605CE" w:rsidRPr="002605CE" w:rsidDel="00C51C7D" w:rsidRDefault="002605CE">
            <w:pPr>
              <w:rPr>
                <w:del w:id="1383" w:author="Lane, Stefanie" w:date="2023-07-26T11:06:00Z"/>
                <w:rFonts w:ascii="Calibri" w:eastAsia="Times New Roman" w:hAnsi="Calibri" w:cs="Calibri"/>
                <w:color w:val="000000"/>
                <w:sz w:val="20"/>
                <w:szCs w:val="20"/>
              </w:rPr>
              <w:pPrChange w:id="1384"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1EFDB1C4" w14:textId="77777777" w:rsidR="002605CE" w:rsidRPr="002605CE" w:rsidDel="00C51C7D" w:rsidRDefault="002605CE">
            <w:pPr>
              <w:rPr>
                <w:del w:id="1385" w:author="Lane, Stefanie" w:date="2023-07-26T11:06:00Z"/>
                <w:rFonts w:ascii="Calibri" w:eastAsia="Times New Roman" w:hAnsi="Calibri" w:cs="Calibri"/>
                <w:i/>
                <w:iCs/>
                <w:color w:val="000000"/>
                <w:sz w:val="20"/>
                <w:szCs w:val="20"/>
              </w:rPr>
              <w:pPrChange w:id="1386" w:author="Lane, Stefanie" w:date="2023-09-19T18:30:00Z">
                <w:pPr>
                  <w:spacing w:after="0" w:line="240" w:lineRule="auto"/>
                </w:pPr>
              </w:pPrChange>
            </w:pPr>
            <w:del w:id="1387" w:author="Lane, Stefanie" w:date="2023-07-26T11:06:00Z">
              <w:r w:rsidRPr="002605CE" w:rsidDel="00C51C7D">
                <w:rPr>
                  <w:rFonts w:ascii="Calibri" w:eastAsia="Times New Roman" w:hAnsi="Calibri" w:cs="Calibri"/>
                  <w:i/>
                  <w:iCs/>
                  <w:color w:val="000000"/>
                  <w:sz w:val="20"/>
                  <w:szCs w:val="20"/>
                </w:rPr>
                <w:delText>Salix lasiandra</w:delText>
              </w:r>
            </w:del>
          </w:p>
        </w:tc>
        <w:tc>
          <w:tcPr>
            <w:tcW w:w="810" w:type="dxa"/>
            <w:tcBorders>
              <w:top w:val="nil"/>
              <w:left w:val="nil"/>
              <w:bottom w:val="single" w:sz="4" w:space="0" w:color="auto"/>
              <w:right w:val="nil"/>
            </w:tcBorders>
            <w:shd w:val="clear" w:color="auto" w:fill="auto"/>
            <w:noWrap/>
            <w:vAlign w:val="bottom"/>
            <w:hideMark/>
          </w:tcPr>
          <w:p w14:paraId="0599654D" w14:textId="77777777" w:rsidR="002605CE" w:rsidRPr="002605CE" w:rsidDel="00C51C7D" w:rsidRDefault="002605CE">
            <w:pPr>
              <w:rPr>
                <w:del w:id="1388" w:author="Lane, Stefanie" w:date="2023-07-26T11:06:00Z"/>
                <w:rFonts w:ascii="Calibri" w:eastAsia="Times New Roman" w:hAnsi="Calibri" w:cs="Calibri"/>
                <w:color w:val="000000"/>
                <w:sz w:val="20"/>
                <w:szCs w:val="20"/>
              </w:rPr>
              <w:pPrChange w:id="1389" w:author="Lane, Stefanie" w:date="2023-09-19T18:30:00Z">
                <w:pPr>
                  <w:spacing w:after="0" w:line="240" w:lineRule="auto"/>
                  <w:jc w:val="center"/>
                </w:pPr>
              </w:pPrChange>
            </w:pPr>
            <w:del w:id="1390"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8CFFE2E" w14:textId="77777777" w:rsidR="002605CE" w:rsidRPr="002605CE" w:rsidDel="00C51C7D" w:rsidRDefault="002605CE">
            <w:pPr>
              <w:rPr>
                <w:del w:id="1391" w:author="Lane, Stefanie" w:date="2023-07-26T11:06:00Z"/>
                <w:rFonts w:ascii="Calibri" w:eastAsia="Times New Roman" w:hAnsi="Calibri" w:cs="Calibri"/>
                <w:color w:val="000000"/>
                <w:sz w:val="20"/>
                <w:szCs w:val="20"/>
              </w:rPr>
              <w:pPrChange w:id="1392"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0E57284B" w14:textId="77777777" w:rsidR="002605CE" w:rsidRPr="002605CE" w:rsidDel="00C51C7D" w:rsidRDefault="002605CE">
            <w:pPr>
              <w:rPr>
                <w:del w:id="1393" w:author="Lane, Stefanie" w:date="2023-07-26T11:06:00Z"/>
                <w:rFonts w:ascii="Calibri" w:eastAsia="Times New Roman" w:hAnsi="Calibri" w:cs="Calibri"/>
                <w:i/>
                <w:iCs/>
                <w:color w:val="000000"/>
                <w:sz w:val="20"/>
                <w:szCs w:val="20"/>
              </w:rPr>
              <w:pPrChange w:id="1394" w:author="Lane, Stefanie" w:date="2023-09-19T18:30:00Z">
                <w:pPr>
                  <w:spacing w:after="0" w:line="240" w:lineRule="auto"/>
                </w:pPr>
              </w:pPrChange>
            </w:pPr>
            <w:del w:id="1395"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751" w:type="dxa"/>
            <w:tcBorders>
              <w:top w:val="nil"/>
              <w:left w:val="nil"/>
              <w:bottom w:val="single" w:sz="4" w:space="0" w:color="auto"/>
              <w:right w:val="nil"/>
            </w:tcBorders>
            <w:shd w:val="clear" w:color="auto" w:fill="auto"/>
            <w:noWrap/>
            <w:vAlign w:val="bottom"/>
            <w:hideMark/>
          </w:tcPr>
          <w:p w14:paraId="40B18935" w14:textId="77777777" w:rsidR="002605CE" w:rsidRPr="002605CE" w:rsidDel="00C51C7D" w:rsidRDefault="002605CE">
            <w:pPr>
              <w:rPr>
                <w:del w:id="1396" w:author="Lane, Stefanie" w:date="2023-07-26T11:06:00Z"/>
                <w:rFonts w:ascii="Calibri" w:eastAsia="Times New Roman" w:hAnsi="Calibri" w:cs="Calibri"/>
                <w:color w:val="000000"/>
                <w:sz w:val="20"/>
                <w:szCs w:val="20"/>
              </w:rPr>
              <w:pPrChange w:id="1397" w:author="Lane, Stefanie" w:date="2023-09-19T18:30:00Z">
                <w:pPr>
                  <w:spacing w:after="0" w:line="240" w:lineRule="auto"/>
                  <w:jc w:val="center"/>
                </w:pPr>
              </w:pPrChange>
            </w:pPr>
            <w:del w:id="1398"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5E9866D" w14:textId="77777777" w:rsidR="002605CE" w:rsidRPr="002605CE" w:rsidDel="00C51C7D" w:rsidRDefault="002605CE">
            <w:pPr>
              <w:rPr>
                <w:del w:id="1399" w:author="Lane, Stefanie" w:date="2023-07-26T11:06:00Z"/>
                <w:rFonts w:ascii="Calibri" w:eastAsia="Times New Roman" w:hAnsi="Calibri" w:cs="Calibri"/>
                <w:color w:val="000000"/>
                <w:sz w:val="20"/>
                <w:szCs w:val="20"/>
              </w:rPr>
              <w:pPrChange w:id="1400" w:author="Lane, Stefanie" w:date="2023-09-19T18:30:00Z">
                <w:pPr>
                  <w:spacing w:after="0" w:line="240" w:lineRule="auto"/>
                  <w:jc w:val="center"/>
                </w:pPr>
              </w:pPrChange>
            </w:pPr>
          </w:p>
        </w:tc>
        <w:tc>
          <w:tcPr>
            <w:tcW w:w="2007" w:type="dxa"/>
            <w:tcBorders>
              <w:top w:val="single" w:sz="4" w:space="0" w:color="auto"/>
              <w:left w:val="nil"/>
              <w:bottom w:val="nil"/>
              <w:right w:val="nil"/>
            </w:tcBorders>
            <w:shd w:val="clear" w:color="auto" w:fill="auto"/>
            <w:noWrap/>
            <w:vAlign w:val="bottom"/>
            <w:hideMark/>
          </w:tcPr>
          <w:p w14:paraId="1AD6EB14" w14:textId="77777777" w:rsidR="002605CE" w:rsidRPr="002605CE" w:rsidDel="00C51C7D" w:rsidRDefault="002605CE">
            <w:pPr>
              <w:rPr>
                <w:del w:id="1401" w:author="Lane, Stefanie" w:date="2023-07-26T11:06:00Z"/>
                <w:rFonts w:ascii="Calibri" w:eastAsia="Times New Roman" w:hAnsi="Calibri" w:cs="Calibri"/>
                <w:i/>
                <w:iCs/>
                <w:color w:val="000000"/>
                <w:sz w:val="20"/>
                <w:szCs w:val="20"/>
              </w:rPr>
              <w:pPrChange w:id="1402" w:author="Lane, Stefanie" w:date="2023-09-19T18:30:00Z">
                <w:pPr>
                  <w:spacing w:after="0" w:line="240" w:lineRule="auto"/>
                </w:pPr>
              </w:pPrChange>
            </w:pPr>
            <w:del w:id="1403"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42050BE6" w14:textId="77777777" w:rsidR="002605CE" w:rsidRPr="002605CE" w:rsidDel="00C51C7D" w:rsidRDefault="002605CE">
            <w:pPr>
              <w:rPr>
                <w:del w:id="1404" w:author="Lane, Stefanie" w:date="2023-07-26T11:06:00Z"/>
                <w:rFonts w:ascii="Calibri" w:eastAsia="Times New Roman" w:hAnsi="Calibri" w:cs="Calibri"/>
                <w:color w:val="000000"/>
                <w:sz w:val="20"/>
                <w:szCs w:val="20"/>
              </w:rPr>
              <w:pPrChange w:id="1405" w:author="Lane, Stefanie" w:date="2023-09-19T18:30:00Z">
                <w:pPr>
                  <w:spacing w:after="0" w:line="240" w:lineRule="auto"/>
                  <w:jc w:val="center"/>
                </w:pPr>
              </w:pPrChange>
            </w:pPr>
            <w:del w:id="1406"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EA90E4E" w14:textId="77777777" w:rsidTr="002605CE">
        <w:trPr>
          <w:divId w:val="39592375"/>
          <w:trHeight w:val="260"/>
          <w:del w:id="1407"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367D95" w14:textId="77777777" w:rsidR="002605CE" w:rsidRPr="002605CE" w:rsidDel="00C51C7D" w:rsidRDefault="002605CE">
            <w:pPr>
              <w:rPr>
                <w:del w:id="1408" w:author="Lane, Stefanie" w:date="2023-07-26T11:06:00Z"/>
                <w:rFonts w:ascii="Calibri" w:eastAsia="Times New Roman" w:hAnsi="Calibri" w:cs="Calibri"/>
                <w:color w:val="000000"/>
                <w:sz w:val="20"/>
                <w:szCs w:val="20"/>
              </w:rPr>
              <w:pPrChange w:id="1409"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1C7C947F" w14:textId="77777777" w:rsidR="002605CE" w:rsidRPr="002605CE" w:rsidDel="00C51C7D" w:rsidRDefault="002605CE">
            <w:pPr>
              <w:rPr>
                <w:del w:id="1410" w:author="Lane, Stefanie" w:date="2023-07-26T11:06:00Z"/>
                <w:rFonts w:ascii="Calibri" w:eastAsia="Times New Roman" w:hAnsi="Calibri" w:cs="Calibri"/>
                <w:i/>
                <w:iCs/>
                <w:color w:val="000000"/>
                <w:sz w:val="20"/>
                <w:szCs w:val="20"/>
              </w:rPr>
              <w:pPrChange w:id="1411" w:author="Lane, Stefanie" w:date="2023-09-19T18:30:00Z">
                <w:pPr>
                  <w:spacing w:after="0" w:line="240" w:lineRule="auto"/>
                </w:pPr>
              </w:pPrChange>
            </w:pPr>
            <w:del w:id="1412" w:author="Lane, Stefanie" w:date="2023-07-26T11:06:00Z">
              <w:r w:rsidRPr="002605CE" w:rsidDel="00C51C7D">
                <w:rPr>
                  <w:rFonts w:ascii="Calibri" w:eastAsia="Times New Roman" w:hAnsi="Calibri" w:cs="Calibri"/>
                  <w:i/>
                  <w:iCs/>
                  <w:color w:val="000000"/>
                  <w:sz w:val="20"/>
                  <w:szCs w:val="20"/>
                </w:rPr>
                <w:delText>Equisetum palustre</w:delText>
              </w:r>
            </w:del>
          </w:p>
        </w:tc>
        <w:tc>
          <w:tcPr>
            <w:tcW w:w="810" w:type="dxa"/>
            <w:tcBorders>
              <w:top w:val="nil"/>
              <w:left w:val="nil"/>
              <w:bottom w:val="single" w:sz="4" w:space="0" w:color="auto"/>
              <w:right w:val="nil"/>
            </w:tcBorders>
            <w:shd w:val="clear" w:color="auto" w:fill="auto"/>
            <w:noWrap/>
            <w:vAlign w:val="bottom"/>
            <w:hideMark/>
          </w:tcPr>
          <w:p w14:paraId="72599E08" w14:textId="77777777" w:rsidR="002605CE" w:rsidRPr="002605CE" w:rsidDel="00C51C7D" w:rsidRDefault="002605CE">
            <w:pPr>
              <w:rPr>
                <w:del w:id="1413" w:author="Lane, Stefanie" w:date="2023-07-26T11:06:00Z"/>
                <w:rFonts w:ascii="Calibri" w:eastAsia="Times New Roman" w:hAnsi="Calibri" w:cs="Calibri"/>
                <w:color w:val="000000"/>
                <w:sz w:val="20"/>
                <w:szCs w:val="20"/>
              </w:rPr>
              <w:pPrChange w:id="1414" w:author="Lane, Stefanie" w:date="2023-09-19T18:30:00Z">
                <w:pPr>
                  <w:spacing w:after="0" w:line="240" w:lineRule="auto"/>
                  <w:jc w:val="center"/>
                </w:pPr>
              </w:pPrChange>
            </w:pPr>
            <w:del w:id="1415"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108733" w14:textId="77777777" w:rsidR="002605CE" w:rsidRPr="002605CE" w:rsidDel="00C51C7D" w:rsidRDefault="002605CE">
            <w:pPr>
              <w:rPr>
                <w:del w:id="1416" w:author="Lane, Stefanie" w:date="2023-07-26T11:06:00Z"/>
                <w:rFonts w:ascii="Calibri" w:eastAsia="Times New Roman" w:hAnsi="Calibri" w:cs="Calibri"/>
                <w:color w:val="000000"/>
                <w:sz w:val="20"/>
                <w:szCs w:val="20"/>
              </w:rPr>
              <w:pPrChange w:id="1417"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5C1F97C0" w14:textId="77777777" w:rsidR="002605CE" w:rsidRPr="002605CE" w:rsidDel="00C51C7D" w:rsidRDefault="002605CE">
            <w:pPr>
              <w:rPr>
                <w:del w:id="1418" w:author="Lane, Stefanie" w:date="2023-07-26T11:06:00Z"/>
                <w:rFonts w:ascii="Calibri" w:eastAsia="Times New Roman" w:hAnsi="Calibri" w:cs="Calibri"/>
                <w:i/>
                <w:iCs/>
                <w:color w:val="000000"/>
                <w:sz w:val="20"/>
                <w:szCs w:val="20"/>
              </w:rPr>
              <w:pPrChange w:id="1419" w:author="Lane, Stefanie" w:date="2023-09-19T18:30:00Z">
                <w:pPr>
                  <w:spacing w:after="0" w:line="240" w:lineRule="auto"/>
                </w:pPr>
              </w:pPrChange>
            </w:pPr>
            <w:del w:id="1420" w:author="Lane, Stefanie" w:date="2023-07-26T11:06:00Z">
              <w:r w:rsidRPr="002605CE" w:rsidDel="00C51C7D">
                <w:rPr>
                  <w:rFonts w:ascii="Calibri" w:eastAsia="Times New Roman" w:hAnsi="Calibri" w:cs="Calibri"/>
                  <w:i/>
                  <w:iCs/>
                  <w:color w:val="000000"/>
                  <w:sz w:val="20"/>
                  <w:szCs w:val="20"/>
                </w:rPr>
                <w:delText>Trifolium wormskjoldii</w:delText>
              </w:r>
            </w:del>
          </w:p>
        </w:tc>
        <w:tc>
          <w:tcPr>
            <w:tcW w:w="751" w:type="dxa"/>
            <w:tcBorders>
              <w:top w:val="nil"/>
              <w:left w:val="nil"/>
              <w:bottom w:val="single" w:sz="4" w:space="0" w:color="auto"/>
              <w:right w:val="nil"/>
            </w:tcBorders>
            <w:shd w:val="clear" w:color="auto" w:fill="auto"/>
            <w:noWrap/>
            <w:vAlign w:val="bottom"/>
            <w:hideMark/>
          </w:tcPr>
          <w:p w14:paraId="430D9411" w14:textId="77777777" w:rsidR="002605CE" w:rsidRPr="002605CE" w:rsidDel="00C51C7D" w:rsidRDefault="002605CE">
            <w:pPr>
              <w:rPr>
                <w:del w:id="1421" w:author="Lane, Stefanie" w:date="2023-07-26T11:06:00Z"/>
                <w:rFonts w:ascii="Calibri" w:eastAsia="Times New Roman" w:hAnsi="Calibri" w:cs="Calibri"/>
                <w:color w:val="000000"/>
                <w:sz w:val="20"/>
                <w:szCs w:val="20"/>
              </w:rPr>
              <w:pPrChange w:id="1422" w:author="Lane, Stefanie" w:date="2023-09-19T18:30:00Z">
                <w:pPr>
                  <w:spacing w:after="0" w:line="240" w:lineRule="auto"/>
                  <w:jc w:val="center"/>
                </w:pPr>
              </w:pPrChange>
            </w:pPr>
            <w:del w:id="1423"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AF6188E" w14:textId="77777777" w:rsidR="002605CE" w:rsidRPr="002605CE" w:rsidDel="00C51C7D" w:rsidRDefault="002605CE">
            <w:pPr>
              <w:rPr>
                <w:del w:id="1424" w:author="Lane, Stefanie" w:date="2023-07-26T11:06:00Z"/>
                <w:rFonts w:ascii="Calibri" w:eastAsia="Times New Roman" w:hAnsi="Calibri" w:cs="Calibri"/>
                <w:color w:val="000000"/>
                <w:sz w:val="20"/>
                <w:szCs w:val="20"/>
              </w:rPr>
              <w:pPrChange w:id="1425"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4E18EB42" w14:textId="77777777" w:rsidR="002605CE" w:rsidRPr="002605CE" w:rsidDel="00C51C7D" w:rsidRDefault="002605CE">
            <w:pPr>
              <w:rPr>
                <w:del w:id="1426" w:author="Lane, Stefanie" w:date="2023-07-26T11:06:00Z"/>
                <w:rFonts w:ascii="Calibri" w:eastAsia="Times New Roman" w:hAnsi="Calibri" w:cs="Calibri"/>
                <w:i/>
                <w:iCs/>
                <w:color w:val="000000"/>
                <w:sz w:val="20"/>
                <w:szCs w:val="20"/>
              </w:rPr>
              <w:pPrChange w:id="1427" w:author="Lane, Stefanie" w:date="2023-09-19T18:30:00Z">
                <w:pPr>
                  <w:spacing w:after="0" w:line="240" w:lineRule="auto"/>
                </w:pPr>
              </w:pPrChange>
            </w:pPr>
            <w:del w:id="1428"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D061D91" w14:textId="77777777" w:rsidR="002605CE" w:rsidRPr="002605CE" w:rsidDel="00C51C7D" w:rsidRDefault="002605CE">
            <w:pPr>
              <w:rPr>
                <w:del w:id="1429" w:author="Lane, Stefanie" w:date="2023-07-26T11:06:00Z"/>
                <w:rFonts w:ascii="Calibri" w:eastAsia="Times New Roman" w:hAnsi="Calibri" w:cs="Calibri"/>
                <w:color w:val="000000"/>
                <w:sz w:val="20"/>
                <w:szCs w:val="20"/>
              </w:rPr>
              <w:pPrChange w:id="1430" w:author="Lane, Stefanie" w:date="2023-09-19T18:30:00Z">
                <w:pPr>
                  <w:spacing w:after="0" w:line="240" w:lineRule="auto"/>
                  <w:jc w:val="center"/>
                </w:pPr>
              </w:pPrChange>
            </w:pPr>
            <w:del w:id="1431"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03AD1DBC" w14:textId="77777777" w:rsidTr="002605CE">
        <w:trPr>
          <w:divId w:val="39592375"/>
          <w:trHeight w:val="260"/>
          <w:del w:id="1432"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6969CE2" w14:textId="77777777" w:rsidR="002605CE" w:rsidRPr="002605CE" w:rsidDel="00C51C7D" w:rsidRDefault="002605CE">
            <w:pPr>
              <w:rPr>
                <w:del w:id="1433" w:author="Lane, Stefanie" w:date="2023-07-26T11:06:00Z"/>
                <w:rFonts w:ascii="Calibri" w:eastAsia="Times New Roman" w:hAnsi="Calibri" w:cs="Calibri"/>
                <w:color w:val="000000"/>
                <w:sz w:val="20"/>
                <w:szCs w:val="20"/>
              </w:rPr>
              <w:pPrChange w:id="1434"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2B0D35B6" w14:textId="77777777" w:rsidR="002605CE" w:rsidRPr="002605CE" w:rsidDel="00C51C7D" w:rsidRDefault="002605CE">
            <w:pPr>
              <w:rPr>
                <w:del w:id="1435" w:author="Lane, Stefanie" w:date="2023-07-26T11:06:00Z"/>
                <w:rFonts w:ascii="Calibri" w:eastAsia="Times New Roman" w:hAnsi="Calibri" w:cs="Calibri"/>
                <w:i/>
                <w:iCs/>
                <w:color w:val="000000"/>
                <w:sz w:val="20"/>
                <w:szCs w:val="20"/>
              </w:rPr>
              <w:pPrChange w:id="1436" w:author="Lane, Stefanie" w:date="2023-09-19T18:30:00Z">
                <w:pPr>
                  <w:spacing w:after="0" w:line="240" w:lineRule="auto"/>
                </w:pPr>
              </w:pPrChange>
            </w:pPr>
            <w:del w:id="1437" w:author="Lane, Stefanie" w:date="2023-07-26T11:06:00Z">
              <w:r w:rsidRPr="002605CE" w:rsidDel="00C51C7D">
                <w:rPr>
                  <w:rFonts w:ascii="Calibri" w:eastAsia="Times New Roman" w:hAnsi="Calibri" w:cs="Calibri"/>
                  <w:i/>
                  <w:iCs/>
                  <w:color w:val="000000"/>
                  <w:sz w:val="20"/>
                  <w:szCs w:val="20"/>
                </w:rPr>
                <w:delText>Lathyrus palustris</w:delText>
              </w:r>
            </w:del>
          </w:p>
        </w:tc>
        <w:tc>
          <w:tcPr>
            <w:tcW w:w="810" w:type="dxa"/>
            <w:tcBorders>
              <w:top w:val="nil"/>
              <w:left w:val="nil"/>
              <w:bottom w:val="single" w:sz="4" w:space="0" w:color="auto"/>
              <w:right w:val="nil"/>
            </w:tcBorders>
            <w:shd w:val="clear" w:color="auto" w:fill="auto"/>
            <w:noWrap/>
            <w:vAlign w:val="bottom"/>
            <w:hideMark/>
          </w:tcPr>
          <w:p w14:paraId="34D25605" w14:textId="77777777" w:rsidR="002605CE" w:rsidRPr="002605CE" w:rsidDel="00C51C7D" w:rsidRDefault="002605CE">
            <w:pPr>
              <w:rPr>
                <w:del w:id="1438" w:author="Lane, Stefanie" w:date="2023-07-26T11:06:00Z"/>
                <w:rFonts w:ascii="Calibri" w:eastAsia="Times New Roman" w:hAnsi="Calibri" w:cs="Calibri"/>
                <w:color w:val="000000"/>
                <w:sz w:val="20"/>
                <w:szCs w:val="20"/>
              </w:rPr>
              <w:pPrChange w:id="1439" w:author="Lane, Stefanie" w:date="2023-09-19T18:30:00Z">
                <w:pPr>
                  <w:spacing w:after="0" w:line="240" w:lineRule="auto"/>
                  <w:jc w:val="center"/>
                </w:pPr>
              </w:pPrChange>
            </w:pPr>
            <w:del w:id="1440"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043ABB90" w14:textId="77777777" w:rsidR="002605CE" w:rsidRPr="002605CE" w:rsidDel="00C51C7D" w:rsidRDefault="002605CE">
            <w:pPr>
              <w:rPr>
                <w:del w:id="1441" w:author="Lane, Stefanie" w:date="2023-07-26T11:06:00Z"/>
                <w:rFonts w:ascii="Calibri" w:eastAsia="Times New Roman" w:hAnsi="Calibri" w:cs="Calibri"/>
                <w:color w:val="000000"/>
                <w:sz w:val="20"/>
                <w:szCs w:val="20"/>
              </w:rPr>
              <w:pPrChange w:id="1442"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5C3A2A33" w14:textId="77777777" w:rsidR="002605CE" w:rsidRPr="002605CE" w:rsidDel="00C51C7D" w:rsidRDefault="002605CE">
            <w:pPr>
              <w:rPr>
                <w:del w:id="1443" w:author="Lane, Stefanie" w:date="2023-07-26T11:06:00Z"/>
                <w:rFonts w:ascii="Calibri" w:eastAsia="Times New Roman" w:hAnsi="Calibri" w:cs="Calibri"/>
                <w:i/>
                <w:iCs/>
                <w:color w:val="000000"/>
                <w:sz w:val="20"/>
                <w:szCs w:val="20"/>
              </w:rPr>
              <w:pPrChange w:id="1444" w:author="Lane, Stefanie" w:date="2023-09-19T18:30:00Z">
                <w:pPr>
                  <w:spacing w:after="0" w:line="240" w:lineRule="auto"/>
                </w:pPr>
              </w:pPrChange>
            </w:pPr>
            <w:del w:id="1445" w:author="Lane, Stefanie" w:date="2023-07-26T11:06:00Z">
              <w:r w:rsidRPr="002605CE" w:rsidDel="00C51C7D">
                <w:rPr>
                  <w:rFonts w:ascii="Calibri" w:eastAsia="Times New Roman" w:hAnsi="Calibri" w:cs="Calibri"/>
                  <w:i/>
                  <w:iCs/>
                  <w:color w:val="000000"/>
                  <w:sz w:val="20"/>
                  <w:szCs w:val="20"/>
                </w:rPr>
                <w:delText>Bidens cernua</w:delText>
              </w:r>
            </w:del>
          </w:p>
        </w:tc>
        <w:tc>
          <w:tcPr>
            <w:tcW w:w="751" w:type="dxa"/>
            <w:tcBorders>
              <w:top w:val="nil"/>
              <w:left w:val="nil"/>
              <w:bottom w:val="single" w:sz="4" w:space="0" w:color="auto"/>
              <w:right w:val="nil"/>
            </w:tcBorders>
            <w:shd w:val="clear" w:color="auto" w:fill="auto"/>
            <w:noWrap/>
            <w:vAlign w:val="bottom"/>
            <w:hideMark/>
          </w:tcPr>
          <w:p w14:paraId="3E71CAC8" w14:textId="77777777" w:rsidR="002605CE" w:rsidRPr="002605CE" w:rsidDel="00C51C7D" w:rsidRDefault="002605CE">
            <w:pPr>
              <w:rPr>
                <w:del w:id="1446" w:author="Lane, Stefanie" w:date="2023-07-26T11:06:00Z"/>
                <w:rFonts w:ascii="Calibri" w:eastAsia="Times New Roman" w:hAnsi="Calibri" w:cs="Calibri"/>
                <w:color w:val="000000"/>
                <w:sz w:val="20"/>
                <w:szCs w:val="20"/>
              </w:rPr>
              <w:pPrChange w:id="1447" w:author="Lane, Stefanie" w:date="2023-09-19T18:30:00Z">
                <w:pPr>
                  <w:spacing w:after="0" w:line="240" w:lineRule="auto"/>
                  <w:jc w:val="center"/>
                </w:pPr>
              </w:pPrChange>
            </w:pPr>
            <w:del w:id="1448"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2E7D35D8" w14:textId="77777777" w:rsidR="002605CE" w:rsidRPr="002605CE" w:rsidDel="00C51C7D" w:rsidRDefault="002605CE">
            <w:pPr>
              <w:rPr>
                <w:del w:id="1449" w:author="Lane, Stefanie" w:date="2023-07-26T11:06:00Z"/>
                <w:rFonts w:ascii="Calibri" w:eastAsia="Times New Roman" w:hAnsi="Calibri" w:cs="Calibri"/>
                <w:color w:val="000000"/>
                <w:sz w:val="20"/>
                <w:szCs w:val="20"/>
              </w:rPr>
              <w:pPrChange w:id="1450"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14877B7C" w14:textId="77777777" w:rsidR="002605CE" w:rsidRPr="002605CE" w:rsidDel="00C51C7D" w:rsidRDefault="002605CE">
            <w:pPr>
              <w:rPr>
                <w:del w:id="1451" w:author="Lane, Stefanie" w:date="2023-07-26T11:06:00Z"/>
                <w:rFonts w:ascii="Times New Roman" w:eastAsia="Times New Roman" w:hAnsi="Times New Roman" w:cs="Times New Roman"/>
                <w:sz w:val="20"/>
                <w:szCs w:val="20"/>
              </w:rPr>
              <w:pPrChange w:id="1452"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2C98F99F" w14:textId="77777777" w:rsidR="002605CE" w:rsidRPr="002605CE" w:rsidDel="00C51C7D" w:rsidRDefault="002605CE">
            <w:pPr>
              <w:rPr>
                <w:del w:id="1453" w:author="Lane, Stefanie" w:date="2023-07-26T11:06:00Z"/>
                <w:rFonts w:ascii="Calibri" w:eastAsia="Times New Roman" w:hAnsi="Calibri" w:cs="Calibri"/>
                <w:color w:val="000000"/>
                <w:sz w:val="20"/>
                <w:szCs w:val="20"/>
              </w:rPr>
              <w:pPrChange w:id="1454" w:author="Lane, Stefanie" w:date="2023-09-19T18:30:00Z">
                <w:pPr>
                  <w:spacing w:after="0" w:line="240" w:lineRule="auto"/>
                  <w:jc w:val="center"/>
                </w:pPr>
              </w:pPrChange>
            </w:pPr>
            <w:del w:id="1455"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63EAD057" w14:textId="77777777" w:rsidTr="002605CE">
        <w:trPr>
          <w:divId w:val="39592375"/>
          <w:trHeight w:val="260"/>
          <w:del w:id="145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235A6807" w14:textId="77777777" w:rsidR="002605CE" w:rsidRPr="002605CE" w:rsidDel="00C51C7D" w:rsidRDefault="002605CE">
            <w:pPr>
              <w:rPr>
                <w:del w:id="1457" w:author="Lane, Stefanie" w:date="2023-07-26T11:06:00Z"/>
                <w:rFonts w:ascii="Calibri" w:eastAsia="Times New Roman" w:hAnsi="Calibri" w:cs="Calibri"/>
                <w:color w:val="000000"/>
                <w:sz w:val="20"/>
                <w:szCs w:val="20"/>
              </w:rPr>
              <w:pPrChange w:id="1458"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5E5586E5" w14:textId="77777777" w:rsidR="002605CE" w:rsidRPr="002605CE" w:rsidDel="00C51C7D" w:rsidRDefault="002605CE">
            <w:pPr>
              <w:rPr>
                <w:del w:id="1459" w:author="Lane, Stefanie" w:date="2023-07-26T11:06:00Z"/>
                <w:rFonts w:ascii="Calibri" w:eastAsia="Times New Roman" w:hAnsi="Calibri" w:cs="Calibri"/>
                <w:i/>
                <w:iCs/>
                <w:color w:val="000000"/>
                <w:sz w:val="20"/>
                <w:szCs w:val="20"/>
              </w:rPr>
              <w:pPrChange w:id="1460" w:author="Lane, Stefanie" w:date="2023-09-19T18:30:00Z">
                <w:pPr>
                  <w:spacing w:after="0" w:line="240" w:lineRule="auto"/>
                </w:pPr>
              </w:pPrChange>
            </w:pPr>
            <w:del w:id="1461" w:author="Lane, Stefanie" w:date="2023-07-26T11:06:00Z">
              <w:r w:rsidRPr="002605CE" w:rsidDel="00C51C7D">
                <w:rPr>
                  <w:rFonts w:ascii="Calibri" w:eastAsia="Times New Roman" w:hAnsi="Calibri" w:cs="Calibri"/>
                  <w:i/>
                  <w:iCs/>
                  <w:color w:val="000000"/>
                  <w:sz w:val="20"/>
                  <w:szCs w:val="20"/>
                </w:rPr>
                <w:delText>Sidalcea hendersonii</w:delText>
              </w:r>
            </w:del>
          </w:p>
        </w:tc>
        <w:tc>
          <w:tcPr>
            <w:tcW w:w="810" w:type="dxa"/>
            <w:tcBorders>
              <w:top w:val="nil"/>
              <w:left w:val="nil"/>
              <w:bottom w:val="nil"/>
              <w:right w:val="nil"/>
            </w:tcBorders>
            <w:shd w:val="clear" w:color="auto" w:fill="auto"/>
            <w:noWrap/>
            <w:vAlign w:val="bottom"/>
            <w:hideMark/>
          </w:tcPr>
          <w:p w14:paraId="1224DB6E" w14:textId="77777777" w:rsidR="002605CE" w:rsidRPr="002605CE" w:rsidDel="00C51C7D" w:rsidRDefault="002605CE">
            <w:pPr>
              <w:rPr>
                <w:del w:id="1462" w:author="Lane, Stefanie" w:date="2023-07-26T11:06:00Z"/>
                <w:rFonts w:ascii="Calibri" w:eastAsia="Times New Roman" w:hAnsi="Calibri" w:cs="Calibri"/>
                <w:color w:val="000000"/>
                <w:sz w:val="20"/>
                <w:szCs w:val="20"/>
              </w:rPr>
              <w:pPrChange w:id="1463" w:author="Lane, Stefanie" w:date="2023-09-19T18:30:00Z">
                <w:pPr>
                  <w:spacing w:after="0" w:line="240" w:lineRule="auto"/>
                  <w:jc w:val="center"/>
                </w:pPr>
              </w:pPrChange>
            </w:pPr>
            <w:del w:id="1464"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2B02D571" w14:textId="77777777" w:rsidR="002605CE" w:rsidRPr="002605CE" w:rsidDel="00C51C7D" w:rsidRDefault="002605CE">
            <w:pPr>
              <w:rPr>
                <w:del w:id="1465" w:author="Lane, Stefanie" w:date="2023-07-26T11:06:00Z"/>
                <w:rFonts w:ascii="Calibri" w:eastAsia="Times New Roman" w:hAnsi="Calibri" w:cs="Calibri"/>
                <w:color w:val="000000"/>
                <w:sz w:val="20"/>
                <w:szCs w:val="20"/>
              </w:rPr>
              <w:pPrChange w:id="1466"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26C318A8" w14:textId="77777777" w:rsidR="002605CE" w:rsidRPr="002605CE" w:rsidDel="00C51C7D" w:rsidRDefault="002605CE">
            <w:pPr>
              <w:rPr>
                <w:del w:id="1467" w:author="Lane, Stefanie" w:date="2023-07-26T11:06:00Z"/>
                <w:rFonts w:ascii="Times New Roman" w:eastAsia="Times New Roman" w:hAnsi="Times New Roman" w:cs="Times New Roman"/>
                <w:sz w:val="20"/>
                <w:szCs w:val="20"/>
              </w:rPr>
              <w:pPrChange w:id="1468"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2595BF3F" w14:textId="77777777" w:rsidR="002605CE" w:rsidRPr="002605CE" w:rsidDel="00C51C7D" w:rsidRDefault="002605CE">
            <w:pPr>
              <w:rPr>
                <w:del w:id="1469" w:author="Lane, Stefanie" w:date="2023-07-26T11:06:00Z"/>
                <w:rFonts w:ascii="Times New Roman" w:eastAsia="Times New Roman" w:hAnsi="Times New Roman" w:cs="Times New Roman"/>
                <w:sz w:val="20"/>
                <w:szCs w:val="20"/>
              </w:rPr>
              <w:pPrChange w:id="1470"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7CD6A209" w14:textId="77777777" w:rsidR="002605CE" w:rsidRPr="002605CE" w:rsidDel="00C51C7D" w:rsidRDefault="002605CE">
            <w:pPr>
              <w:rPr>
                <w:del w:id="1471" w:author="Lane, Stefanie" w:date="2023-07-26T11:06:00Z"/>
                <w:rFonts w:ascii="Times New Roman" w:eastAsia="Times New Roman" w:hAnsi="Times New Roman" w:cs="Times New Roman"/>
                <w:sz w:val="20"/>
                <w:szCs w:val="20"/>
              </w:rPr>
              <w:pPrChange w:id="1472"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1131E6B" w14:textId="77777777" w:rsidR="002605CE" w:rsidRPr="002605CE" w:rsidDel="00C51C7D" w:rsidRDefault="002605CE">
            <w:pPr>
              <w:rPr>
                <w:del w:id="1473" w:author="Lane, Stefanie" w:date="2023-07-26T11:06:00Z"/>
                <w:rFonts w:ascii="Times New Roman" w:eastAsia="Times New Roman" w:hAnsi="Times New Roman" w:cs="Times New Roman"/>
                <w:sz w:val="20"/>
                <w:szCs w:val="20"/>
              </w:rPr>
              <w:pPrChange w:id="1474"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582BF1E" w14:textId="77777777" w:rsidR="002605CE" w:rsidRPr="002605CE" w:rsidDel="00C51C7D" w:rsidRDefault="002605CE">
            <w:pPr>
              <w:rPr>
                <w:del w:id="1475" w:author="Lane, Stefanie" w:date="2023-07-26T11:06:00Z"/>
                <w:rFonts w:ascii="Calibri" w:eastAsia="Times New Roman" w:hAnsi="Calibri" w:cs="Calibri"/>
                <w:color w:val="000000"/>
                <w:sz w:val="20"/>
                <w:szCs w:val="20"/>
              </w:rPr>
              <w:pPrChange w:id="1476" w:author="Lane, Stefanie" w:date="2023-09-19T18:30:00Z">
                <w:pPr>
                  <w:spacing w:after="0" w:line="240" w:lineRule="auto"/>
                  <w:jc w:val="center"/>
                </w:pPr>
              </w:pPrChange>
            </w:pPr>
            <w:del w:id="1477"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AF1C757" w14:textId="77777777" w:rsidTr="002605CE">
        <w:trPr>
          <w:divId w:val="39592375"/>
          <w:trHeight w:val="260"/>
          <w:del w:id="1478"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2478FC4" w14:textId="77777777" w:rsidR="002605CE" w:rsidRPr="002605CE" w:rsidDel="00C51C7D" w:rsidRDefault="002605CE">
            <w:pPr>
              <w:rPr>
                <w:del w:id="1479" w:author="Lane, Stefanie" w:date="2023-07-26T11:06:00Z"/>
                <w:rFonts w:ascii="Calibri" w:eastAsia="Times New Roman" w:hAnsi="Calibri" w:cs="Calibri"/>
                <w:color w:val="000000"/>
                <w:sz w:val="20"/>
                <w:szCs w:val="20"/>
              </w:rPr>
              <w:pPrChange w:id="1480"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4E633D33" w14:textId="77777777" w:rsidR="002605CE" w:rsidRPr="002605CE" w:rsidDel="00C51C7D" w:rsidRDefault="002605CE">
            <w:pPr>
              <w:rPr>
                <w:del w:id="1481" w:author="Lane, Stefanie" w:date="2023-07-26T11:06:00Z"/>
                <w:rFonts w:ascii="Calibri" w:eastAsia="Times New Roman" w:hAnsi="Calibri" w:cs="Calibri"/>
                <w:i/>
                <w:iCs/>
                <w:sz w:val="20"/>
                <w:szCs w:val="20"/>
              </w:rPr>
              <w:pPrChange w:id="1482" w:author="Lane, Stefanie" w:date="2023-09-19T18:30:00Z">
                <w:pPr>
                  <w:spacing w:after="0" w:line="240" w:lineRule="auto"/>
                </w:pPr>
              </w:pPrChange>
            </w:pPr>
            <w:del w:id="1483" w:author="Lane, Stefanie" w:date="2023-07-26T11:06:00Z">
              <w:r w:rsidRPr="002605CE" w:rsidDel="00C51C7D">
                <w:rPr>
                  <w:rFonts w:ascii="Calibri" w:eastAsia="Times New Roman" w:hAnsi="Calibri" w:cs="Calibri"/>
                  <w:i/>
                  <w:iCs/>
                  <w:sz w:val="20"/>
                  <w:szCs w:val="20"/>
                </w:rPr>
                <w:delText>Hordeum brachyantherum</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02FB60D" w14:textId="77777777" w:rsidR="002605CE" w:rsidRPr="002605CE" w:rsidDel="00C51C7D" w:rsidRDefault="002605CE">
            <w:pPr>
              <w:rPr>
                <w:del w:id="1484" w:author="Lane, Stefanie" w:date="2023-07-26T11:06:00Z"/>
                <w:rFonts w:ascii="Calibri" w:eastAsia="Times New Roman" w:hAnsi="Calibri" w:cs="Calibri"/>
                <w:color w:val="000000"/>
                <w:sz w:val="20"/>
                <w:szCs w:val="20"/>
              </w:rPr>
              <w:pPrChange w:id="1485" w:author="Lane, Stefanie" w:date="2023-09-19T18:30:00Z">
                <w:pPr>
                  <w:spacing w:after="0" w:line="240" w:lineRule="auto"/>
                  <w:jc w:val="center"/>
                </w:pPr>
              </w:pPrChange>
            </w:pPr>
            <w:del w:id="1486" w:author="Lane, Stefanie" w:date="2023-07-26T11:06:00Z">
              <w:r w:rsidRPr="002605CE" w:rsidDel="00C51C7D">
                <w:rPr>
                  <w:rFonts w:ascii="Calibri" w:eastAsia="Times New Roman" w:hAnsi="Calibri" w:cs="Calibri"/>
                  <w:color w:val="000000"/>
                  <w:sz w:val="20"/>
                  <w:szCs w:val="20"/>
                </w:rPr>
                <w:delText>0.02</w:delText>
              </w:r>
            </w:del>
          </w:p>
        </w:tc>
        <w:tc>
          <w:tcPr>
            <w:tcW w:w="300" w:type="dxa"/>
            <w:tcBorders>
              <w:top w:val="nil"/>
              <w:left w:val="nil"/>
              <w:bottom w:val="nil"/>
              <w:right w:val="nil"/>
            </w:tcBorders>
            <w:shd w:val="clear" w:color="auto" w:fill="auto"/>
            <w:noWrap/>
            <w:vAlign w:val="bottom"/>
            <w:hideMark/>
          </w:tcPr>
          <w:p w14:paraId="5167F979" w14:textId="77777777" w:rsidR="002605CE" w:rsidRPr="002605CE" w:rsidDel="00C51C7D" w:rsidRDefault="002605CE">
            <w:pPr>
              <w:rPr>
                <w:del w:id="1487" w:author="Lane, Stefanie" w:date="2023-07-26T11:06:00Z"/>
                <w:rFonts w:ascii="Calibri" w:eastAsia="Times New Roman" w:hAnsi="Calibri" w:cs="Calibri"/>
                <w:color w:val="000000"/>
                <w:sz w:val="20"/>
                <w:szCs w:val="20"/>
              </w:rPr>
              <w:pPrChange w:id="1488"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CDA6E40" w14:textId="77777777" w:rsidR="002605CE" w:rsidRPr="002605CE" w:rsidDel="00C51C7D" w:rsidRDefault="002605CE">
            <w:pPr>
              <w:rPr>
                <w:del w:id="1489" w:author="Lane, Stefanie" w:date="2023-07-26T11:06:00Z"/>
                <w:rFonts w:ascii="Times New Roman" w:eastAsia="Times New Roman" w:hAnsi="Times New Roman" w:cs="Times New Roman"/>
                <w:sz w:val="20"/>
                <w:szCs w:val="20"/>
              </w:rPr>
              <w:pPrChange w:id="1490"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02C4582F" w14:textId="77777777" w:rsidR="002605CE" w:rsidRPr="002605CE" w:rsidDel="00C51C7D" w:rsidRDefault="002605CE">
            <w:pPr>
              <w:rPr>
                <w:del w:id="1491" w:author="Lane, Stefanie" w:date="2023-07-26T11:06:00Z"/>
                <w:rFonts w:ascii="Times New Roman" w:eastAsia="Times New Roman" w:hAnsi="Times New Roman" w:cs="Times New Roman"/>
                <w:sz w:val="20"/>
                <w:szCs w:val="20"/>
              </w:rPr>
              <w:pPrChange w:id="1492"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4177A8C3" w14:textId="77777777" w:rsidR="002605CE" w:rsidRPr="002605CE" w:rsidDel="00C51C7D" w:rsidRDefault="002605CE">
            <w:pPr>
              <w:rPr>
                <w:del w:id="1493" w:author="Lane, Stefanie" w:date="2023-07-26T11:06:00Z"/>
                <w:rFonts w:ascii="Times New Roman" w:eastAsia="Times New Roman" w:hAnsi="Times New Roman" w:cs="Times New Roman"/>
                <w:sz w:val="20"/>
                <w:szCs w:val="20"/>
              </w:rPr>
              <w:pPrChange w:id="1494"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269228B2" w14:textId="77777777" w:rsidR="002605CE" w:rsidRPr="002605CE" w:rsidDel="00C51C7D" w:rsidRDefault="002605CE">
            <w:pPr>
              <w:rPr>
                <w:del w:id="1495" w:author="Lane, Stefanie" w:date="2023-07-26T11:06:00Z"/>
                <w:rFonts w:ascii="Times New Roman" w:eastAsia="Times New Roman" w:hAnsi="Times New Roman" w:cs="Times New Roman"/>
                <w:sz w:val="20"/>
                <w:szCs w:val="20"/>
              </w:rPr>
              <w:pPrChange w:id="1496"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502FF5B3" w14:textId="77777777" w:rsidR="002605CE" w:rsidRPr="002605CE" w:rsidDel="00C51C7D" w:rsidRDefault="002605CE">
            <w:pPr>
              <w:rPr>
                <w:del w:id="1497" w:author="Lane, Stefanie" w:date="2023-07-26T11:06:00Z"/>
                <w:rFonts w:ascii="Calibri" w:eastAsia="Times New Roman" w:hAnsi="Calibri" w:cs="Calibri"/>
                <w:color w:val="000000"/>
                <w:sz w:val="20"/>
                <w:szCs w:val="20"/>
              </w:rPr>
              <w:pPrChange w:id="1498" w:author="Lane, Stefanie" w:date="2023-09-19T18:30:00Z">
                <w:pPr>
                  <w:spacing w:after="0" w:line="240" w:lineRule="auto"/>
                  <w:jc w:val="center"/>
                </w:pPr>
              </w:pPrChange>
            </w:pPr>
            <w:del w:id="1499"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0FCF8AFC" w14:textId="77777777" w:rsidTr="002605CE">
        <w:trPr>
          <w:divId w:val="39592375"/>
          <w:trHeight w:val="270"/>
          <w:del w:id="1500"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879435A" w14:textId="77777777" w:rsidR="002605CE" w:rsidRPr="002605CE" w:rsidDel="00C51C7D" w:rsidRDefault="002605CE">
            <w:pPr>
              <w:rPr>
                <w:del w:id="1501" w:author="Lane, Stefanie" w:date="2023-07-26T11:06:00Z"/>
                <w:rFonts w:ascii="Calibri" w:eastAsia="Times New Roman" w:hAnsi="Calibri" w:cs="Calibri"/>
                <w:color w:val="000000"/>
                <w:sz w:val="20"/>
                <w:szCs w:val="20"/>
              </w:rPr>
              <w:pPrChange w:id="1502"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2F199901" w14:textId="77777777" w:rsidR="002605CE" w:rsidRPr="002605CE" w:rsidDel="00C51C7D" w:rsidRDefault="002605CE">
            <w:pPr>
              <w:rPr>
                <w:del w:id="1503" w:author="Lane, Stefanie" w:date="2023-07-26T11:06:00Z"/>
                <w:rFonts w:ascii="Calibri" w:eastAsia="Times New Roman" w:hAnsi="Calibri" w:cs="Calibri"/>
                <w:i/>
                <w:iCs/>
                <w:sz w:val="20"/>
                <w:szCs w:val="20"/>
              </w:rPr>
              <w:pPrChange w:id="1504" w:author="Lane, Stefanie" w:date="2023-09-19T18:30:00Z">
                <w:pPr>
                  <w:spacing w:after="0" w:line="240" w:lineRule="auto"/>
                </w:pPr>
              </w:pPrChange>
            </w:pPr>
            <w:del w:id="1505" w:author="Lane, Stefanie" w:date="2023-07-26T11:06:00Z">
              <w:r w:rsidRPr="002605CE" w:rsidDel="00C51C7D">
                <w:rPr>
                  <w:rFonts w:ascii="Calibri" w:eastAsia="Times New Roman" w:hAnsi="Calibri" w:cs="Calibri"/>
                  <w:i/>
                  <w:iCs/>
                  <w:sz w:val="20"/>
                  <w:szCs w:val="20"/>
                </w:rPr>
                <w:delText>Deschampsia caespitosa</w:delText>
              </w:r>
            </w:del>
          </w:p>
        </w:tc>
        <w:tc>
          <w:tcPr>
            <w:tcW w:w="810" w:type="dxa"/>
            <w:tcBorders>
              <w:top w:val="nil"/>
              <w:left w:val="nil"/>
              <w:bottom w:val="single" w:sz="8" w:space="0" w:color="auto"/>
              <w:right w:val="nil"/>
            </w:tcBorders>
            <w:shd w:val="clear" w:color="auto" w:fill="auto"/>
            <w:noWrap/>
            <w:vAlign w:val="bottom"/>
            <w:hideMark/>
          </w:tcPr>
          <w:p w14:paraId="040F95E1" w14:textId="77777777" w:rsidR="002605CE" w:rsidRPr="002605CE" w:rsidDel="00C51C7D" w:rsidRDefault="002605CE">
            <w:pPr>
              <w:rPr>
                <w:del w:id="1506" w:author="Lane, Stefanie" w:date="2023-07-26T11:06:00Z"/>
                <w:rFonts w:ascii="Calibri" w:eastAsia="Times New Roman" w:hAnsi="Calibri" w:cs="Calibri"/>
                <w:color w:val="000000"/>
                <w:sz w:val="20"/>
                <w:szCs w:val="20"/>
              </w:rPr>
              <w:pPrChange w:id="1507" w:author="Lane, Stefanie" w:date="2023-09-19T18:30:00Z">
                <w:pPr>
                  <w:spacing w:after="0" w:line="240" w:lineRule="auto"/>
                  <w:jc w:val="center"/>
                </w:pPr>
              </w:pPrChange>
            </w:pPr>
            <w:del w:id="1508" w:author="Lane, Stefanie" w:date="2023-07-26T11:06:00Z">
              <w:r w:rsidRPr="002605CE" w:rsidDel="00C51C7D">
                <w:rPr>
                  <w:rFonts w:ascii="Calibri" w:eastAsia="Times New Roman" w:hAnsi="Calibri" w:cs="Calibri"/>
                  <w:color w:val="000000"/>
                  <w:sz w:val="20"/>
                  <w:szCs w:val="20"/>
                </w:rPr>
                <w:delText>0.05</w:delText>
              </w:r>
            </w:del>
          </w:p>
        </w:tc>
        <w:tc>
          <w:tcPr>
            <w:tcW w:w="300" w:type="dxa"/>
            <w:tcBorders>
              <w:top w:val="nil"/>
              <w:left w:val="nil"/>
              <w:bottom w:val="single" w:sz="8" w:space="0" w:color="auto"/>
              <w:right w:val="nil"/>
            </w:tcBorders>
            <w:shd w:val="clear" w:color="auto" w:fill="auto"/>
            <w:noWrap/>
            <w:vAlign w:val="bottom"/>
            <w:hideMark/>
          </w:tcPr>
          <w:p w14:paraId="64F59C66" w14:textId="77777777" w:rsidR="002605CE" w:rsidRPr="002605CE" w:rsidDel="00C51C7D" w:rsidRDefault="002605CE">
            <w:pPr>
              <w:rPr>
                <w:del w:id="1509" w:author="Lane, Stefanie" w:date="2023-07-26T11:06:00Z"/>
                <w:rFonts w:ascii="Calibri" w:eastAsia="Times New Roman" w:hAnsi="Calibri" w:cs="Calibri"/>
                <w:color w:val="000000"/>
                <w:sz w:val="20"/>
                <w:szCs w:val="20"/>
              </w:rPr>
              <w:pPrChange w:id="1510" w:author="Lane, Stefanie" w:date="2023-09-19T18:30:00Z">
                <w:pPr>
                  <w:spacing w:after="0" w:line="240" w:lineRule="auto"/>
                </w:pPr>
              </w:pPrChange>
            </w:pPr>
            <w:del w:id="1511"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D7DCFB8" w14:textId="77777777" w:rsidR="002605CE" w:rsidRPr="002605CE" w:rsidDel="00C51C7D" w:rsidRDefault="002605CE">
            <w:pPr>
              <w:rPr>
                <w:del w:id="1512" w:author="Lane, Stefanie" w:date="2023-07-26T11:06:00Z"/>
                <w:rFonts w:ascii="Calibri" w:eastAsia="Times New Roman" w:hAnsi="Calibri" w:cs="Calibri"/>
                <w:color w:val="000000"/>
                <w:sz w:val="20"/>
                <w:szCs w:val="20"/>
              </w:rPr>
              <w:pPrChange w:id="1513" w:author="Lane, Stefanie" w:date="2023-09-19T18:30:00Z">
                <w:pPr>
                  <w:spacing w:after="0" w:line="240" w:lineRule="auto"/>
                </w:pPr>
              </w:pPrChange>
            </w:pPr>
            <w:del w:id="1514" w:author="Lane, Stefanie" w:date="2023-07-26T11:06:00Z">
              <w:r w:rsidRPr="002605CE" w:rsidDel="00C51C7D">
                <w:rPr>
                  <w:rFonts w:ascii="Calibri" w:eastAsia="Times New Roman" w:hAnsi="Calibri" w:cs="Calibri"/>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1E969771" w14:textId="77777777" w:rsidR="002605CE" w:rsidRPr="002605CE" w:rsidDel="00C51C7D" w:rsidRDefault="002605CE">
            <w:pPr>
              <w:rPr>
                <w:del w:id="1515" w:author="Lane, Stefanie" w:date="2023-07-26T11:06:00Z"/>
                <w:rFonts w:ascii="Calibri" w:eastAsia="Times New Roman" w:hAnsi="Calibri" w:cs="Calibri"/>
                <w:color w:val="000000"/>
                <w:sz w:val="20"/>
                <w:szCs w:val="20"/>
              </w:rPr>
              <w:pPrChange w:id="1516" w:author="Lane, Stefanie" w:date="2023-09-19T18:30:00Z">
                <w:pPr>
                  <w:spacing w:after="0" w:line="240" w:lineRule="auto"/>
                  <w:jc w:val="center"/>
                </w:pPr>
              </w:pPrChange>
            </w:pPr>
            <w:del w:id="1517"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123C9C7A" w14:textId="77777777" w:rsidR="002605CE" w:rsidRPr="002605CE" w:rsidDel="00C51C7D" w:rsidRDefault="002605CE">
            <w:pPr>
              <w:rPr>
                <w:del w:id="1518" w:author="Lane, Stefanie" w:date="2023-07-26T11:06:00Z"/>
                <w:rFonts w:ascii="Calibri" w:eastAsia="Times New Roman" w:hAnsi="Calibri" w:cs="Calibri"/>
                <w:color w:val="000000"/>
                <w:sz w:val="20"/>
                <w:szCs w:val="20"/>
              </w:rPr>
              <w:pPrChange w:id="1519" w:author="Lane, Stefanie" w:date="2023-09-19T18:30:00Z">
                <w:pPr>
                  <w:spacing w:after="0" w:line="240" w:lineRule="auto"/>
                </w:pPr>
              </w:pPrChange>
            </w:pPr>
            <w:del w:id="1520"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3A4BA04E" w14:textId="77777777" w:rsidR="002605CE" w:rsidRPr="002605CE" w:rsidDel="00C51C7D" w:rsidRDefault="002605CE">
            <w:pPr>
              <w:rPr>
                <w:del w:id="1521" w:author="Lane, Stefanie" w:date="2023-07-26T11:06:00Z"/>
                <w:rFonts w:ascii="Calibri" w:eastAsia="Times New Roman" w:hAnsi="Calibri" w:cs="Calibri"/>
                <w:i/>
                <w:iCs/>
                <w:color w:val="000000"/>
                <w:sz w:val="20"/>
                <w:szCs w:val="20"/>
              </w:rPr>
              <w:pPrChange w:id="1522" w:author="Lane, Stefanie" w:date="2023-09-19T18:30:00Z">
                <w:pPr>
                  <w:spacing w:after="0" w:line="240" w:lineRule="auto"/>
                </w:pPr>
              </w:pPrChange>
            </w:pPr>
            <w:del w:id="1523"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2519BB8" w14:textId="77777777" w:rsidR="002605CE" w:rsidRPr="002605CE" w:rsidDel="00C51C7D" w:rsidRDefault="002605CE">
            <w:pPr>
              <w:rPr>
                <w:del w:id="1524" w:author="Lane, Stefanie" w:date="2023-07-26T11:06:00Z"/>
                <w:rFonts w:ascii="Calibri" w:eastAsia="Times New Roman" w:hAnsi="Calibri" w:cs="Calibri"/>
                <w:color w:val="000000"/>
                <w:sz w:val="20"/>
                <w:szCs w:val="20"/>
              </w:rPr>
              <w:pPrChange w:id="1525" w:author="Lane, Stefanie" w:date="2023-09-19T18:30:00Z">
                <w:pPr>
                  <w:spacing w:after="0" w:line="240" w:lineRule="auto"/>
                  <w:jc w:val="center"/>
                </w:pPr>
              </w:pPrChange>
            </w:pPr>
            <w:del w:id="1526"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3FEDF88E" w14:textId="77777777" w:rsidTr="002605CE">
        <w:trPr>
          <w:divId w:val="39592375"/>
          <w:trHeight w:val="270"/>
          <w:del w:id="1527" w:author="Lane, Stefanie" w:date="2023-07-26T11:06:00Z"/>
        </w:trPr>
        <w:tc>
          <w:tcPr>
            <w:tcW w:w="1091" w:type="dxa"/>
            <w:tcBorders>
              <w:top w:val="nil"/>
              <w:left w:val="nil"/>
              <w:bottom w:val="nil"/>
              <w:right w:val="nil"/>
            </w:tcBorders>
            <w:shd w:val="clear" w:color="auto" w:fill="auto"/>
            <w:vAlign w:val="bottom"/>
            <w:hideMark/>
          </w:tcPr>
          <w:p w14:paraId="28138E50" w14:textId="77777777" w:rsidR="002605CE" w:rsidRPr="002605CE" w:rsidDel="00C51C7D" w:rsidRDefault="002605CE">
            <w:pPr>
              <w:rPr>
                <w:del w:id="1528" w:author="Lane, Stefanie" w:date="2023-07-26T11:06:00Z"/>
                <w:rFonts w:ascii="Calibri" w:eastAsia="Times New Roman" w:hAnsi="Calibri" w:cs="Calibri"/>
                <w:color w:val="000000"/>
                <w:sz w:val="20"/>
                <w:szCs w:val="20"/>
              </w:rPr>
              <w:pPrChange w:id="1529" w:author="Lane, Stefanie" w:date="2023-09-19T18:30:00Z">
                <w:pPr>
                  <w:spacing w:after="0" w:line="240" w:lineRule="auto"/>
                  <w:jc w:val="center"/>
                </w:pPr>
              </w:pPrChange>
            </w:pPr>
          </w:p>
        </w:tc>
        <w:tc>
          <w:tcPr>
            <w:tcW w:w="2149" w:type="dxa"/>
            <w:tcBorders>
              <w:top w:val="nil"/>
              <w:left w:val="nil"/>
              <w:bottom w:val="nil"/>
              <w:right w:val="nil"/>
            </w:tcBorders>
            <w:shd w:val="clear" w:color="auto" w:fill="auto"/>
            <w:noWrap/>
            <w:vAlign w:val="bottom"/>
            <w:hideMark/>
          </w:tcPr>
          <w:p w14:paraId="1147565A" w14:textId="77777777" w:rsidR="002605CE" w:rsidRPr="002605CE" w:rsidDel="00C51C7D" w:rsidRDefault="002605CE">
            <w:pPr>
              <w:rPr>
                <w:del w:id="1530" w:author="Lane, Stefanie" w:date="2023-07-26T11:06:00Z"/>
                <w:rFonts w:ascii="Times New Roman" w:eastAsia="Times New Roman" w:hAnsi="Times New Roman" w:cs="Times New Roman"/>
                <w:sz w:val="20"/>
                <w:szCs w:val="20"/>
              </w:rPr>
              <w:pPrChange w:id="1531" w:author="Lane, Stefanie" w:date="2023-09-19T18:30:00Z">
                <w:pPr>
                  <w:spacing w:after="0" w:line="240" w:lineRule="auto"/>
                </w:pPr>
              </w:pPrChange>
            </w:pPr>
          </w:p>
        </w:tc>
        <w:tc>
          <w:tcPr>
            <w:tcW w:w="810" w:type="dxa"/>
            <w:tcBorders>
              <w:top w:val="nil"/>
              <w:left w:val="nil"/>
              <w:bottom w:val="nil"/>
              <w:right w:val="nil"/>
            </w:tcBorders>
            <w:shd w:val="clear" w:color="auto" w:fill="auto"/>
            <w:noWrap/>
            <w:vAlign w:val="bottom"/>
            <w:hideMark/>
          </w:tcPr>
          <w:p w14:paraId="78C87284" w14:textId="77777777" w:rsidR="002605CE" w:rsidRPr="002605CE" w:rsidDel="00C51C7D" w:rsidRDefault="002605CE">
            <w:pPr>
              <w:rPr>
                <w:del w:id="1532" w:author="Lane, Stefanie" w:date="2023-07-26T11:06:00Z"/>
                <w:rFonts w:ascii="Times New Roman" w:eastAsia="Times New Roman" w:hAnsi="Times New Roman" w:cs="Times New Roman"/>
                <w:sz w:val="20"/>
                <w:szCs w:val="20"/>
              </w:rPr>
              <w:pPrChange w:id="1533"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3CDE1828" w14:textId="77777777" w:rsidR="002605CE" w:rsidRPr="002605CE" w:rsidDel="00C51C7D" w:rsidRDefault="002605CE">
            <w:pPr>
              <w:rPr>
                <w:del w:id="1534" w:author="Lane, Stefanie" w:date="2023-07-26T11:06:00Z"/>
                <w:rFonts w:ascii="Times New Roman" w:eastAsia="Times New Roman" w:hAnsi="Times New Roman" w:cs="Times New Roman"/>
                <w:sz w:val="20"/>
                <w:szCs w:val="20"/>
              </w:rPr>
              <w:pPrChange w:id="1535"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2F518715" w14:textId="77777777" w:rsidR="002605CE" w:rsidRPr="002605CE" w:rsidDel="00C51C7D" w:rsidRDefault="002605CE">
            <w:pPr>
              <w:rPr>
                <w:del w:id="1536" w:author="Lane, Stefanie" w:date="2023-07-26T11:06:00Z"/>
                <w:rFonts w:ascii="Times New Roman" w:eastAsia="Times New Roman" w:hAnsi="Times New Roman" w:cs="Times New Roman"/>
                <w:sz w:val="20"/>
                <w:szCs w:val="20"/>
              </w:rPr>
              <w:pPrChange w:id="1537" w:author="Lane, Stefanie" w:date="2023-09-19T18:30:00Z">
                <w:pPr>
                  <w:spacing w:after="0" w:line="240" w:lineRule="auto"/>
                </w:pPr>
              </w:pPrChange>
            </w:pPr>
          </w:p>
        </w:tc>
        <w:tc>
          <w:tcPr>
            <w:tcW w:w="751" w:type="dxa"/>
            <w:tcBorders>
              <w:top w:val="nil"/>
              <w:left w:val="nil"/>
              <w:bottom w:val="nil"/>
              <w:right w:val="nil"/>
            </w:tcBorders>
            <w:shd w:val="clear" w:color="auto" w:fill="auto"/>
            <w:noWrap/>
            <w:vAlign w:val="bottom"/>
            <w:hideMark/>
          </w:tcPr>
          <w:p w14:paraId="65B7EE38" w14:textId="77777777" w:rsidR="002605CE" w:rsidRPr="002605CE" w:rsidDel="00C51C7D" w:rsidRDefault="002605CE">
            <w:pPr>
              <w:rPr>
                <w:del w:id="1538" w:author="Lane, Stefanie" w:date="2023-07-26T11:06:00Z"/>
                <w:rFonts w:ascii="Times New Roman" w:eastAsia="Times New Roman" w:hAnsi="Times New Roman" w:cs="Times New Roman"/>
                <w:sz w:val="20"/>
                <w:szCs w:val="20"/>
              </w:rPr>
              <w:pPrChange w:id="1539" w:author="Lane, Stefanie" w:date="2023-09-19T18:30:00Z">
                <w:pPr>
                  <w:spacing w:after="0" w:line="240" w:lineRule="auto"/>
                </w:pPr>
              </w:pPrChange>
            </w:pPr>
          </w:p>
        </w:tc>
        <w:tc>
          <w:tcPr>
            <w:tcW w:w="262" w:type="dxa"/>
            <w:tcBorders>
              <w:top w:val="nil"/>
              <w:left w:val="nil"/>
              <w:bottom w:val="nil"/>
              <w:right w:val="nil"/>
            </w:tcBorders>
            <w:shd w:val="clear" w:color="auto" w:fill="auto"/>
            <w:noWrap/>
            <w:vAlign w:val="bottom"/>
            <w:hideMark/>
          </w:tcPr>
          <w:p w14:paraId="5C3AC005" w14:textId="77777777" w:rsidR="002605CE" w:rsidRPr="002605CE" w:rsidDel="00C51C7D" w:rsidRDefault="002605CE">
            <w:pPr>
              <w:rPr>
                <w:del w:id="1540" w:author="Lane, Stefanie" w:date="2023-07-26T11:06:00Z"/>
                <w:rFonts w:ascii="Times New Roman" w:eastAsia="Times New Roman" w:hAnsi="Times New Roman" w:cs="Times New Roman"/>
                <w:sz w:val="20"/>
                <w:szCs w:val="20"/>
              </w:rPr>
              <w:pPrChange w:id="1541"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4E56C50" w14:textId="77777777" w:rsidR="002605CE" w:rsidRPr="002605CE" w:rsidDel="00C51C7D" w:rsidRDefault="002605CE">
            <w:pPr>
              <w:rPr>
                <w:del w:id="1542" w:author="Lane, Stefanie" w:date="2023-07-26T11:06:00Z"/>
                <w:rFonts w:ascii="Times New Roman" w:eastAsia="Times New Roman" w:hAnsi="Times New Roman" w:cs="Times New Roman"/>
                <w:sz w:val="20"/>
                <w:szCs w:val="20"/>
              </w:rPr>
              <w:pPrChange w:id="1543" w:author="Lane, Stefanie" w:date="2023-09-19T18:30:00Z">
                <w:pPr>
                  <w:spacing w:after="0" w:line="240" w:lineRule="auto"/>
                </w:pPr>
              </w:pPrChange>
            </w:pPr>
          </w:p>
        </w:tc>
        <w:tc>
          <w:tcPr>
            <w:tcW w:w="881" w:type="dxa"/>
            <w:tcBorders>
              <w:top w:val="nil"/>
              <w:left w:val="nil"/>
              <w:bottom w:val="nil"/>
              <w:right w:val="nil"/>
            </w:tcBorders>
            <w:shd w:val="clear" w:color="auto" w:fill="auto"/>
            <w:noWrap/>
            <w:vAlign w:val="bottom"/>
            <w:hideMark/>
          </w:tcPr>
          <w:p w14:paraId="00791381" w14:textId="77777777" w:rsidR="002605CE" w:rsidRPr="002605CE" w:rsidDel="00C51C7D" w:rsidRDefault="002605CE">
            <w:pPr>
              <w:rPr>
                <w:del w:id="1544" w:author="Lane, Stefanie" w:date="2023-07-26T11:06:00Z"/>
                <w:rFonts w:ascii="Times New Roman" w:eastAsia="Times New Roman" w:hAnsi="Times New Roman" w:cs="Times New Roman"/>
                <w:sz w:val="20"/>
                <w:szCs w:val="20"/>
              </w:rPr>
              <w:pPrChange w:id="1545" w:author="Lane, Stefanie" w:date="2023-09-19T18:30:00Z">
                <w:pPr>
                  <w:spacing w:after="0" w:line="240" w:lineRule="auto"/>
                </w:pPr>
              </w:pPrChange>
            </w:pPr>
          </w:p>
        </w:tc>
      </w:tr>
      <w:tr w:rsidR="002605CE" w:rsidRPr="002605CE" w:rsidDel="00C51C7D" w14:paraId="24B59DA4" w14:textId="77777777" w:rsidTr="002605CE">
        <w:trPr>
          <w:divId w:val="39592375"/>
          <w:trHeight w:val="260"/>
          <w:del w:id="1546"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7653E60" w14:textId="77777777" w:rsidR="002605CE" w:rsidRPr="002605CE" w:rsidDel="00C51C7D" w:rsidRDefault="002605CE">
            <w:pPr>
              <w:rPr>
                <w:del w:id="1547" w:author="Lane, Stefanie" w:date="2023-07-26T11:06:00Z"/>
                <w:rFonts w:ascii="Calibri" w:eastAsia="Times New Roman" w:hAnsi="Calibri" w:cs="Calibri"/>
                <w:color w:val="000000"/>
                <w:sz w:val="20"/>
                <w:szCs w:val="20"/>
              </w:rPr>
              <w:pPrChange w:id="1548" w:author="Lane, Stefanie" w:date="2023-09-19T18:30:00Z">
                <w:pPr>
                  <w:spacing w:after="0" w:line="240" w:lineRule="auto"/>
                  <w:jc w:val="center"/>
                </w:pPr>
              </w:pPrChange>
            </w:pPr>
            <w:del w:id="1549" w:author="Lane, Stefanie" w:date="2023-07-26T11:06:00Z">
              <w:r w:rsidRPr="002605CE" w:rsidDel="00C51C7D">
                <w:rPr>
                  <w:rFonts w:ascii="Calibri" w:eastAsia="Times New Roman" w:hAnsi="Calibri" w:cs="Calibri"/>
                  <w:color w:val="000000"/>
                  <w:sz w:val="20"/>
                  <w:szCs w:val="20"/>
                </w:rPr>
                <w:delText>"Bogbean"</w:delText>
              </w:r>
            </w:del>
          </w:p>
        </w:tc>
        <w:tc>
          <w:tcPr>
            <w:tcW w:w="2149" w:type="dxa"/>
            <w:tcBorders>
              <w:top w:val="single" w:sz="8" w:space="0" w:color="auto"/>
              <w:left w:val="nil"/>
              <w:bottom w:val="nil"/>
              <w:right w:val="nil"/>
            </w:tcBorders>
            <w:shd w:val="clear" w:color="auto" w:fill="auto"/>
            <w:noWrap/>
            <w:vAlign w:val="bottom"/>
            <w:hideMark/>
          </w:tcPr>
          <w:p w14:paraId="72169F32" w14:textId="77777777" w:rsidR="002605CE" w:rsidRPr="002605CE" w:rsidDel="00C51C7D" w:rsidRDefault="002605CE">
            <w:pPr>
              <w:rPr>
                <w:del w:id="1550" w:author="Lane, Stefanie" w:date="2023-07-26T11:06:00Z"/>
                <w:rFonts w:ascii="Calibri" w:eastAsia="Times New Roman" w:hAnsi="Calibri" w:cs="Calibri"/>
                <w:i/>
                <w:iCs/>
                <w:sz w:val="20"/>
                <w:szCs w:val="20"/>
              </w:rPr>
              <w:pPrChange w:id="1551" w:author="Lane, Stefanie" w:date="2023-09-19T18:30:00Z">
                <w:pPr>
                  <w:spacing w:after="0" w:line="240" w:lineRule="auto"/>
                </w:pPr>
              </w:pPrChange>
            </w:pPr>
            <w:del w:id="1552" w:author="Lane, Stefanie" w:date="2023-07-26T11:06:00Z">
              <w:r w:rsidRPr="002605CE" w:rsidDel="00C51C7D">
                <w:rPr>
                  <w:rFonts w:ascii="Calibri" w:eastAsia="Times New Roman" w:hAnsi="Calibri" w:cs="Calibri"/>
                  <w:i/>
                  <w:iCs/>
                  <w:sz w:val="20"/>
                  <w:szCs w:val="20"/>
                </w:rPr>
                <w:delText>Menyanthes trifoliata</w:delText>
              </w:r>
            </w:del>
          </w:p>
        </w:tc>
        <w:tc>
          <w:tcPr>
            <w:tcW w:w="810" w:type="dxa"/>
            <w:tcBorders>
              <w:top w:val="single" w:sz="8" w:space="0" w:color="auto"/>
              <w:left w:val="nil"/>
              <w:bottom w:val="single" w:sz="4" w:space="0" w:color="auto"/>
              <w:right w:val="nil"/>
            </w:tcBorders>
            <w:shd w:val="clear" w:color="auto" w:fill="auto"/>
            <w:noWrap/>
            <w:vAlign w:val="bottom"/>
            <w:hideMark/>
          </w:tcPr>
          <w:p w14:paraId="68E63573" w14:textId="77777777" w:rsidR="002605CE" w:rsidRPr="002605CE" w:rsidDel="00C51C7D" w:rsidRDefault="002605CE">
            <w:pPr>
              <w:rPr>
                <w:del w:id="1553" w:author="Lane, Stefanie" w:date="2023-07-26T11:06:00Z"/>
                <w:rFonts w:ascii="Calibri" w:eastAsia="Times New Roman" w:hAnsi="Calibri" w:cs="Calibri"/>
                <w:color w:val="000000"/>
                <w:sz w:val="20"/>
                <w:szCs w:val="20"/>
              </w:rPr>
              <w:pPrChange w:id="1554" w:author="Lane, Stefanie" w:date="2023-09-19T18:30:00Z">
                <w:pPr>
                  <w:spacing w:after="0" w:line="240" w:lineRule="auto"/>
                  <w:jc w:val="center"/>
                </w:pPr>
              </w:pPrChange>
            </w:pPr>
            <w:del w:id="1555"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629D7962" w14:textId="77777777" w:rsidR="002605CE" w:rsidRPr="002605CE" w:rsidDel="00C51C7D" w:rsidRDefault="002605CE">
            <w:pPr>
              <w:rPr>
                <w:del w:id="1556" w:author="Lane, Stefanie" w:date="2023-07-26T11:06:00Z"/>
                <w:rFonts w:ascii="Calibri" w:eastAsia="Times New Roman" w:hAnsi="Calibri" w:cs="Calibri"/>
                <w:color w:val="000000"/>
                <w:sz w:val="20"/>
                <w:szCs w:val="20"/>
              </w:rPr>
              <w:pPrChange w:id="1557" w:author="Lane, Stefanie" w:date="2023-09-19T18:30:00Z">
                <w:pPr>
                  <w:spacing w:after="0" w:line="240" w:lineRule="auto"/>
                </w:pPr>
              </w:pPrChange>
            </w:pPr>
            <w:del w:id="1558"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4E468110" w14:textId="77777777" w:rsidR="002605CE" w:rsidRPr="002605CE" w:rsidDel="00C51C7D" w:rsidRDefault="002605CE">
            <w:pPr>
              <w:rPr>
                <w:del w:id="1559" w:author="Lane, Stefanie" w:date="2023-07-26T11:06:00Z"/>
                <w:rFonts w:ascii="Calibri" w:eastAsia="Times New Roman" w:hAnsi="Calibri" w:cs="Calibri"/>
                <w:i/>
                <w:iCs/>
                <w:color w:val="000000"/>
                <w:sz w:val="20"/>
                <w:szCs w:val="20"/>
              </w:rPr>
              <w:pPrChange w:id="1560" w:author="Lane, Stefanie" w:date="2023-09-19T18:30:00Z">
                <w:pPr>
                  <w:spacing w:after="0" w:line="240" w:lineRule="auto"/>
                </w:pPr>
              </w:pPrChange>
            </w:pPr>
            <w:del w:id="1561" w:author="Lane, Stefanie" w:date="2023-07-26T11:06:00Z">
              <w:r w:rsidRPr="002605CE" w:rsidDel="00C51C7D">
                <w:rPr>
                  <w:rFonts w:ascii="Calibri" w:eastAsia="Times New Roman" w:hAnsi="Calibri" w:cs="Calibri"/>
                  <w:i/>
                  <w:iCs/>
                  <w:color w:val="000000"/>
                  <w:sz w:val="20"/>
                  <w:szCs w:val="20"/>
                </w:rPr>
                <w:delText>Mentha aquatica</w:delText>
              </w:r>
            </w:del>
          </w:p>
        </w:tc>
        <w:tc>
          <w:tcPr>
            <w:tcW w:w="751" w:type="dxa"/>
            <w:tcBorders>
              <w:top w:val="single" w:sz="8" w:space="0" w:color="auto"/>
              <w:left w:val="nil"/>
              <w:bottom w:val="single" w:sz="4" w:space="0" w:color="auto"/>
              <w:right w:val="nil"/>
            </w:tcBorders>
            <w:shd w:val="clear" w:color="auto" w:fill="auto"/>
            <w:noWrap/>
            <w:vAlign w:val="bottom"/>
            <w:hideMark/>
          </w:tcPr>
          <w:p w14:paraId="01D22233" w14:textId="77777777" w:rsidR="002605CE" w:rsidRPr="002605CE" w:rsidDel="00C51C7D" w:rsidRDefault="002605CE">
            <w:pPr>
              <w:rPr>
                <w:del w:id="1562" w:author="Lane, Stefanie" w:date="2023-07-26T11:06:00Z"/>
                <w:rFonts w:ascii="Calibri" w:eastAsia="Times New Roman" w:hAnsi="Calibri" w:cs="Calibri"/>
                <w:color w:val="000000"/>
                <w:sz w:val="20"/>
                <w:szCs w:val="20"/>
              </w:rPr>
              <w:pPrChange w:id="1563" w:author="Lane, Stefanie" w:date="2023-09-19T18:30:00Z">
                <w:pPr>
                  <w:spacing w:after="0" w:line="240" w:lineRule="auto"/>
                  <w:jc w:val="center"/>
                </w:pPr>
              </w:pPrChange>
            </w:pPr>
            <w:del w:id="1564"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7576BAC4" w14:textId="77777777" w:rsidR="002605CE" w:rsidRPr="002605CE" w:rsidDel="00C51C7D" w:rsidRDefault="002605CE">
            <w:pPr>
              <w:rPr>
                <w:del w:id="1565" w:author="Lane, Stefanie" w:date="2023-07-26T11:06:00Z"/>
                <w:rFonts w:ascii="Calibri" w:eastAsia="Times New Roman" w:hAnsi="Calibri" w:cs="Calibri"/>
                <w:color w:val="000000"/>
                <w:sz w:val="20"/>
                <w:szCs w:val="20"/>
              </w:rPr>
              <w:pPrChange w:id="1566" w:author="Lane, Stefanie" w:date="2023-09-19T18:30:00Z">
                <w:pPr>
                  <w:spacing w:after="0" w:line="240" w:lineRule="auto"/>
                </w:pPr>
              </w:pPrChange>
            </w:pPr>
            <w:del w:id="1567"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66E7F2E7" w14:textId="77777777" w:rsidR="002605CE" w:rsidRPr="002605CE" w:rsidDel="00C51C7D" w:rsidRDefault="002605CE">
            <w:pPr>
              <w:rPr>
                <w:del w:id="1568" w:author="Lane, Stefanie" w:date="2023-07-26T11:06:00Z"/>
                <w:rFonts w:ascii="Calibri" w:eastAsia="Times New Roman" w:hAnsi="Calibri" w:cs="Calibri"/>
                <w:i/>
                <w:iCs/>
                <w:sz w:val="20"/>
                <w:szCs w:val="20"/>
              </w:rPr>
              <w:pPrChange w:id="1569" w:author="Lane, Stefanie" w:date="2023-09-19T18:30:00Z">
                <w:pPr>
                  <w:spacing w:after="0" w:line="240" w:lineRule="auto"/>
                </w:pPr>
              </w:pPrChange>
            </w:pPr>
            <w:del w:id="1570" w:author="Lane, Stefanie" w:date="2023-07-26T11:06:00Z">
              <w:r w:rsidRPr="002605CE" w:rsidDel="00C51C7D">
                <w:rPr>
                  <w:rFonts w:ascii="Calibri" w:eastAsia="Times New Roman" w:hAnsi="Calibri" w:cs="Calibri"/>
                  <w:i/>
                  <w:iCs/>
                  <w:sz w:val="20"/>
                  <w:szCs w:val="20"/>
                </w:rPr>
                <w:delText>Menyanthes trifoliata</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B5E88DE" w14:textId="77777777" w:rsidR="002605CE" w:rsidRPr="002605CE" w:rsidDel="00C51C7D" w:rsidRDefault="002605CE">
            <w:pPr>
              <w:rPr>
                <w:del w:id="1571" w:author="Lane, Stefanie" w:date="2023-07-26T11:06:00Z"/>
                <w:rFonts w:ascii="Calibri" w:eastAsia="Times New Roman" w:hAnsi="Calibri" w:cs="Calibri"/>
                <w:color w:val="000000"/>
                <w:sz w:val="20"/>
                <w:szCs w:val="20"/>
              </w:rPr>
              <w:pPrChange w:id="1572" w:author="Lane, Stefanie" w:date="2023-09-19T18:30:00Z">
                <w:pPr>
                  <w:spacing w:after="0" w:line="240" w:lineRule="auto"/>
                  <w:jc w:val="center"/>
                </w:pPr>
              </w:pPrChange>
            </w:pPr>
            <w:del w:id="1573"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FF28A14" w14:textId="77777777" w:rsidTr="002605CE">
        <w:trPr>
          <w:divId w:val="39592375"/>
          <w:trHeight w:val="260"/>
          <w:del w:id="157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6D731E" w14:textId="77777777" w:rsidR="002605CE" w:rsidRPr="002605CE" w:rsidDel="00C51C7D" w:rsidRDefault="002605CE">
            <w:pPr>
              <w:rPr>
                <w:del w:id="1575" w:author="Lane, Stefanie" w:date="2023-07-26T11:06:00Z"/>
                <w:rFonts w:ascii="Calibri" w:eastAsia="Times New Roman" w:hAnsi="Calibri" w:cs="Calibri"/>
                <w:color w:val="000000"/>
                <w:sz w:val="20"/>
                <w:szCs w:val="20"/>
              </w:rPr>
              <w:pPrChange w:id="1576"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0FE63E3D" w14:textId="77777777" w:rsidR="002605CE" w:rsidRPr="002605CE" w:rsidDel="00C51C7D" w:rsidRDefault="002605CE">
            <w:pPr>
              <w:rPr>
                <w:del w:id="1577" w:author="Lane, Stefanie" w:date="2023-07-26T11:06:00Z"/>
                <w:rFonts w:ascii="Calibri" w:eastAsia="Times New Roman" w:hAnsi="Calibri" w:cs="Calibri"/>
                <w:i/>
                <w:iCs/>
                <w:sz w:val="20"/>
                <w:szCs w:val="20"/>
              </w:rPr>
              <w:pPrChange w:id="1578" w:author="Lane, Stefanie" w:date="2023-09-19T18:30:00Z">
                <w:pPr>
                  <w:spacing w:after="0" w:line="240" w:lineRule="auto"/>
                </w:pPr>
              </w:pPrChange>
            </w:pPr>
            <w:del w:id="1579" w:author="Lane, Stefanie" w:date="2023-07-26T11:06:00Z">
              <w:r w:rsidRPr="002605CE" w:rsidDel="00C51C7D">
                <w:rPr>
                  <w:rFonts w:ascii="Calibri" w:eastAsia="Times New Roman" w:hAnsi="Calibri" w:cs="Calibri"/>
                  <w:i/>
                  <w:iCs/>
                  <w:sz w:val="20"/>
                  <w:szCs w:val="20"/>
                </w:rPr>
                <w:delText>Myosotis scorpiodes</w:delText>
              </w:r>
            </w:del>
          </w:p>
        </w:tc>
        <w:tc>
          <w:tcPr>
            <w:tcW w:w="810" w:type="dxa"/>
            <w:tcBorders>
              <w:top w:val="nil"/>
              <w:left w:val="nil"/>
              <w:bottom w:val="single" w:sz="4" w:space="0" w:color="auto"/>
              <w:right w:val="nil"/>
            </w:tcBorders>
            <w:shd w:val="clear" w:color="auto" w:fill="auto"/>
            <w:noWrap/>
            <w:vAlign w:val="bottom"/>
            <w:hideMark/>
          </w:tcPr>
          <w:p w14:paraId="0EEE52B3" w14:textId="77777777" w:rsidR="002605CE" w:rsidRPr="002605CE" w:rsidDel="00C51C7D" w:rsidRDefault="002605CE">
            <w:pPr>
              <w:rPr>
                <w:del w:id="1580" w:author="Lane, Stefanie" w:date="2023-07-26T11:06:00Z"/>
                <w:rFonts w:ascii="Calibri" w:eastAsia="Times New Roman" w:hAnsi="Calibri" w:cs="Calibri"/>
                <w:color w:val="000000"/>
                <w:sz w:val="20"/>
                <w:szCs w:val="20"/>
              </w:rPr>
              <w:pPrChange w:id="1581" w:author="Lane, Stefanie" w:date="2023-09-19T18:30:00Z">
                <w:pPr>
                  <w:spacing w:after="0" w:line="240" w:lineRule="auto"/>
                  <w:jc w:val="center"/>
                </w:pPr>
              </w:pPrChange>
            </w:pPr>
            <w:del w:id="158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7E75AC4" w14:textId="77777777" w:rsidR="002605CE" w:rsidRPr="002605CE" w:rsidDel="00C51C7D" w:rsidRDefault="002605CE">
            <w:pPr>
              <w:rPr>
                <w:del w:id="1583" w:author="Lane, Stefanie" w:date="2023-07-26T11:06:00Z"/>
                <w:rFonts w:ascii="Calibri" w:eastAsia="Times New Roman" w:hAnsi="Calibri" w:cs="Calibri"/>
                <w:color w:val="000000"/>
                <w:sz w:val="20"/>
                <w:szCs w:val="20"/>
              </w:rPr>
              <w:pPrChange w:id="1584"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319204D2" w14:textId="77777777" w:rsidR="002605CE" w:rsidRPr="002605CE" w:rsidDel="00C51C7D" w:rsidRDefault="002605CE">
            <w:pPr>
              <w:rPr>
                <w:del w:id="1585" w:author="Lane, Stefanie" w:date="2023-07-26T11:06:00Z"/>
                <w:rFonts w:ascii="Calibri" w:eastAsia="Times New Roman" w:hAnsi="Calibri" w:cs="Calibri"/>
                <w:i/>
                <w:iCs/>
                <w:sz w:val="20"/>
                <w:szCs w:val="20"/>
              </w:rPr>
              <w:pPrChange w:id="1586" w:author="Lane, Stefanie" w:date="2023-09-19T18:30:00Z">
                <w:pPr>
                  <w:spacing w:after="0" w:line="240" w:lineRule="auto"/>
                </w:pPr>
              </w:pPrChange>
            </w:pPr>
            <w:del w:id="1587" w:author="Lane, Stefanie" w:date="2023-07-26T11:06:00Z">
              <w:r w:rsidRPr="002605CE" w:rsidDel="00C51C7D">
                <w:rPr>
                  <w:rFonts w:ascii="Calibri" w:eastAsia="Times New Roman" w:hAnsi="Calibri" w:cs="Calibri"/>
                  <w:i/>
                  <w:iCs/>
                  <w:sz w:val="20"/>
                  <w:szCs w:val="20"/>
                </w:rPr>
                <w:delText>Menyanthes trifoliata</w:delText>
              </w:r>
            </w:del>
          </w:p>
        </w:tc>
        <w:tc>
          <w:tcPr>
            <w:tcW w:w="751" w:type="dxa"/>
            <w:tcBorders>
              <w:top w:val="nil"/>
              <w:left w:val="nil"/>
              <w:bottom w:val="single" w:sz="4" w:space="0" w:color="auto"/>
              <w:right w:val="nil"/>
            </w:tcBorders>
            <w:shd w:val="clear" w:color="auto" w:fill="auto"/>
            <w:noWrap/>
            <w:vAlign w:val="bottom"/>
            <w:hideMark/>
          </w:tcPr>
          <w:p w14:paraId="49CFAA2E" w14:textId="77777777" w:rsidR="002605CE" w:rsidRPr="002605CE" w:rsidDel="00C51C7D" w:rsidRDefault="002605CE">
            <w:pPr>
              <w:rPr>
                <w:del w:id="1588" w:author="Lane, Stefanie" w:date="2023-07-26T11:06:00Z"/>
                <w:rFonts w:ascii="Calibri" w:eastAsia="Times New Roman" w:hAnsi="Calibri" w:cs="Calibri"/>
                <w:color w:val="000000"/>
                <w:sz w:val="20"/>
                <w:szCs w:val="20"/>
              </w:rPr>
              <w:pPrChange w:id="1589" w:author="Lane, Stefanie" w:date="2023-09-19T18:30:00Z">
                <w:pPr>
                  <w:spacing w:after="0" w:line="240" w:lineRule="auto"/>
                  <w:jc w:val="center"/>
                </w:pPr>
              </w:pPrChange>
            </w:pPr>
            <w:del w:id="159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EC081E6" w14:textId="77777777" w:rsidR="002605CE" w:rsidRPr="002605CE" w:rsidDel="00C51C7D" w:rsidRDefault="002605CE">
            <w:pPr>
              <w:rPr>
                <w:del w:id="1591" w:author="Lane, Stefanie" w:date="2023-07-26T11:06:00Z"/>
                <w:rFonts w:ascii="Calibri" w:eastAsia="Times New Roman" w:hAnsi="Calibri" w:cs="Calibri"/>
                <w:color w:val="000000"/>
                <w:sz w:val="20"/>
                <w:szCs w:val="20"/>
              </w:rPr>
              <w:pPrChange w:id="1592"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7A443090" w14:textId="77777777" w:rsidR="002605CE" w:rsidRPr="002605CE" w:rsidDel="00C51C7D" w:rsidRDefault="002605CE">
            <w:pPr>
              <w:rPr>
                <w:del w:id="1593" w:author="Lane, Stefanie" w:date="2023-07-26T11:06:00Z"/>
                <w:rFonts w:ascii="Calibri" w:eastAsia="Times New Roman" w:hAnsi="Calibri" w:cs="Calibri"/>
                <w:i/>
                <w:iCs/>
                <w:color w:val="000000"/>
                <w:sz w:val="20"/>
                <w:szCs w:val="20"/>
              </w:rPr>
              <w:pPrChange w:id="1594" w:author="Lane, Stefanie" w:date="2023-09-19T18:30:00Z">
                <w:pPr>
                  <w:spacing w:after="0" w:line="240" w:lineRule="auto"/>
                </w:pPr>
              </w:pPrChange>
            </w:pPr>
            <w:del w:id="1595" w:author="Lane, Stefanie" w:date="2023-07-26T11:06:00Z">
              <w:r w:rsidRPr="002605CE" w:rsidDel="00C51C7D">
                <w:rPr>
                  <w:rFonts w:ascii="Calibri" w:eastAsia="Times New Roman" w:hAnsi="Calibri" w:cs="Calibri"/>
                  <w:i/>
                  <w:iCs/>
                  <w:color w:val="000000"/>
                  <w:sz w:val="20"/>
                  <w:szCs w:val="20"/>
                </w:rPr>
                <w:delText>Mentha aquatic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508069D" w14:textId="77777777" w:rsidR="002605CE" w:rsidRPr="002605CE" w:rsidDel="00C51C7D" w:rsidRDefault="002605CE">
            <w:pPr>
              <w:rPr>
                <w:del w:id="1596" w:author="Lane, Stefanie" w:date="2023-07-26T11:06:00Z"/>
                <w:rFonts w:ascii="Calibri" w:eastAsia="Times New Roman" w:hAnsi="Calibri" w:cs="Calibri"/>
                <w:color w:val="000000"/>
                <w:sz w:val="20"/>
                <w:szCs w:val="20"/>
              </w:rPr>
              <w:pPrChange w:id="1597" w:author="Lane, Stefanie" w:date="2023-09-19T18:30:00Z">
                <w:pPr>
                  <w:spacing w:after="0" w:line="240" w:lineRule="auto"/>
                  <w:jc w:val="center"/>
                </w:pPr>
              </w:pPrChange>
            </w:pPr>
            <w:del w:id="1598"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7CEB2430" w14:textId="77777777" w:rsidTr="002605CE">
        <w:trPr>
          <w:divId w:val="39592375"/>
          <w:trHeight w:val="260"/>
          <w:del w:id="159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6A80153" w14:textId="77777777" w:rsidR="002605CE" w:rsidRPr="002605CE" w:rsidDel="00C51C7D" w:rsidRDefault="002605CE">
            <w:pPr>
              <w:rPr>
                <w:del w:id="1600" w:author="Lane, Stefanie" w:date="2023-07-26T11:06:00Z"/>
                <w:rFonts w:ascii="Calibri" w:eastAsia="Times New Roman" w:hAnsi="Calibri" w:cs="Calibri"/>
                <w:color w:val="000000"/>
                <w:sz w:val="20"/>
                <w:szCs w:val="20"/>
              </w:rPr>
              <w:pPrChange w:id="1601"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647A1C0" w14:textId="77777777" w:rsidR="002605CE" w:rsidRPr="002605CE" w:rsidDel="00C51C7D" w:rsidRDefault="002605CE">
            <w:pPr>
              <w:rPr>
                <w:del w:id="1602" w:author="Lane, Stefanie" w:date="2023-07-26T11:06:00Z"/>
                <w:rFonts w:ascii="Calibri" w:eastAsia="Times New Roman" w:hAnsi="Calibri" w:cs="Calibri"/>
                <w:i/>
                <w:iCs/>
                <w:color w:val="000000"/>
                <w:sz w:val="20"/>
                <w:szCs w:val="20"/>
              </w:rPr>
              <w:pPrChange w:id="1603" w:author="Lane, Stefanie" w:date="2023-09-19T18:30:00Z">
                <w:pPr>
                  <w:spacing w:after="0" w:line="240" w:lineRule="auto"/>
                </w:pPr>
              </w:pPrChange>
            </w:pPr>
            <w:del w:id="1604" w:author="Lane, Stefanie" w:date="2023-07-26T11:06:00Z">
              <w:r w:rsidRPr="002605CE" w:rsidDel="00C51C7D">
                <w:rPr>
                  <w:rFonts w:ascii="Calibri" w:eastAsia="Times New Roman" w:hAnsi="Calibri" w:cs="Calibri"/>
                  <w:i/>
                  <w:iCs/>
                  <w:color w:val="000000"/>
                  <w:sz w:val="20"/>
                  <w:szCs w:val="20"/>
                </w:rPr>
                <w:delText>Bidens cernua</w:delText>
              </w:r>
            </w:del>
          </w:p>
        </w:tc>
        <w:tc>
          <w:tcPr>
            <w:tcW w:w="810" w:type="dxa"/>
            <w:tcBorders>
              <w:top w:val="nil"/>
              <w:left w:val="nil"/>
              <w:bottom w:val="single" w:sz="4" w:space="0" w:color="auto"/>
              <w:right w:val="nil"/>
            </w:tcBorders>
            <w:shd w:val="clear" w:color="auto" w:fill="auto"/>
            <w:noWrap/>
            <w:vAlign w:val="bottom"/>
            <w:hideMark/>
          </w:tcPr>
          <w:p w14:paraId="0514F901" w14:textId="77777777" w:rsidR="002605CE" w:rsidRPr="002605CE" w:rsidDel="00C51C7D" w:rsidRDefault="002605CE">
            <w:pPr>
              <w:rPr>
                <w:del w:id="1605" w:author="Lane, Stefanie" w:date="2023-07-26T11:06:00Z"/>
                <w:rFonts w:ascii="Calibri" w:eastAsia="Times New Roman" w:hAnsi="Calibri" w:cs="Calibri"/>
                <w:color w:val="000000"/>
                <w:sz w:val="20"/>
                <w:szCs w:val="20"/>
              </w:rPr>
              <w:pPrChange w:id="1606" w:author="Lane, Stefanie" w:date="2023-09-19T18:30:00Z">
                <w:pPr>
                  <w:spacing w:after="0" w:line="240" w:lineRule="auto"/>
                  <w:jc w:val="center"/>
                </w:pPr>
              </w:pPrChange>
            </w:pPr>
            <w:del w:id="160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10A13BF6" w14:textId="77777777" w:rsidR="002605CE" w:rsidRPr="002605CE" w:rsidDel="00C51C7D" w:rsidRDefault="002605CE">
            <w:pPr>
              <w:rPr>
                <w:del w:id="1608" w:author="Lane, Stefanie" w:date="2023-07-26T11:06:00Z"/>
                <w:rFonts w:ascii="Calibri" w:eastAsia="Times New Roman" w:hAnsi="Calibri" w:cs="Calibri"/>
                <w:color w:val="000000"/>
                <w:sz w:val="20"/>
                <w:szCs w:val="20"/>
              </w:rPr>
              <w:pPrChange w:id="1609"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486005F" w14:textId="77777777" w:rsidR="002605CE" w:rsidRPr="002605CE" w:rsidDel="00C51C7D" w:rsidRDefault="002605CE">
            <w:pPr>
              <w:rPr>
                <w:del w:id="1610" w:author="Lane, Stefanie" w:date="2023-07-26T11:06:00Z"/>
                <w:rFonts w:ascii="Calibri" w:eastAsia="Times New Roman" w:hAnsi="Calibri" w:cs="Calibri"/>
                <w:sz w:val="20"/>
                <w:szCs w:val="20"/>
              </w:rPr>
              <w:pPrChange w:id="1611" w:author="Lane, Stefanie" w:date="2023-09-19T18:30:00Z">
                <w:pPr>
                  <w:spacing w:after="0" w:line="240" w:lineRule="auto"/>
                </w:pPr>
              </w:pPrChange>
            </w:pPr>
            <w:del w:id="1612" w:author="Lane, Stefanie" w:date="2023-07-26T11:06:00Z">
              <w:r w:rsidRPr="002605CE" w:rsidDel="00C51C7D">
                <w:rPr>
                  <w:rFonts w:ascii="Calibri" w:eastAsia="Times New Roman" w:hAnsi="Calibri" w:cs="Calibri"/>
                  <w:sz w:val="20"/>
                  <w:szCs w:val="20"/>
                </w:rPr>
                <w:delText>Grass (unidentified)</w:delText>
              </w:r>
            </w:del>
          </w:p>
        </w:tc>
        <w:tc>
          <w:tcPr>
            <w:tcW w:w="751" w:type="dxa"/>
            <w:tcBorders>
              <w:top w:val="nil"/>
              <w:left w:val="nil"/>
              <w:bottom w:val="single" w:sz="4" w:space="0" w:color="auto"/>
              <w:right w:val="nil"/>
            </w:tcBorders>
            <w:shd w:val="clear" w:color="auto" w:fill="auto"/>
            <w:noWrap/>
            <w:vAlign w:val="bottom"/>
            <w:hideMark/>
          </w:tcPr>
          <w:p w14:paraId="73C8F23C" w14:textId="77777777" w:rsidR="002605CE" w:rsidRPr="002605CE" w:rsidDel="00C51C7D" w:rsidRDefault="002605CE">
            <w:pPr>
              <w:rPr>
                <w:del w:id="1613" w:author="Lane, Stefanie" w:date="2023-07-26T11:06:00Z"/>
                <w:rFonts w:ascii="Calibri" w:eastAsia="Times New Roman" w:hAnsi="Calibri" w:cs="Calibri"/>
                <w:color w:val="000000"/>
                <w:sz w:val="20"/>
                <w:szCs w:val="20"/>
              </w:rPr>
              <w:pPrChange w:id="1614" w:author="Lane, Stefanie" w:date="2023-09-19T18:30:00Z">
                <w:pPr>
                  <w:spacing w:after="0" w:line="240" w:lineRule="auto"/>
                  <w:jc w:val="center"/>
                </w:pPr>
              </w:pPrChange>
            </w:pPr>
            <w:del w:id="1615"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F01CAB3" w14:textId="77777777" w:rsidR="002605CE" w:rsidRPr="002605CE" w:rsidDel="00C51C7D" w:rsidRDefault="002605CE">
            <w:pPr>
              <w:rPr>
                <w:del w:id="1616" w:author="Lane, Stefanie" w:date="2023-07-26T11:06:00Z"/>
                <w:rFonts w:ascii="Calibri" w:eastAsia="Times New Roman" w:hAnsi="Calibri" w:cs="Calibri"/>
                <w:color w:val="000000"/>
                <w:sz w:val="20"/>
                <w:szCs w:val="20"/>
              </w:rPr>
              <w:pPrChange w:id="1617"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02CA2C3E" w14:textId="77777777" w:rsidR="002605CE" w:rsidRPr="002605CE" w:rsidDel="00C51C7D" w:rsidRDefault="002605CE">
            <w:pPr>
              <w:rPr>
                <w:del w:id="1618" w:author="Lane, Stefanie" w:date="2023-07-26T11:06:00Z"/>
                <w:rFonts w:ascii="Calibri" w:eastAsia="Times New Roman" w:hAnsi="Calibri" w:cs="Calibri"/>
                <w:i/>
                <w:iCs/>
                <w:color w:val="000000"/>
                <w:sz w:val="20"/>
                <w:szCs w:val="20"/>
              </w:rPr>
              <w:pPrChange w:id="1619" w:author="Lane, Stefanie" w:date="2023-09-19T18:30:00Z">
                <w:pPr>
                  <w:spacing w:after="0" w:line="240" w:lineRule="auto"/>
                </w:pPr>
              </w:pPrChange>
            </w:pPr>
            <w:del w:id="1620"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10FF9B4" w14:textId="77777777" w:rsidR="002605CE" w:rsidRPr="002605CE" w:rsidDel="00C51C7D" w:rsidRDefault="002605CE">
            <w:pPr>
              <w:rPr>
                <w:del w:id="1621" w:author="Lane, Stefanie" w:date="2023-07-26T11:06:00Z"/>
                <w:rFonts w:ascii="Calibri" w:eastAsia="Times New Roman" w:hAnsi="Calibri" w:cs="Calibri"/>
                <w:color w:val="000000"/>
                <w:sz w:val="20"/>
                <w:szCs w:val="20"/>
              </w:rPr>
              <w:pPrChange w:id="1622" w:author="Lane, Stefanie" w:date="2023-09-19T18:30:00Z">
                <w:pPr>
                  <w:spacing w:after="0" w:line="240" w:lineRule="auto"/>
                  <w:jc w:val="center"/>
                </w:pPr>
              </w:pPrChange>
            </w:pPr>
            <w:del w:id="1623"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1EC04CD5" w14:textId="77777777" w:rsidTr="002605CE">
        <w:trPr>
          <w:divId w:val="39592375"/>
          <w:trHeight w:val="260"/>
          <w:del w:id="162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3D84650" w14:textId="77777777" w:rsidR="002605CE" w:rsidRPr="002605CE" w:rsidDel="00C51C7D" w:rsidRDefault="002605CE">
            <w:pPr>
              <w:rPr>
                <w:del w:id="1625" w:author="Lane, Stefanie" w:date="2023-07-26T11:06:00Z"/>
                <w:rFonts w:ascii="Calibri" w:eastAsia="Times New Roman" w:hAnsi="Calibri" w:cs="Calibri"/>
                <w:color w:val="000000"/>
                <w:sz w:val="20"/>
                <w:szCs w:val="20"/>
              </w:rPr>
              <w:pPrChange w:id="1626"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7B0E5515" w14:textId="77777777" w:rsidR="002605CE" w:rsidRPr="002605CE" w:rsidDel="00C51C7D" w:rsidRDefault="002605CE">
            <w:pPr>
              <w:rPr>
                <w:del w:id="1627" w:author="Lane, Stefanie" w:date="2023-07-26T11:06:00Z"/>
                <w:rFonts w:ascii="Calibri" w:eastAsia="Times New Roman" w:hAnsi="Calibri" w:cs="Calibri"/>
                <w:i/>
                <w:iCs/>
                <w:sz w:val="20"/>
                <w:szCs w:val="20"/>
              </w:rPr>
              <w:pPrChange w:id="1628" w:author="Lane, Stefanie" w:date="2023-09-19T18:30:00Z">
                <w:pPr>
                  <w:spacing w:after="0" w:line="240" w:lineRule="auto"/>
                </w:pPr>
              </w:pPrChange>
            </w:pPr>
            <w:del w:id="1629" w:author="Lane, Stefanie" w:date="2023-07-26T11:06:00Z">
              <w:r w:rsidRPr="002605CE" w:rsidDel="00C51C7D">
                <w:rPr>
                  <w:rFonts w:ascii="Calibri" w:eastAsia="Times New Roman" w:hAnsi="Calibri" w:cs="Calibri"/>
                  <w:i/>
                  <w:iCs/>
                  <w:sz w:val="20"/>
                  <w:szCs w:val="20"/>
                </w:rPr>
                <w:delText>Lythrum salicaria</w:delText>
              </w:r>
            </w:del>
          </w:p>
        </w:tc>
        <w:tc>
          <w:tcPr>
            <w:tcW w:w="810" w:type="dxa"/>
            <w:tcBorders>
              <w:top w:val="nil"/>
              <w:left w:val="nil"/>
              <w:bottom w:val="single" w:sz="4" w:space="0" w:color="auto"/>
              <w:right w:val="nil"/>
            </w:tcBorders>
            <w:shd w:val="clear" w:color="auto" w:fill="auto"/>
            <w:noWrap/>
            <w:vAlign w:val="bottom"/>
            <w:hideMark/>
          </w:tcPr>
          <w:p w14:paraId="6FE307A7" w14:textId="77777777" w:rsidR="002605CE" w:rsidRPr="002605CE" w:rsidDel="00C51C7D" w:rsidRDefault="002605CE">
            <w:pPr>
              <w:rPr>
                <w:del w:id="1630" w:author="Lane, Stefanie" w:date="2023-07-26T11:06:00Z"/>
                <w:rFonts w:ascii="Calibri" w:eastAsia="Times New Roman" w:hAnsi="Calibri" w:cs="Calibri"/>
                <w:color w:val="000000"/>
                <w:sz w:val="20"/>
                <w:szCs w:val="20"/>
              </w:rPr>
              <w:pPrChange w:id="1631" w:author="Lane, Stefanie" w:date="2023-09-19T18:30:00Z">
                <w:pPr>
                  <w:spacing w:after="0" w:line="240" w:lineRule="auto"/>
                  <w:jc w:val="center"/>
                </w:pPr>
              </w:pPrChange>
            </w:pPr>
            <w:del w:id="163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A989C6" w14:textId="77777777" w:rsidR="002605CE" w:rsidRPr="002605CE" w:rsidDel="00C51C7D" w:rsidRDefault="002605CE">
            <w:pPr>
              <w:rPr>
                <w:del w:id="1633" w:author="Lane, Stefanie" w:date="2023-07-26T11:06:00Z"/>
                <w:rFonts w:ascii="Calibri" w:eastAsia="Times New Roman" w:hAnsi="Calibri" w:cs="Calibri"/>
                <w:color w:val="000000"/>
                <w:sz w:val="20"/>
                <w:szCs w:val="20"/>
              </w:rPr>
              <w:pPrChange w:id="1634"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4A1777BA" w14:textId="77777777" w:rsidR="002605CE" w:rsidRPr="002605CE" w:rsidDel="00C51C7D" w:rsidRDefault="002605CE">
            <w:pPr>
              <w:rPr>
                <w:del w:id="1635" w:author="Lane, Stefanie" w:date="2023-07-26T11:06:00Z"/>
                <w:rFonts w:ascii="Calibri" w:eastAsia="Times New Roman" w:hAnsi="Calibri" w:cs="Calibri"/>
                <w:i/>
                <w:iCs/>
                <w:sz w:val="20"/>
                <w:szCs w:val="20"/>
              </w:rPr>
              <w:pPrChange w:id="1636" w:author="Lane, Stefanie" w:date="2023-09-19T18:30:00Z">
                <w:pPr>
                  <w:spacing w:after="0" w:line="240" w:lineRule="auto"/>
                </w:pPr>
              </w:pPrChange>
            </w:pPr>
            <w:del w:id="1637" w:author="Lane, Stefanie" w:date="2023-07-26T11:06:00Z">
              <w:r w:rsidRPr="002605CE" w:rsidDel="00C51C7D">
                <w:rPr>
                  <w:rFonts w:ascii="Calibri" w:eastAsia="Times New Roman" w:hAnsi="Calibri" w:cs="Calibri"/>
                  <w:i/>
                  <w:iCs/>
                  <w:sz w:val="20"/>
                  <w:szCs w:val="20"/>
                </w:rPr>
                <w:delText>Lythrum salicaria</w:delText>
              </w:r>
            </w:del>
          </w:p>
        </w:tc>
        <w:tc>
          <w:tcPr>
            <w:tcW w:w="751" w:type="dxa"/>
            <w:tcBorders>
              <w:top w:val="nil"/>
              <w:left w:val="nil"/>
              <w:bottom w:val="single" w:sz="4" w:space="0" w:color="auto"/>
              <w:right w:val="nil"/>
            </w:tcBorders>
            <w:shd w:val="clear" w:color="auto" w:fill="auto"/>
            <w:noWrap/>
            <w:vAlign w:val="bottom"/>
            <w:hideMark/>
          </w:tcPr>
          <w:p w14:paraId="0158EBB9" w14:textId="77777777" w:rsidR="002605CE" w:rsidRPr="002605CE" w:rsidDel="00C51C7D" w:rsidRDefault="002605CE">
            <w:pPr>
              <w:rPr>
                <w:del w:id="1638" w:author="Lane, Stefanie" w:date="2023-07-26T11:06:00Z"/>
                <w:rFonts w:ascii="Calibri" w:eastAsia="Times New Roman" w:hAnsi="Calibri" w:cs="Calibri"/>
                <w:color w:val="000000"/>
                <w:sz w:val="20"/>
                <w:szCs w:val="20"/>
              </w:rPr>
              <w:pPrChange w:id="1639" w:author="Lane, Stefanie" w:date="2023-09-19T18:30:00Z">
                <w:pPr>
                  <w:spacing w:after="0" w:line="240" w:lineRule="auto"/>
                  <w:jc w:val="center"/>
                </w:pPr>
              </w:pPrChange>
            </w:pPr>
            <w:del w:id="164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4B57C0D1" w14:textId="77777777" w:rsidR="002605CE" w:rsidRPr="002605CE" w:rsidDel="00C51C7D" w:rsidRDefault="002605CE">
            <w:pPr>
              <w:rPr>
                <w:del w:id="1641" w:author="Lane, Stefanie" w:date="2023-07-26T11:06:00Z"/>
                <w:rFonts w:ascii="Calibri" w:eastAsia="Times New Roman" w:hAnsi="Calibri" w:cs="Calibri"/>
                <w:color w:val="000000"/>
                <w:sz w:val="20"/>
                <w:szCs w:val="20"/>
              </w:rPr>
              <w:pPrChange w:id="1642"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008CFD01" w14:textId="77777777" w:rsidR="002605CE" w:rsidRPr="002605CE" w:rsidDel="00C51C7D" w:rsidRDefault="002605CE">
            <w:pPr>
              <w:rPr>
                <w:del w:id="1643" w:author="Lane, Stefanie" w:date="2023-07-26T11:06:00Z"/>
                <w:rFonts w:ascii="Calibri" w:eastAsia="Times New Roman" w:hAnsi="Calibri" w:cs="Calibri"/>
                <w:i/>
                <w:iCs/>
                <w:color w:val="000000"/>
                <w:sz w:val="20"/>
                <w:szCs w:val="20"/>
              </w:rPr>
              <w:pPrChange w:id="1644" w:author="Lane, Stefanie" w:date="2023-09-19T18:30:00Z">
                <w:pPr>
                  <w:spacing w:after="0" w:line="240" w:lineRule="auto"/>
                </w:pPr>
              </w:pPrChange>
            </w:pPr>
            <w:del w:id="1645" w:author="Lane, Stefanie" w:date="2023-07-26T11:06:00Z">
              <w:r w:rsidRPr="002605CE" w:rsidDel="00C51C7D">
                <w:rPr>
                  <w:rFonts w:ascii="Calibri" w:eastAsia="Times New Roman" w:hAnsi="Calibri" w:cs="Calibri"/>
                  <w:i/>
                  <w:iCs/>
                  <w:color w:val="000000"/>
                  <w:sz w:val="20"/>
                  <w:szCs w:val="20"/>
                </w:rPr>
                <w:delText>Galium trifidum</w:delText>
              </w:r>
            </w:del>
          </w:p>
        </w:tc>
        <w:tc>
          <w:tcPr>
            <w:tcW w:w="881" w:type="dxa"/>
            <w:tcBorders>
              <w:top w:val="nil"/>
              <w:left w:val="nil"/>
              <w:bottom w:val="single" w:sz="4" w:space="0" w:color="auto"/>
              <w:right w:val="single" w:sz="8" w:space="0" w:color="auto"/>
            </w:tcBorders>
            <w:shd w:val="clear" w:color="auto" w:fill="auto"/>
            <w:noWrap/>
            <w:vAlign w:val="bottom"/>
            <w:hideMark/>
          </w:tcPr>
          <w:p w14:paraId="3BD2BD98" w14:textId="77777777" w:rsidR="002605CE" w:rsidRPr="002605CE" w:rsidDel="00C51C7D" w:rsidRDefault="002605CE">
            <w:pPr>
              <w:rPr>
                <w:del w:id="1646" w:author="Lane, Stefanie" w:date="2023-07-26T11:06:00Z"/>
                <w:rFonts w:ascii="Calibri" w:eastAsia="Times New Roman" w:hAnsi="Calibri" w:cs="Calibri"/>
                <w:color w:val="000000"/>
                <w:sz w:val="20"/>
                <w:szCs w:val="20"/>
              </w:rPr>
              <w:pPrChange w:id="1647" w:author="Lane, Stefanie" w:date="2023-09-19T18:30:00Z">
                <w:pPr>
                  <w:spacing w:after="0" w:line="240" w:lineRule="auto"/>
                  <w:jc w:val="center"/>
                </w:pPr>
              </w:pPrChange>
            </w:pPr>
            <w:del w:id="1648"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40A87A44" w14:textId="77777777" w:rsidTr="002605CE">
        <w:trPr>
          <w:divId w:val="39592375"/>
          <w:trHeight w:val="260"/>
          <w:del w:id="164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25059CD" w14:textId="77777777" w:rsidR="002605CE" w:rsidRPr="002605CE" w:rsidDel="00C51C7D" w:rsidRDefault="002605CE">
            <w:pPr>
              <w:rPr>
                <w:del w:id="1650" w:author="Lane, Stefanie" w:date="2023-07-26T11:06:00Z"/>
                <w:rFonts w:ascii="Calibri" w:eastAsia="Times New Roman" w:hAnsi="Calibri" w:cs="Calibri"/>
                <w:color w:val="000000"/>
                <w:sz w:val="20"/>
                <w:szCs w:val="20"/>
              </w:rPr>
              <w:pPrChange w:id="1651"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6F91DFD1" w14:textId="77777777" w:rsidR="002605CE" w:rsidRPr="002605CE" w:rsidDel="00C51C7D" w:rsidRDefault="002605CE">
            <w:pPr>
              <w:rPr>
                <w:del w:id="1652" w:author="Lane, Stefanie" w:date="2023-07-26T11:06:00Z"/>
                <w:rFonts w:ascii="Calibri" w:eastAsia="Times New Roman" w:hAnsi="Calibri" w:cs="Calibri"/>
                <w:i/>
                <w:iCs/>
                <w:color w:val="000000"/>
                <w:sz w:val="20"/>
                <w:szCs w:val="20"/>
              </w:rPr>
              <w:pPrChange w:id="1653" w:author="Lane, Stefanie" w:date="2023-09-19T18:30:00Z">
                <w:pPr>
                  <w:spacing w:after="0" w:line="240" w:lineRule="auto"/>
                </w:pPr>
              </w:pPrChange>
            </w:pPr>
            <w:del w:id="1654"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10" w:type="dxa"/>
            <w:tcBorders>
              <w:top w:val="nil"/>
              <w:left w:val="nil"/>
              <w:bottom w:val="nil"/>
              <w:right w:val="nil"/>
            </w:tcBorders>
            <w:shd w:val="clear" w:color="auto" w:fill="auto"/>
            <w:noWrap/>
            <w:vAlign w:val="bottom"/>
            <w:hideMark/>
          </w:tcPr>
          <w:p w14:paraId="4A4446AB" w14:textId="77777777" w:rsidR="002605CE" w:rsidRPr="002605CE" w:rsidDel="00C51C7D" w:rsidRDefault="002605CE">
            <w:pPr>
              <w:rPr>
                <w:del w:id="1655" w:author="Lane, Stefanie" w:date="2023-07-26T11:06:00Z"/>
                <w:rFonts w:ascii="Calibri" w:eastAsia="Times New Roman" w:hAnsi="Calibri" w:cs="Calibri"/>
                <w:color w:val="000000"/>
                <w:sz w:val="20"/>
                <w:szCs w:val="20"/>
              </w:rPr>
              <w:pPrChange w:id="1656" w:author="Lane, Stefanie" w:date="2023-09-19T18:30:00Z">
                <w:pPr>
                  <w:spacing w:after="0" w:line="240" w:lineRule="auto"/>
                  <w:jc w:val="center"/>
                </w:pPr>
              </w:pPrChange>
            </w:pPr>
            <w:del w:id="1657"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3857DDC5" w14:textId="77777777" w:rsidR="002605CE" w:rsidRPr="002605CE" w:rsidDel="00C51C7D" w:rsidRDefault="002605CE">
            <w:pPr>
              <w:rPr>
                <w:del w:id="1658" w:author="Lane, Stefanie" w:date="2023-07-26T11:06:00Z"/>
                <w:rFonts w:ascii="Calibri" w:eastAsia="Times New Roman" w:hAnsi="Calibri" w:cs="Calibri"/>
                <w:color w:val="000000"/>
                <w:sz w:val="20"/>
                <w:szCs w:val="20"/>
              </w:rPr>
              <w:pPrChange w:id="1659"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1DE3ABA1" w14:textId="77777777" w:rsidR="002605CE" w:rsidRPr="002605CE" w:rsidDel="00C51C7D" w:rsidRDefault="002605CE">
            <w:pPr>
              <w:rPr>
                <w:del w:id="1660" w:author="Lane, Stefanie" w:date="2023-07-26T11:06:00Z"/>
                <w:rFonts w:ascii="Calibri" w:eastAsia="Times New Roman" w:hAnsi="Calibri" w:cs="Calibri"/>
                <w:i/>
                <w:iCs/>
                <w:color w:val="000000"/>
                <w:sz w:val="20"/>
                <w:szCs w:val="20"/>
              </w:rPr>
              <w:pPrChange w:id="1661" w:author="Lane, Stefanie" w:date="2023-09-19T18:30:00Z">
                <w:pPr>
                  <w:spacing w:after="0" w:line="240" w:lineRule="auto"/>
                </w:pPr>
              </w:pPrChange>
            </w:pPr>
            <w:del w:id="1662"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751" w:type="dxa"/>
            <w:tcBorders>
              <w:top w:val="nil"/>
              <w:left w:val="nil"/>
              <w:bottom w:val="single" w:sz="4" w:space="0" w:color="auto"/>
              <w:right w:val="nil"/>
            </w:tcBorders>
            <w:shd w:val="clear" w:color="auto" w:fill="auto"/>
            <w:noWrap/>
            <w:vAlign w:val="bottom"/>
            <w:hideMark/>
          </w:tcPr>
          <w:p w14:paraId="423C09E4" w14:textId="77777777" w:rsidR="002605CE" w:rsidRPr="002605CE" w:rsidDel="00C51C7D" w:rsidRDefault="002605CE">
            <w:pPr>
              <w:rPr>
                <w:del w:id="1663" w:author="Lane, Stefanie" w:date="2023-07-26T11:06:00Z"/>
                <w:rFonts w:ascii="Calibri" w:eastAsia="Times New Roman" w:hAnsi="Calibri" w:cs="Calibri"/>
                <w:color w:val="000000"/>
                <w:sz w:val="20"/>
                <w:szCs w:val="20"/>
              </w:rPr>
              <w:pPrChange w:id="1664" w:author="Lane, Stefanie" w:date="2023-09-19T18:30:00Z">
                <w:pPr>
                  <w:spacing w:after="0" w:line="240" w:lineRule="auto"/>
                  <w:jc w:val="center"/>
                </w:pPr>
              </w:pPrChange>
            </w:pPr>
            <w:del w:id="1665"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145457D5" w14:textId="77777777" w:rsidR="002605CE" w:rsidRPr="002605CE" w:rsidDel="00C51C7D" w:rsidRDefault="002605CE">
            <w:pPr>
              <w:rPr>
                <w:del w:id="1666" w:author="Lane, Stefanie" w:date="2023-07-26T11:06:00Z"/>
                <w:rFonts w:ascii="Calibri" w:eastAsia="Times New Roman" w:hAnsi="Calibri" w:cs="Calibri"/>
                <w:color w:val="000000"/>
                <w:sz w:val="20"/>
                <w:szCs w:val="20"/>
              </w:rPr>
              <w:pPrChange w:id="1667"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02BA3E5B" w14:textId="77777777" w:rsidR="002605CE" w:rsidRPr="002605CE" w:rsidDel="00C51C7D" w:rsidRDefault="002605CE">
            <w:pPr>
              <w:rPr>
                <w:del w:id="1668" w:author="Lane, Stefanie" w:date="2023-07-26T11:06:00Z"/>
                <w:rFonts w:ascii="Calibri" w:eastAsia="Times New Roman" w:hAnsi="Calibri" w:cs="Calibri"/>
                <w:i/>
                <w:iCs/>
                <w:color w:val="000000"/>
                <w:sz w:val="20"/>
                <w:szCs w:val="20"/>
              </w:rPr>
              <w:pPrChange w:id="1669" w:author="Lane, Stefanie" w:date="2023-09-19T18:30:00Z">
                <w:pPr>
                  <w:spacing w:after="0" w:line="240" w:lineRule="auto"/>
                </w:pPr>
              </w:pPrChange>
            </w:pPr>
            <w:del w:id="1670"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881" w:type="dxa"/>
            <w:tcBorders>
              <w:top w:val="nil"/>
              <w:left w:val="nil"/>
              <w:bottom w:val="nil"/>
              <w:right w:val="single" w:sz="8" w:space="0" w:color="auto"/>
            </w:tcBorders>
            <w:shd w:val="clear" w:color="auto" w:fill="auto"/>
            <w:noWrap/>
            <w:vAlign w:val="bottom"/>
            <w:hideMark/>
          </w:tcPr>
          <w:p w14:paraId="3DF6D079" w14:textId="77777777" w:rsidR="002605CE" w:rsidRPr="002605CE" w:rsidDel="00C51C7D" w:rsidRDefault="002605CE">
            <w:pPr>
              <w:rPr>
                <w:del w:id="1671" w:author="Lane, Stefanie" w:date="2023-07-26T11:06:00Z"/>
                <w:rFonts w:ascii="Calibri" w:eastAsia="Times New Roman" w:hAnsi="Calibri" w:cs="Calibri"/>
                <w:color w:val="000000"/>
                <w:sz w:val="20"/>
                <w:szCs w:val="20"/>
              </w:rPr>
              <w:pPrChange w:id="1672" w:author="Lane, Stefanie" w:date="2023-09-19T18:30:00Z">
                <w:pPr>
                  <w:spacing w:after="0" w:line="240" w:lineRule="auto"/>
                  <w:jc w:val="center"/>
                </w:pPr>
              </w:pPrChange>
            </w:pPr>
            <w:del w:id="1673"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4D8489EA" w14:textId="77777777" w:rsidTr="002605CE">
        <w:trPr>
          <w:divId w:val="39592375"/>
          <w:trHeight w:val="260"/>
          <w:del w:id="167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A67580D" w14:textId="77777777" w:rsidR="002605CE" w:rsidRPr="002605CE" w:rsidDel="00C51C7D" w:rsidRDefault="002605CE">
            <w:pPr>
              <w:rPr>
                <w:del w:id="1675" w:author="Lane, Stefanie" w:date="2023-07-26T11:06:00Z"/>
                <w:rFonts w:ascii="Calibri" w:eastAsia="Times New Roman" w:hAnsi="Calibri" w:cs="Calibri"/>
                <w:color w:val="000000"/>
                <w:sz w:val="20"/>
                <w:szCs w:val="20"/>
              </w:rPr>
              <w:pPrChange w:id="1676" w:author="Lane, Stefanie" w:date="2023-09-19T18:30:00Z">
                <w:pPr>
                  <w:spacing w:after="0" w:line="240" w:lineRule="auto"/>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09A999EE" w14:textId="77777777" w:rsidR="002605CE" w:rsidRPr="002605CE" w:rsidDel="00C51C7D" w:rsidRDefault="002605CE">
            <w:pPr>
              <w:rPr>
                <w:del w:id="1677" w:author="Lane, Stefanie" w:date="2023-07-26T11:06:00Z"/>
                <w:rFonts w:ascii="Calibri" w:eastAsia="Times New Roman" w:hAnsi="Calibri" w:cs="Calibri"/>
                <w:i/>
                <w:iCs/>
                <w:color w:val="000000"/>
                <w:sz w:val="20"/>
                <w:szCs w:val="20"/>
              </w:rPr>
              <w:pPrChange w:id="1678" w:author="Lane, Stefanie" w:date="2023-09-19T18:30:00Z">
                <w:pPr>
                  <w:spacing w:after="0" w:line="240" w:lineRule="auto"/>
                </w:pPr>
              </w:pPrChange>
            </w:pPr>
            <w:del w:id="1679"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A830392" w14:textId="77777777" w:rsidR="002605CE" w:rsidRPr="002605CE" w:rsidDel="00C51C7D" w:rsidRDefault="002605CE">
            <w:pPr>
              <w:rPr>
                <w:del w:id="1680" w:author="Lane, Stefanie" w:date="2023-07-26T11:06:00Z"/>
                <w:rFonts w:ascii="Calibri" w:eastAsia="Times New Roman" w:hAnsi="Calibri" w:cs="Calibri"/>
                <w:color w:val="000000"/>
                <w:sz w:val="20"/>
                <w:szCs w:val="20"/>
              </w:rPr>
              <w:pPrChange w:id="1681" w:author="Lane, Stefanie" w:date="2023-09-19T18:30:00Z">
                <w:pPr>
                  <w:spacing w:after="0" w:line="240" w:lineRule="auto"/>
                  <w:jc w:val="center"/>
                </w:pPr>
              </w:pPrChange>
            </w:pPr>
            <w:del w:id="1682"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1F2CD627" w14:textId="77777777" w:rsidR="002605CE" w:rsidRPr="002605CE" w:rsidDel="00C51C7D" w:rsidRDefault="002605CE">
            <w:pPr>
              <w:rPr>
                <w:del w:id="1683" w:author="Lane, Stefanie" w:date="2023-07-26T11:06:00Z"/>
                <w:rFonts w:ascii="Calibri" w:eastAsia="Times New Roman" w:hAnsi="Calibri" w:cs="Calibri"/>
                <w:color w:val="000000"/>
                <w:sz w:val="20"/>
                <w:szCs w:val="20"/>
              </w:rPr>
              <w:pPrChange w:id="1684"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16204F0B" w14:textId="77777777" w:rsidR="002605CE" w:rsidRPr="002605CE" w:rsidDel="00C51C7D" w:rsidRDefault="002605CE">
            <w:pPr>
              <w:rPr>
                <w:del w:id="1685" w:author="Lane, Stefanie" w:date="2023-07-26T11:06:00Z"/>
                <w:rFonts w:ascii="Calibri" w:eastAsia="Times New Roman" w:hAnsi="Calibri" w:cs="Calibri"/>
                <w:i/>
                <w:iCs/>
                <w:color w:val="000000"/>
                <w:sz w:val="20"/>
                <w:szCs w:val="20"/>
              </w:rPr>
              <w:pPrChange w:id="1686" w:author="Lane, Stefanie" w:date="2023-09-19T18:30:00Z">
                <w:pPr>
                  <w:spacing w:after="0" w:line="240" w:lineRule="auto"/>
                </w:pPr>
              </w:pPrChange>
            </w:pPr>
            <w:del w:id="1687"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751" w:type="dxa"/>
            <w:tcBorders>
              <w:top w:val="nil"/>
              <w:left w:val="nil"/>
              <w:bottom w:val="single" w:sz="4" w:space="0" w:color="auto"/>
              <w:right w:val="nil"/>
            </w:tcBorders>
            <w:shd w:val="clear" w:color="auto" w:fill="auto"/>
            <w:noWrap/>
            <w:vAlign w:val="bottom"/>
            <w:hideMark/>
          </w:tcPr>
          <w:p w14:paraId="7085074D" w14:textId="77777777" w:rsidR="002605CE" w:rsidRPr="002605CE" w:rsidDel="00C51C7D" w:rsidRDefault="002605CE">
            <w:pPr>
              <w:rPr>
                <w:del w:id="1688" w:author="Lane, Stefanie" w:date="2023-07-26T11:06:00Z"/>
                <w:rFonts w:ascii="Calibri" w:eastAsia="Times New Roman" w:hAnsi="Calibri" w:cs="Calibri"/>
                <w:color w:val="000000"/>
                <w:sz w:val="20"/>
                <w:szCs w:val="20"/>
              </w:rPr>
              <w:pPrChange w:id="1689" w:author="Lane, Stefanie" w:date="2023-09-19T18:30:00Z">
                <w:pPr>
                  <w:spacing w:after="0" w:line="240" w:lineRule="auto"/>
                  <w:jc w:val="center"/>
                </w:pPr>
              </w:pPrChange>
            </w:pPr>
            <w:del w:id="169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A75F88E" w14:textId="77777777" w:rsidR="002605CE" w:rsidRPr="002605CE" w:rsidDel="00C51C7D" w:rsidRDefault="002605CE">
            <w:pPr>
              <w:rPr>
                <w:del w:id="1691" w:author="Lane, Stefanie" w:date="2023-07-26T11:06:00Z"/>
                <w:rFonts w:ascii="Calibri" w:eastAsia="Times New Roman" w:hAnsi="Calibri" w:cs="Calibri"/>
                <w:color w:val="000000"/>
                <w:sz w:val="20"/>
                <w:szCs w:val="20"/>
              </w:rPr>
              <w:pPrChange w:id="1692" w:author="Lane, Stefanie" w:date="2023-09-19T18:30:00Z">
                <w:pPr>
                  <w:spacing w:after="0" w:line="240" w:lineRule="auto"/>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5ACD227F" w14:textId="77777777" w:rsidR="002605CE" w:rsidRPr="002605CE" w:rsidDel="00C51C7D" w:rsidRDefault="002605CE">
            <w:pPr>
              <w:rPr>
                <w:del w:id="1693" w:author="Lane, Stefanie" w:date="2023-07-26T11:06:00Z"/>
                <w:rFonts w:ascii="Calibri" w:eastAsia="Times New Roman" w:hAnsi="Calibri" w:cs="Calibri"/>
                <w:i/>
                <w:iCs/>
                <w:color w:val="000000"/>
                <w:sz w:val="20"/>
                <w:szCs w:val="20"/>
              </w:rPr>
              <w:pPrChange w:id="1694" w:author="Lane, Stefanie" w:date="2023-09-19T18:30:00Z">
                <w:pPr>
                  <w:spacing w:after="0" w:line="240" w:lineRule="auto"/>
                </w:pPr>
              </w:pPrChange>
            </w:pPr>
            <w:del w:id="1695"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0AB143D9" w14:textId="77777777" w:rsidR="002605CE" w:rsidRPr="002605CE" w:rsidDel="00C51C7D" w:rsidRDefault="002605CE">
            <w:pPr>
              <w:rPr>
                <w:del w:id="1696" w:author="Lane, Stefanie" w:date="2023-07-26T11:06:00Z"/>
                <w:rFonts w:ascii="Calibri" w:eastAsia="Times New Roman" w:hAnsi="Calibri" w:cs="Calibri"/>
                <w:color w:val="000000"/>
                <w:sz w:val="20"/>
                <w:szCs w:val="20"/>
              </w:rPr>
              <w:pPrChange w:id="1697" w:author="Lane, Stefanie" w:date="2023-09-19T18:30:00Z">
                <w:pPr>
                  <w:spacing w:after="0" w:line="240" w:lineRule="auto"/>
                  <w:jc w:val="center"/>
                </w:pPr>
              </w:pPrChange>
            </w:pPr>
            <w:del w:id="1698" w:author="Lane, Stefanie" w:date="2023-07-26T11:06:00Z">
              <w:r w:rsidRPr="002605CE" w:rsidDel="00C51C7D">
                <w:rPr>
                  <w:rFonts w:ascii="Calibri" w:eastAsia="Times New Roman" w:hAnsi="Calibri" w:cs="Calibri"/>
                  <w:color w:val="000000"/>
                  <w:sz w:val="20"/>
                  <w:szCs w:val="20"/>
                </w:rPr>
                <w:delText>0.02</w:delText>
              </w:r>
            </w:del>
          </w:p>
        </w:tc>
      </w:tr>
      <w:tr w:rsidR="002605CE" w:rsidRPr="002605CE" w:rsidDel="00C51C7D" w14:paraId="0F01B028" w14:textId="77777777" w:rsidTr="002605CE">
        <w:trPr>
          <w:divId w:val="39592375"/>
          <w:trHeight w:val="260"/>
          <w:del w:id="169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0ABA4AE" w14:textId="77777777" w:rsidR="002605CE" w:rsidRPr="002605CE" w:rsidDel="00C51C7D" w:rsidRDefault="002605CE">
            <w:pPr>
              <w:rPr>
                <w:del w:id="1700" w:author="Lane, Stefanie" w:date="2023-07-26T11:06:00Z"/>
                <w:rFonts w:ascii="Calibri" w:eastAsia="Times New Roman" w:hAnsi="Calibri" w:cs="Calibri"/>
                <w:color w:val="000000"/>
                <w:sz w:val="20"/>
                <w:szCs w:val="20"/>
              </w:rPr>
              <w:pPrChange w:id="1701"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3D99CC7" w14:textId="77777777" w:rsidR="002605CE" w:rsidRPr="002605CE" w:rsidDel="00C51C7D" w:rsidRDefault="002605CE">
            <w:pPr>
              <w:rPr>
                <w:del w:id="1702" w:author="Lane, Stefanie" w:date="2023-07-26T11:06:00Z"/>
                <w:rFonts w:ascii="Calibri" w:eastAsia="Times New Roman" w:hAnsi="Calibri" w:cs="Calibri"/>
                <w:color w:val="000000"/>
                <w:sz w:val="20"/>
                <w:szCs w:val="20"/>
              </w:rPr>
              <w:pPrChange w:id="1703"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4E60319E" w14:textId="77777777" w:rsidR="002605CE" w:rsidRPr="002605CE" w:rsidDel="00C51C7D" w:rsidRDefault="002605CE">
            <w:pPr>
              <w:rPr>
                <w:del w:id="1704" w:author="Lane, Stefanie" w:date="2023-07-26T11:06:00Z"/>
                <w:rFonts w:ascii="Times New Roman" w:eastAsia="Times New Roman" w:hAnsi="Times New Roman" w:cs="Times New Roman"/>
                <w:sz w:val="20"/>
                <w:szCs w:val="20"/>
              </w:rPr>
              <w:pPrChange w:id="1705"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5B5C647F" w14:textId="77777777" w:rsidR="002605CE" w:rsidRPr="002605CE" w:rsidDel="00C51C7D" w:rsidRDefault="002605CE">
            <w:pPr>
              <w:rPr>
                <w:del w:id="1706" w:author="Lane, Stefanie" w:date="2023-07-26T11:06:00Z"/>
                <w:rFonts w:ascii="Times New Roman" w:eastAsia="Times New Roman" w:hAnsi="Times New Roman" w:cs="Times New Roman"/>
                <w:sz w:val="20"/>
                <w:szCs w:val="20"/>
              </w:rPr>
              <w:pPrChange w:id="1707" w:author="Lane, Stefanie" w:date="2023-09-19T18:30:00Z">
                <w:pPr>
                  <w:spacing w:after="0" w:line="240" w:lineRule="auto"/>
                  <w:jc w:val="center"/>
                </w:pPr>
              </w:pPrChange>
            </w:pPr>
          </w:p>
        </w:tc>
        <w:tc>
          <w:tcPr>
            <w:tcW w:w="2189" w:type="dxa"/>
            <w:tcBorders>
              <w:top w:val="nil"/>
              <w:left w:val="nil"/>
              <w:bottom w:val="nil"/>
              <w:right w:val="nil"/>
            </w:tcBorders>
            <w:shd w:val="clear" w:color="auto" w:fill="auto"/>
            <w:noWrap/>
            <w:vAlign w:val="bottom"/>
            <w:hideMark/>
          </w:tcPr>
          <w:p w14:paraId="02883DC6" w14:textId="77777777" w:rsidR="002605CE" w:rsidRPr="002605CE" w:rsidDel="00C51C7D" w:rsidRDefault="002605CE">
            <w:pPr>
              <w:rPr>
                <w:del w:id="1708" w:author="Lane, Stefanie" w:date="2023-07-26T11:06:00Z"/>
                <w:rFonts w:ascii="Calibri" w:eastAsia="Times New Roman" w:hAnsi="Calibri" w:cs="Calibri"/>
                <w:i/>
                <w:iCs/>
                <w:color w:val="000000"/>
                <w:sz w:val="20"/>
                <w:szCs w:val="20"/>
              </w:rPr>
              <w:pPrChange w:id="1709" w:author="Lane, Stefanie" w:date="2023-09-19T18:30:00Z">
                <w:pPr>
                  <w:spacing w:after="0" w:line="240" w:lineRule="auto"/>
                </w:pPr>
              </w:pPrChange>
            </w:pPr>
            <w:del w:id="1710"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751" w:type="dxa"/>
            <w:tcBorders>
              <w:top w:val="nil"/>
              <w:left w:val="nil"/>
              <w:bottom w:val="single" w:sz="4" w:space="0" w:color="auto"/>
              <w:right w:val="nil"/>
            </w:tcBorders>
            <w:shd w:val="clear" w:color="auto" w:fill="auto"/>
            <w:noWrap/>
            <w:vAlign w:val="bottom"/>
            <w:hideMark/>
          </w:tcPr>
          <w:p w14:paraId="3FB67C0B" w14:textId="77777777" w:rsidR="002605CE" w:rsidRPr="002605CE" w:rsidDel="00C51C7D" w:rsidRDefault="002605CE">
            <w:pPr>
              <w:rPr>
                <w:del w:id="1711" w:author="Lane, Stefanie" w:date="2023-07-26T11:06:00Z"/>
                <w:rFonts w:ascii="Calibri" w:eastAsia="Times New Roman" w:hAnsi="Calibri" w:cs="Calibri"/>
                <w:color w:val="000000"/>
                <w:sz w:val="20"/>
                <w:szCs w:val="20"/>
              </w:rPr>
              <w:pPrChange w:id="1712" w:author="Lane, Stefanie" w:date="2023-09-19T18:30:00Z">
                <w:pPr>
                  <w:spacing w:after="0" w:line="240" w:lineRule="auto"/>
                  <w:jc w:val="center"/>
                </w:pPr>
              </w:pPrChange>
            </w:pPr>
            <w:del w:id="1713"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56C184CB" w14:textId="77777777" w:rsidR="002605CE" w:rsidRPr="002605CE" w:rsidDel="00C51C7D" w:rsidRDefault="002605CE">
            <w:pPr>
              <w:rPr>
                <w:del w:id="1714" w:author="Lane, Stefanie" w:date="2023-07-26T11:06:00Z"/>
                <w:rFonts w:ascii="Calibri" w:eastAsia="Times New Roman" w:hAnsi="Calibri" w:cs="Calibri"/>
                <w:color w:val="000000"/>
                <w:sz w:val="20"/>
                <w:szCs w:val="20"/>
              </w:rPr>
              <w:pPrChange w:id="1715"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59104593" w14:textId="77777777" w:rsidR="002605CE" w:rsidRPr="002605CE" w:rsidDel="00C51C7D" w:rsidRDefault="002605CE">
            <w:pPr>
              <w:rPr>
                <w:del w:id="1716" w:author="Lane, Stefanie" w:date="2023-07-26T11:06:00Z"/>
                <w:rFonts w:ascii="Times New Roman" w:eastAsia="Times New Roman" w:hAnsi="Times New Roman" w:cs="Times New Roman"/>
                <w:sz w:val="20"/>
                <w:szCs w:val="20"/>
              </w:rPr>
              <w:pPrChange w:id="1717"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049EC78" w14:textId="77777777" w:rsidR="002605CE" w:rsidRPr="002605CE" w:rsidDel="00C51C7D" w:rsidRDefault="002605CE">
            <w:pPr>
              <w:rPr>
                <w:del w:id="1718" w:author="Lane, Stefanie" w:date="2023-07-26T11:06:00Z"/>
                <w:rFonts w:ascii="Calibri" w:eastAsia="Times New Roman" w:hAnsi="Calibri" w:cs="Calibri"/>
                <w:color w:val="000000"/>
                <w:sz w:val="20"/>
                <w:szCs w:val="20"/>
              </w:rPr>
              <w:pPrChange w:id="1719" w:author="Lane, Stefanie" w:date="2023-09-19T18:30:00Z">
                <w:pPr>
                  <w:spacing w:after="0" w:line="240" w:lineRule="auto"/>
                  <w:jc w:val="center"/>
                </w:pPr>
              </w:pPrChange>
            </w:pPr>
            <w:del w:id="1720"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7C78DAE1" w14:textId="77777777" w:rsidTr="002605CE">
        <w:trPr>
          <w:divId w:val="39592375"/>
          <w:trHeight w:val="260"/>
          <w:del w:id="172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ECFABF9" w14:textId="77777777" w:rsidR="002605CE" w:rsidRPr="002605CE" w:rsidDel="00C51C7D" w:rsidRDefault="002605CE">
            <w:pPr>
              <w:rPr>
                <w:del w:id="1722" w:author="Lane, Stefanie" w:date="2023-07-26T11:06:00Z"/>
                <w:rFonts w:ascii="Calibri" w:eastAsia="Times New Roman" w:hAnsi="Calibri" w:cs="Calibri"/>
                <w:color w:val="000000"/>
                <w:sz w:val="20"/>
                <w:szCs w:val="20"/>
              </w:rPr>
              <w:pPrChange w:id="1723"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10054734" w14:textId="77777777" w:rsidR="002605CE" w:rsidRPr="002605CE" w:rsidDel="00C51C7D" w:rsidRDefault="002605CE">
            <w:pPr>
              <w:rPr>
                <w:del w:id="1724" w:author="Lane, Stefanie" w:date="2023-07-26T11:06:00Z"/>
                <w:rFonts w:ascii="Calibri" w:eastAsia="Times New Roman" w:hAnsi="Calibri" w:cs="Calibri"/>
                <w:color w:val="000000"/>
                <w:sz w:val="20"/>
                <w:szCs w:val="20"/>
              </w:rPr>
              <w:pPrChange w:id="1725"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35893DE7" w14:textId="77777777" w:rsidR="002605CE" w:rsidRPr="002605CE" w:rsidDel="00C51C7D" w:rsidRDefault="002605CE">
            <w:pPr>
              <w:rPr>
                <w:del w:id="1726" w:author="Lane, Stefanie" w:date="2023-07-26T11:06:00Z"/>
                <w:rFonts w:ascii="Times New Roman" w:eastAsia="Times New Roman" w:hAnsi="Times New Roman" w:cs="Times New Roman"/>
                <w:sz w:val="20"/>
                <w:szCs w:val="20"/>
              </w:rPr>
              <w:pPrChange w:id="1727"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6D18A09B" w14:textId="77777777" w:rsidR="002605CE" w:rsidRPr="002605CE" w:rsidDel="00C51C7D" w:rsidRDefault="002605CE">
            <w:pPr>
              <w:rPr>
                <w:del w:id="1728" w:author="Lane, Stefanie" w:date="2023-07-26T11:06:00Z"/>
                <w:rFonts w:ascii="Times New Roman" w:eastAsia="Times New Roman" w:hAnsi="Times New Roman" w:cs="Times New Roman"/>
                <w:sz w:val="20"/>
                <w:szCs w:val="20"/>
              </w:rPr>
              <w:pPrChange w:id="1729" w:author="Lane, Stefanie" w:date="2023-09-19T18:30:00Z">
                <w:pPr>
                  <w:spacing w:after="0" w:line="240" w:lineRule="auto"/>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64D64468" w14:textId="77777777" w:rsidR="002605CE" w:rsidRPr="002605CE" w:rsidDel="00C51C7D" w:rsidRDefault="002605CE">
            <w:pPr>
              <w:rPr>
                <w:del w:id="1730" w:author="Lane, Stefanie" w:date="2023-07-26T11:06:00Z"/>
                <w:rFonts w:ascii="Calibri" w:eastAsia="Times New Roman" w:hAnsi="Calibri" w:cs="Calibri"/>
                <w:i/>
                <w:iCs/>
                <w:sz w:val="20"/>
                <w:szCs w:val="20"/>
              </w:rPr>
              <w:pPrChange w:id="1731" w:author="Lane, Stefanie" w:date="2023-09-19T18:30:00Z">
                <w:pPr>
                  <w:spacing w:after="0" w:line="240" w:lineRule="auto"/>
                </w:pPr>
              </w:pPrChange>
            </w:pPr>
            <w:del w:id="1732" w:author="Lane, Stefanie" w:date="2023-07-26T11:06:00Z">
              <w:r w:rsidRPr="002605CE" w:rsidDel="00C51C7D">
                <w:rPr>
                  <w:rFonts w:ascii="Calibri" w:eastAsia="Times New Roman" w:hAnsi="Calibri" w:cs="Calibri"/>
                  <w:i/>
                  <w:iCs/>
                  <w:sz w:val="20"/>
                  <w:szCs w:val="20"/>
                </w:rPr>
                <w:delText>Eleocharis palustris</w:delText>
              </w:r>
            </w:del>
          </w:p>
        </w:tc>
        <w:tc>
          <w:tcPr>
            <w:tcW w:w="751" w:type="dxa"/>
            <w:tcBorders>
              <w:top w:val="nil"/>
              <w:left w:val="nil"/>
              <w:bottom w:val="single" w:sz="4" w:space="0" w:color="auto"/>
              <w:right w:val="nil"/>
            </w:tcBorders>
            <w:shd w:val="clear" w:color="auto" w:fill="auto"/>
            <w:noWrap/>
            <w:vAlign w:val="bottom"/>
            <w:hideMark/>
          </w:tcPr>
          <w:p w14:paraId="0B0B2B6B" w14:textId="77777777" w:rsidR="002605CE" w:rsidRPr="002605CE" w:rsidDel="00C51C7D" w:rsidRDefault="002605CE">
            <w:pPr>
              <w:rPr>
                <w:del w:id="1733" w:author="Lane, Stefanie" w:date="2023-07-26T11:06:00Z"/>
                <w:rFonts w:ascii="Calibri" w:eastAsia="Times New Roman" w:hAnsi="Calibri" w:cs="Calibri"/>
                <w:color w:val="000000"/>
                <w:sz w:val="20"/>
                <w:szCs w:val="20"/>
              </w:rPr>
              <w:pPrChange w:id="1734" w:author="Lane, Stefanie" w:date="2023-09-19T18:30:00Z">
                <w:pPr>
                  <w:spacing w:after="0" w:line="240" w:lineRule="auto"/>
                  <w:jc w:val="center"/>
                </w:pPr>
              </w:pPrChange>
            </w:pPr>
            <w:del w:id="1735" w:author="Lane, Stefanie" w:date="2023-07-26T11:06:00Z">
              <w:r w:rsidRPr="002605CE" w:rsidDel="00C51C7D">
                <w:rPr>
                  <w:rFonts w:ascii="Calibri" w:eastAsia="Times New Roman" w:hAnsi="Calibri" w:cs="Calibri"/>
                  <w:color w:val="000000"/>
                  <w:sz w:val="20"/>
                  <w:szCs w:val="20"/>
                </w:rPr>
                <w:delText>0.02</w:delText>
              </w:r>
            </w:del>
          </w:p>
        </w:tc>
        <w:tc>
          <w:tcPr>
            <w:tcW w:w="262" w:type="dxa"/>
            <w:tcBorders>
              <w:top w:val="nil"/>
              <w:left w:val="nil"/>
              <w:bottom w:val="nil"/>
              <w:right w:val="nil"/>
            </w:tcBorders>
            <w:shd w:val="clear" w:color="auto" w:fill="auto"/>
            <w:noWrap/>
            <w:vAlign w:val="bottom"/>
            <w:hideMark/>
          </w:tcPr>
          <w:p w14:paraId="468D4EFC" w14:textId="77777777" w:rsidR="002605CE" w:rsidRPr="002605CE" w:rsidDel="00C51C7D" w:rsidRDefault="002605CE">
            <w:pPr>
              <w:rPr>
                <w:del w:id="1736" w:author="Lane, Stefanie" w:date="2023-07-26T11:06:00Z"/>
                <w:rFonts w:ascii="Calibri" w:eastAsia="Times New Roman" w:hAnsi="Calibri" w:cs="Calibri"/>
                <w:color w:val="000000"/>
                <w:sz w:val="20"/>
                <w:szCs w:val="20"/>
              </w:rPr>
              <w:pPrChange w:id="1737"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361BEC58" w14:textId="77777777" w:rsidR="002605CE" w:rsidRPr="002605CE" w:rsidDel="00C51C7D" w:rsidRDefault="002605CE">
            <w:pPr>
              <w:rPr>
                <w:del w:id="1738" w:author="Lane, Stefanie" w:date="2023-07-26T11:06:00Z"/>
                <w:rFonts w:ascii="Times New Roman" w:eastAsia="Times New Roman" w:hAnsi="Times New Roman" w:cs="Times New Roman"/>
                <w:sz w:val="20"/>
                <w:szCs w:val="20"/>
              </w:rPr>
              <w:pPrChange w:id="1739"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6846BACB" w14:textId="77777777" w:rsidR="002605CE" w:rsidRPr="002605CE" w:rsidDel="00C51C7D" w:rsidRDefault="002605CE">
            <w:pPr>
              <w:rPr>
                <w:del w:id="1740" w:author="Lane, Stefanie" w:date="2023-07-26T11:06:00Z"/>
                <w:rFonts w:ascii="Calibri" w:eastAsia="Times New Roman" w:hAnsi="Calibri" w:cs="Calibri"/>
                <w:color w:val="000000"/>
                <w:sz w:val="20"/>
                <w:szCs w:val="20"/>
              </w:rPr>
              <w:pPrChange w:id="1741" w:author="Lane, Stefanie" w:date="2023-09-19T18:30:00Z">
                <w:pPr>
                  <w:spacing w:after="0" w:line="240" w:lineRule="auto"/>
                  <w:jc w:val="center"/>
                </w:pPr>
              </w:pPrChange>
            </w:pPr>
            <w:del w:id="1742"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20AF0DE9" w14:textId="77777777" w:rsidTr="002605CE">
        <w:trPr>
          <w:divId w:val="39592375"/>
          <w:trHeight w:val="260"/>
          <w:del w:id="1743"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71E179" w14:textId="77777777" w:rsidR="002605CE" w:rsidRPr="002605CE" w:rsidDel="00C51C7D" w:rsidRDefault="002605CE">
            <w:pPr>
              <w:rPr>
                <w:del w:id="1744" w:author="Lane, Stefanie" w:date="2023-07-26T11:06:00Z"/>
                <w:rFonts w:ascii="Calibri" w:eastAsia="Times New Roman" w:hAnsi="Calibri" w:cs="Calibri"/>
                <w:color w:val="000000"/>
                <w:sz w:val="20"/>
                <w:szCs w:val="20"/>
              </w:rPr>
              <w:pPrChange w:id="1745" w:author="Lane, Stefanie" w:date="2023-09-19T18:30:00Z">
                <w:pPr>
                  <w:spacing w:after="0" w:line="240" w:lineRule="auto"/>
                </w:pPr>
              </w:pPrChange>
            </w:pPr>
          </w:p>
        </w:tc>
        <w:tc>
          <w:tcPr>
            <w:tcW w:w="2149" w:type="dxa"/>
            <w:tcBorders>
              <w:top w:val="nil"/>
              <w:left w:val="nil"/>
              <w:bottom w:val="nil"/>
              <w:right w:val="nil"/>
            </w:tcBorders>
            <w:shd w:val="clear" w:color="auto" w:fill="auto"/>
            <w:noWrap/>
            <w:vAlign w:val="bottom"/>
            <w:hideMark/>
          </w:tcPr>
          <w:p w14:paraId="02E3C2FE" w14:textId="77777777" w:rsidR="002605CE" w:rsidRPr="002605CE" w:rsidDel="00C51C7D" w:rsidRDefault="002605CE">
            <w:pPr>
              <w:rPr>
                <w:del w:id="1746" w:author="Lane, Stefanie" w:date="2023-07-26T11:06:00Z"/>
                <w:rFonts w:ascii="Calibri" w:eastAsia="Times New Roman" w:hAnsi="Calibri" w:cs="Calibri"/>
                <w:color w:val="000000"/>
                <w:sz w:val="20"/>
                <w:szCs w:val="20"/>
              </w:rPr>
              <w:pPrChange w:id="1747" w:author="Lane, Stefanie" w:date="2023-09-19T18:30: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76BC2A31" w14:textId="77777777" w:rsidR="002605CE" w:rsidRPr="002605CE" w:rsidDel="00C51C7D" w:rsidRDefault="002605CE">
            <w:pPr>
              <w:rPr>
                <w:del w:id="1748" w:author="Lane, Stefanie" w:date="2023-07-26T11:06:00Z"/>
                <w:rFonts w:ascii="Times New Roman" w:eastAsia="Times New Roman" w:hAnsi="Times New Roman" w:cs="Times New Roman"/>
                <w:sz w:val="20"/>
                <w:szCs w:val="20"/>
              </w:rPr>
              <w:pPrChange w:id="1749" w:author="Lane, Stefanie" w:date="2023-09-19T18:30:00Z">
                <w:pPr>
                  <w:spacing w:after="0" w:line="240" w:lineRule="auto"/>
                </w:pPr>
              </w:pPrChange>
            </w:pPr>
          </w:p>
        </w:tc>
        <w:tc>
          <w:tcPr>
            <w:tcW w:w="300" w:type="dxa"/>
            <w:tcBorders>
              <w:top w:val="nil"/>
              <w:left w:val="nil"/>
              <w:bottom w:val="nil"/>
              <w:right w:val="nil"/>
            </w:tcBorders>
            <w:shd w:val="clear" w:color="auto" w:fill="auto"/>
            <w:noWrap/>
            <w:vAlign w:val="bottom"/>
            <w:hideMark/>
          </w:tcPr>
          <w:p w14:paraId="2BAB822E" w14:textId="77777777" w:rsidR="002605CE" w:rsidRPr="002605CE" w:rsidDel="00C51C7D" w:rsidRDefault="002605CE">
            <w:pPr>
              <w:rPr>
                <w:del w:id="1750" w:author="Lane, Stefanie" w:date="2023-07-26T11:06:00Z"/>
                <w:rFonts w:ascii="Times New Roman" w:eastAsia="Times New Roman" w:hAnsi="Times New Roman" w:cs="Times New Roman"/>
                <w:sz w:val="20"/>
                <w:szCs w:val="20"/>
              </w:rPr>
              <w:pPrChange w:id="1751" w:author="Lane, Stefanie" w:date="2023-09-19T18:30:00Z">
                <w:pPr>
                  <w:spacing w:after="0" w:line="240" w:lineRule="auto"/>
                  <w:jc w:val="center"/>
                </w:pPr>
              </w:pPrChange>
            </w:pPr>
          </w:p>
        </w:tc>
        <w:tc>
          <w:tcPr>
            <w:tcW w:w="2189" w:type="dxa"/>
            <w:tcBorders>
              <w:top w:val="nil"/>
              <w:left w:val="nil"/>
              <w:bottom w:val="single" w:sz="4" w:space="0" w:color="auto"/>
              <w:right w:val="nil"/>
            </w:tcBorders>
            <w:shd w:val="clear" w:color="auto" w:fill="auto"/>
            <w:noWrap/>
            <w:vAlign w:val="bottom"/>
            <w:hideMark/>
          </w:tcPr>
          <w:p w14:paraId="6DADEA29" w14:textId="77777777" w:rsidR="002605CE" w:rsidRPr="002605CE" w:rsidDel="00C51C7D" w:rsidRDefault="002605CE">
            <w:pPr>
              <w:rPr>
                <w:del w:id="1752" w:author="Lane, Stefanie" w:date="2023-07-26T11:06:00Z"/>
                <w:rFonts w:ascii="Calibri" w:eastAsia="Times New Roman" w:hAnsi="Calibri" w:cs="Calibri"/>
                <w:i/>
                <w:iCs/>
                <w:sz w:val="20"/>
                <w:szCs w:val="20"/>
              </w:rPr>
              <w:pPrChange w:id="1753" w:author="Lane, Stefanie" w:date="2023-09-19T18:30:00Z">
                <w:pPr>
                  <w:spacing w:after="0" w:line="240" w:lineRule="auto"/>
                </w:pPr>
              </w:pPrChange>
            </w:pPr>
            <w:del w:id="1754" w:author="Lane, Stefanie" w:date="2023-07-26T11:06:00Z">
              <w:r w:rsidRPr="002605CE" w:rsidDel="00C51C7D">
                <w:rPr>
                  <w:rFonts w:ascii="Calibri" w:eastAsia="Times New Roman" w:hAnsi="Calibri" w:cs="Calibri"/>
                  <w:i/>
                  <w:iCs/>
                  <w:sz w:val="20"/>
                  <w:szCs w:val="20"/>
                </w:rPr>
                <w:delText>Equisetum variegatum</w:delText>
              </w:r>
            </w:del>
          </w:p>
        </w:tc>
        <w:tc>
          <w:tcPr>
            <w:tcW w:w="751" w:type="dxa"/>
            <w:tcBorders>
              <w:top w:val="nil"/>
              <w:left w:val="nil"/>
              <w:bottom w:val="single" w:sz="4" w:space="0" w:color="auto"/>
              <w:right w:val="nil"/>
            </w:tcBorders>
            <w:shd w:val="clear" w:color="auto" w:fill="auto"/>
            <w:noWrap/>
            <w:vAlign w:val="bottom"/>
            <w:hideMark/>
          </w:tcPr>
          <w:p w14:paraId="43FD23BA" w14:textId="77777777" w:rsidR="002605CE" w:rsidRPr="002605CE" w:rsidDel="00C51C7D" w:rsidRDefault="002605CE">
            <w:pPr>
              <w:rPr>
                <w:del w:id="1755" w:author="Lane, Stefanie" w:date="2023-07-26T11:06:00Z"/>
                <w:rFonts w:ascii="Calibri" w:eastAsia="Times New Roman" w:hAnsi="Calibri" w:cs="Calibri"/>
                <w:color w:val="000000"/>
                <w:sz w:val="20"/>
                <w:szCs w:val="20"/>
              </w:rPr>
              <w:pPrChange w:id="1756" w:author="Lane, Stefanie" w:date="2023-09-19T18:30:00Z">
                <w:pPr>
                  <w:spacing w:after="0" w:line="240" w:lineRule="auto"/>
                  <w:jc w:val="center"/>
                </w:pPr>
              </w:pPrChange>
            </w:pPr>
            <w:del w:id="1757" w:author="Lane, Stefanie" w:date="2023-07-26T11:06:00Z">
              <w:r w:rsidRPr="002605CE" w:rsidDel="00C51C7D">
                <w:rPr>
                  <w:rFonts w:ascii="Calibri" w:eastAsia="Times New Roman" w:hAnsi="Calibri" w:cs="Calibri"/>
                  <w:color w:val="000000"/>
                  <w:sz w:val="20"/>
                  <w:szCs w:val="20"/>
                </w:rPr>
                <w:delText>0.04</w:delText>
              </w:r>
            </w:del>
          </w:p>
        </w:tc>
        <w:tc>
          <w:tcPr>
            <w:tcW w:w="262" w:type="dxa"/>
            <w:tcBorders>
              <w:top w:val="nil"/>
              <w:left w:val="nil"/>
              <w:bottom w:val="nil"/>
              <w:right w:val="nil"/>
            </w:tcBorders>
            <w:shd w:val="clear" w:color="auto" w:fill="auto"/>
            <w:noWrap/>
            <w:vAlign w:val="bottom"/>
            <w:hideMark/>
          </w:tcPr>
          <w:p w14:paraId="615061B9" w14:textId="77777777" w:rsidR="002605CE" w:rsidRPr="002605CE" w:rsidDel="00C51C7D" w:rsidRDefault="002605CE">
            <w:pPr>
              <w:rPr>
                <w:del w:id="1758" w:author="Lane, Stefanie" w:date="2023-07-26T11:06:00Z"/>
                <w:rFonts w:ascii="Calibri" w:eastAsia="Times New Roman" w:hAnsi="Calibri" w:cs="Calibri"/>
                <w:color w:val="000000"/>
                <w:sz w:val="20"/>
                <w:szCs w:val="20"/>
              </w:rPr>
              <w:pPrChange w:id="1759" w:author="Lane, Stefanie" w:date="2023-09-19T18:30:00Z">
                <w:pPr>
                  <w:spacing w:after="0" w:line="240" w:lineRule="auto"/>
                  <w:jc w:val="center"/>
                </w:pPr>
              </w:pPrChange>
            </w:pPr>
          </w:p>
        </w:tc>
        <w:tc>
          <w:tcPr>
            <w:tcW w:w="2007" w:type="dxa"/>
            <w:tcBorders>
              <w:top w:val="nil"/>
              <w:left w:val="nil"/>
              <w:bottom w:val="nil"/>
              <w:right w:val="nil"/>
            </w:tcBorders>
            <w:shd w:val="clear" w:color="auto" w:fill="auto"/>
            <w:noWrap/>
            <w:vAlign w:val="bottom"/>
            <w:hideMark/>
          </w:tcPr>
          <w:p w14:paraId="63C1D72A" w14:textId="77777777" w:rsidR="002605CE" w:rsidRPr="002605CE" w:rsidDel="00C51C7D" w:rsidRDefault="002605CE">
            <w:pPr>
              <w:rPr>
                <w:del w:id="1760" w:author="Lane, Stefanie" w:date="2023-07-26T11:06:00Z"/>
                <w:rFonts w:ascii="Times New Roman" w:eastAsia="Times New Roman" w:hAnsi="Times New Roman" w:cs="Times New Roman"/>
                <w:sz w:val="20"/>
                <w:szCs w:val="20"/>
              </w:rPr>
              <w:pPrChange w:id="1761" w:author="Lane, Stefanie" w:date="2023-09-19T18:30:00Z">
                <w:pPr>
                  <w:spacing w:after="0" w:line="240" w:lineRule="auto"/>
                </w:pPr>
              </w:pPrChange>
            </w:pPr>
          </w:p>
        </w:tc>
        <w:tc>
          <w:tcPr>
            <w:tcW w:w="881" w:type="dxa"/>
            <w:tcBorders>
              <w:top w:val="nil"/>
              <w:left w:val="nil"/>
              <w:bottom w:val="nil"/>
              <w:right w:val="single" w:sz="8" w:space="0" w:color="auto"/>
            </w:tcBorders>
            <w:shd w:val="clear" w:color="auto" w:fill="auto"/>
            <w:noWrap/>
            <w:vAlign w:val="bottom"/>
            <w:hideMark/>
          </w:tcPr>
          <w:p w14:paraId="1E6841BF" w14:textId="77777777" w:rsidR="002605CE" w:rsidRPr="002605CE" w:rsidDel="00C51C7D" w:rsidRDefault="002605CE">
            <w:pPr>
              <w:rPr>
                <w:del w:id="1762" w:author="Lane, Stefanie" w:date="2023-07-26T11:06:00Z"/>
                <w:rFonts w:ascii="Calibri" w:eastAsia="Times New Roman" w:hAnsi="Calibri" w:cs="Calibri"/>
                <w:color w:val="000000"/>
                <w:sz w:val="20"/>
                <w:szCs w:val="20"/>
              </w:rPr>
              <w:pPrChange w:id="1763" w:author="Lane, Stefanie" w:date="2023-09-19T18:30:00Z">
                <w:pPr>
                  <w:spacing w:after="0" w:line="240" w:lineRule="auto"/>
                  <w:jc w:val="center"/>
                </w:pPr>
              </w:pPrChange>
            </w:pPr>
            <w:del w:id="1764"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5122704" w14:textId="77777777" w:rsidTr="002605CE">
        <w:trPr>
          <w:divId w:val="39592375"/>
          <w:trHeight w:val="270"/>
          <w:del w:id="1765"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6B56F18" w14:textId="77777777" w:rsidR="002605CE" w:rsidRPr="002605CE" w:rsidDel="00C51C7D" w:rsidRDefault="002605CE">
            <w:pPr>
              <w:rPr>
                <w:del w:id="1766" w:author="Lane, Stefanie" w:date="2023-07-26T11:06:00Z"/>
                <w:rFonts w:ascii="Calibri" w:eastAsia="Times New Roman" w:hAnsi="Calibri" w:cs="Calibri"/>
                <w:color w:val="000000"/>
                <w:sz w:val="20"/>
                <w:szCs w:val="20"/>
              </w:rPr>
              <w:pPrChange w:id="1767" w:author="Lane, Stefanie" w:date="2023-09-19T18:30:00Z">
                <w:pPr>
                  <w:spacing w:after="0" w:line="240" w:lineRule="auto"/>
                </w:pPr>
              </w:pPrChange>
            </w:pPr>
          </w:p>
        </w:tc>
        <w:tc>
          <w:tcPr>
            <w:tcW w:w="2149" w:type="dxa"/>
            <w:tcBorders>
              <w:top w:val="nil"/>
              <w:left w:val="nil"/>
              <w:bottom w:val="single" w:sz="8" w:space="0" w:color="auto"/>
              <w:right w:val="nil"/>
            </w:tcBorders>
            <w:shd w:val="clear" w:color="auto" w:fill="auto"/>
            <w:noWrap/>
            <w:vAlign w:val="bottom"/>
            <w:hideMark/>
          </w:tcPr>
          <w:p w14:paraId="2973E88D" w14:textId="77777777" w:rsidR="002605CE" w:rsidRPr="002605CE" w:rsidDel="00C51C7D" w:rsidRDefault="002605CE">
            <w:pPr>
              <w:rPr>
                <w:del w:id="1768" w:author="Lane, Stefanie" w:date="2023-07-26T11:06:00Z"/>
                <w:rFonts w:ascii="Calibri" w:eastAsia="Times New Roman" w:hAnsi="Calibri" w:cs="Calibri"/>
                <w:color w:val="000000"/>
                <w:sz w:val="20"/>
                <w:szCs w:val="20"/>
              </w:rPr>
              <w:pPrChange w:id="1769" w:author="Lane, Stefanie" w:date="2023-09-19T18:30:00Z">
                <w:pPr>
                  <w:spacing w:after="0" w:line="240" w:lineRule="auto"/>
                </w:pPr>
              </w:pPrChange>
            </w:pPr>
            <w:del w:id="1770" w:author="Lane, Stefanie" w:date="2023-07-26T11:06:00Z">
              <w:r w:rsidRPr="002605CE" w:rsidDel="00C51C7D">
                <w:rPr>
                  <w:rFonts w:ascii="Calibri" w:eastAsia="Times New Roman" w:hAnsi="Calibri" w:cs="Calibri"/>
                  <w:color w:val="000000"/>
                  <w:sz w:val="20"/>
                  <w:szCs w:val="20"/>
                </w:rPr>
                <w:delText> </w:delText>
              </w:r>
            </w:del>
          </w:p>
        </w:tc>
        <w:tc>
          <w:tcPr>
            <w:tcW w:w="810" w:type="dxa"/>
            <w:tcBorders>
              <w:top w:val="nil"/>
              <w:left w:val="nil"/>
              <w:bottom w:val="single" w:sz="8" w:space="0" w:color="auto"/>
              <w:right w:val="nil"/>
            </w:tcBorders>
            <w:shd w:val="clear" w:color="auto" w:fill="auto"/>
            <w:noWrap/>
            <w:vAlign w:val="bottom"/>
            <w:hideMark/>
          </w:tcPr>
          <w:p w14:paraId="5EAD3460" w14:textId="77777777" w:rsidR="002605CE" w:rsidRPr="002605CE" w:rsidDel="00C51C7D" w:rsidRDefault="002605CE">
            <w:pPr>
              <w:rPr>
                <w:del w:id="1771" w:author="Lane, Stefanie" w:date="2023-07-26T11:06:00Z"/>
                <w:rFonts w:ascii="Calibri" w:eastAsia="Times New Roman" w:hAnsi="Calibri" w:cs="Calibri"/>
                <w:color w:val="000000"/>
                <w:sz w:val="20"/>
                <w:szCs w:val="20"/>
              </w:rPr>
              <w:pPrChange w:id="1772" w:author="Lane, Stefanie" w:date="2023-09-19T18:30:00Z">
                <w:pPr>
                  <w:spacing w:after="0" w:line="240" w:lineRule="auto"/>
                  <w:jc w:val="center"/>
                </w:pPr>
              </w:pPrChange>
            </w:pPr>
            <w:del w:id="1773" w:author="Lane, Stefanie" w:date="2023-07-26T11:06:00Z">
              <w:r w:rsidRPr="002605CE" w:rsidDel="00C51C7D">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35BF27D5" w14:textId="77777777" w:rsidR="002605CE" w:rsidRPr="002605CE" w:rsidDel="00C51C7D" w:rsidRDefault="002605CE">
            <w:pPr>
              <w:rPr>
                <w:del w:id="1774" w:author="Lane, Stefanie" w:date="2023-07-26T11:06:00Z"/>
                <w:rFonts w:ascii="Calibri" w:eastAsia="Times New Roman" w:hAnsi="Calibri" w:cs="Calibri"/>
                <w:color w:val="000000"/>
                <w:sz w:val="20"/>
                <w:szCs w:val="20"/>
              </w:rPr>
              <w:pPrChange w:id="1775" w:author="Lane, Stefanie" w:date="2023-09-19T18:30:00Z">
                <w:pPr>
                  <w:spacing w:after="0" w:line="240" w:lineRule="auto"/>
                </w:pPr>
              </w:pPrChange>
            </w:pPr>
            <w:del w:id="1776"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0167F1DF" w14:textId="77777777" w:rsidR="002605CE" w:rsidRPr="002605CE" w:rsidDel="00C51C7D" w:rsidRDefault="002605CE">
            <w:pPr>
              <w:rPr>
                <w:del w:id="1777" w:author="Lane, Stefanie" w:date="2023-07-26T11:06:00Z"/>
                <w:rFonts w:ascii="Calibri" w:eastAsia="Times New Roman" w:hAnsi="Calibri" w:cs="Calibri"/>
                <w:i/>
                <w:iCs/>
                <w:sz w:val="20"/>
                <w:szCs w:val="20"/>
              </w:rPr>
              <w:pPrChange w:id="1778" w:author="Lane, Stefanie" w:date="2023-09-19T18:30:00Z">
                <w:pPr>
                  <w:spacing w:after="0" w:line="240" w:lineRule="auto"/>
                </w:pPr>
              </w:pPrChange>
            </w:pPr>
            <w:del w:id="1779" w:author="Lane, Stefanie" w:date="2023-07-26T11:06:00Z">
              <w:r w:rsidRPr="002605CE" w:rsidDel="00C51C7D">
                <w:rPr>
                  <w:rFonts w:ascii="Calibri" w:eastAsia="Times New Roman" w:hAnsi="Calibri" w:cs="Calibri"/>
                  <w:i/>
                  <w:iCs/>
                  <w:sz w:val="20"/>
                  <w:szCs w:val="20"/>
                </w:rPr>
                <w:delText>Deschampsia caespitosa</w:delText>
              </w:r>
            </w:del>
          </w:p>
        </w:tc>
        <w:tc>
          <w:tcPr>
            <w:tcW w:w="751" w:type="dxa"/>
            <w:tcBorders>
              <w:top w:val="nil"/>
              <w:left w:val="nil"/>
              <w:bottom w:val="single" w:sz="8" w:space="0" w:color="auto"/>
              <w:right w:val="nil"/>
            </w:tcBorders>
            <w:shd w:val="clear" w:color="auto" w:fill="auto"/>
            <w:noWrap/>
            <w:vAlign w:val="bottom"/>
            <w:hideMark/>
          </w:tcPr>
          <w:p w14:paraId="0BB6A32D" w14:textId="77777777" w:rsidR="002605CE" w:rsidRPr="002605CE" w:rsidDel="00C51C7D" w:rsidRDefault="002605CE">
            <w:pPr>
              <w:rPr>
                <w:del w:id="1780" w:author="Lane, Stefanie" w:date="2023-07-26T11:06:00Z"/>
                <w:rFonts w:ascii="Calibri" w:eastAsia="Times New Roman" w:hAnsi="Calibri" w:cs="Calibri"/>
                <w:color w:val="000000"/>
                <w:sz w:val="20"/>
                <w:szCs w:val="20"/>
              </w:rPr>
              <w:pPrChange w:id="1781" w:author="Lane, Stefanie" w:date="2023-09-19T18:30:00Z">
                <w:pPr>
                  <w:spacing w:after="0" w:line="240" w:lineRule="auto"/>
                  <w:jc w:val="center"/>
                </w:pPr>
              </w:pPrChange>
            </w:pPr>
            <w:del w:id="1782" w:author="Lane, Stefanie" w:date="2023-07-26T11:06:00Z">
              <w:r w:rsidRPr="002605CE" w:rsidDel="00C51C7D">
                <w:rPr>
                  <w:rFonts w:ascii="Calibri" w:eastAsia="Times New Roman" w:hAnsi="Calibri" w:cs="Calibri"/>
                  <w:color w:val="000000"/>
                  <w:sz w:val="20"/>
                  <w:szCs w:val="20"/>
                </w:rPr>
                <w:delText>0.03</w:delText>
              </w:r>
            </w:del>
          </w:p>
        </w:tc>
        <w:tc>
          <w:tcPr>
            <w:tcW w:w="262" w:type="dxa"/>
            <w:tcBorders>
              <w:top w:val="nil"/>
              <w:left w:val="nil"/>
              <w:bottom w:val="single" w:sz="8" w:space="0" w:color="auto"/>
              <w:right w:val="nil"/>
            </w:tcBorders>
            <w:shd w:val="clear" w:color="auto" w:fill="auto"/>
            <w:noWrap/>
            <w:vAlign w:val="bottom"/>
            <w:hideMark/>
          </w:tcPr>
          <w:p w14:paraId="789E9A6F" w14:textId="77777777" w:rsidR="002605CE" w:rsidRPr="002605CE" w:rsidDel="00C51C7D" w:rsidRDefault="002605CE">
            <w:pPr>
              <w:rPr>
                <w:del w:id="1783" w:author="Lane, Stefanie" w:date="2023-07-26T11:06:00Z"/>
                <w:rFonts w:ascii="Calibri" w:eastAsia="Times New Roman" w:hAnsi="Calibri" w:cs="Calibri"/>
                <w:color w:val="000000"/>
                <w:sz w:val="20"/>
                <w:szCs w:val="20"/>
              </w:rPr>
              <w:pPrChange w:id="1784" w:author="Lane, Stefanie" w:date="2023-09-19T18:30:00Z">
                <w:pPr>
                  <w:spacing w:after="0" w:line="240" w:lineRule="auto"/>
                </w:pPr>
              </w:pPrChange>
            </w:pPr>
            <w:del w:id="1785"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77979CA7" w14:textId="77777777" w:rsidR="002605CE" w:rsidRPr="002605CE" w:rsidDel="00C51C7D" w:rsidRDefault="002605CE">
            <w:pPr>
              <w:rPr>
                <w:del w:id="1786" w:author="Lane, Stefanie" w:date="2023-07-26T11:06:00Z"/>
                <w:rFonts w:ascii="Calibri" w:eastAsia="Times New Roman" w:hAnsi="Calibri" w:cs="Calibri"/>
                <w:color w:val="000000"/>
                <w:sz w:val="20"/>
                <w:szCs w:val="20"/>
              </w:rPr>
              <w:pPrChange w:id="1787" w:author="Lane, Stefanie" w:date="2023-09-19T18:30:00Z">
                <w:pPr>
                  <w:spacing w:after="0" w:line="240" w:lineRule="auto"/>
                </w:pPr>
              </w:pPrChange>
            </w:pPr>
            <w:del w:id="1788" w:author="Lane, Stefanie" w:date="2023-07-26T11:06:00Z">
              <w:r w:rsidRPr="002605CE" w:rsidDel="00C51C7D">
                <w:rPr>
                  <w:rFonts w:ascii="Calibri" w:eastAsia="Times New Roman" w:hAnsi="Calibri" w:cs="Calibri"/>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E61B2B9" w14:textId="77777777" w:rsidR="002605CE" w:rsidRPr="002605CE" w:rsidDel="00C51C7D" w:rsidRDefault="002605CE">
            <w:pPr>
              <w:rPr>
                <w:del w:id="1789" w:author="Lane, Stefanie" w:date="2023-07-26T11:06:00Z"/>
                <w:rFonts w:ascii="Calibri" w:eastAsia="Times New Roman" w:hAnsi="Calibri" w:cs="Calibri"/>
                <w:color w:val="000000"/>
                <w:sz w:val="20"/>
                <w:szCs w:val="20"/>
              </w:rPr>
              <w:pPrChange w:id="1790" w:author="Lane, Stefanie" w:date="2023-09-19T18:30:00Z">
                <w:pPr>
                  <w:spacing w:after="0" w:line="240" w:lineRule="auto"/>
                  <w:jc w:val="center"/>
                </w:pPr>
              </w:pPrChange>
            </w:pPr>
            <w:del w:id="1791" w:author="Lane, Stefanie" w:date="2023-07-26T11:06:00Z">
              <w:r w:rsidRPr="002605CE" w:rsidDel="00C51C7D">
                <w:rPr>
                  <w:rFonts w:ascii="Calibri" w:eastAsia="Times New Roman" w:hAnsi="Calibri" w:cs="Calibri"/>
                  <w:color w:val="000000"/>
                  <w:sz w:val="20"/>
                  <w:szCs w:val="20"/>
                </w:rPr>
                <w:delText> </w:delText>
              </w:r>
            </w:del>
          </w:p>
        </w:tc>
      </w:tr>
    </w:tbl>
    <w:p w14:paraId="56F9DB67" w14:textId="7A2B192D" w:rsidR="002C51FE" w:rsidRPr="00C33618" w:rsidRDefault="00530C3C" w:rsidP="00695C76">
      <w:pPr>
        <w:rPr>
          <w:ins w:id="1792" w:author="Lane, Stefanie" w:date="2023-09-19T18:29:00Z"/>
        </w:rPr>
      </w:pPr>
      <w:del w:id="1793" w:author="Lane, Stefanie" w:date="2023-09-19T18:30:00Z">
        <w:r w:rsidDel="00695C76">
          <w:fldChar w:fldCharType="end"/>
        </w:r>
      </w:del>
    </w:p>
    <w:tbl>
      <w:tblPr>
        <w:tblW w:w="13381" w:type="dxa"/>
        <w:tblLook w:val="04A0" w:firstRow="1" w:lastRow="0" w:firstColumn="1" w:lastColumn="0" w:noHBand="0" w:noVBand="1"/>
      </w:tblPr>
      <w:tblGrid>
        <w:gridCol w:w="1091"/>
        <w:gridCol w:w="2854"/>
        <w:gridCol w:w="946"/>
        <w:gridCol w:w="774"/>
        <w:gridCol w:w="277"/>
        <w:gridCol w:w="2313"/>
        <w:gridCol w:w="946"/>
        <w:gridCol w:w="774"/>
        <w:gridCol w:w="277"/>
        <w:gridCol w:w="2313"/>
        <w:gridCol w:w="946"/>
        <w:gridCol w:w="774"/>
      </w:tblGrid>
      <w:tr w:rsidR="004052D4" w:rsidRPr="004052D4" w14:paraId="14BE3C6C" w14:textId="77777777" w:rsidTr="004052D4">
        <w:trPr>
          <w:trHeight w:val="276"/>
          <w:ins w:id="1794" w:author="Lane, Stefanie" w:date="2023-09-25T14:38:00Z"/>
        </w:trPr>
        <w:tc>
          <w:tcPr>
            <w:tcW w:w="1000" w:type="dxa"/>
            <w:tcBorders>
              <w:top w:val="nil"/>
              <w:left w:val="nil"/>
              <w:bottom w:val="single" w:sz="4" w:space="0" w:color="auto"/>
              <w:right w:val="nil"/>
            </w:tcBorders>
            <w:shd w:val="clear" w:color="auto" w:fill="auto"/>
            <w:noWrap/>
            <w:vAlign w:val="bottom"/>
            <w:hideMark/>
          </w:tcPr>
          <w:p w14:paraId="642B3742" w14:textId="77777777" w:rsidR="004052D4" w:rsidRPr="004052D4" w:rsidRDefault="004052D4" w:rsidP="004052D4">
            <w:pPr>
              <w:spacing w:after="0" w:line="240" w:lineRule="auto"/>
              <w:jc w:val="center"/>
              <w:rPr>
                <w:ins w:id="1795" w:author="Lane, Stefanie" w:date="2023-09-25T14:38:00Z"/>
                <w:rFonts w:ascii="Calibri" w:eastAsia="Times New Roman" w:hAnsi="Calibri" w:cs="Calibri"/>
                <w:color w:val="000000"/>
                <w:sz w:val="20"/>
                <w:szCs w:val="20"/>
                <w:lang w:val="en-CA" w:eastAsia="en-CA"/>
              </w:rPr>
            </w:pPr>
            <w:ins w:id="1796" w:author="Lane, Stefanie" w:date="2023-09-25T14:38:00Z">
              <w:r w:rsidRPr="004052D4">
                <w:rPr>
                  <w:rFonts w:ascii="Calibri" w:eastAsia="Times New Roman" w:hAnsi="Calibri" w:cs="Calibri"/>
                  <w:color w:val="000000"/>
                  <w:sz w:val="20"/>
                  <w:szCs w:val="20"/>
                  <w:lang w:val="en-CA" w:eastAsia="en-CA"/>
                </w:rPr>
                <w:t> </w:t>
              </w:r>
            </w:ins>
          </w:p>
        </w:tc>
        <w:tc>
          <w:tcPr>
            <w:tcW w:w="4341" w:type="dxa"/>
            <w:gridSpan w:val="3"/>
            <w:tcBorders>
              <w:top w:val="single" w:sz="4" w:space="0" w:color="auto"/>
              <w:left w:val="nil"/>
              <w:bottom w:val="single" w:sz="4" w:space="0" w:color="auto"/>
              <w:right w:val="nil"/>
            </w:tcBorders>
            <w:shd w:val="clear" w:color="auto" w:fill="auto"/>
            <w:noWrap/>
            <w:vAlign w:val="bottom"/>
            <w:hideMark/>
          </w:tcPr>
          <w:p w14:paraId="68F3C8B3" w14:textId="77777777" w:rsidR="004052D4" w:rsidRPr="004052D4" w:rsidRDefault="004052D4" w:rsidP="004052D4">
            <w:pPr>
              <w:spacing w:after="0" w:line="240" w:lineRule="auto"/>
              <w:jc w:val="center"/>
              <w:rPr>
                <w:ins w:id="1797" w:author="Lane, Stefanie" w:date="2023-09-25T14:38:00Z"/>
                <w:rFonts w:ascii="Calibri" w:eastAsia="Times New Roman" w:hAnsi="Calibri" w:cs="Calibri"/>
                <w:b/>
                <w:bCs/>
                <w:color w:val="000000"/>
                <w:sz w:val="20"/>
                <w:szCs w:val="20"/>
                <w:lang w:val="en-CA" w:eastAsia="en-CA"/>
              </w:rPr>
            </w:pPr>
            <w:ins w:id="1798" w:author="Lane, Stefanie" w:date="2023-09-25T14:38:00Z">
              <w:r w:rsidRPr="004052D4">
                <w:rPr>
                  <w:rFonts w:ascii="Calibri" w:eastAsia="Times New Roman" w:hAnsi="Calibri" w:cs="Calibri"/>
                  <w:b/>
                  <w:bCs/>
                  <w:color w:val="000000"/>
                  <w:sz w:val="20"/>
                  <w:szCs w:val="20"/>
                  <w:lang w:val="en-CA" w:eastAsia="en-CA"/>
                </w:rPr>
                <w:t>1979</w:t>
              </w:r>
            </w:ins>
          </w:p>
        </w:tc>
        <w:tc>
          <w:tcPr>
            <w:tcW w:w="200" w:type="dxa"/>
            <w:tcBorders>
              <w:top w:val="nil"/>
              <w:left w:val="nil"/>
              <w:bottom w:val="nil"/>
              <w:right w:val="nil"/>
            </w:tcBorders>
            <w:shd w:val="clear" w:color="auto" w:fill="auto"/>
            <w:noWrap/>
            <w:vAlign w:val="bottom"/>
            <w:hideMark/>
          </w:tcPr>
          <w:p w14:paraId="6B67602E" w14:textId="77777777" w:rsidR="004052D4" w:rsidRPr="004052D4" w:rsidRDefault="004052D4" w:rsidP="004052D4">
            <w:pPr>
              <w:spacing w:after="0" w:line="240" w:lineRule="auto"/>
              <w:jc w:val="center"/>
              <w:rPr>
                <w:ins w:id="1799" w:author="Lane, Stefanie" w:date="2023-09-25T14:38:00Z"/>
                <w:rFonts w:ascii="Calibri" w:eastAsia="Times New Roman" w:hAnsi="Calibri" w:cs="Calibri"/>
                <w:b/>
                <w:bCs/>
                <w:color w:val="000000"/>
                <w:sz w:val="20"/>
                <w:szCs w:val="20"/>
                <w:lang w:val="en-CA" w:eastAsia="en-CA"/>
              </w:rPr>
            </w:pPr>
          </w:p>
        </w:tc>
        <w:tc>
          <w:tcPr>
            <w:tcW w:w="3820" w:type="dxa"/>
            <w:gridSpan w:val="3"/>
            <w:tcBorders>
              <w:top w:val="single" w:sz="4" w:space="0" w:color="auto"/>
              <w:left w:val="nil"/>
              <w:bottom w:val="single" w:sz="4" w:space="0" w:color="auto"/>
              <w:right w:val="nil"/>
            </w:tcBorders>
            <w:shd w:val="clear" w:color="auto" w:fill="auto"/>
            <w:noWrap/>
            <w:vAlign w:val="bottom"/>
            <w:hideMark/>
          </w:tcPr>
          <w:p w14:paraId="77E1A6CA" w14:textId="77777777" w:rsidR="004052D4" w:rsidRPr="004052D4" w:rsidRDefault="004052D4" w:rsidP="004052D4">
            <w:pPr>
              <w:spacing w:after="0" w:line="240" w:lineRule="auto"/>
              <w:jc w:val="center"/>
              <w:rPr>
                <w:ins w:id="1800" w:author="Lane, Stefanie" w:date="2023-09-25T14:38:00Z"/>
                <w:rFonts w:ascii="Calibri" w:eastAsia="Times New Roman" w:hAnsi="Calibri" w:cs="Calibri"/>
                <w:b/>
                <w:bCs/>
                <w:color w:val="000000"/>
                <w:sz w:val="20"/>
                <w:szCs w:val="20"/>
                <w:lang w:val="en-CA" w:eastAsia="en-CA"/>
              </w:rPr>
            </w:pPr>
            <w:ins w:id="1801" w:author="Lane, Stefanie" w:date="2023-09-25T14:38:00Z">
              <w:r w:rsidRPr="004052D4">
                <w:rPr>
                  <w:rFonts w:ascii="Calibri" w:eastAsia="Times New Roman" w:hAnsi="Calibri" w:cs="Calibri"/>
                  <w:b/>
                  <w:bCs/>
                  <w:color w:val="000000"/>
                  <w:sz w:val="20"/>
                  <w:szCs w:val="20"/>
                  <w:lang w:val="en-CA" w:eastAsia="en-CA"/>
                </w:rPr>
                <w:t>1999</w:t>
              </w:r>
            </w:ins>
          </w:p>
        </w:tc>
        <w:tc>
          <w:tcPr>
            <w:tcW w:w="200" w:type="dxa"/>
            <w:tcBorders>
              <w:top w:val="nil"/>
              <w:left w:val="nil"/>
              <w:bottom w:val="nil"/>
              <w:right w:val="nil"/>
            </w:tcBorders>
            <w:shd w:val="clear" w:color="auto" w:fill="auto"/>
            <w:noWrap/>
            <w:vAlign w:val="bottom"/>
            <w:hideMark/>
          </w:tcPr>
          <w:p w14:paraId="26C88ABF" w14:textId="77777777" w:rsidR="004052D4" w:rsidRPr="004052D4" w:rsidRDefault="004052D4" w:rsidP="004052D4">
            <w:pPr>
              <w:spacing w:after="0" w:line="240" w:lineRule="auto"/>
              <w:jc w:val="center"/>
              <w:rPr>
                <w:ins w:id="1802" w:author="Lane, Stefanie" w:date="2023-09-25T14:38:00Z"/>
                <w:rFonts w:ascii="Calibri" w:eastAsia="Times New Roman" w:hAnsi="Calibri" w:cs="Calibri"/>
                <w:b/>
                <w:bCs/>
                <w:color w:val="000000"/>
                <w:sz w:val="20"/>
                <w:szCs w:val="20"/>
                <w:lang w:val="en-CA" w:eastAsia="en-CA"/>
              </w:rPr>
            </w:pPr>
          </w:p>
        </w:tc>
        <w:tc>
          <w:tcPr>
            <w:tcW w:w="3820" w:type="dxa"/>
            <w:gridSpan w:val="3"/>
            <w:tcBorders>
              <w:top w:val="single" w:sz="4" w:space="0" w:color="auto"/>
              <w:left w:val="nil"/>
              <w:bottom w:val="single" w:sz="4" w:space="0" w:color="auto"/>
              <w:right w:val="nil"/>
            </w:tcBorders>
            <w:shd w:val="clear" w:color="auto" w:fill="auto"/>
            <w:noWrap/>
            <w:vAlign w:val="bottom"/>
            <w:hideMark/>
          </w:tcPr>
          <w:p w14:paraId="767F827F" w14:textId="77777777" w:rsidR="004052D4" w:rsidRPr="004052D4" w:rsidRDefault="004052D4" w:rsidP="004052D4">
            <w:pPr>
              <w:spacing w:after="0" w:line="240" w:lineRule="auto"/>
              <w:jc w:val="center"/>
              <w:rPr>
                <w:ins w:id="1803" w:author="Lane, Stefanie" w:date="2023-09-25T14:38:00Z"/>
                <w:rFonts w:ascii="Calibri" w:eastAsia="Times New Roman" w:hAnsi="Calibri" w:cs="Calibri"/>
                <w:b/>
                <w:bCs/>
                <w:color w:val="000000"/>
                <w:sz w:val="20"/>
                <w:szCs w:val="20"/>
                <w:lang w:val="en-CA" w:eastAsia="en-CA"/>
              </w:rPr>
            </w:pPr>
            <w:ins w:id="1804" w:author="Lane, Stefanie" w:date="2023-09-25T14:38:00Z">
              <w:r w:rsidRPr="004052D4">
                <w:rPr>
                  <w:rFonts w:ascii="Calibri" w:eastAsia="Times New Roman" w:hAnsi="Calibri" w:cs="Calibri"/>
                  <w:b/>
                  <w:bCs/>
                  <w:color w:val="000000"/>
                  <w:sz w:val="20"/>
                  <w:szCs w:val="20"/>
                  <w:lang w:val="en-CA" w:eastAsia="en-CA"/>
                </w:rPr>
                <w:t>2019</w:t>
              </w:r>
            </w:ins>
          </w:p>
        </w:tc>
      </w:tr>
      <w:tr w:rsidR="004052D4" w:rsidRPr="004052D4" w14:paraId="6813E702" w14:textId="77777777" w:rsidTr="004052D4">
        <w:trPr>
          <w:trHeight w:val="828"/>
          <w:ins w:id="1805" w:author="Lane, Stefanie" w:date="2023-09-25T14:38:00Z"/>
        </w:trPr>
        <w:tc>
          <w:tcPr>
            <w:tcW w:w="1000" w:type="dxa"/>
            <w:tcBorders>
              <w:top w:val="nil"/>
              <w:left w:val="nil"/>
              <w:bottom w:val="single" w:sz="4" w:space="0" w:color="auto"/>
              <w:right w:val="nil"/>
            </w:tcBorders>
            <w:shd w:val="clear" w:color="auto" w:fill="auto"/>
            <w:vAlign w:val="center"/>
            <w:hideMark/>
          </w:tcPr>
          <w:p w14:paraId="6120BF7E" w14:textId="77777777" w:rsidR="004052D4" w:rsidRPr="004052D4" w:rsidRDefault="004052D4" w:rsidP="004052D4">
            <w:pPr>
              <w:spacing w:after="0" w:line="240" w:lineRule="auto"/>
              <w:jc w:val="center"/>
              <w:rPr>
                <w:ins w:id="1806" w:author="Lane, Stefanie" w:date="2023-09-25T14:38:00Z"/>
                <w:rFonts w:ascii="Calibri" w:eastAsia="Times New Roman" w:hAnsi="Calibri" w:cs="Calibri"/>
                <w:color w:val="000000"/>
                <w:sz w:val="20"/>
                <w:szCs w:val="20"/>
                <w:lang w:val="en-CA" w:eastAsia="en-CA"/>
              </w:rPr>
            </w:pPr>
            <w:ins w:id="1807" w:author="Lane, Stefanie" w:date="2023-09-25T14:38:00Z">
              <w:r w:rsidRPr="004052D4">
                <w:rPr>
                  <w:rFonts w:ascii="Calibri" w:eastAsia="Times New Roman" w:hAnsi="Calibri" w:cs="Calibri"/>
                  <w:color w:val="000000"/>
                  <w:sz w:val="20"/>
                  <w:szCs w:val="20"/>
                  <w:lang w:val="en-CA" w:eastAsia="en-CA"/>
                </w:rPr>
                <w:t>Cluster Group Name</w:t>
              </w:r>
            </w:ins>
          </w:p>
        </w:tc>
        <w:tc>
          <w:tcPr>
            <w:tcW w:w="2854" w:type="dxa"/>
            <w:tcBorders>
              <w:top w:val="nil"/>
              <w:left w:val="nil"/>
              <w:bottom w:val="single" w:sz="4" w:space="0" w:color="auto"/>
              <w:right w:val="nil"/>
            </w:tcBorders>
            <w:shd w:val="clear" w:color="auto" w:fill="auto"/>
            <w:noWrap/>
            <w:vAlign w:val="center"/>
            <w:hideMark/>
          </w:tcPr>
          <w:p w14:paraId="405F30D2" w14:textId="77777777" w:rsidR="004052D4" w:rsidRPr="004052D4" w:rsidRDefault="004052D4" w:rsidP="004052D4">
            <w:pPr>
              <w:spacing w:after="0" w:line="240" w:lineRule="auto"/>
              <w:jc w:val="center"/>
              <w:rPr>
                <w:ins w:id="1808" w:author="Lane, Stefanie" w:date="2023-09-25T14:38:00Z"/>
                <w:rFonts w:ascii="Calibri" w:eastAsia="Times New Roman" w:hAnsi="Calibri" w:cs="Calibri"/>
                <w:color w:val="000000"/>
                <w:sz w:val="20"/>
                <w:szCs w:val="20"/>
                <w:lang w:val="en-CA" w:eastAsia="en-CA"/>
              </w:rPr>
            </w:pPr>
            <w:ins w:id="1809" w:author="Lane, Stefanie" w:date="2023-09-25T14:38:00Z">
              <w:r w:rsidRPr="004052D4">
                <w:rPr>
                  <w:rFonts w:ascii="Calibri" w:eastAsia="Times New Roman" w:hAnsi="Calibri" w:cs="Calibri"/>
                  <w:color w:val="000000"/>
                  <w:sz w:val="20"/>
                  <w:szCs w:val="20"/>
                  <w:lang w:val="en-CA" w:eastAsia="en-CA"/>
                </w:rPr>
                <w:t>Species</w:t>
              </w:r>
            </w:ins>
          </w:p>
        </w:tc>
        <w:tc>
          <w:tcPr>
            <w:tcW w:w="830" w:type="dxa"/>
            <w:tcBorders>
              <w:top w:val="nil"/>
              <w:left w:val="nil"/>
              <w:bottom w:val="single" w:sz="4" w:space="0" w:color="auto"/>
              <w:right w:val="nil"/>
            </w:tcBorders>
            <w:shd w:val="clear" w:color="auto" w:fill="auto"/>
            <w:vAlign w:val="center"/>
            <w:hideMark/>
          </w:tcPr>
          <w:p w14:paraId="1EE0BF48" w14:textId="77777777" w:rsidR="004052D4" w:rsidRPr="004052D4" w:rsidRDefault="004052D4" w:rsidP="004052D4">
            <w:pPr>
              <w:spacing w:after="0" w:line="240" w:lineRule="auto"/>
              <w:jc w:val="center"/>
              <w:rPr>
                <w:ins w:id="1810" w:author="Lane, Stefanie" w:date="2023-09-25T14:38:00Z"/>
                <w:rFonts w:ascii="Calibri" w:eastAsia="Times New Roman" w:hAnsi="Calibri" w:cs="Calibri"/>
                <w:color w:val="000000"/>
                <w:sz w:val="20"/>
                <w:szCs w:val="20"/>
                <w:lang w:val="en-CA" w:eastAsia="en-CA"/>
              </w:rPr>
            </w:pPr>
            <w:ins w:id="1811" w:author="Lane, Stefanie" w:date="2023-09-25T14:38:00Z">
              <w:r w:rsidRPr="004052D4">
                <w:rPr>
                  <w:rFonts w:ascii="Calibri" w:eastAsia="Times New Roman" w:hAnsi="Calibri" w:cs="Calibri"/>
                  <w:color w:val="000000"/>
                  <w:sz w:val="20"/>
                  <w:szCs w:val="20"/>
                  <w:lang w:val="en-CA" w:eastAsia="en-CA"/>
                </w:rPr>
                <w:t>Indicator Value</w:t>
              </w:r>
            </w:ins>
          </w:p>
        </w:tc>
        <w:tc>
          <w:tcPr>
            <w:tcW w:w="657" w:type="dxa"/>
            <w:tcBorders>
              <w:top w:val="nil"/>
              <w:left w:val="nil"/>
              <w:bottom w:val="single" w:sz="4" w:space="0" w:color="auto"/>
              <w:right w:val="nil"/>
            </w:tcBorders>
            <w:shd w:val="clear" w:color="auto" w:fill="auto"/>
            <w:noWrap/>
            <w:vAlign w:val="center"/>
            <w:hideMark/>
          </w:tcPr>
          <w:p w14:paraId="2F170293" w14:textId="77777777" w:rsidR="004052D4" w:rsidRPr="004052D4" w:rsidRDefault="004052D4" w:rsidP="004052D4">
            <w:pPr>
              <w:spacing w:after="0" w:line="240" w:lineRule="auto"/>
              <w:jc w:val="center"/>
              <w:rPr>
                <w:ins w:id="1812" w:author="Lane, Stefanie" w:date="2023-09-25T14:38:00Z"/>
                <w:rFonts w:ascii="Calibri" w:eastAsia="Times New Roman" w:hAnsi="Calibri" w:cs="Calibri"/>
                <w:color w:val="000000"/>
                <w:sz w:val="20"/>
                <w:szCs w:val="20"/>
                <w:lang w:val="en-CA" w:eastAsia="en-CA"/>
              </w:rPr>
            </w:pPr>
            <w:ins w:id="1813" w:author="Lane, Stefanie" w:date="2023-09-25T14:38:00Z">
              <w:r w:rsidRPr="004052D4">
                <w:rPr>
                  <w:rFonts w:ascii="Calibri" w:eastAsia="Times New Roman" w:hAnsi="Calibri" w:cs="Calibri"/>
                  <w:color w:val="000000"/>
                  <w:sz w:val="20"/>
                  <w:szCs w:val="20"/>
                  <w:lang w:val="en-CA" w:eastAsia="en-CA"/>
                </w:rPr>
                <w:t>p-value</w:t>
              </w:r>
            </w:ins>
          </w:p>
        </w:tc>
        <w:tc>
          <w:tcPr>
            <w:tcW w:w="200" w:type="dxa"/>
            <w:tcBorders>
              <w:top w:val="nil"/>
              <w:left w:val="nil"/>
              <w:bottom w:val="nil"/>
              <w:right w:val="nil"/>
            </w:tcBorders>
            <w:shd w:val="clear" w:color="auto" w:fill="auto"/>
            <w:noWrap/>
            <w:vAlign w:val="bottom"/>
            <w:hideMark/>
          </w:tcPr>
          <w:p w14:paraId="20CA9DF1" w14:textId="77777777" w:rsidR="004052D4" w:rsidRPr="004052D4" w:rsidRDefault="004052D4" w:rsidP="004052D4">
            <w:pPr>
              <w:spacing w:after="0" w:line="240" w:lineRule="auto"/>
              <w:jc w:val="center"/>
              <w:rPr>
                <w:ins w:id="1814"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single" w:sz="4" w:space="0" w:color="auto"/>
              <w:right w:val="nil"/>
            </w:tcBorders>
            <w:shd w:val="clear" w:color="auto" w:fill="auto"/>
            <w:noWrap/>
            <w:vAlign w:val="center"/>
            <w:hideMark/>
          </w:tcPr>
          <w:p w14:paraId="1819E68B" w14:textId="77777777" w:rsidR="004052D4" w:rsidRPr="004052D4" w:rsidRDefault="004052D4" w:rsidP="004052D4">
            <w:pPr>
              <w:spacing w:after="0" w:line="240" w:lineRule="auto"/>
              <w:jc w:val="center"/>
              <w:rPr>
                <w:ins w:id="1815" w:author="Lane, Stefanie" w:date="2023-09-25T14:38:00Z"/>
                <w:rFonts w:ascii="Calibri" w:eastAsia="Times New Roman" w:hAnsi="Calibri" w:cs="Calibri"/>
                <w:color w:val="000000"/>
                <w:sz w:val="20"/>
                <w:szCs w:val="20"/>
                <w:lang w:val="en-CA" w:eastAsia="en-CA"/>
              </w:rPr>
            </w:pPr>
            <w:ins w:id="1816" w:author="Lane, Stefanie" w:date="2023-09-25T14:38:00Z">
              <w:r w:rsidRPr="004052D4">
                <w:rPr>
                  <w:rFonts w:ascii="Calibri" w:eastAsia="Times New Roman" w:hAnsi="Calibri" w:cs="Calibri"/>
                  <w:color w:val="000000"/>
                  <w:sz w:val="20"/>
                  <w:szCs w:val="20"/>
                  <w:lang w:val="en-CA" w:eastAsia="en-CA"/>
                </w:rPr>
                <w:t>Species</w:t>
              </w:r>
            </w:ins>
          </w:p>
        </w:tc>
        <w:tc>
          <w:tcPr>
            <w:tcW w:w="841" w:type="dxa"/>
            <w:tcBorders>
              <w:top w:val="nil"/>
              <w:left w:val="nil"/>
              <w:bottom w:val="single" w:sz="4" w:space="0" w:color="auto"/>
              <w:right w:val="nil"/>
            </w:tcBorders>
            <w:shd w:val="clear" w:color="auto" w:fill="auto"/>
            <w:vAlign w:val="center"/>
            <w:hideMark/>
          </w:tcPr>
          <w:p w14:paraId="34AE1A9E" w14:textId="77777777" w:rsidR="004052D4" w:rsidRPr="004052D4" w:rsidRDefault="004052D4" w:rsidP="004052D4">
            <w:pPr>
              <w:spacing w:after="0" w:line="240" w:lineRule="auto"/>
              <w:jc w:val="center"/>
              <w:rPr>
                <w:ins w:id="1817" w:author="Lane, Stefanie" w:date="2023-09-25T14:38:00Z"/>
                <w:rFonts w:ascii="Calibri" w:eastAsia="Times New Roman" w:hAnsi="Calibri" w:cs="Calibri"/>
                <w:color w:val="000000"/>
                <w:sz w:val="20"/>
                <w:szCs w:val="20"/>
                <w:lang w:val="en-CA" w:eastAsia="en-CA"/>
              </w:rPr>
            </w:pPr>
            <w:ins w:id="1818" w:author="Lane, Stefanie" w:date="2023-09-25T14:38:00Z">
              <w:r w:rsidRPr="004052D4">
                <w:rPr>
                  <w:rFonts w:ascii="Calibri" w:eastAsia="Times New Roman" w:hAnsi="Calibri" w:cs="Calibri"/>
                  <w:color w:val="000000"/>
                  <w:sz w:val="20"/>
                  <w:szCs w:val="20"/>
                  <w:lang w:val="en-CA" w:eastAsia="en-CA"/>
                </w:rPr>
                <w:t>Indicator Value</w:t>
              </w:r>
            </w:ins>
          </w:p>
        </w:tc>
        <w:tc>
          <w:tcPr>
            <w:tcW w:w="666" w:type="dxa"/>
            <w:tcBorders>
              <w:top w:val="nil"/>
              <w:left w:val="nil"/>
              <w:bottom w:val="single" w:sz="4" w:space="0" w:color="auto"/>
              <w:right w:val="nil"/>
            </w:tcBorders>
            <w:shd w:val="clear" w:color="auto" w:fill="auto"/>
            <w:noWrap/>
            <w:vAlign w:val="center"/>
            <w:hideMark/>
          </w:tcPr>
          <w:p w14:paraId="163FFB1D" w14:textId="77777777" w:rsidR="004052D4" w:rsidRPr="004052D4" w:rsidRDefault="004052D4" w:rsidP="004052D4">
            <w:pPr>
              <w:spacing w:after="0" w:line="240" w:lineRule="auto"/>
              <w:jc w:val="center"/>
              <w:rPr>
                <w:ins w:id="1819" w:author="Lane, Stefanie" w:date="2023-09-25T14:38:00Z"/>
                <w:rFonts w:ascii="Calibri" w:eastAsia="Times New Roman" w:hAnsi="Calibri" w:cs="Calibri"/>
                <w:color w:val="000000"/>
                <w:sz w:val="20"/>
                <w:szCs w:val="20"/>
                <w:lang w:val="en-CA" w:eastAsia="en-CA"/>
              </w:rPr>
            </w:pPr>
            <w:ins w:id="1820" w:author="Lane, Stefanie" w:date="2023-09-25T14:38:00Z">
              <w:r w:rsidRPr="004052D4">
                <w:rPr>
                  <w:rFonts w:ascii="Calibri" w:eastAsia="Times New Roman" w:hAnsi="Calibri" w:cs="Calibri"/>
                  <w:color w:val="000000"/>
                  <w:sz w:val="20"/>
                  <w:szCs w:val="20"/>
                  <w:lang w:val="en-CA" w:eastAsia="en-CA"/>
                </w:rPr>
                <w:t>p-value</w:t>
              </w:r>
            </w:ins>
          </w:p>
        </w:tc>
        <w:tc>
          <w:tcPr>
            <w:tcW w:w="200" w:type="dxa"/>
            <w:tcBorders>
              <w:top w:val="nil"/>
              <w:left w:val="nil"/>
              <w:bottom w:val="nil"/>
              <w:right w:val="nil"/>
            </w:tcBorders>
            <w:shd w:val="clear" w:color="auto" w:fill="auto"/>
            <w:noWrap/>
            <w:vAlign w:val="center"/>
            <w:hideMark/>
          </w:tcPr>
          <w:p w14:paraId="2F91479A" w14:textId="77777777" w:rsidR="004052D4" w:rsidRPr="004052D4" w:rsidRDefault="004052D4" w:rsidP="004052D4">
            <w:pPr>
              <w:spacing w:after="0" w:line="240" w:lineRule="auto"/>
              <w:jc w:val="center"/>
              <w:rPr>
                <w:ins w:id="1821"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single" w:sz="4" w:space="0" w:color="auto"/>
              <w:right w:val="nil"/>
            </w:tcBorders>
            <w:shd w:val="clear" w:color="auto" w:fill="auto"/>
            <w:noWrap/>
            <w:vAlign w:val="center"/>
            <w:hideMark/>
          </w:tcPr>
          <w:p w14:paraId="73749E08" w14:textId="77777777" w:rsidR="004052D4" w:rsidRPr="004052D4" w:rsidRDefault="004052D4" w:rsidP="004052D4">
            <w:pPr>
              <w:spacing w:after="0" w:line="240" w:lineRule="auto"/>
              <w:jc w:val="center"/>
              <w:rPr>
                <w:ins w:id="1822" w:author="Lane, Stefanie" w:date="2023-09-25T14:38:00Z"/>
                <w:rFonts w:ascii="Calibri" w:eastAsia="Times New Roman" w:hAnsi="Calibri" w:cs="Calibri"/>
                <w:color w:val="000000"/>
                <w:sz w:val="20"/>
                <w:szCs w:val="20"/>
                <w:lang w:val="en-CA" w:eastAsia="en-CA"/>
              </w:rPr>
            </w:pPr>
            <w:ins w:id="1823" w:author="Lane, Stefanie" w:date="2023-09-25T14:38:00Z">
              <w:r w:rsidRPr="004052D4">
                <w:rPr>
                  <w:rFonts w:ascii="Calibri" w:eastAsia="Times New Roman" w:hAnsi="Calibri" w:cs="Calibri"/>
                  <w:color w:val="000000"/>
                  <w:sz w:val="20"/>
                  <w:szCs w:val="20"/>
                  <w:lang w:val="en-CA" w:eastAsia="en-CA"/>
                </w:rPr>
                <w:t>Species</w:t>
              </w:r>
            </w:ins>
          </w:p>
        </w:tc>
        <w:tc>
          <w:tcPr>
            <w:tcW w:w="841" w:type="dxa"/>
            <w:tcBorders>
              <w:top w:val="nil"/>
              <w:left w:val="nil"/>
              <w:bottom w:val="single" w:sz="4" w:space="0" w:color="auto"/>
              <w:right w:val="nil"/>
            </w:tcBorders>
            <w:shd w:val="clear" w:color="auto" w:fill="auto"/>
            <w:vAlign w:val="center"/>
            <w:hideMark/>
          </w:tcPr>
          <w:p w14:paraId="5BDF96DC" w14:textId="77777777" w:rsidR="004052D4" w:rsidRPr="004052D4" w:rsidRDefault="004052D4" w:rsidP="004052D4">
            <w:pPr>
              <w:spacing w:after="0" w:line="240" w:lineRule="auto"/>
              <w:jc w:val="center"/>
              <w:rPr>
                <w:ins w:id="1824" w:author="Lane, Stefanie" w:date="2023-09-25T14:38:00Z"/>
                <w:rFonts w:ascii="Calibri" w:eastAsia="Times New Roman" w:hAnsi="Calibri" w:cs="Calibri"/>
                <w:color w:val="000000"/>
                <w:sz w:val="20"/>
                <w:szCs w:val="20"/>
                <w:lang w:val="en-CA" w:eastAsia="en-CA"/>
              </w:rPr>
            </w:pPr>
            <w:ins w:id="1825" w:author="Lane, Stefanie" w:date="2023-09-25T14:38:00Z">
              <w:r w:rsidRPr="004052D4">
                <w:rPr>
                  <w:rFonts w:ascii="Calibri" w:eastAsia="Times New Roman" w:hAnsi="Calibri" w:cs="Calibri"/>
                  <w:color w:val="000000"/>
                  <w:sz w:val="20"/>
                  <w:szCs w:val="20"/>
                  <w:lang w:val="en-CA" w:eastAsia="en-CA"/>
                </w:rPr>
                <w:t>Indicator Value</w:t>
              </w:r>
            </w:ins>
          </w:p>
        </w:tc>
        <w:tc>
          <w:tcPr>
            <w:tcW w:w="666" w:type="dxa"/>
            <w:tcBorders>
              <w:top w:val="nil"/>
              <w:left w:val="nil"/>
              <w:bottom w:val="single" w:sz="4" w:space="0" w:color="auto"/>
              <w:right w:val="nil"/>
            </w:tcBorders>
            <w:shd w:val="clear" w:color="auto" w:fill="auto"/>
            <w:noWrap/>
            <w:vAlign w:val="center"/>
            <w:hideMark/>
          </w:tcPr>
          <w:p w14:paraId="2BAB5CCD" w14:textId="77777777" w:rsidR="004052D4" w:rsidRPr="004052D4" w:rsidRDefault="004052D4" w:rsidP="004052D4">
            <w:pPr>
              <w:spacing w:after="0" w:line="240" w:lineRule="auto"/>
              <w:jc w:val="center"/>
              <w:rPr>
                <w:ins w:id="1826" w:author="Lane, Stefanie" w:date="2023-09-25T14:38:00Z"/>
                <w:rFonts w:ascii="Calibri" w:eastAsia="Times New Roman" w:hAnsi="Calibri" w:cs="Calibri"/>
                <w:color w:val="000000"/>
                <w:sz w:val="20"/>
                <w:szCs w:val="20"/>
                <w:lang w:val="en-CA" w:eastAsia="en-CA"/>
              </w:rPr>
            </w:pPr>
            <w:ins w:id="1827" w:author="Lane, Stefanie" w:date="2023-09-25T14:38:00Z">
              <w:r w:rsidRPr="004052D4">
                <w:rPr>
                  <w:rFonts w:ascii="Calibri" w:eastAsia="Times New Roman" w:hAnsi="Calibri" w:cs="Calibri"/>
                  <w:color w:val="000000"/>
                  <w:sz w:val="20"/>
                  <w:szCs w:val="20"/>
                  <w:lang w:val="en-CA" w:eastAsia="en-CA"/>
                </w:rPr>
                <w:t>p-value</w:t>
              </w:r>
            </w:ins>
          </w:p>
        </w:tc>
      </w:tr>
      <w:tr w:rsidR="004052D4" w:rsidRPr="004052D4" w14:paraId="4E313A0B" w14:textId="77777777" w:rsidTr="004052D4">
        <w:trPr>
          <w:trHeight w:val="288"/>
          <w:ins w:id="1828" w:author="Lane, Stefanie" w:date="2023-09-25T14:38:00Z"/>
        </w:trPr>
        <w:tc>
          <w:tcPr>
            <w:tcW w:w="1000" w:type="dxa"/>
            <w:tcBorders>
              <w:top w:val="nil"/>
              <w:left w:val="nil"/>
              <w:bottom w:val="nil"/>
              <w:right w:val="nil"/>
            </w:tcBorders>
            <w:shd w:val="clear" w:color="auto" w:fill="auto"/>
            <w:vAlign w:val="bottom"/>
            <w:hideMark/>
          </w:tcPr>
          <w:p w14:paraId="5E921CF4" w14:textId="77777777" w:rsidR="004052D4" w:rsidRPr="004052D4" w:rsidRDefault="004052D4" w:rsidP="004052D4">
            <w:pPr>
              <w:spacing w:after="0" w:line="240" w:lineRule="auto"/>
              <w:jc w:val="center"/>
              <w:rPr>
                <w:ins w:id="1829"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266DA5B1" w14:textId="77777777" w:rsidR="004052D4" w:rsidRPr="004052D4" w:rsidRDefault="004052D4" w:rsidP="004052D4">
            <w:pPr>
              <w:spacing w:after="0" w:line="240" w:lineRule="auto"/>
              <w:rPr>
                <w:ins w:id="1830" w:author="Lane, Stefanie" w:date="2023-09-25T14:38:00Z"/>
                <w:rFonts w:ascii="Times New Roman" w:eastAsia="Times New Roman" w:hAnsi="Times New Roman" w:cs="Times New Roman"/>
                <w:sz w:val="20"/>
                <w:szCs w:val="20"/>
                <w:lang w:val="en-CA" w:eastAsia="en-CA"/>
              </w:rPr>
            </w:pPr>
          </w:p>
        </w:tc>
        <w:tc>
          <w:tcPr>
            <w:tcW w:w="830" w:type="dxa"/>
            <w:tcBorders>
              <w:top w:val="nil"/>
              <w:left w:val="nil"/>
              <w:bottom w:val="nil"/>
              <w:right w:val="nil"/>
            </w:tcBorders>
            <w:shd w:val="clear" w:color="auto" w:fill="auto"/>
            <w:noWrap/>
            <w:vAlign w:val="bottom"/>
            <w:hideMark/>
          </w:tcPr>
          <w:p w14:paraId="577A441A" w14:textId="77777777" w:rsidR="004052D4" w:rsidRPr="004052D4" w:rsidRDefault="004052D4" w:rsidP="004052D4">
            <w:pPr>
              <w:spacing w:after="0" w:line="240" w:lineRule="auto"/>
              <w:rPr>
                <w:ins w:id="1831"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08937A42" w14:textId="77777777" w:rsidR="004052D4" w:rsidRPr="004052D4" w:rsidRDefault="004052D4" w:rsidP="004052D4">
            <w:pPr>
              <w:spacing w:after="0" w:line="240" w:lineRule="auto"/>
              <w:jc w:val="center"/>
              <w:rPr>
                <w:ins w:id="1832"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1CC5DD2B" w14:textId="77777777" w:rsidR="004052D4" w:rsidRPr="004052D4" w:rsidRDefault="004052D4" w:rsidP="004052D4">
            <w:pPr>
              <w:spacing w:after="0" w:line="240" w:lineRule="auto"/>
              <w:jc w:val="center"/>
              <w:rPr>
                <w:ins w:id="1833"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6DC26E05" w14:textId="77777777" w:rsidR="004052D4" w:rsidRPr="004052D4" w:rsidRDefault="004052D4" w:rsidP="004052D4">
            <w:pPr>
              <w:spacing w:after="0" w:line="240" w:lineRule="auto"/>
              <w:rPr>
                <w:ins w:id="1834"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5703A6E2" w14:textId="77777777" w:rsidR="004052D4" w:rsidRPr="004052D4" w:rsidRDefault="004052D4" w:rsidP="004052D4">
            <w:pPr>
              <w:spacing w:after="0" w:line="240" w:lineRule="auto"/>
              <w:rPr>
                <w:ins w:id="1835"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422609B0" w14:textId="77777777" w:rsidR="004052D4" w:rsidRPr="004052D4" w:rsidRDefault="004052D4" w:rsidP="004052D4">
            <w:pPr>
              <w:spacing w:after="0" w:line="240" w:lineRule="auto"/>
              <w:jc w:val="center"/>
              <w:rPr>
                <w:ins w:id="1836"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484E79C2" w14:textId="77777777" w:rsidR="004052D4" w:rsidRPr="004052D4" w:rsidRDefault="004052D4" w:rsidP="004052D4">
            <w:pPr>
              <w:spacing w:after="0" w:line="240" w:lineRule="auto"/>
              <w:jc w:val="center"/>
              <w:rPr>
                <w:ins w:id="1837"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05A1D2A2" w14:textId="77777777" w:rsidR="004052D4" w:rsidRPr="004052D4" w:rsidRDefault="004052D4" w:rsidP="004052D4">
            <w:pPr>
              <w:spacing w:after="0" w:line="240" w:lineRule="auto"/>
              <w:rPr>
                <w:ins w:id="1838"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2C1A4B72" w14:textId="77777777" w:rsidR="004052D4" w:rsidRPr="004052D4" w:rsidRDefault="004052D4" w:rsidP="004052D4">
            <w:pPr>
              <w:spacing w:after="0" w:line="240" w:lineRule="auto"/>
              <w:rPr>
                <w:ins w:id="1839"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07CD2FE8" w14:textId="77777777" w:rsidR="004052D4" w:rsidRPr="004052D4" w:rsidRDefault="004052D4" w:rsidP="004052D4">
            <w:pPr>
              <w:spacing w:after="0" w:line="240" w:lineRule="auto"/>
              <w:jc w:val="center"/>
              <w:rPr>
                <w:ins w:id="1840" w:author="Lane, Stefanie" w:date="2023-09-25T14:38:00Z"/>
                <w:rFonts w:ascii="Times New Roman" w:eastAsia="Times New Roman" w:hAnsi="Times New Roman" w:cs="Times New Roman"/>
                <w:sz w:val="20"/>
                <w:szCs w:val="20"/>
                <w:lang w:val="en-CA" w:eastAsia="en-CA"/>
              </w:rPr>
            </w:pPr>
          </w:p>
        </w:tc>
      </w:tr>
      <w:tr w:rsidR="004052D4" w:rsidRPr="004052D4" w14:paraId="06359CAF" w14:textId="77777777" w:rsidTr="004052D4">
        <w:trPr>
          <w:trHeight w:val="276"/>
          <w:ins w:id="1841" w:author="Lane, Stefanie" w:date="2023-09-25T14:38:00Z"/>
        </w:trPr>
        <w:tc>
          <w:tcPr>
            <w:tcW w:w="1000" w:type="dxa"/>
            <w:vMerge w:val="restart"/>
            <w:tcBorders>
              <w:top w:val="single" w:sz="8" w:space="0" w:color="auto"/>
              <w:left w:val="single" w:sz="8" w:space="0" w:color="auto"/>
              <w:bottom w:val="single" w:sz="8" w:space="0" w:color="000000"/>
              <w:right w:val="nil"/>
            </w:tcBorders>
            <w:shd w:val="clear" w:color="auto" w:fill="auto"/>
            <w:vAlign w:val="center"/>
            <w:hideMark/>
          </w:tcPr>
          <w:p w14:paraId="329FF481" w14:textId="77777777" w:rsidR="004052D4" w:rsidRPr="004052D4" w:rsidRDefault="004052D4" w:rsidP="004052D4">
            <w:pPr>
              <w:spacing w:after="0" w:line="240" w:lineRule="auto"/>
              <w:jc w:val="center"/>
              <w:rPr>
                <w:ins w:id="1842" w:author="Lane, Stefanie" w:date="2023-09-25T14:38:00Z"/>
                <w:rFonts w:ascii="Calibri" w:eastAsia="Times New Roman" w:hAnsi="Calibri" w:cs="Calibri"/>
                <w:color w:val="000000"/>
                <w:sz w:val="20"/>
                <w:szCs w:val="20"/>
                <w:lang w:val="en-CA" w:eastAsia="en-CA"/>
              </w:rPr>
            </w:pPr>
            <w:ins w:id="1843" w:author="Lane, Stefanie" w:date="2023-09-25T14:38:00Z">
              <w:r w:rsidRPr="004052D4">
                <w:rPr>
                  <w:rFonts w:ascii="Calibri" w:eastAsia="Times New Roman" w:hAnsi="Calibri" w:cs="Calibri"/>
                  <w:color w:val="000000"/>
                  <w:sz w:val="20"/>
                  <w:szCs w:val="20"/>
                  <w:lang w:val="en-CA" w:eastAsia="en-CA"/>
                </w:rPr>
                <w:t>"Sedge"</w:t>
              </w:r>
            </w:ins>
          </w:p>
        </w:tc>
        <w:tc>
          <w:tcPr>
            <w:tcW w:w="2854" w:type="dxa"/>
            <w:tcBorders>
              <w:top w:val="single" w:sz="8" w:space="0" w:color="auto"/>
              <w:left w:val="nil"/>
              <w:bottom w:val="nil"/>
              <w:right w:val="nil"/>
            </w:tcBorders>
            <w:shd w:val="clear" w:color="auto" w:fill="auto"/>
            <w:noWrap/>
            <w:vAlign w:val="bottom"/>
            <w:hideMark/>
          </w:tcPr>
          <w:p w14:paraId="3D73CF55" w14:textId="77777777" w:rsidR="004052D4" w:rsidRPr="004052D4" w:rsidRDefault="004052D4" w:rsidP="004052D4">
            <w:pPr>
              <w:spacing w:after="0" w:line="240" w:lineRule="auto"/>
              <w:rPr>
                <w:ins w:id="1844" w:author="Lane, Stefanie" w:date="2023-09-25T14:38:00Z"/>
                <w:rFonts w:ascii="Calibri" w:eastAsia="Times New Roman" w:hAnsi="Calibri" w:cs="Calibri"/>
                <w:i/>
                <w:iCs/>
                <w:color w:val="000000"/>
                <w:sz w:val="20"/>
                <w:szCs w:val="20"/>
                <w:lang w:val="en-CA" w:eastAsia="en-CA"/>
              </w:rPr>
            </w:pPr>
            <w:ins w:id="1845" w:author="Lane, Stefanie" w:date="2023-09-25T14:38:00Z">
              <w:r w:rsidRPr="004052D4">
                <w:rPr>
                  <w:rFonts w:ascii="Calibri" w:eastAsia="Times New Roman" w:hAnsi="Calibri" w:cs="Calibri"/>
                  <w:i/>
                  <w:iCs/>
                  <w:color w:val="000000"/>
                  <w:sz w:val="20"/>
                  <w:szCs w:val="20"/>
                  <w:lang w:val="en-CA" w:eastAsia="en-CA"/>
                </w:rPr>
                <w:t>Carex lyngbyei</w:t>
              </w:r>
            </w:ins>
          </w:p>
        </w:tc>
        <w:tc>
          <w:tcPr>
            <w:tcW w:w="830" w:type="dxa"/>
            <w:tcBorders>
              <w:top w:val="single" w:sz="8" w:space="0" w:color="auto"/>
              <w:left w:val="nil"/>
              <w:bottom w:val="nil"/>
              <w:right w:val="nil"/>
            </w:tcBorders>
            <w:shd w:val="clear" w:color="auto" w:fill="auto"/>
            <w:noWrap/>
            <w:vAlign w:val="bottom"/>
            <w:hideMark/>
          </w:tcPr>
          <w:p w14:paraId="1EE5BAE2" w14:textId="77777777" w:rsidR="004052D4" w:rsidRPr="004052D4" w:rsidRDefault="004052D4" w:rsidP="004052D4">
            <w:pPr>
              <w:spacing w:after="0" w:line="240" w:lineRule="auto"/>
              <w:jc w:val="center"/>
              <w:rPr>
                <w:ins w:id="1846" w:author="Lane, Stefanie" w:date="2023-09-25T14:38:00Z"/>
                <w:rFonts w:ascii="Calibri" w:eastAsia="Times New Roman" w:hAnsi="Calibri" w:cs="Calibri"/>
                <w:color w:val="000000"/>
                <w:sz w:val="20"/>
                <w:szCs w:val="20"/>
                <w:lang w:val="en-CA" w:eastAsia="en-CA"/>
              </w:rPr>
            </w:pPr>
            <w:ins w:id="1847" w:author="Lane, Stefanie" w:date="2023-09-25T14:38:00Z">
              <w:r w:rsidRPr="004052D4">
                <w:rPr>
                  <w:rFonts w:ascii="Calibri" w:eastAsia="Times New Roman" w:hAnsi="Calibri" w:cs="Calibri"/>
                  <w:color w:val="000000"/>
                  <w:sz w:val="20"/>
                  <w:szCs w:val="20"/>
                  <w:lang w:val="en-CA" w:eastAsia="en-CA"/>
                </w:rPr>
                <w:t>0.722</w:t>
              </w:r>
            </w:ins>
          </w:p>
        </w:tc>
        <w:tc>
          <w:tcPr>
            <w:tcW w:w="657" w:type="dxa"/>
            <w:tcBorders>
              <w:top w:val="single" w:sz="8" w:space="0" w:color="auto"/>
              <w:left w:val="nil"/>
              <w:bottom w:val="nil"/>
              <w:right w:val="nil"/>
            </w:tcBorders>
            <w:shd w:val="clear" w:color="auto" w:fill="auto"/>
            <w:noWrap/>
            <w:vAlign w:val="bottom"/>
            <w:hideMark/>
          </w:tcPr>
          <w:p w14:paraId="6E3F431F" w14:textId="77777777" w:rsidR="004052D4" w:rsidRPr="004052D4" w:rsidRDefault="004052D4" w:rsidP="004052D4">
            <w:pPr>
              <w:spacing w:after="0" w:line="240" w:lineRule="auto"/>
              <w:jc w:val="center"/>
              <w:rPr>
                <w:ins w:id="1848" w:author="Lane, Stefanie" w:date="2023-09-25T14:38:00Z"/>
                <w:rFonts w:ascii="Calibri" w:eastAsia="Times New Roman" w:hAnsi="Calibri" w:cs="Calibri"/>
                <w:color w:val="000000"/>
                <w:sz w:val="20"/>
                <w:szCs w:val="20"/>
                <w:lang w:val="en-CA" w:eastAsia="en-CA"/>
              </w:rPr>
            </w:pPr>
            <w:ins w:id="1849"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0BFEDFFF" w14:textId="77777777" w:rsidR="004052D4" w:rsidRPr="004052D4" w:rsidRDefault="004052D4" w:rsidP="004052D4">
            <w:pPr>
              <w:spacing w:after="0" w:line="240" w:lineRule="auto"/>
              <w:rPr>
                <w:ins w:id="1850" w:author="Lane, Stefanie" w:date="2023-09-25T14:38:00Z"/>
                <w:rFonts w:ascii="Calibri" w:eastAsia="Times New Roman" w:hAnsi="Calibri" w:cs="Calibri"/>
                <w:color w:val="000000"/>
                <w:sz w:val="20"/>
                <w:szCs w:val="20"/>
                <w:lang w:val="en-CA" w:eastAsia="en-CA"/>
              </w:rPr>
            </w:pPr>
            <w:ins w:id="1851"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4BE3E41F" w14:textId="77777777" w:rsidR="004052D4" w:rsidRPr="004052D4" w:rsidRDefault="004052D4" w:rsidP="004052D4">
            <w:pPr>
              <w:spacing w:after="0" w:line="240" w:lineRule="auto"/>
              <w:rPr>
                <w:ins w:id="1852" w:author="Lane, Stefanie" w:date="2023-09-25T14:38:00Z"/>
                <w:rFonts w:ascii="Calibri" w:eastAsia="Times New Roman" w:hAnsi="Calibri" w:cs="Calibri"/>
                <w:i/>
                <w:iCs/>
                <w:color w:val="000000"/>
                <w:sz w:val="20"/>
                <w:szCs w:val="20"/>
                <w:lang w:val="en-CA" w:eastAsia="en-CA"/>
              </w:rPr>
            </w:pPr>
            <w:ins w:id="1853" w:author="Lane, Stefanie" w:date="2023-09-25T14:38:00Z">
              <w:r w:rsidRPr="004052D4">
                <w:rPr>
                  <w:rFonts w:ascii="Calibri" w:eastAsia="Times New Roman" w:hAnsi="Calibri" w:cs="Calibri"/>
                  <w:i/>
                  <w:iCs/>
                  <w:color w:val="000000"/>
                  <w:sz w:val="20"/>
                  <w:szCs w:val="20"/>
                  <w:lang w:val="en-CA" w:eastAsia="en-CA"/>
                </w:rPr>
                <w:t>Carex lyngbyei</w:t>
              </w:r>
            </w:ins>
          </w:p>
        </w:tc>
        <w:tc>
          <w:tcPr>
            <w:tcW w:w="841" w:type="dxa"/>
            <w:tcBorders>
              <w:top w:val="single" w:sz="8" w:space="0" w:color="auto"/>
              <w:left w:val="nil"/>
              <w:bottom w:val="nil"/>
              <w:right w:val="nil"/>
            </w:tcBorders>
            <w:shd w:val="clear" w:color="auto" w:fill="auto"/>
            <w:noWrap/>
            <w:vAlign w:val="bottom"/>
            <w:hideMark/>
          </w:tcPr>
          <w:p w14:paraId="00B352BB" w14:textId="77777777" w:rsidR="004052D4" w:rsidRPr="004052D4" w:rsidRDefault="004052D4" w:rsidP="004052D4">
            <w:pPr>
              <w:spacing w:after="0" w:line="240" w:lineRule="auto"/>
              <w:jc w:val="center"/>
              <w:rPr>
                <w:ins w:id="1854" w:author="Lane, Stefanie" w:date="2023-09-25T14:38:00Z"/>
                <w:rFonts w:ascii="Calibri" w:eastAsia="Times New Roman" w:hAnsi="Calibri" w:cs="Calibri"/>
                <w:color w:val="000000"/>
                <w:sz w:val="20"/>
                <w:szCs w:val="20"/>
                <w:lang w:val="en-CA" w:eastAsia="en-CA"/>
              </w:rPr>
            </w:pPr>
            <w:ins w:id="1855" w:author="Lane, Stefanie" w:date="2023-09-25T14:38:00Z">
              <w:r w:rsidRPr="004052D4">
                <w:rPr>
                  <w:rFonts w:ascii="Calibri" w:eastAsia="Times New Roman" w:hAnsi="Calibri" w:cs="Calibri"/>
                  <w:color w:val="000000"/>
                  <w:sz w:val="20"/>
                  <w:szCs w:val="20"/>
                  <w:lang w:val="en-CA" w:eastAsia="en-CA"/>
                </w:rPr>
                <w:t>0.626</w:t>
              </w:r>
            </w:ins>
          </w:p>
        </w:tc>
        <w:tc>
          <w:tcPr>
            <w:tcW w:w="666" w:type="dxa"/>
            <w:tcBorders>
              <w:top w:val="single" w:sz="8" w:space="0" w:color="auto"/>
              <w:left w:val="nil"/>
              <w:bottom w:val="nil"/>
              <w:right w:val="nil"/>
            </w:tcBorders>
            <w:shd w:val="clear" w:color="auto" w:fill="auto"/>
            <w:noWrap/>
            <w:vAlign w:val="bottom"/>
            <w:hideMark/>
          </w:tcPr>
          <w:p w14:paraId="7A797EC3" w14:textId="77777777" w:rsidR="004052D4" w:rsidRPr="004052D4" w:rsidRDefault="004052D4" w:rsidP="004052D4">
            <w:pPr>
              <w:spacing w:after="0" w:line="240" w:lineRule="auto"/>
              <w:jc w:val="center"/>
              <w:rPr>
                <w:ins w:id="1856" w:author="Lane, Stefanie" w:date="2023-09-25T14:38:00Z"/>
                <w:rFonts w:ascii="Calibri" w:eastAsia="Times New Roman" w:hAnsi="Calibri" w:cs="Calibri"/>
                <w:color w:val="000000"/>
                <w:sz w:val="20"/>
                <w:szCs w:val="20"/>
                <w:lang w:val="en-CA" w:eastAsia="en-CA"/>
              </w:rPr>
            </w:pPr>
            <w:ins w:id="1857"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2200ECD7" w14:textId="77777777" w:rsidR="004052D4" w:rsidRPr="004052D4" w:rsidRDefault="004052D4" w:rsidP="004052D4">
            <w:pPr>
              <w:spacing w:after="0" w:line="240" w:lineRule="auto"/>
              <w:rPr>
                <w:ins w:id="1858" w:author="Lane, Stefanie" w:date="2023-09-25T14:38:00Z"/>
                <w:rFonts w:ascii="Calibri" w:eastAsia="Times New Roman" w:hAnsi="Calibri" w:cs="Calibri"/>
                <w:color w:val="000000"/>
                <w:sz w:val="20"/>
                <w:szCs w:val="20"/>
                <w:lang w:val="en-CA" w:eastAsia="en-CA"/>
              </w:rPr>
            </w:pPr>
            <w:ins w:id="1859"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single" w:sz="4" w:space="0" w:color="auto"/>
              <w:right w:val="nil"/>
            </w:tcBorders>
            <w:shd w:val="clear" w:color="auto" w:fill="auto"/>
            <w:noWrap/>
            <w:vAlign w:val="bottom"/>
            <w:hideMark/>
          </w:tcPr>
          <w:p w14:paraId="188AA5A3" w14:textId="77777777" w:rsidR="004052D4" w:rsidRPr="004052D4" w:rsidRDefault="004052D4" w:rsidP="004052D4">
            <w:pPr>
              <w:spacing w:after="0" w:line="240" w:lineRule="auto"/>
              <w:rPr>
                <w:ins w:id="1860" w:author="Lane, Stefanie" w:date="2023-09-25T14:38:00Z"/>
                <w:rFonts w:ascii="Calibri" w:eastAsia="Times New Roman" w:hAnsi="Calibri" w:cs="Calibri"/>
                <w:i/>
                <w:iCs/>
                <w:color w:val="000000"/>
                <w:sz w:val="20"/>
                <w:szCs w:val="20"/>
                <w:lang w:val="en-CA" w:eastAsia="en-CA"/>
              </w:rPr>
            </w:pPr>
            <w:ins w:id="1861" w:author="Lane, Stefanie" w:date="2023-09-25T14:38:00Z">
              <w:r w:rsidRPr="004052D4">
                <w:rPr>
                  <w:rFonts w:ascii="Calibri" w:eastAsia="Times New Roman" w:hAnsi="Calibri" w:cs="Calibri"/>
                  <w:i/>
                  <w:iCs/>
                  <w:color w:val="000000"/>
                  <w:sz w:val="20"/>
                  <w:szCs w:val="20"/>
                  <w:lang w:val="en-CA" w:eastAsia="en-CA"/>
                </w:rPr>
                <w:t>Carex lyngbyei</w:t>
              </w:r>
            </w:ins>
          </w:p>
        </w:tc>
        <w:tc>
          <w:tcPr>
            <w:tcW w:w="841" w:type="dxa"/>
            <w:tcBorders>
              <w:top w:val="single" w:sz="8" w:space="0" w:color="auto"/>
              <w:left w:val="nil"/>
              <w:bottom w:val="single" w:sz="4" w:space="0" w:color="auto"/>
              <w:right w:val="nil"/>
            </w:tcBorders>
            <w:shd w:val="clear" w:color="auto" w:fill="auto"/>
            <w:noWrap/>
            <w:vAlign w:val="bottom"/>
            <w:hideMark/>
          </w:tcPr>
          <w:p w14:paraId="1A01142A" w14:textId="77777777" w:rsidR="004052D4" w:rsidRPr="004052D4" w:rsidRDefault="004052D4" w:rsidP="004052D4">
            <w:pPr>
              <w:spacing w:after="0" w:line="240" w:lineRule="auto"/>
              <w:jc w:val="center"/>
              <w:rPr>
                <w:ins w:id="1862" w:author="Lane, Stefanie" w:date="2023-09-25T14:38:00Z"/>
                <w:rFonts w:ascii="Calibri" w:eastAsia="Times New Roman" w:hAnsi="Calibri" w:cs="Calibri"/>
                <w:color w:val="000000"/>
                <w:sz w:val="20"/>
                <w:szCs w:val="20"/>
                <w:lang w:val="en-CA" w:eastAsia="en-CA"/>
              </w:rPr>
            </w:pPr>
            <w:ins w:id="1863" w:author="Lane, Stefanie" w:date="2023-09-25T14:38:00Z">
              <w:r w:rsidRPr="004052D4">
                <w:rPr>
                  <w:rFonts w:ascii="Calibri" w:eastAsia="Times New Roman" w:hAnsi="Calibri" w:cs="Calibri"/>
                  <w:color w:val="000000"/>
                  <w:sz w:val="20"/>
                  <w:szCs w:val="20"/>
                  <w:lang w:val="en-CA" w:eastAsia="en-CA"/>
                </w:rPr>
                <w:t>0.591</w:t>
              </w:r>
            </w:ins>
          </w:p>
        </w:tc>
        <w:tc>
          <w:tcPr>
            <w:tcW w:w="666" w:type="dxa"/>
            <w:tcBorders>
              <w:top w:val="single" w:sz="8" w:space="0" w:color="auto"/>
              <w:left w:val="nil"/>
              <w:bottom w:val="single" w:sz="4" w:space="0" w:color="auto"/>
              <w:right w:val="single" w:sz="8" w:space="0" w:color="auto"/>
            </w:tcBorders>
            <w:shd w:val="clear" w:color="auto" w:fill="auto"/>
            <w:noWrap/>
            <w:vAlign w:val="bottom"/>
            <w:hideMark/>
          </w:tcPr>
          <w:p w14:paraId="366F60B5" w14:textId="77777777" w:rsidR="004052D4" w:rsidRPr="004052D4" w:rsidRDefault="004052D4" w:rsidP="004052D4">
            <w:pPr>
              <w:spacing w:after="0" w:line="240" w:lineRule="auto"/>
              <w:jc w:val="center"/>
              <w:rPr>
                <w:ins w:id="1864" w:author="Lane, Stefanie" w:date="2023-09-25T14:38:00Z"/>
                <w:rFonts w:ascii="Calibri" w:eastAsia="Times New Roman" w:hAnsi="Calibri" w:cs="Calibri"/>
                <w:color w:val="000000"/>
                <w:sz w:val="20"/>
                <w:szCs w:val="20"/>
                <w:lang w:val="en-CA" w:eastAsia="en-CA"/>
              </w:rPr>
            </w:pPr>
            <w:ins w:id="1865"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05417FC6" w14:textId="77777777" w:rsidTr="004052D4">
        <w:trPr>
          <w:trHeight w:val="276"/>
          <w:ins w:id="1866"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7BBE32BF" w14:textId="77777777" w:rsidR="004052D4" w:rsidRPr="004052D4" w:rsidRDefault="004052D4" w:rsidP="004052D4">
            <w:pPr>
              <w:spacing w:after="0" w:line="240" w:lineRule="auto"/>
              <w:rPr>
                <w:ins w:id="1867"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4AADBA61" w14:textId="77777777" w:rsidR="004052D4" w:rsidRPr="004052D4" w:rsidRDefault="004052D4" w:rsidP="004052D4">
            <w:pPr>
              <w:spacing w:after="0" w:line="240" w:lineRule="auto"/>
              <w:rPr>
                <w:ins w:id="1868" w:author="Lane, Stefanie" w:date="2023-09-25T14:38:00Z"/>
                <w:rFonts w:ascii="Calibri" w:eastAsia="Times New Roman" w:hAnsi="Calibri" w:cs="Calibri"/>
                <w:i/>
                <w:iCs/>
                <w:color w:val="000000"/>
                <w:sz w:val="20"/>
                <w:szCs w:val="20"/>
                <w:lang w:val="en-CA" w:eastAsia="en-CA"/>
              </w:rPr>
            </w:pPr>
            <w:ins w:id="1869" w:author="Lane, Stefanie" w:date="2023-09-25T14:38:00Z">
              <w:r w:rsidRPr="004052D4">
                <w:rPr>
                  <w:rFonts w:ascii="Calibri" w:eastAsia="Times New Roman" w:hAnsi="Calibri" w:cs="Calibri"/>
                  <w:i/>
                  <w:iCs/>
                  <w:color w:val="000000"/>
                  <w:sz w:val="20"/>
                  <w:szCs w:val="20"/>
                  <w:lang w:val="en-CA" w:eastAsia="en-CA"/>
                </w:rPr>
                <w:t>Sagittaria latifolia</w:t>
              </w:r>
            </w:ins>
          </w:p>
        </w:tc>
        <w:tc>
          <w:tcPr>
            <w:tcW w:w="830" w:type="dxa"/>
            <w:tcBorders>
              <w:top w:val="single" w:sz="4" w:space="0" w:color="auto"/>
              <w:left w:val="nil"/>
              <w:bottom w:val="single" w:sz="4" w:space="0" w:color="auto"/>
              <w:right w:val="nil"/>
            </w:tcBorders>
            <w:shd w:val="clear" w:color="auto" w:fill="auto"/>
            <w:noWrap/>
            <w:vAlign w:val="bottom"/>
            <w:hideMark/>
          </w:tcPr>
          <w:p w14:paraId="05D3F1C9" w14:textId="77777777" w:rsidR="004052D4" w:rsidRPr="004052D4" w:rsidRDefault="004052D4" w:rsidP="004052D4">
            <w:pPr>
              <w:spacing w:after="0" w:line="240" w:lineRule="auto"/>
              <w:jc w:val="center"/>
              <w:rPr>
                <w:ins w:id="1870" w:author="Lane, Stefanie" w:date="2023-09-25T14:38:00Z"/>
                <w:rFonts w:ascii="Calibri" w:eastAsia="Times New Roman" w:hAnsi="Calibri" w:cs="Calibri"/>
                <w:color w:val="000000"/>
                <w:sz w:val="20"/>
                <w:szCs w:val="20"/>
                <w:lang w:val="en-CA" w:eastAsia="en-CA"/>
              </w:rPr>
            </w:pPr>
            <w:ins w:id="1871" w:author="Lane, Stefanie" w:date="2023-09-25T14:38:00Z">
              <w:r w:rsidRPr="004052D4">
                <w:rPr>
                  <w:rFonts w:ascii="Calibri" w:eastAsia="Times New Roman" w:hAnsi="Calibri" w:cs="Calibri"/>
                  <w:color w:val="000000"/>
                  <w:sz w:val="20"/>
                  <w:szCs w:val="20"/>
                  <w:lang w:val="en-CA" w:eastAsia="en-CA"/>
                </w:rPr>
                <w:t>0.523</w:t>
              </w:r>
            </w:ins>
          </w:p>
        </w:tc>
        <w:tc>
          <w:tcPr>
            <w:tcW w:w="657" w:type="dxa"/>
            <w:tcBorders>
              <w:top w:val="single" w:sz="4" w:space="0" w:color="auto"/>
              <w:left w:val="nil"/>
              <w:bottom w:val="single" w:sz="4" w:space="0" w:color="auto"/>
              <w:right w:val="nil"/>
            </w:tcBorders>
            <w:shd w:val="clear" w:color="auto" w:fill="auto"/>
            <w:noWrap/>
            <w:vAlign w:val="bottom"/>
            <w:hideMark/>
          </w:tcPr>
          <w:p w14:paraId="2EEF57A1" w14:textId="77777777" w:rsidR="004052D4" w:rsidRPr="004052D4" w:rsidRDefault="004052D4" w:rsidP="004052D4">
            <w:pPr>
              <w:spacing w:after="0" w:line="240" w:lineRule="auto"/>
              <w:jc w:val="center"/>
              <w:rPr>
                <w:ins w:id="1872" w:author="Lane, Stefanie" w:date="2023-09-25T14:38:00Z"/>
                <w:rFonts w:ascii="Calibri" w:eastAsia="Times New Roman" w:hAnsi="Calibri" w:cs="Calibri"/>
                <w:color w:val="000000"/>
                <w:sz w:val="20"/>
                <w:szCs w:val="20"/>
                <w:lang w:val="en-CA" w:eastAsia="en-CA"/>
              </w:rPr>
            </w:pPr>
            <w:ins w:id="1873"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nil"/>
              <w:left w:val="nil"/>
              <w:bottom w:val="nil"/>
              <w:right w:val="nil"/>
            </w:tcBorders>
            <w:shd w:val="clear" w:color="auto" w:fill="auto"/>
            <w:noWrap/>
            <w:vAlign w:val="bottom"/>
            <w:hideMark/>
          </w:tcPr>
          <w:p w14:paraId="2F018A64" w14:textId="77777777" w:rsidR="004052D4" w:rsidRPr="004052D4" w:rsidRDefault="004052D4" w:rsidP="004052D4">
            <w:pPr>
              <w:spacing w:after="0" w:line="240" w:lineRule="auto"/>
              <w:jc w:val="center"/>
              <w:rPr>
                <w:ins w:id="1874"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6926DC11" w14:textId="77777777" w:rsidR="004052D4" w:rsidRPr="004052D4" w:rsidRDefault="004052D4" w:rsidP="004052D4">
            <w:pPr>
              <w:spacing w:after="0" w:line="240" w:lineRule="auto"/>
              <w:rPr>
                <w:ins w:id="1875" w:author="Lane, Stefanie" w:date="2023-09-25T14:38:00Z"/>
                <w:rFonts w:ascii="Calibri" w:eastAsia="Times New Roman" w:hAnsi="Calibri" w:cs="Calibri"/>
                <w:i/>
                <w:iCs/>
                <w:color w:val="000000"/>
                <w:sz w:val="20"/>
                <w:szCs w:val="20"/>
                <w:lang w:val="en-CA" w:eastAsia="en-CA"/>
              </w:rPr>
            </w:pPr>
            <w:ins w:id="1876" w:author="Lane, Stefanie" w:date="2023-09-25T14:38:00Z">
              <w:r w:rsidRPr="004052D4">
                <w:rPr>
                  <w:rFonts w:ascii="Calibri" w:eastAsia="Times New Roman" w:hAnsi="Calibri" w:cs="Calibri"/>
                  <w:i/>
                  <w:iCs/>
                  <w:color w:val="000000"/>
                  <w:sz w:val="20"/>
                  <w:szCs w:val="20"/>
                  <w:lang w:val="en-CA" w:eastAsia="en-CA"/>
                </w:rPr>
                <w:t>Impatiens capensis</w:t>
              </w:r>
            </w:ins>
          </w:p>
        </w:tc>
        <w:tc>
          <w:tcPr>
            <w:tcW w:w="841" w:type="dxa"/>
            <w:tcBorders>
              <w:top w:val="single" w:sz="4" w:space="0" w:color="auto"/>
              <w:left w:val="nil"/>
              <w:bottom w:val="single" w:sz="4" w:space="0" w:color="auto"/>
              <w:right w:val="nil"/>
            </w:tcBorders>
            <w:shd w:val="clear" w:color="auto" w:fill="auto"/>
            <w:noWrap/>
            <w:vAlign w:val="bottom"/>
            <w:hideMark/>
          </w:tcPr>
          <w:p w14:paraId="12D56BCB" w14:textId="77777777" w:rsidR="004052D4" w:rsidRPr="004052D4" w:rsidRDefault="004052D4" w:rsidP="004052D4">
            <w:pPr>
              <w:spacing w:after="0" w:line="240" w:lineRule="auto"/>
              <w:jc w:val="center"/>
              <w:rPr>
                <w:ins w:id="1877" w:author="Lane, Stefanie" w:date="2023-09-25T14:38:00Z"/>
                <w:rFonts w:ascii="Calibri" w:eastAsia="Times New Roman" w:hAnsi="Calibri" w:cs="Calibri"/>
                <w:color w:val="000000"/>
                <w:sz w:val="20"/>
                <w:szCs w:val="20"/>
                <w:lang w:val="en-CA" w:eastAsia="en-CA"/>
              </w:rPr>
            </w:pPr>
            <w:ins w:id="1878" w:author="Lane, Stefanie" w:date="2023-09-25T14:38:00Z">
              <w:r w:rsidRPr="004052D4">
                <w:rPr>
                  <w:rFonts w:ascii="Calibri" w:eastAsia="Times New Roman" w:hAnsi="Calibri" w:cs="Calibri"/>
                  <w:color w:val="000000"/>
                  <w:sz w:val="20"/>
                  <w:szCs w:val="20"/>
                  <w:lang w:val="en-CA" w:eastAsia="en-CA"/>
                </w:rPr>
                <w:t>0.320</w:t>
              </w:r>
            </w:ins>
          </w:p>
        </w:tc>
        <w:tc>
          <w:tcPr>
            <w:tcW w:w="666" w:type="dxa"/>
            <w:tcBorders>
              <w:top w:val="single" w:sz="4" w:space="0" w:color="auto"/>
              <w:left w:val="nil"/>
              <w:bottom w:val="single" w:sz="4" w:space="0" w:color="auto"/>
              <w:right w:val="nil"/>
            </w:tcBorders>
            <w:shd w:val="clear" w:color="auto" w:fill="auto"/>
            <w:noWrap/>
            <w:vAlign w:val="bottom"/>
            <w:hideMark/>
          </w:tcPr>
          <w:p w14:paraId="209508A4" w14:textId="77777777" w:rsidR="004052D4" w:rsidRPr="004052D4" w:rsidRDefault="004052D4" w:rsidP="004052D4">
            <w:pPr>
              <w:spacing w:after="0" w:line="240" w:lineRule="auto"/>
              <w:jc w:val="center"/>
              <w:rPr>
                <w:ins w:id="1879" w:author="Lane, Stefanie" w:date="2023-09-25T14:38:00Z"/>
                <w:rFonts w:ascii="Calibri" w:eastAsia="Times New Roman" w:hAnsi="Calibri" w:cs="Calibri"/>
                <w:color w:val="000000"/>
                <w:sz w:val="20"/>
                <w:szCs w:val="20"/>
                <w:lang w:val="en-CA" w:eastAsia="en-CA"/>
              </w:rPr>
            </w:pPr>
            <w:ins w:id="1880" w:author="Lane, Stefanie" w:date="2023-09-25T14:38:00Z">
              <w:r w:rsidRPr="004052D4">
                <w:rPr>
                  <w:rFonts w:ascii="Calibri" w:eastAsia="Times New Roman" w:hAnsi="Calibri" w:cs="Calibri"/>
                  <w:color w:val="000000"/>
                  <w:sz w:val="20"/>
                  <w:szCs w:val="20"/>
                  <w:lang w:val="en-CA" w:eastAsia="en-CA"/>
                </w:rPr>
                <w:t>0.0147</w:t>
              </w:r>
            </w:ins>
          </w:p>
        </w:tc>
        <w:tc>
          <w:tcPr>
            <w:tcW w:w="200" w:type="dxa"/>
            <w:tcBorders>
              <w:top w:val="nil"/>
              <w:left w:val="nil"/>
              <w:bottom w:val="nil"/>
              <w:right w:val="nil"/>
            </w:tcBorders>
            <w:shd w:val="clear" w:color="auto" w:fill="auto"/>
            <w:noWrap/>
            <w:vAlign w:val="bottom"/>
            <w:hideMark/>
          </w:tcPr>
          <w:p w14:paraId="10793068" w14:textId="77777777" w:rsidR="004052D4" w:rsidRPr="004052D4" w:rsidRDefault="004052D4" w:rsidP="004052D4">
            <w:pPr>
              <w:spacing w:after="0" w:line="240" w:lineRule="auto"/>
              <w:jc w:val="center"/>
              <w:rPr>
                <w:ins w:id="1881"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442BB6F" w14:textId="77777777" w:rsidR="004052D4" w:rsidRPr="004052D4" w:rsidRDefault="004052D4" w:rsidP="004052D4">
            <w:pPr>
              <w:spacing w:after="0" w:line="240" w:lineRule="auto"/>
              <w:rPr>
                <w:ins w:id="1882"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5F1D46E5" w14:textId="77777777" w:rsidR="004052D4" w:rsidRPr="004052D4" w:rsidRDefault="004052D4" w:rsidP="004052D4">
            <w:pPr>
              <w:spacing w:after="0" w:line="240" w:lineRule="auto"/>
              <w:rPr>
                <w:ins w:id="1883"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0135BA87" w14:textId="77777777" w:rsidR="004052D4" w:rsidRPr="004052D4" w:rsidRDefault="004052D4" w:rsidP="004052D4">
            <w:pPr>
              <w:spacing w:after="0" w:line="240" w:lineRule="auto"/>
              <w:jc w:val="center"/>
              <w:rPr>
                <w:ins w:id="1884" w:author="Lane, Stefanie" w:date="2023-09-25T14:38:00Z"/>
                <w:rFonts w:ascii="Calibri" w:eastAsia="Times New Roman" w:hAnsi="Calibri" w:cs="Calibri"/>
                <w:color w:val="000000"/>
                <w:sz w:val="20"/>
                <w:szCs w:val="20"/>
                <w:lang w:val="en-CA" w:eastAsia="en-CA"/>
              </w:rPr>
            </w:pPr>
            <w:ins w:id="1885"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3458744B" w14:textId="77777777" w:rsidTr="004052D4">
        <w:trPr>
          <w:trHeight w:val="288"/>
          <w:ins w:id="1886"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3CCF8148" w14:textId="77777777" w:rsidR="004052D4" w:rsidRPr="004052D4" w:rsidRDefault="004052D4" w:rsidP="004052D4">
            <w:pPr>
              <w:spacing w:after="0" w:line="240" w:lineRule="auto"/>
              <w:rPr>
                <w:ins w:id="1887"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7F9F8EE3" w14:textId="77777777" w:rsidR="004052D4" w:rsidRPr="004052D4" w:rsidRDefault="004052D4" w:rsidP="004052D4">
            <w:pPr>
              <w:spacing w:after="0" w:line="240" w:lineRule="auto"/>
              <w:rPr>
                <w:ins w:id="1888" w:author="Lane, Stefanie" w:date="2023-09-25T14:38:00Z"/>
                <w:rFonts w:ascii="Calibri" w:eastAsia="Times New Roman" w:hAnsi="Calibri" w:cs="Calibri"/>
                <w:i/>
                <w:iCs/>
                <w:color w:val="000000"/>
                <w:sz w:val="20"/>
                <w:szCs w:val="20"/>
                <w:lang w:val="en-CA" w:eastAsia="en-CA"/>
              </w:rPr>
            </w:pPr>
            <w:ins w:id="1889" w:author="Lane, Stefanie" w:date="2023-09-25T14:38:00Z">
              <w:r w:rsidRPr="004052D4">
                <w:rPr>
                  <w:rFonts w:ascii="Calibri" w:eastAsia="Times New Roman" w:hAnsi="Calibri" w:cs="Calibri"/>
                  <w:i/>
                  <w:iCs/>
                  <w:color w:val="000000"/>
                  <w:sz w:val="20"/>
                  <w:szCs w:val="20"/>
                  <w:lang w:val="en-CA" w:eastAsia="en-CA"/>
                </w:rPr>
                <w:t>Schoenoplectus tabernaemontani</w:t>
              </w:r>
            </w:ins>
          </w:p>
        </w:tc>
        <w:tc>
          <w:tcPr>
            <w:tcW w:w="830" w:type="dxa"/>
            <w:tcBorders>
              <w:top w:val="nil"/>
              <w:left w:val="nil"/>
              <w:bottom w:val="single" w:sz="8" w:space="0" w:color="auto"/>
              <w:right w:val="nil"/>
            </w:tcBorders>
            <w:shd w:val="clear" w:color="auto" w:fill="auto"/>
            <w:noWrap/>
            <w:vAlign w:val="bottom"/>
            <w:hideMark/>
          </w:tcPr>
          <w:p w14:paraId="2739925A" w14:textId="77777777" w:rsidR="004052D4" w:rsidRPr="004052D4" w:rsidRDefault="004052D4" w:rsidP="004052D4">
            <w:pPr>
              <w:spacing w:after="0" w:line="240" w:lineRule="auto"/>
              <w:jc w:val="center"/>
              <w:rPr>
                <w:ins w:id="1890" w:author="Lane, Stefanie" w:date="2023-09-25T14:38:00Z"/>
                <w:rFonts w:ascii="Calibri" w:eastAsia="Times New Roman" w:hAnsi="Calibri" w:cs="Calibri"/>
                <w:color w:val="000000"/>
                <w:sz w:val="20"/>
                <w:szCs w:val="20"/>
                <w:lang w:val="en-CA" w:eastAsia="en-CA"/>
              </w:rPr>
            </w:pPr>
            <w:ins w:id="1891" w:author="Lane, Stefanie" w:date="2023-09-25T14:38:00Z">
              <w:r w:rsidRPr="004052D4">
                <w:rPr>
                  <w:rFonts w:ascii="Calibri" w:eastAsia="Times New Roman" w:hAnsi="Calibri" w:cs="Calibri"/>
                  <w:color w:val="000000"/>
                  <w:sz w:val="20"/>
                  <w:szCs w:val="20"/>
                  <w:lang w:val="en-CA" w:eastAsia="en-CA"/>
                </w:rPr>
                <w:t>0.417</w:t>
              </w:r>
            </w:ins>
          </w:p>
        </w:tc>
        <w:tc>
          <w:tcPr>
            <w:tcW w:w="657" w:type="dxa"/>
            <w:tcBorders>
              <w:top w:val="nil"/>
              <w:left w:val="nil"/>
              <w:bottom w:val="single" w:sz="8" w:space="0" w:color="auto"/>
              <w:right w:val="nil"/>
            </w:tcBorders>
            <w:shd w:val="clear" w:color="auto" w:fill="auto"/>
            <w:noWrap/>
            <w:vAlign w:val="bottom"/>
            <w:hideMark/>
          </w:tcPr>
          <w:p w14:paraId="66B05225" w14:textId="77777777" w:rsidR="004052D4" w:rsidRPr="004052D4" w:rsidRDefault="004052D4" w:rsidP="004052D4">
            <w:pPr>
              <w:spacing w:after="0" w:line="240" w:lineRule="auto"/>
              <w:jc w:val="center"/>
              <w:rPr>
                <w:ins w:id="1892" w:author="Lane, Stefanie" w:date="2023-09-25T14:38:00Z"/>
                <w:rFonts w:ascii="Calibri" w:eastAsia="Times New Roman" w:hAnsi="Calibri" w:cs="Calibri"/>
                <w:color w:val="000000"/>
                <w:sz w:val="20"/>
                <w:szCs w:val="20"/>
                <w:lang w:val="en-CA" w:eastAsia="en-CA"/>
              </w:rPr>
            </w:pPr>
            <w:ins w:id="1893" w:author="Lane, Stefanie" w:date="2023-09-25T14:38:00Z">
              <w:r w:rsidRPr="004052D4">
                <w:rPr>
                  <w:rFonts w:ascii="Calibri" w:eastAsia="Times New Roman" w:hAnsi="Calibri" w:cs="Calibri"/>
                  <w:color w:val="000000"/>
                  <w:sz w:val="20"/>
                  <w:szCs w:val="20"/>
                  <w:lang w:val="en-CA" w:eastAsia="en-CA"/>
                </w:rPr>
                <w:t>0.0004</w:t>
              </w:r>
            </w:ins>
          </w:p>
        </w:tc>
        <w:tc>
          <w:tcPr>
            <w:tcW w:w="200" w:type="dxa"/>
            <w:tcBorders>
              <w:top w:val="nil"/>
              <w:left w:val="nil"/>
              <w:bottom w:val="single" w:sz="8" w:space="0" w:color="auto"/>
              <w:right w:val="nil"/>
            </w:tcBorders>
            <w:shd w:val="clear" w:color="auto" w:fill="auto"/>
            <w:noWrap/>
            <w:vAlign w:val="bottom"/>
            <w:hideMark/>
          </w:tcPr>
          <w:p w14:paraId="154C5246" w14:textId="77777777" w:rsidR="004052D4" w:rsidRPr="004052D4" w:rsidRDefault="004052D4" w:rsidP="004052D4">
            <w:pPr>
              <w:spacing w:after="0" w:line="240" w:lineRule="auto"/>
              <w:rPr>
                <w:ins w:id="1894" w:author="Lane, Stefanie" w:date="2023-09-25T14:38:00Z"/>
                <w:rFonts w:ascii="Calibri" w:eastAsia="Times New Roman" w:hAnsi="Calibri" w:cs="Calibri"/>
                <w:color w:val="000000"/>
                <w:sz w:val="20"/>
                <w:szCs w:val="20"/>
                <w:lang w:val="en-CA" w:eastAsia="en-CA"/>
              </w:rPr>
            </w:pPr>
            <w:ins w:id="1895"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2BFD126F" w14:textId="77777777" w:rsidR="004052D4" w:rsidRPr="004052D4" w:rsidRDefault="004052D4" w:rsidP="004052D4">
            <w:pPr>
              <w:spacing w:after="0" w:line="240" w:lineRule="auto"/>
              <w:rPr>
                <w:ins w:id="1896" w:author="Lane, Stefanie" w:date="2023-09-25T14:38:00Z"/>
                <w:rFonts w:ascii="Calibri" w:eastAsia="Times New Roman" w:hAnsi="Calibri" w:cs="Calibri"/>
                <w:i/>
                <w:iCs/>
                <w:color w:val="000000"/>
                <w:sz w:val="20"/>
                <w:szCs w:val="20"/>
                <w:lang w:val="en-CA" w:eastAsia="en-CA"/>
              </w:rPr>
            </w:pPr>
            <w:ins w:id="1897" w:author="Lane, Stefanie" w:date="2023-09-25T14:38:00Z">
              <w:r w:rsidRPr="004052D4">
                <w:rPr>
                  <w:rFonts w:ascii="Calibri" w:eastAsia="Times New Roman" w:hAnsi="Calibri" w:cs="Calibri"/>
                  <w:i/>
                  <w:iCs/>
                  <w:color w:val="000000"/>
                  <w:sz w:val="20"/>
                  <w:szCs w:val="20"/>
                  <w:lang w:val="en-CA" w:eastAsia="en-CA"/>
                </w:rPr>
                <w:t> </w:t>
              </w:r>
            </w:ins>
          </w:p>
        </w:tc>
        <w:tc>
          <w:tcPr>
            <w:tcW w:w="841" w:type="dxa"/>
            <w:tcBorders>
              <w:top w:val="nil"/>
              <w:left w:val="nil"/>
              <w:bottom w:val="single" w:sz="8" w:space="0" w:color="auto"/>
              <w:right w:val="nil"/>
            </w:tcBorders>
            <w:shd w:val="clear" w:color="auto" w:fill="auto"/>
            <w:noWrap/>
            <w:vAlign w:val="bottom"/>
            <w:hideMark/>
          </w:tcPr>
          <w:p w14:paraId="26B8FF59" w14:textId="77777777" w:rsidR="004052D4" w:rsidRPr="004052D4" w:rsidRDefault="004052D4" w:rsidP="004052D4">
            <w:pPr>
              <w:spacing w:after="0" w:line="240" w:lineRule="auto"/>
              <w:jc w:val="center"/>
              <w:rPr>
                <w:ins w:id="1898" w:author="Lane, Stefanie" w:date="2023-09-25T14:38:00Z"/>
                <w:rFonts w:ascii="Calibri" w:eastAsia="Times New Roman" w:hAnsi="Calibri" w:cs="Calibri"/>
                <w:color w:val="000000"/>
                <w:sz w:val="20"/>
                <w:szCs w:val="20"/>
                <w:lang w:val="en-CA" w:eastAsia="en-CA"/>
              </w:rPr>
            </w:pPr>
            <w:ins w:id="1899" w:author="Lane, Stefanie" w:date="2023-09-25T14:38:00Z">
              <w:r w:rsidRPr="004052D4">
                <w:rPr>
                  <w:rFonts w:ascii="Calibri" w:eastAsia="Times New Roman" w:hAnsi="Calibri" w:cs="Calibri"/>
                  <w:color w:val="000000"/>
                  <w:sz w:val="20"/>
                  <w:szCs w:val="20"/>
                  <w:lang w:val="en-CA" w:eastAsia="en-CA"/>
                </w:rPr>
                <w:t> </w:t>
              </w:r>
            </w:ins>
          </w:p>
        </w:tc>
        <w:tc>
          <w:tcPr>
            <w:tcW w:w="666" w:type="dxa"/>
            <w:tcBorders>
              <w:top w:val="nil"/>
              <w:left w:val="nil"/>
              <w:bottom w:val="single" w:sz="8" w:space="0" w:color="auto"/>
              <w:right w:val="nil"/>
            </w:tcBorders>
            <w:shd w:val="clear" w:color="auto" w:fill="auto"/>
            <w:noWrap/>
            <w:vAlign w:val="bottom"/>
            <w:hideMark/>
          </w:tcPr>
          <w:p w14:paraId="2228B6B3" w14:textId="77777777" w:rsidR="004052D4" w:rsidRPr="004052D4" w:rsidRDefault="004052D4" w:rsidP="004052D4">
            <w:pPr>
              <w:spacing w:after="0" w:line="240" w:lineRule="auto"/>
              <w:jc w:val="center"/>
              <w:rPr>
                <w:ins w:id="1900" w:author="Lane, Stefanie" w:date="2023-09-25T14:38:00Z"/>
                <w:rFonts w:ascii="Calibri" w:eastAsia="Times New Roman" w:hAnsi="Calibri" w:cs="Calibri"/>
                <w:color w:val="000000"/>
                <w:sz w:val="20"/>
                <w:szCs w:val="20"/>
                <w:lang w:val="en-CA" w:eastAsia="en-CA"/>
              </w:rPr>
            </w:pPr>
            <w:ins w:id="1901" w:author="Lane, Stefanie" w:date="2023-09-25T14:38:00Z">
              <w:r w:rsidRPr="004052D4">
                <w:rPr>
                  <w:rFonts w:ascii="Calibri" w:eastAsia="Times New Roman" w:hAnsi="Calibri" w:cs="Calibri"/>
                  <w:color w:val="000000"/>
                  <w:sz w:val="20"/>
                  <w:szCs w:val="20"/>
                  <w:lang w:val="en-CA" w:eastAsia="en-CA"/>
                </w:rPr>
                <w:t> </w:t>
              </w:r>
            </w:ins>
          </w:p>
        </w:tc>
        <w:tc>
          <w:tcPr>
            <w:tcW w:w="200" w:type="dxa"/>
            <w:tcBorders>
              <w:top w:val="nil"/>
              <w:left w:val="nil"/>
              <w:bottom w:val="single" w:sz="8" w:space="0" w:color="auto"/>
              <w:right w:val="nil"/>
            </w:tcBorders>
            <w:shd w:val="clear" w:color="auto" w:fill="auto"/>
            <w:noWrap/>
            <w:vAlign w:val="bottom"/>
            <w:hideMark/>
          </w:tcPr>
          <w:p w14:paraId="0EF5C1CE" w14:textId="77777777" w:rsidR="004052D4" w:rsidRPr="004052D4" w:rsidRDefault="004052D4" w:rsidP="004052D4">
            <w:pPr>
              <w:spacing w:after="0" w:line="240" w:lineRule="auto"/>
              <w:rPr>
                <w:ins w:id="1902" w:author="Lane, Stefanie" w:date="2023-09-25T14:38:00Z"/>
                <w:rFonts w:ascii="Calibri" w:eastAsia="Times New Roman" w:hAnsi="Calibri" w:cs="Calibri"/>
                <w:color w:val="000000"/>
                <w:sz w:val="20"/>
                <w:szCs w:val="20"/>
                <w:lang w:val="en-CA" w:eastAsia="en-CA"/>
              </w:rPr>
            </w:pPr>
            <w:ins w:id="1903"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0518A7F9" w14:textId="77777777" w:rsidR="004052D4" w:rsidRPr="004052D4" w:rsidRDefault="004052D4" w:rsidP="004052D4">
            <w:pPr>
              <w:spacing w:after="0" w:line="240" w:lineRule="auto"/>
              <w:rPr>
                <w:ins w:id="1904" w:author="Lane, Stefanie" w:date="2023-09-25T14:38:00Z"/>
                <w:rFonts w:ascii="Calibri" w:eastAsia="Times New Roman" w:hAnsi="Calibri" w:cs="Calibri"/>
                <w:i/>
                <w:iCs/>
                <w:color w:val="000000"/>
                <w:sz w:val="20"/>
                <w:szCs w:val="20"/>
                <w:lang w:val="en-CA" w:eastAsia="en-CA"/>
              </w:rPr>
            </w:pPr>
            <w:ins w:id="1905" w:author="Lane, Stefanie" w:date="2023-09-25T14:38:00Z">
              <w:r w:rsidRPr="004052D4">
                <w:rPr>
                  <w:rFonts w:ascii="Calibri" w:eastAsia="Times New Roman" w:hAnsi="Calibri" w:cs="Calibri"/>
                  <w:i/>
                  <w:iCs/>
                  <w:color w:val="000000"/>
                  <w:sz w:val="20"/>
                  <w:szCs w:val="20"/>
                  <w:lang w:val="en-CA" w:eastAsia="en-CA"/>
                </w:rPr>
                <w:t> </w:t>
              </w:r>
            </w:ins>
          </w:p>
        </w:tc>
        <w:tc>
          <w:tcPr>
            <w:tcW w:w="841" w:type="dxa"/>
            <w:tcBorders>
              <w:top w:val="nil"/>
              <w:left w:val="nil"/>
              <w:bottom w:val="single" w:sz="8" w:space="0" w:color="auto"/>
              <w:right w:val="nil"/>
            </w:tcBorders>
            <w:shd w:val="clear" w:color="auto" w:fill="auto"/>
            <w:noWrap/>
            <w:vAlign w:val="bottom"/>
            <w:hideMark/>
          </w:tcPr>
          <w:p w14:paraId="1DF0AE69" w14:textId="77777777" w:rsidR="004052D4" w:rsidRPr="004052D4" w:rsidRDefault="004052D4" w:rsidP="004052D4">
            <w:pPr>
              <w:spacing w:after="0" w:line="240" w:lineRule="auto"/>
              <w:jc w:val="center"/>
              <w:rPr>
                <w:ins w:id="1906" w:author="Lane, Stefanie" w:date="2023-09-25T14:38:00Z"/>
                <w:rFonts w:ascii="Calibri" w:eastAsia="Times New Roman" w:hAnsi="Calibri" w:cs="Calibri"/>
                <w:color w:val="000000"/>
                <w:sz w:val="20"/>
                <w:szCs w:val="20"/>
                <w:lang w:val="en-CA" w:eastAsia="en-CA"/>
              </w:rPr>
            </w:pPr>
            <w:ins w:id="1907" w:author="Lane, Stefanie" w:date="2023-09-25T14:38:00Z">
              <w:r w:rsidRPr="004052D4">
                <w:rPr>
                  <w:rFonts w:ascii="Calibri" w:eastAsia="Times New Roman" w:hAnsi="Calibri" w:cs="Calibri"/>
                  <w:color w:val="000000"/>
                  <w:sz w:val="20"/>
                  <w:szCs w:val="20"/>
                  <w:lang w:val="en-CA" w:eastAsia="en-CA"/>
                </w:rPr>
                <w:t> </w:t>
              </w:r>
            </w:ins>
          </w:p>
        </w:tc>
        <w:tc>
          <w:tcPr>
            <w:tcW w:w="666" w:type="dxa"/>
            <w:tcBorders>
              <w:top w:val="nil"/>
              <w:left w:val="nil"/>
              <w:bottom w:val="single" w:sz="8" w:space="0" w:color="auto"/>
              <w:right w:val="single" w:sz="8" w:space="0" w:color="auto"/>
            </w:tcBorders>
            <w:shd w:val="clear" w:color="auto" w:fill="auto"/>
            <w:noWrap/>
            <w:vAlign w:val="bottom"/>
            <w:hideMark/>
          </w:tcPr>
          <w:p w14:paraId="355FB967" w14:textId="77777777" w:rsidR="004052D4" w:rsidRPr="004052D4" w:rsidRDefault="004052D4" w:rsidP="004052D4">
            <w:pPr>
              <w:spacing w:after="0" w:line="240" w:lineRule="auto"/>
              <w:jc w:val="center"/>
              <w:rPr>
                <w:ins w:id="1908" w:author="Lane, Stefanie" w:date="2023-09-25T14:38:00Z"/>
                <w:rFonts w:ascii="Calibri" w:eastAsia="Times New Roman" w:hAnsi="Calibri" w:cs="Calibri"/>
                <w:color w:val="000000"/>
                <w:sz w:val="20"/>
                <w:szCs w:val="20"/>
                <w:lang w:val="en-CA" w:eastAsia="en-CA"/>
              </w:rPr>
            </w:pPr>
            <w:ins w:id="1909"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21327F3D" w14:textId="77777777" w:rsidTr="004052D4">
        <w:trPr>
          <w:trHeight w:val="288"/>
          <w:ins w:id="1910" w:author="Lane, Stefanie" w:date="2023-09-25T14:38:00Z"/>
        </w:trPr>
        <w:tc>
          <w:tcPr>
            <w:tcW w:w="1000" w:type="dxa"/>
            <w:tcBorders>
              <w:top w:val="nil"/>
              <w:left w:val="nil"/>
              <w:bottom w:val="nil"/>
              <w:right w:val="nil"/>
            </w:tcBorders>
            <w:shd w:val="clear" w:color="auto" w:fill="auto"/>
            <w:vAlign w:val="bottom"/>
            <w:hideMark/>
          </w:tcPr>
          <w:p w14:paraId="40722CD9" w14:textId="77777777" w:rsidR="004052D4" w:rsidRPr="004052D4" w:rsidRDefault="004052D4" w:rsidP="004052D4">
            <w:pPr>
              <w:spacing w:after="0" w:line="240" w:lineRule="auto"/>
              <w:jc w:val="center"/>
              <w:rPr>
                <w:ins w:id="1911"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72F653C" w14:textId="77777777" w:rsidR="004052D4" w:rsidRPr="004052D4" w:rsidRDefault="004052D4" w:rsidP="004052D4">
            <w:pPr>
              <w:spacing w:after="0" w:line="240" w:lineRule="auto"/>
              <w:rPr>
                <w:ins w:id="1912" w:author="Lane, Stefanie" w:date="2023-09-25T14:38:00Z"/>
                <w:rFonts w:ascii="Times New Roman" w:eastAsia="Times New Roman" w:hAnsi="Times New Roman" w:cs="Times New Roman"/>
                <w:sz w:val="20"/>
                <w:szCs w:val="20"/>
                <w:lang w:val="en-CA" w:eastAsia="en-CA"/>
              </w:rPr>
            </w:pPr>
          </w:p>
        </w:tc>
        <w:tc>
          <w:tcPr>
            <w:tcW w:w="830" w:type="dxa"/>
            <w:tcBorders>
              <w:top w:val="nil"/>
              <w:left w:val="nil"/>
              <w:bottom w:val="nil"/>
              <w:right w:val="nil"/>
            </w:tcBorders>
            <w:shd w:val="clear" w:color="auto" w:fill="auto"/>
            <w:noWrap/>
            <w:vAlign w:val="bottom"/>
            <w:hideMark/>
          </w:tcPr>
          <w:p w14:paraId="704B97EB" w14:textId="77777777" w:rsidR="004052D4" w:rsidRPr="004052D4" w:rsidRDefault="004052D4" w:rsidP="004052D4">
            <w:pPr>
              <w:spacing w:after="0" w:line="240" w:lineRule="auto"/>
              <w:rPr>
                <w:ins w:id="1913"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1F100C95" w14:textId="77777777" w:rsidR="004052D4" w:rsidRPr="004052D4" w:rsidRDefault="004052D4" w:rsidP="004052D4">
            <w:pPr>
              <w:spacing w:after="0" w:line="240" w:lineRule="auto"/>
              <w:jc w:val="center"/>
              <w:rPr>
                <w:ins w:id="1914"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45BF6D7F" w14:textId="77777777" w:rsidR="004052D4" w:rsidRPr="004052D4" w:rsidRDefault="004052D4" w:rsidP="004052D4">
            <w:pPr>
              <w:spacing w:after="0" w:line="240" w:lineRule="auto"/>
              <w:jc w:val="center"/>
              <w:rPr>
                <w:ins w:id="1915"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5BD871E8" w14:textId="77777777" w:rsidR="004052D4" w:rsidRPr="004052D4" w:rsidRDefault="004052D4" w:rsidP="004052D4">
            <w:pPr>
              <w:spacing w:after="0" w:line="240" w:lineRule="auto"/>
              <w:rPr>
                <w:ins w:id="1916"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1996CA25" w14:textId="77777777" w:rsidR="004052D4" w:rsidRPr="004052D4" w:rsidRDefault="004052D4" w:rsidP="004052D4">
            <w:pPr>
              <w:spacing w:after="0" w:line="240" w:lineRule="auto"/>
              <w:rPr>
                <w:ins w:id="1917"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48D5A064" w14:textId="77777777" w:rsidR="004052D4" w:rsidRPr="004052D4" w:rsidRDefault="004052D4" w:rsidP="004052D4">
            <w:pPr>
              <w:spacing w:after="0" w:line="240" w:lineRule="auto"/>
              <w:jc w:val="center"/>
              <w:rPr>
                <w:ins w:id="1918"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467709F3" w14:textId="77777777" w:rsidR="004052D4" w:rsidRPr="004052D4" w:rsidRDefault="004052D4" w:rsidP="004052D4">
            <w:pPr>
              <w:spacing w:after="0" w:line="240" w:lineRule="auto"/>
              <w:jc w:val="center"/>
              <w:rPr>
                <w:ins w:id="1919"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5FC57F26" w14:textId="77777777" w:rsidR="004052D4" w:rsidRPr="004052D4" w:rsidRDefault="004052D4" w:rsidP="004052D4">
            <w:pPr>
              <w:spacing w:after="0" w:line="240" w:lineRule="auto"/>
              <w:rPr>
                <w:ins w:id="1920"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36ABC6C6" w14:textId="77777777" w:rsidR="004052D4" w:rsidRPr="004052D4" w:rsidRDefault="004052D4" w:rsidP="004052D4">
            <w:pPr>
              <w:spacing w:after="0" w:line="240" w:lineRule="auto"/>
              <w:rPr>
                <w:ins w:id="1921"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76F557F8" w14:textId="77777777" w:rsidR="004052D4" w:rsidRPr="004052D4" w:rsidRDefault="004052D4" w:rsidP="004052D4">
            <w:pPr>
              <w:spacing w:after="0" w:line="240" w:lineRule="auto"/>
              <w:jc w:val="center"/>
              <w:rPr>
                <w:ins w:id="1922" w:author="Lane, Stefanie" w:date="2023-09-25T14:38:00Z"/>
                <w:rFonts w:ascii="Times New Roman" w:eastAsia="Times New Roman" w:hAnsi="Times New Roman" w:cs="Times New Roman"/>
                <w:sz w:val="20"/>
                <w:szCs w:val="20"/>
                <w:lang w:val="en-CA" w:eastAsia="en-CA"/>
              </w:rPr>
            </w:pPr>
          </w:p>
        </w:tc>
      </w:tr>
      <w:tr w:rsidR="004052D4" w:rsidRPr="004052D4" w14:paraId="73A80C93" w14:textId="77777777" w:rsidTr="004052D4">
        <w:trPr>
          <w:trHeight w:val="276"/>
          <w:ins w:id="1923" w:author="Lane, Stefanie" w:date="2023-09-25T14:38:00Z"/>
        </w:trPr>
        <w:tc>
          <w:tcPr>
            <w:tcW w:w="1000" w:type="dxa"/>
            <w:vMerge w:val="restart"/>
            <w:tcBorders>
              <w:top w:val="single" w:sz="8" w:space="0" w:color="auto"/>
              <w:left w:val="single" w:sz="8" w:space="0" w:color="auto"/>
              <w:bottom w:val="single" w:sz="8" w:space="0" w:color="000000"/>
              <w:right w:val="nil"/>
            </w:tcBorders>
            <w:shd w:val="clear" w:color="auto" w:fill="auto"/>
            <w:vAlign w:val="center"/>
            <w:hideMark/>
          </w:tcPr>
          <w:p w14:paraId="5BF46E30" w14:textId="77777777" w:rsidR="004052D4" w:rsidRPr="004052D4" w:rsidRDefault="004052D4" w:rsidP="004052D4">
            <w:pPr>
              <w:spacing w:after="0" w:line="240" w:lineRule="auto"/>
              <w:jc w:val="center"/>
              <w:rPr>
                <w:ins w:id="1924" w:author="Lane, Stefanie" w:date="2023-09-25T14:38:00Z"/>
                <w:rFonts w:ascii="Calibri" w:eastAsia="Times New Roman" w:hAnsi="Calibri" w:cs="Calibri"/>
                <w:color w:val="000000"/>
                <w:sz w:val="20"/>
                <w:szCs w:val="20"/>
                <w:lang w:val="en-CA" w:eastAsia="en-CA"/>
              </w:rPr>
            </w:pPr>
            <w:ins w:id="1925" w:author="Lane, Stefanie" w:date="2023-09-25T14:38:00Z">
              <w:r w:rsidRPr="004052D4">
                <w:rPr>
                  <w:rFonts w:ascii="Calibri" w:eastAsia="Times New Roman" w:hAnsi="Calibri" w:cs="Calibri"/>
                  <w:color w:val="000000"/>
                  <w:sz w:val="20"/>
                  <w:szCs w:val="20"/>
                  <w:lang w:val="en-CA" w:eastAsia="en-CA"/>
                </w:rPr>
                <w:t>"Fescue"</w:t>
              </w:r>
            </w:ins>
          </w:p>
        </w:tc>
        <w:tc>
          <w:tcPr>
            <w:tcW w:w="2854" w:type="dxa"/>
            <w:tcBorders>
              <w:top w:val="single" w:sz="8" w:space="0" w:color="auto"/>
              <w:left w:val="nil"/>
              <w:bottom w:val="nil"/>
              <w:right w:val="nil"/>
            </w:tcBorders>
            <w:shd w:val="clear" w:color="auto" w:fill="auto"/>
            <w:noWrap/>
            <w:vAlign w:val="bottom"/>
            <w:hideMark/>
          </w:tcPr>
          <w:p w14:paraId="4B340B17" w14:textId="77777777" w:rsidR="004052D4" w:rsidRPr="004052D4" w:rsidRDefault="004052D4" w:rsidP="004052D4">
            <w:pPr>
              <w:spacing w:after="0" w:line="240" w:lineRule="auto"/>
              <w:rPr>
                <w:ins w:id="1926" w:author="Lane, Stefanie" w:date="2023-09-25T14:38:00Z"/>
                <w:rFonts w:ascii="Calibri" w:eastAsia="Times New Roman" w:hAnsi="Calibri" w:cs="Calibri"/>
                <w:i/>
                <w:iCs/>
                <w:color w:val="000000"/>
                <w:sz w:val="20"/>
                <w:szCs w:val="20"/>
                <w:lang w:val="en-CA" w:eastAsia="en-CA"/>
              </w:rPr>
            </w:pPr>
            <w:ins w:id="1927" w:author="Lane, Stefanie" w:date="2023-09-25T14:38:00Z">
              <w:r w:rsidRPr="004052D4">
                <w:rPr>
                  <w:rFonts w:ascii="Calibri" w:eastAsia="Times New Roman" w:hAnsi="Calibri" w:cs="Calibri"/>
                  <w:i/>
                  <w:iCs/>
                  <w:color w:val="000000"/>
                  <w:sz w:val="20"/>
                  <w:szCs w:val="20"/>
                  <w:lang w:val="en-CA" w:eastAsia="en-CA"/>
                </w:rPr>
                <w:t>Schedonorus arundinaceus</w:t>
              </w:r>
            </w:ins>
          </w:p>
        </w:tc>
        <w:tc>
          <w:tcPr>
            <w:tcW w:w="830" w:type="dxa"/>
            <w:tcBorders>
              <w:top w:val="single" w:sz="8" w:space="0" w:color="auto"/>
              <w:left w:val="nil"/>
              <w:bottom w:val="nil"/>
              <w:right w:val="nil"/>
            </w:tcBorders>
            <w:shd w:val="clear" w:color="auto" w:fill="auto"/>
            <w:noWrap/>
            <w:vAlign w:val="bottom"/>
            <w:hideMark/>
          </w:tcPr>
          <w:p w14:paraId="269A6186" w14:textId="77777777" w:rsidR="004052D4" w:rsidRPr="004052D4" w:rsidRDefault="004052D4" w:rsidP="004052D4">
            <w:pPr>
              <w:spacing w:after="0" w:line="240" w:lineRule="auto"/>
              <w:jc w:val="center"/>
              <w:rPr>
                <w:ins w:id="1928" w:author="Lane, Stefanie" w:date="2023-09-25T14:38:00Z"/>
                <w:rFonts w:ascii="Calibri" w:eastAsia="Times New Roman" w:hAnsi="Calibri" w:cs="Calibri"/>
                <w:color w:val="000000"/>
                <w:sz w:val="20"/>
                <w:szCs w:val="20"/>
                <w:lang w:val="en-CA" w:eastAsia="en-CA"/>
              </w:rPr>
            </w:pPr>
            <w:ins w:id="1929" w:author="Lane, Stefanie" w:date="2023-09-25T14:38:00Z">
              <w:r w:rsidRPr="004052D4">
                <w:rPr>
                  <w:rFonts w:ascii="Calibri" w:eastAsia="Times New Roman" w:hAnsi="Calibri" w:cs="Calibri"/>
                  <w:color w:val="000000"/>
                  <w:sz w:val="20"/>
                  <w:szCs w:val="20"/>
                  <w:lang w:val="en-CA" w:eastAsia="en-CA"/>
                </w:rPr>
                <w:t>0.607</w:t>
              </w:r>
            </w:ins>
          </w:p>
        </w:tc>
        <w:tc>
          <w:tcPr>
            <w:tcW w:w="657" w:type="dxa"/>
            <w:tcBorders>
              <w:top w:val="single" w:sz="8" w:space="0" w:color="auto"/>
              <w:left w:val="nil"/>
              <w:bottom w:val="nil"/>
              <w:right w:val="nil"/>
            </w:tcBorders>
            <w:shd w:val="clear" w:color="auto" w:fill="auto"/>
            <w:noWrap/>
            <w:vAlign w:val="bottom"/>
            <w:hideMark/>
          </w:tcPr>
          <w:p w14:paraId="0B9C284D" w14:textId="77777777" w:rsidR="004052D4" w:rsidRPr="004052D4" w:rsidRDefault="004052D4" w:rsidP="004052D4">
            <w:pPr>
              <w:spacing w:after="0" w:line="240" w:lineRule="auto"/>
              <w:jc w:val="center"/>
              <w:rPr>
                <w:ins w:id="1930" w:author="Lane, Stefanie" w:date="2023-09-25T14:38:00Z"/>
                <w:rFonts w:ascii="Calibri" w:eastAsia="Times New Roman" w:hAnsi="Calibri" w:cs="Calibri"/>
                <w:color w:val="000000"/>
                <w:sz w:val="20"/>
                <w:szCs w:val="20"/>
                <w:lang w:val="en-CA" w:eastAsia="en-CA"/>
              </w:rPr>
            </w:pPr>
            <w:ins w:id="1931"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00C2C48E" w14:textId="77777777" w:rsidR="004052D4" w:rsidRPr="004052D4" w:rsidRDefault="004052D4" w:rsidP="004052D4">
            <w:pPr>
              <w:spacing w:after="0" w:line="240" w:lineRule="auto"/>
              <w:rPr>
                <w:ins w:id="1932" w:author="Lane, Stefanie" w:date="2023-09-25T14:38:00Z"/>
                <w:rFonts w:ascii="Calibri" w:eastAsia="Times New Roman" w:hAnsi="Calibri" w:cs="Calibri"/>
                <w:color w:val="000000"/>
                <w:sz w:val="20"/>
                <w:szCs w:val="20"/>
                <w:lang w:val="en-CA" w:eastAsia="en-CA"/>
              </w:rPr>
            </w:pPr>
            <w:ins w:id="1933"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4AFB2000" w14:textId="77777777" w:rsidR="004052D4" w:rsidRPr="004052D4" w:rsidRDefault="004052D4" w:rsidP="004052D4">
            <w:pPr>
              <w:spacing w:after="0" w:line="240" w:lineRule="auto"/>
              <w:rPr>
                <w:ins w:id="1934" w:author="Lane, Stefanie" w:date="2023-09-25T14:38:00Z"/>
                <w:rFonts w:ascii="Calibri" w:eastAsia="Times New Roman" w:hAnsi="Calibri" w:cs="Calibri"/>
                <w:i/>
                <w:iCs/>
                <w:color w:val="000000"/>
                <w:sz w:val="20"/>
                <w:szCs w:val="20"/>
                <w:lang w:val="en-CA" w:eastAsia="en-CA"/>
              </w:rPr>
            </w:pPr>
            <w:ins w:id="1935" w:author="Lane, Stefanie" w:date="2023-09-25T14:38:00Z">
              <w:r w:rsidRPr="004052D4">
                <w:rPr>
                  <w:rFonts w:ascii="Calibri" w:eastAsia="Times New Roman" w:hAnsi="Calibri" w:cs="Calibri"/>
                  <w:i/>
                  <w:iCs/>
                  <w:color w:val="000000"/>
                  <w:sz w:val="20"/>
                  <w:szCs w:val="20"/>
                  <w:lang w:val="en-CA" w:eastAsia="en-CA"/>
                </w:rPr>
                <w:t>Poa palustris</w:t>
              </w:r>
            </w:ins>
          </w:p>
        </w:tc>
        <w:tc>
          <w:tcPr>
            <w:tcW w:w="841" w:type="dxa"/>
            <w:tcBorders>
              <w:top w:val="single" w:sz="8" w:space="0" w:color="auto"/>
              <w:left w:val="nil"/>
              <w:bottom w:val="nil"/>
              <w:right w:val="nil"/>
            </w:tcBorders>
            <w:shd w:val="clear" w:color="auto" w:fill="auto"/>
            <w:noWrap/>
            <w:vAlign w:val="bottom"/>
            <w:hideMark/>
          </w:tcPr>
          <w:p w14:paraId="1F07847B" w14:textId="77777777" w:rsidR="004052D4" w:rsidRPr="004052D4" w:rsidRDefault="004052D4" w:rsidP="004052D4">
            <w:pPr>
              <w:spacing w:after="0" w:line="240" w:lineRule="auto"/>
              <w:jc w:val="center"/>
              <w:rPr>
                <w:ins w:id="1936" w:author="Lane, Stefanie" w:date="2023-09-25T14:38:00Z"/>
                <w:rFonts w:ascii="Calibri" w:eastAsia="Times New Roman" w:hAnsi="Calibri" w:cs="Calibri"/>
                <w:color w:val="000000"/>
                <w:sz w:val="20"/>
                <w:szCs w:val="20"/>
                <w:lang w:val="en-CA" w:eastAsia="en-CA"/>
              </w:rPr>
            </w:pPr>
            <w:ins w:id="1937" w:author="Lane, Stefanie" w:date="2023-09-25T14:38:00Z">
              <w:r w:rsidRPr="004052D4">
                <w:rPr>
                  <w:rFonts w:ascii="Calibri" w:eastAsia="Times New Roman" w:hAnsi="Calibri" w:cs="Calibri"/>
                  <w:color w:val="000000"/>
                  <w:sz w:val="20"/>
                  <w:szCs w:val="20"/>
                  <w:lang w:val="en-CA" w:eastAsia="en-CA"/>
                </w:rPr>
                <w:t>0.569</w:t>
              </w:r>
            </w:ins>
          </w:p>
        </w:tc>
        <w:tc>
          <w:tcPr>
            <w:tcW w:w="666" w:type="dxa"/>
            <w:tcBorders>
              <w:top w:val="single" w:sz="8" w:space="0" w:color="auto"/>
              <w:left w:val="nil"/>
              <w:bottom w:val="nil"/>
              <w:right w:val="nil"/>
            </w:tcBorders>
            <w:shd w:val="clear" w:color="auto" w:fill="auto"/>
            <w:noWrap/>
            <w:vAlign w:val="bottom"/>
            <w:hideMark/>
          </w:tcPr>
          <w:p w14:paraId="7E7237E0" w14:textId="77777777" w:rsidR="004052D4" w:rsidRPr="004052D4" w:rsidRDefault="004052D4" w:rsidP="004052D4">
            <w:pPr>
              <w:spacing w:after="0" w:line="240" w:lineRule="auto"/>
              <w:jc w:val="center"/>
              <w:rPr>
                <w:ins w:id="1938" w:author="Lane, Stefanie" w:date="2023-09-25T14:38:00Z"/>
                <w:rFonts w:ascii="Calibri" w:eastAsia="Times New Roman" w:hAnsi="Calibri" w:cs="Calibri"/>
                <w:color w:val="000000"/>
                <w:sz w:val="20"/>
                <w:szCs w:val="20"/>
                <w:lang w:val="en-CA" w:eastAsia="en-CA"/>
              </w:rPr>
            </w:pPr>
            <w:ins w:id="1939"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7ED67A5E" w14:textId="77777777" w:rsidR="004052D4" w:rsidRPr="004052D4" w:rsidRDefault="004052D4" w:rsidP="004052D4">
            <w:pPr>
              <w:spacing w:after="0" w:line="240" w:lineRule="auto"/>
              <w:rPr>
                <w:ins w:id="1940" w:author="Lane, Stefanie" w:date="2023-09-25T14:38:00Z"/>
                <w:rFonts w:ascii="Calibri" w:eastAsia="Times New Roman" w:hAnsi="Calibri" w:cs="Calibri"/>
                <w:color w:val="000000"/>
                <w:sz w:val="20"/>
                <w:szCs w:val="20"/>
                <w:lang w:val="en-CA" w:eastAsia="en-CA"/>
              </w:rPr>
            </w:pPr>
            <w:ins w:id="1941"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05215ADE" w14:textId="34A19EDB" w:rsidR="004052D4" w:rsidRPr="004052D4" w:rsidRDefault="004052D4" w:rsidP="004052D4">
            <w:pPr>
              <w:spacing w:after="0" w:line="240" w:lineRule="auto"/>
              <w:rPr>
                <w:ins w:id="1942" w:author="Lane, Stefanie" w:date="2023-09-25T14:38:00Z"/>
                <w:rFonts w:ascii="Calibri" w:eastAsia="Times New Roman" w:hAnsi="Calibri" w:cs="Calibri"/>
                <w:i/>
                <w:iCs/>
                <w:color w:val="000000"/>
                <w:sz w:val="20"/>
                <w:szCs w:val="20"/>
                <w:lang w:val="en-CA" w:eastAsia="en-CA"/>
              </w:rPr>
            </w:pPr>
            <w:ins w:id="1943" w:author="Lane, Stefanie" w:date="2023-09-25T14:38:00Z">
              <w:r w:rsidRPr="004052D4">
                <w:rPr>
                  <w:rFonts w:ascii="Calibri" w:eastAsia="Times New Roman" w:hAnsi="Calibri" w:cs="Calibri"/>
                  <w:i/>
                  <w:iCs/>
                  <w:color w:val="000000"/>
                  <w:sz w:val="20"/>
                  <w:szCs w:val="20"/>
                  <w:lang w:val="en-CA" w:eastAsia="en-CA"/>
                </w:rPr>
                <w:t xml:space="preserve">Phalaris </w:t>
              </w:r>
              <w:r w:rsidRPr="004052D4">
                <w:rPr>
                  <w:rFonts w:ascii="Calibri" w:eastAsia="Times New Roman" w:hAnsi="Calibri" w:cs="Calibri"/>
                  <w:i/>
                  <w:iCs/>
                  <w:color w:val="000000"/>
                  <w:sz w:val="20"/>
                  <w:szCs w:val="20"/>
                  <w:lang w:val="en-CA" w:eastAsia="en-CA"/>
                </w:rPr>
                <w:t>arundinacea</w:t>
              </w:r>
            </w:ins>
          </w:p>
        </w:tc>
        <w:tc>
          <w:tcPr>
            <w:tcW w:w="841" w:type="dxa"/>
            <w:tcBorders>
              <w:top w:val="single" w:sz="8" w:space="0" w:color="auto"/>
              <w:left w:val="nil"/>
              <w:bottom w:val="nil"/>
              <w:right w:val="nil"/>
            </w:tcBorders>
            <w:shd w:val="clear" w:color="auto" w:fill="auto"/>
            <w:noWrap/>
            <w:vAlign w:val="bottom"/>
            <w:hideMark/>
          </w:tcPr>
          <w:p w14:paraId="6BA7ADB8" w14:textId="77777777" w:rsidR="004052D4" w:rsidRPr="004052D4" w:rsidRDefault="004052D4" w:rsidP="004052D4">
            <w:pPr>
              <w:spacing w:after="0" w:line="240" w:lineRule="auto"/>
              <w:jc w:val="center"/>
              <w:rPr>
                <w:ins w:id="1944" w:author="Lane, Stefanie" w:date="2023-09-25T14:38:00Z"/>
                <w:rFonts w:ascii="Calibri" w:eastAsia="Times New Roman" w:hAnsi="Calibri" w:cs="Calibri"/>
                <w:color w:val="000000"/>
                <w:sz w:val="20"/>
                <w:szCs w:val="20"/>
                <w:lang w:val="en-CA" w:eastAsia="en-CA"/>
              </w:rPr>
            </w:pPr>
            <w:ins w:id="1945" w:author="Lane, Stefanie" w:date="2023-09-25T14:38:00Z">
              <w:r w:rsidRPr="004052D4">
                <w:rPr>
                  <w:rFonts w:ascii="Calibri" w:eastAsia="Times New Roman" w:hAnsi="Calibri" w:cs="Calibri"/>
                  <w:color w:val="000000"/>
                  <w:sz w:val="20"/>
                  <w:szCs w:val="20"/>
                  <w:lang w:val="en-CA" w:eastAsia="en-CA"/>
                </w:rPr>
                <w:t>0.518</w:t>
              </w:r>
            </w:ins>
          </w:p>
        </w:tc>
        <w:tc>
          <w:tcPr>
            <w:tcW w:w="666" w:type="dxa"/>
            <w:tcBorders>
              <w:top w:val="single" w:sz="8" w:space="0" w:color="auto"/>
              <w:left w:val="nil"/>
              <w:bottom w:val="nil"/>
              <w:right w:val="single" w:sz="8" w:space="0" w:color="auto"/>
            </w:tcBorders>
            <w:shd w:val="clear" w:color="auto" w:fill="auto"/>
            <w:noWrap/>
            <w:vAlign w:val="bottom"/>
            <w:hideMark/>
          </w:tcPr>
          <w:p w14:paraId="1AC05918" w14:textId="77777777" w:rsidR="004052D4" w:rsidRPr="004052D4" w:rsidRDefault="004052D4" w:rsidP="004052D4">
            <w:pPr>
              <w:spacing w:after="0" w:line="240" w:lineRule="auto"/>
              <w:jc w:val="center"/>
              <w:rPr>
                <w:ins w:id="1946" w:author="Lane, Stefanie" w:date="2023-09-25T14:38:00Z"/>
                <w:rFonts w:ascii="Calibri" w:eastAsia="Times New Roman" w:hAnsi="Calibri" w:cs="Calibri"/>
                <w:color w:val="000000"/>
                <w:sz w:val="20"/>
                <w:szCs w:val="20"/>
                <w:lang w:val="en-CA" w:eastAsia="en-CA"/>
              </w:rPr>
            </w:pPr>
            <w:ins w:id="1947"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5F9F9243" w14:textId="77777777" w:rsidTr="004052D4">
        <w:trPr>
          <w:trHeight w:val="291"/>
          <w:ins w:id="1948"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441157B3" w14:textId="77777777" w:rsidR="004052D4" w:rsidRPr="004052D4" w:rsidRDefault="004052D4" w:rsidP="004052D4">
            <w:pPr>
              <w:spacing w:after="0" w:line="240" w:lineRule="auto"/>
              <w:rPr>
                <w:ins w:id="1949"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685E4850" w14:textId="77777777" w:rsidR="004052D4" w:rsidRPr="004052D4" w:rsidRDefault="004052D4" w:rsidP="004052D4">
            <w:pPr>
              <w:spacing w:after="0" w:line="240" w:lineRule="auto"/>
              <w:rPr>
                <w:ins w:id="1950" w:author="Lane, Stefanie" w:date="2023-09-25T14:38:00Z"/>
                <w:rFonts w:ascii="Calibri" w:eastAsia="Times New Roman" w:hAnsi="Calibri" w:cs="Calibri"/>
                <w:i/>
                <w:iCs/>
                <w:color w:val="000000"/>
                <w:sz w:val="20"/>
                <w:szCs w:val="20"/>
                <w:lang w:val="en-CA" w:eastAsia="en-CA"/>
              </w:rPr>
            </w:pPr>
            <w:ins w:id="1951" w:author="Lane, Stefanie" w:date="2023-09-25T14:38:00Z">
              <w:r w:rsidRPr="004052D4">
                <w:rPr>
                  <w:rFonts w:ascii="Calibri" w:eastAsia="Times New Roman" w:hAnsi="Calibri" w:cs="Calibri"/>
                  <w:i/>
                  <w:iCs/>
                  <w:color w:val="000000"/>
                  <w:sz w:val="20"/>
                  <w:szCs w:val="20"/>
                  <w:lang w:val="en-CA" w:eastAsia="en-CA"/>
                </w:rPr>
                <w:t>Salix lasiandra</w:t>
              </w:r>
            </w:ins>
          </w:p>
        </w:tc>
        <w:tc>
          <w:tcPr>
            <w:tcW w:w="830" w:type="dxa"/>
            <w:tcBorders>
              <w:top w:val="single" w:sz="4" w:space="0" w:color="auto"/>
              <w:left w:val="nil"/>
              <w:bottom w:val="single" w:sz="4" w:space="0" w:color="auto"/>
              <w:right w:val="nil"/>
            </w:tcBorders>
            <w:shd w:val="clear" w:color="auto" w:fill="auto"/>
            <w:noWrap/>
            <w:vAlign w:val="bottom"/>
            <w:hideMark/>
          </w:tcPr>
          <w:p w14:paraId="0409208C" w14:textId="77777777" w:rsidR="004052D4" w:rsidRPr="004052D4" w:rsidRDefault="004052D4" w:rsidP="004052D4">
            <w:pPr>
              <w:spacing w:after="0" w:line="240" w:lineRule="auto"/>
              <w:jc w:val="center"/>
              <w:rPr>
                <w:ins w:id="1952" w:author="Lane, Stefanie" w:date="2023-09-25T14:38:00Z"/>
                <w:rFonts w:ascii="Calibri" w:eastAsia="Times New Roman" w:hAnsi="Calibri" w:cs="Calibri"/>
                <w:color w:val="000000"/>
                <w:sz w:val="20"/>
                <w:szCs w:val="20"/>
                <w:lang w:val="en-CA" w:eastAsia="en-CA"/>
              </w:rPr>
            </w:pPr>
            <w:ins w:id="1953" w:author="Lane, Stefanie" w:date="2023-09-25T14:38:00Z">
              <w:r w:rsidRPr="004052D4">
                <w:rPr>
                  <w:rFonts w:ascii="Calibri" w:eastAsia="Times New Roman" w:hAnsi="Calibri" w:cs="Calibri"/>
                  <w:color w:val="000000"/>
                  <w:sz w:val="20"/>
                  <w:szCs w:val="20"/>
                  <w:lang w:val="en-CA" w:eastAsia="en-CA"/>
                </w:rPr>
                <w:t>0.535</w:t>
              </w:r>
            </w:ins>
          </w:p>
        </w:tc>
        <w:tc>
          <w:tcPr>
            <w:tcW w:w="657" w:type="dxa"/>
            <w:tcBorders>
              <w:top w:val="single" w:sz="4" w:space="0" w:color="auto"/>
              <w:left w:val="nil"/>
              <w:bottom w:val="single" w:sz="4" w:space="0" w:color="auto"/>
              <w:right w:val="nil"/>
            </w:tcBorders>
            <w:shd w:val="clear" w:color="auto" w:fill="auto"/>
            <w:noWrap/>
            <w:vAlign w:val="bottom"/>
            <w:hideMark/>
          </w:tcPr>
          <w:p w14:paraId="6D325B85" w14:textId="77777777" w:rsidR="004052D4" w:rsidRPr="004052D4" w:rsidRDefault="004052D4" w:rsidP="004052D4">
            <w:pPr>
              <w:spacing w:after="0" w:line="240" w:lineRule="auto"/>
              <w:jc w:val="center"/>
              <w:rPr>
                <w:ins w:id="1954" w:author="Lane, Stefanie" w:date="2023-09-25T14:38:00Z"/>
                <w:rFonts w:ascii="Calibri" w:eastAsia="Times New Roman" w:hAnsi="Calibri" w:cs="Calibri"/>
                <w:color w:val="000000"/>
                <w:sz w:val="20"/>
                <w:szCs w:val="20"/>
                <w:lang w:val="en-CA" w:eastAsia="en-CA"/>
              </w:rPr>
            </w:pPr>
            <w:ins w:id="1955"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nil"/>
              <w:left w:val="nil"/>
              <w:bottom w:val="nil"/>
              <w:right w:val="nil"/>
            </w:tcBorders>
            <w:shd w:val="clear" w:color="auto" w:fill="auto"/>
            <w:noWrap/>
            <w:vAlign w:val="bottom"/>
            <w:hideMark/>
          </w:tcPr>
          <w:p w14:paraId="3FEDF427" w14:textId="77777777" w:rsidR="004052D4" w:rsidRPr="004052D4" w:rsidRDefault="004052D4" w:rsidP="004052D4">
            <w:pPr>
              <w:spacing w:after="0" w:line="240" w:lineRule="auto"/>
              <w:jc w:val="center"/>
              <w:rPr>
                <w:ins w:id="1956"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26BC594E" w14:textId="77777777" w:rsidR="004052D4" w:rsidRPr="004052D4" w:rsidRDefault="004052D4" w:rsidP="004052D4">
            <w:pPr>
              <w:spacing w:after="0" w:line="240" w:lineRule="auto"/>
              <w:rPr>
                <w:ins w:id="1957" w:author="Lane, Stefanie" w:date="2023-09-25T14:38:00Z"/>
                <w:rFonts w:ascii="Calibri" w:eastAsia="Times New Roman" w:hAnsi="Calibri" w:cs="Calibri"/>
                <w:i/>
                <w:iCs/>
                <w:color w:val="000000"/>
                <w:sz w:val="20"/>
                <w:szCs w:val="20"/>
                <w:lang w:val="en-CA" w:eastAsia="en-CA"/>
              </w:rPr>
            </w:pPr>
            <w:ins w:id="1958" w:author="Lane, Stefanie" w:date="2023-09-25T14:38:00Z">
              <w:r w:rsidRPr="004052D4">
                <w:rPr>
                  <w:rFonts w:ascii="Calibri" w:eastAsia="Times New Roman" w:hAnsi="Calibri" w:cs="Calibri"/>
                  <w:i/>
                  <w:iCs/>
                  <w:color w:val="000000"/>
                  <w:sz w:val="20"/>
                  <w:szCs w:val="20"/>
                  <w:lang w:val="en-CA" w:eastAsia="en-CA"/>
                </w:rPr>
                <w:t>Schedonorus arundinaceus</w:t>
              </w:r>
            </w:ins>
          </w:p>
        </w:tc>
        <w:tc>
          <w:tcPr>
            <w:tcW w:w="841" w:type="dxa"/>
            <w:tcBorders>
              <w:top w:val="single" w:sz="4" w:space="0" w:color="auto"/>
              <w:left w:val="nil"/>
              <w:bottom w:val="single" w:sz="4" w:space="0" w:color="auto"/>
              <w:right w:val="nil"/>
            </w:tcBorders>
            <w:shd w:val="clear" w:color="auto" w:fill="auto"/>
            <w:noWrap/>
            <w:vAlign w:val="bottom"/>
            <w:hideMark/>
          </w:tcPr>
          <w:p w14:paraId="22BAD6B6" w14:textId="77777777" w:rsidR="004052D4" w:rsidRPr="004052D4" w:rsidRDefault="004052D4" w:rsidP="004052D4">
            <w:pPr>
              <w:spacing w:after="0" w:line="240" w:lineRule="auto"/>
              <w:jc w:val="center"/>
              <w:rPr>
                <w:ins w:id="1959" w:author="Lane, Stefanie" w:date="2023-09-25T14:38:00Z"/>
                <w:rFonts w:ascii="Calibri" w:eastAsia="Times New Roman" w:hAnsi="Calibri" w:cs="Calibri"/>
                <w:color w:val="000000"/>
                <w:sz w:val="20"/>
                <w:szCs w:val="20"/>
                <w:lang w:val="en-CA" w:eastAsia="en-CA"/>
              </w:rPr>
            </w:pPr>
            <w:ins w:id="1960" w:author="Lane, Stefanie" w:date="2023-09-25T14:38:00Z">
              <w:r w:rsidRPr="004052D4">
                <w:rPr>
                  <w:rFonts w:ascii="Calibri" w:eastAsia="Times New Roman" w:hAnsi="Calibri" w:cs="Calibri"/>
                  <w:color w:val="000000"/>
                  <w:sz w:val="20"/>
                  <w:szCs w:val="20"/>
                  <w:lang w:val="en-CA" w:eastAsia="en-CA"/>
                </w:rPr>
                <w:t>0.399</w:t>
              </w:r>
            </w:ins>
          </w:p>
        </w:tc>
        <w:tc>
          <w:tcPr>
            <w:tcW w:w="666" w:type="dxa"/>
            <w:tcBorders>
              <w:top w:val="single" w:sz="4" w:space="0" w:color="auto"/>
              <w:left w:val="nil"/>
              <w:bottom w:val="single" w:sz="4" w:space="0" w:color="auto"/>
              <w:right w:val="nil"/>
            </w:tcBorders>
            <w:shd w:val="clear" w:color="auto" w:fill="auto"/>
            <w:noWrap/>
            <w:vAlign w:val="bottom"/>
            <w:hideMark/>
          </w:tcPr>
          <w:p w14:paraId="74CBC1A1" w14:textId="77777777" w:rsidR="004052D4" w:rsidRPr="004052D4" w:rsidRDefault="004052D4" w:rsidP="004052D4">
            <w:pPr>
              <w:spacing w:after="0" w:line="240" w:lineRule="auto"/>
              <w:jc w:val="center"/>
              <w:rPr>
                <w:ins w:id="1961" w:author="Lane, Stefanie" w:date="2023-09-25T14:38:00Z"/>
                <w:rFonts w:ascii="Calibri" w:eastAsia="Times New Roman" w:hAnsi="Calibri" w:cs="Calibri"/>
                <w:color w:val="000000"/>
                <w:sz w:val="20"/>
                <w:szCs w:val="20"/>
                <w:lang w:val="en-CA" w:eastAsia="en-CA"/>
              </w:rPr>
            </w:pPr>
            <w:ins w:id="1962" w:author="Lane, Stefanie" w:date="2023-09-25T14:38:00Z">
              <w:r w:rsidRPr="004052D4">
                <w:rPr>
                  <w:rFonts w:ascii="Calibri" w:eastAsia="Times New Roman" w:hAnsi="Calibri" w:cs="Calibri"/>
                  <w:color w:val="000000"/>
                  <w:sz w:val="20"/>
                  <w:szCs w:val="20"/>
                  <w:lang w:val="en-CA" w:eastAsia="en-CA"/>
                </w:rPr>
                <w:t>0.0006</w:t>
              </w:r>
            </w:ins>
          </w:p>
        </w:tc>
        <w:tc>
          <w:tcPr>
            <w:tcW w:w="200" w:type="dxa"/>
            <w:tcBorders>
              <w:top w:val="nil"/>
              <w:left w:val="nil"/>
              <w:bottom w:val="nil"/>
              <w:right w:val="nil"/>
            </w:tcBorders>
            <w:shd w:val="clear" w:color="auto" w:fill="auto"/>
            <w:noWrap/>
            <w:vAlign w:val="bottom"/>
            <w:hideMark/>
          </w:tcPr>
          <w:p w14:paraId="47D04290" w14:textId="77777777" w:rsidR="004052D4" w:rsidRPr="004052D4" w:rsidRDefault="004052D4" w:rsidP="004052D4">
            <w:pPr>
              <w:spacing w:after="0" w:line="240" w:lineRule="auto"/>
              <w:jc w:val="center"/>
              <w:rPr>
                <w:ins w:id="1963"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nil"/>
              <w:right w:val="nil"/>
            </w:tcBorders>
            <w:shd w:val="clear" w:color="auto" w:fill="auto"/>
            <w:noWrap/>
            <w:vAlign w:val="bottom"/>
            <w:hideMark/>
          </w:tcPr>
          <w:p w14:paraId="1B965892" w14:textId="77777777" w:rsidR="004052D4" w:rsidRPr="004052D4" w:rsidRDefault="004052D4" w:rsidP="004052D4">
            <w:pPr>
              <w:spacing w:after="0" w:line="240" w:lineRule="auto"/>
              <w:rPr>
                <w:ins w:id="1964" w:author="Lane, Stefanie" w:date="2023-09-25T14:38:00Z"/>
                <w:rFonts w:ascii="Calibri" w:eastAsia="Times New Roman" w:hAnsi="Calibri" w:cs="Calibri"/>
                <w:i/>
                <w:iCs/>
                <w:color w:val="000000"/>
                <w:sz w:val="20"/>
                <w:szCs w:val="20"/>
                <w:lang w:val="en-CA" w:eastAsia="en-CA"/>
              </w:rPr>
            </w:pPr>
            <w:ins w:id="1965" w:author="Lane, Stefanie" w:date="2023-09-25T14:38:00Z">
              <w:r w:rsidRPr="004052D4">
                <w:rPr>
                  <w:rFonts w:ascii="Calibri" w:eastAsia="Times New Roman" w:hAnsi="Calibri" w:cs="Calibri"/>
                  <w:i/>
                  <w:iCs/>
                  <w:color w:val="000000"/>
                  <w:sz w:val="20"/>
                  <w:szCs w:val="20"/>
                  <w:lang w:val="en-CA" w:eastAsia="en-CA"/>
                </w:rPr>
                <w:t>Schedonorus arundinaceus</w:t>
              </w:r>
            </w:ins>
          </w:p>
        </w:tc>
        <w:tc>
          <w:tcPr>
            <w:tcW w:w="841" w:type="dxa"/>
            <w:tcBorders>
              <w:top w:val="single" w:sz="4" w:space="0" w:color="auto"/>
              <w:left w:val="nil"/>
              <w:bottom w:val="nil"/>
              <w:right w:val="nil"/>
            </w:tcBorders>
            <w:shd w:val="clear" w:color="auto" w:fill="auto"/>
            <w:noWrap/>
            <w:vAlign w:val="bottom"/>
            <w:hideMark/>
          </w:tcPr>
          <w:p w14:paraId="71D08CBD" w14:textId="77777777" w:rsidR="004052D4" w:rsidRPr="004052D4" w:rsidRDefault="004052D4" w:rsidP="004052D4">
            <w:pPr>
              <w:spacing w:after="0" w:line="240" w:lineRule="auto"/>
              <w:jc w:val="center"/>
              <w:rPr>
                <w:ins w:id="1966" w:author="Lane, Stefanie" w:date="2023-09-25T14:38:00Z"/>
                <w:rFonts w:ascii="Calibri" w:eastAsia="Times New Roman" w:hAnsi="Calibri" w:cs="Calibri"/>
                <w:color w:val="000000"/>
                <w:sz w:val="20"/>
                <w:szCs w:val="20"/>
                <w:lang w:val="en-CA" w:eastAsia="en-CA"/>
              </w:rPr>
            </w:pPr>
            <w:ins w:id="1967" w:author="Lane, Stefanie" w:date="2023-09-25T14:38:00Z">
              <w:r w:rsidRPr="004052D4">
                <w:rPr>
                  <w:rFonts w:ascii="Calibri" w:eastAsia="Times New Roman" w:hAnsi="Calibri" w:cs="Calibri"/>
                  <w:color w:val="000000"/>
                  <w:sz w:val="20"/>
                  <w:szCs w:val="20"/>
                  <w:lang w:val="en-CA" w:eastAsia="en-CA"/>
                </w:rPr>
                <w:t>0.461</w:t>
              </w:r>
            </w:ins>
          </w:p>
        </w:tc>
        <w:tc>
          <w:tcPr>
            <w:tcW w:w="666" w:type="dxa"/>
            <w:tcBorders>
              <w:top w:val="single" w:sz="4" w:space="0" w:color="auto"/>
              <w:left w:val="nil"/>
              <w:bottom w:val="nil"/>
              <w:right w:val="single" w:sz="8" w:space="0" w:color="auto"/>
            </w:tcBorders>
            <w:shd w:val="clear" w:color="auto" w:fill="auto"/>
            <w:noWrap/>
            <w:vAlign w:val="bottom"/>
            <w:hideMark/>
          </w:tcPr>
          <w:p w14:paraId="68B4153C" w14:textId="77777777" w:rsidR="004052D4" w:rsidRPr="004052D4" w:rsidRDefault="004052D4" w:rsidP="004052D4">
            <w:pPr>
              <w:spacing w:after="0" w:line="240" w:lineRule="auto"/>
              <w:jc w:val="center"/>
              <w:rPr>
                <w:ins w:id="1968" w:author="Lane, Stefanie" w:date="2023-09-25T14:38:00Z"/>
                <w:rFonts w:ascii="Calibri" w:eastAsia="Times New Roman" w:hAnsi="Calibri" w:cs="Calibri"/>
                <w:color w:val="000000"/>
                <w:sz w:val="20"/>
                <w:szCs w:val="20"/>
                <w:lang w:val="en-CA" w:eastAsia="en-CA"/>
              </w:rPr>
            </w:pPr>
            <w:ins w:id="1969"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338020EF" w14:textId="77777777" w:rsidTr="004052D4">
        <w:trPr>
          <w:trHeight w:val="291"/>
          <w:ins w:id="1970"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07BAEAA9" w14:textId="77777777" w:rsidR="004052D4" w:rsidRPr="004052D4" w:rsidRDefault="004052D4" w:rsidP="004052D4">
            <w:pPr>
              <w:spacing w:after="0" w:line="240" w:lineRule="auto"/>
              <w:rPr>
                <w:ins w:id="1971"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28C91276" w14:textId="77777777" w:rsidR="004052D4" w:rsidRPr="004052D4" w:rsidRDefault="004052D4" w:rsidP="004052D4">
            <w:pPr>
              <w:spacing w:after="0" w:line="240" w:lineRule="auto"/>
              <w:rPr>
                <w:ins w:id="1972" w:author="Lane, Stefanie" w:date="2023-09-25T14:38:00Z"/>
                <w:rFonts w:ascii="Calibri" w:eastAsia="Times New Roman" w:hAnsi="Calibri" w:cs="Calibri"/>
                <w:i/>
                <w:iCs/>
                <w:color w:val="000000"/>
                <w:sz w:val="20"/>
                <w:szCs w:val="20"/>
                <w:lang w:val="en-CA" w:eastAsia="en-CA"/>
              </w:rPr>
            </w:pPr>
            <w:ins w:id="1973" w:author="Lane, Stefanie" w:date="2023-09-25T14:38:00Z">
              <w:r w:rsidRPr="004052D4">
                <w:rPr>
                  <w:rFonts w:ascii="Calibri" w:eastAsia="Times New Roman" w:hAnsi="Calibri" w:cs="Calibri"/>
                  <w:i/>
                  <w:iCs/>
                  <w:color w:val="000000"/>
                  <w:sz w:val="20"/>
                  <w:szCs w:val="20"/>
                  <w:lang w:val="en-CA" w:eastAsia="en-CA"/>
                </w:rPr>
                <w:t>Equisetum palustre</w:t>
              </w:r>
            </w:ins>
          </w:p>
        </w:tc>
        <w:tc>
          <w:tcPr>
            <w:tcW w:w="830" w:type="dxa"/>
            <w:tcBorders>
              <w:top w:val="nil"/>
              <w:left w:val="nil"/>
              <w:bottom w:val="nil"/>
              <w:right w:val="nil"/>
            </w:tcBorders>
            <w:shd w:val="clear" w:color="auto" w:fill="auto"/>
            <w:noWrap/>
            <w:vAlign w:val="bottom"/>
            <w:hideMark/>
          </w:tcPr>
          <w:p w14:paraId="44D61421" w14:textId="77777777" w:rsidR="004052D4" w:rsidRPr="004052D4" w:rsidRDefault="004052D4" w:rsidP="004052D4">
            <w:pPr>
              <w:spacing w:after="0" w:line="240" w:lineRule="auto"/>
              <w:jc w:val="center"/>
              <w:rPr>
                <w:ins w:id="1974" w:author="Lane, Stefanie" w:date="2023-09-25T14:38:00Z"/>
                <w:rFonts w:ascii="Calibri" w:eastAsia="Times New Roman" w:hAnsi="Calibri" w:cs="Calibri"/>
                <w:color w:val="000000"/>
                <w:sz w:val="20"/>
                <w:szCs w:val="20"/>
                <w:lang w:val="en-CA" w:eastAsia="en-CA"/>
              </w:rPr>
            </w:pPr>
            <w:ins w:id="1975" w:author="Lane, Stefanie" w:date="2023-09-25T14:38:00Z">
              <w:r w:rsidRPr="004052D4">
                <w:rPr>
                  <w:rFonts w:ascii="Calibri" w:eastAsia="Times New Roman" w:hAnsi="Calibri" w:cs="Calibri"/>
                  <w:color w:val="000000"/>
                  <w:sz w:val="20"/>
                  <w:szCs w:val="20"/>
                  <w:lang w:val="en-CA" w:eastAsia="en-CA"/>
                </w:rPr>
                <w:t>0.489</w:t>
              </w:r>
            </w:ins>
          </w:p>
        </w:tc>
        <w:tc>
          <w:tcPr>
            <w:tcW w:w="657" w:type="dxa"/>
            <w:tcBorders>
              <w:top w:val="nil"/>
              <w:left w:val="nil"/>
              <w:bottom w:val="nil"/>
              <w:right w:val="nil"/>
            </w:tcBorders>
            <w:shd w:val="clear" w:color="auto" w:fill="auto"/>
            <w:noWrap/>
            <w:vAlign w:val="bottom"/>
            <w:hideMark/>
          </w:tcPr>
          <w:p w14:paraId="63CF18F7" w14:textId="77777777" w:rsidR="004052D4" w:rsidRPr="004052D4" w:rsidRDefault="004052D4" w:rsidP="004052D4">
            <w:pPr>
              <w:spacing w:after="0" w:line="240" w:lineRule="auto"/>
              <w:jc w:val="center"/>
              <w:rPr>
                <w:ins w:id="1976" w:author="Lane, Stefanie" w:date="2023-09-25T14:38:00Z"/>
                <w:rFonts w:ascii="Calibri" w:eastAsia="Times New Roman" w:hAnsi="Calibri" w:cs="Calibri"/>
                <w:color w:val="000000"/>
                <w:sz w:val="20"/>
                <w:szCs w:val="20"/>
                <w:lang w:val="en-CA" w:eastAsia="en-CA"/>
              </w:rPr>
            </w:pPr>
            <w:ins w:id="1977"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nil"/>
              <w:left w:val="nil"/>
              <w:bottom w:val="nil"/>
              <w:right w:val="nil"/>
            </w:tcBorders>
            <w:shd w:val="clear" w:color="auto" w:fill="auto"/>
            <w:noWrap/>
            <w:vAlign w:val="bottom"/>
            <w:hideMark/>
          </w:tcPr>
          <w:p w14:paraId="1AFDB9EA" w14:textId="77777777" w:rsidR="004052D4" w:rsidRPr="004052D4" w:rsidRDefault="004052D4" w:rsidP="004052D4">
            <w:pPr>
              <w:spacing w:after="0" w:line="240" w:lineRule="auto"/>
              <w:jc w:val="center"/>
              <w:rPr>
                <w:ins w:id="1978"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2D1F4FE" w14:textId="7A14F766" w:rsidR="004052D4" w:rsidRPr="004052D4" w:rsidRDefault="004052D4" w:rsidP="004052D4">
            <w:pPr>
              <w:spacing w:after="0" w:line="240" w:lineRule="auto"/>
              <w:rPr>
                <w:ins w:id="1979" w:author="Lane, Stefanie" w:date="2023-09-25T14:38:00Z"/>
                <w:rFonts w:ascii="Calibri" w:eastAsia="Times New Roman" w:hAnsi="Calibri" w:cs="Calibri"/>
                <w:i/>
                <w:iCs/>
                <w:color w:val="000000"/>
                <w:sz w:val="20"/>
                <w:szCs w:val="20"/>
                <w:lang w:val="en-CA" w:eastAsia="en-CA"/>
              </w:rPr>
            </w:pPr>
            <w:ins w:id="1980" w:author="Lane, Stefanie" w:date="2023-09-25T14:38:00Z">
              <w:r w:rsidRPr="004052D4">
                <w:rPr>
                  <w:rFonts w:ascii="Calibri" w:eastAsia="Times New Roman" w:hAnsi="Calibri" w:cs="Calibri"/>
                  <w:i/>
                  <w:iCs/>
                  <w:color w:val="000000"/>
                  <w:sz w:val="20"/>
                  <w:szCs w:val="20"/>
                  <w:lang w:val="en-CA" w:eastAsia="en-CA"/>
                </w:rPr>
                <w:t xml:space="preserve">Trifolium </w:t>
              </w:r>
              <w:r w:rsidRPr="004052D4">
                <w:rPr>
                  <w:rFonts w:ascii="Calibri" w:eastAsia="Times New Roman" w:hAnsi="Calibri" w:cs="Calibri"/>
                  <w:i/>
                  <w:iCs/>
                  <w:color w:val="000000"/>
                  <w:sz w:val="20"/>
                  <w:szCs w:val="20"/>
                  <w:lang w:val="en-CA" w:eastAsia="en-CA"/>
                </w:rPr>
                <w:t>wormskioldii</w:t>
              </w:r>
            </w:ins>
          </w:p>
        </w:tc>
        <w:tc>
          <w:tcPr>
            <w:tcW w:w="841" w:type="dxa"/>
            <w:tcBorders>
              <w:top w:val="nil"/>
              <w:left w:val="nil"/>
              <w:bottom w:val="nil"/>
              <w:right w:val="nil"/>
            </w:tcBorders>
            <w:shd w:val="clear" w:color="auto" w:fill="auto"/>
            <w:noWrap/>
            <w:vAlign w:val="bottom"/>
            <w:hideMark/>
          </w:tcPr>
          <w:p w14:paraId="1BB0637B" w14:textId="77777777" w:rsidR="004052D4" w:rsidRPr="004052D4" w:rsidRDefault="004052D4" w:rsidP="004052D4">
            <w:pPr>
              <w:spacing w:after="0" w:line="240" w:lineRule="auto"/>
              <w:jc w:val="center"/>
              <w:rPr>
                <w:ins w:id="1981" w:author="Lane, Stefanie" w:date="2023-09-25T14:38:00Z"/>
                <w:rFonts w:ascii="Calibri" w:eastAsia="Times New Roman" w:hAnsi="Calibri" w:cs="Calibri"/>
                <w:color w:val="000000"/>
                <w:sz w:val="20"/>
                <w:szCs w:val="20"/>
                <w:lang w:val="en-CA" w:eastAsia="en-CA"/>
              </w:rPr>
            </w:pPr>
            <w:ins w:id="1982" w:author="Lane, Stefanie" w:date="2023-09-25T14:38:00Z">
              <w:r w:rsidRPr="004052D4">
                <w:rPr>
                  <w:rFonts w:ascii="Calibri" w:eastAsia="Times New Roman" w:hAnsi="Calibri" w:cs="Calibri"/>
                  <w:color w:val="000000"/>
                  <w:sz w:val="20"/>
                  <w:szCs w:val="20"/>
                  <w:lang w:val="en-CA" w:eastAsia="en-CA"/>
                </w:rPr>
                <w:t>0.398</w:t>
              </w:r>
            </w:ins>
          </w:p>
        </w:tc>
        <w:tc>
          <w:tcPr>
            <w:tcW w:w="666" w:type="dxa"/>
            <w:tcBorders>
              <w:top w:val="nil"/>
              <w:left w:val="nil"/>
              <w:bottom w:val="nil"/>
              <w:right w:val="nil"/>
            </w:tcBorders>
            <w:shd w:val="clear" w:color="auto" w:fill="auto"/>
            <w:noWrap/>
            <w:vAlign w:val="bottom"/>
            <w:hideMark/>
          </w:tcPr>
          <w:p w14:paraId="58E529CB" w14:textId="77777777" w:rsidR="004052D4" w:rsidRPr="004052D4" w:rsidRDefault="004052D4" w:rsidP="004052D4">
            <w:pPr>
              <w:spacing w:after="0" w:line="240" w:lineRule="auto"/>
              <w:jc w:val="center"/>
              <w:rPr>
                <w:ins w:id="1983" w:author="Lane, Stefanie" w:date="2023-09-25T14:38:00Z"/>
                <w:rFonts w:ascii="Calibri" w:eastAsia="Times New Roman" w:hAnsi="Calibri" w:cs="Calibri"/>
                <w:color w:val="000000"/>
                <w:sz w:val="20"/>
                <w:szCs w:val="20"/>
                <w:lang w:val="en-CA" w:eastAsia="en-CA"/>
              </w:rPr>
            </w:pPr>
            <w:ins w:id="1984" w:author="Lane, Stefanie" w:date="2023-09-25T14:38:00Z">
              <w:r w:rsidRPr="004052D4">
                <w:rPr>
                  <w:rFonts w:ascii="Calibri" w:eastAsia="Times New Roman" w:hAnsi="Calibri" w:cs="Calibri"/>
                  <w:color w:val="000000"/>
                  <w:sz w:val="20"/>
                  <w:szCs w:val="20"/>
                  <w:lang w:val="en-CA" w:eastAsia="en-CA"/>
                </w:rPr>
                <w:t>0.0014</w:t>
              </w:r>
            </w:ins>
          </w:p>
        </w:tc>
        <w:tc>
          <w:tcPr>
            <w:tcW w:w="200" w:type="dxa"/>
            <w:tcBorders>
              <w:top w:val="nil"/>
              <w:left w:val="nil"/>
              <w:bottom w:val="nil"/>
              <w:right w:val="nil"/>
            </w:tcBorders>
            <w:shd w:val="clear" w:color="auto" w:fill="auto"/>
            <w:noWrap/>
            <w:vAlign w:val="bottom"/>
            <w:hideMark/>
          </w:tcPr>
          <w:p w14:paraId="6A812EDB" w14:textId="77777777" w:rsidR="004052D4" w:rsidRPr="004052D4" w:rsidRDefault="004052D4" w:rsidP="004052D4">
            <w:pPr>
              <w:spacing w:after="0" w:line="240" w:lineRule="auto"/>
              <w:jc w:val="center"/>
              <w:rPr>
                <w:ins w:id="1985"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78EF66CA" w14:textId="77777777" w:rsidR="004052D4" w:rsidRPr="004052D4" w:rsidRDefault="004052D4" w:rsidP="004052D4">
            <w:pPr>
              <w:spacing w:after="0" w:line="240" w:lineRule="auto"/>
              <w:rPr>
                <w:ins w:id="1986" w:author="Lane, Stefanie" w:date="2023-09-25T14:38:00Z"/>
                <w:rFonts w:ascii="Calibri" w:eastAsia="Times New Roman" w:hAnsi="Calibri" w:cs="Calibri"/>
                <w:i/>
                <w:iCs/>
                <w:color w:val="000000"/>
                <w:sz w:val="20"/>
                <w:szCs w:val="20"/>
                <w:lang w:val="en-CA" w:eastAsia="en-CA"/>
              </w:rPr>
            </w:pPr>
            <w:ins w:id="1987" w:author="Lane, Stefanie" w:date="2023-09-25T14:38:00Z">
              <w:r w:rsidRPr="004052D4">
                <w:rPr>
                  <w:rFonts w:ascii="Calibri" w:eastAsia="Times New Roman" w:hAnsi="Calibri" w:cs="Calibri"/>
                  <w:i/>
                  <w:iCs/>
                  <w:color w:val="000000"/>
                  <w:sz w:val="20"/>
                  <w:szCs w:val="20"/>
                  <w:lang w:val="en-CA" w:eastAsia="en-CA"/>
                </w:rPr>
                <w:t>Equisetum fluviatile</w:t>
              </w:r>
            </w:ins>
          </w:p>
        </w:tc>
        <w:tc>
          <w:tcPr>
            <w:tcW w:w="841" w:type="dxa"/>
            <w:tcBorders>
              <w:top w:val="single" w:sz="4" w:space="0" w:color="auto"/>
              <w:left w:val="nil"/>
              <w:bottom w:val="single" w:sz="4" w:space="0" w:color="auto"/>
              <w:right w:val="nil"/>
            </w:tcBorders>
            <w:shd w:val="clear" w:color="auto" w:fill="auto"/>
            <w:noWrap/>
            <w:vAlign w:val="bottom"/>
            <w:hideMark/>
          </w:tcPr>
          <w:p w14:paraId="13474E6B" w14:textId="77777777" w:rsidR="004052D4" w:rsidRPr="004052D4" w:rsidRDefault="004052D4" w:rsidP="004052D4">
            <w:pPr>
              <w:spacing w:after="0" w:line="240" w:lineRule="auto"/>
              <w:jc w:val="center"/>
              <w:rPr>
                <w:ins w:id="1988" w:author="Lane, Stefanie" w:date="2023-09-25T14:38:00Z"/>
                <w:rFonts w:ascii="Calibri" w:eastAsia="Times New Roman" w:hAnsi="Calibri" w:cs="Calibri"/>
                <w:color w:val="000000"/>
                <w:sz w:val="20"/>
                <w:szCs w:val="20"/>
                <w:lang w:val="en-CA" w:eastAsia="en-CA"/>
              </w:rPr>
            </w:pPr>
            <w:ins w:id="1989" w:author="Lane, Stefanie" w:date="2023-09-25T14:38:00Z">
              <w:r w:rsidRPr="004052D4">
                <w:rPr>
                  <w:rFonts w:ascii="Calibri" w:eastAsia="Times New Roman" w:hAnsi="Calibri" w:cs="Calibri"/>
                  <w:color w:val="000000"/>
                  <w:sz w:val="20"/>
                  <w:szCs w:val="20"/>
                  <w:lang w:val="en-CA" w:eastAsia="en-CA"/>
                </w:rPr>
                <w:t>0.320</w:t>
              </w:r>
            </w:ins>
          </w:p>
        </w:tc>
        <w:tc>
          <w:tcPr>
            <w:tcW w:w="666" w:type="dxa"/>
            <w:tcBorders>
              <w:top w:val="single" w:sz="4" w:space="0" w:color="auto"/>
              <w:left w:val="nil"/>
              <w:bottom w:val="single" w:sz="4" w:space="0" w:color="auto"/>
              <w:right w:val="single" w:sz="8" w:space="0" w:color="auto"/>
            </w:tcBorders>
            <w:shd w:val="clear" w:color="auto" w:fill="auto"/>
            <w:noWrap/>
            <w:vAlign w:val="bottom"/>
            <w:hideMark/>
          </w:tcPr>
          <w:p w14:paraId="31981C3D" w14:textId="77777777" w:rsidR="004052D4" w:rsidRPr="004052D4" w:rsidRDefault="004052D4" w:rsidP="004052D4">
            <w:pPr>
              <w:spacing w:after="0" w:line="240" w:lineRule="auto"/>
              <w:jc w:val="center"/>
              <w:rPr>
                <w:ins w:id="1990" w:author="Lane, Stefanie" w:date="2023-09-25T14:38:00Z"/>
                <w:rFonts w:ascii="Calibri" w:eastAsia="Times New Roman" w:hAnsi="Calibri" w:cs="Calibri"/>
                <w:color w:val="000000"/>
                <w:sz w:val="20"/>
                <w:szCs w:val="20"/>
                <w:lang w:val="en-CA" w:eastAsia="en-CA"/>
              </w:rPr>
            </w:pPr>
            <w:ins w:id="1991" w:author="Lane, Stefanie" w:date="2023-09-25T14:38:00Z">
              <w:r w:rsidRPr="004052D4">
                <w:rPr>
                  <w:rFonts w:ascii="Calibri" w:eastAsia="Times New Roman" w:hAnsi="Calibri" w:cs="Calibri"/>
                  <w:color w:val="000000"/>
                  <w:sz w:val="20"/>
                  <w:szCs w:val="20"/>
                  <w:lang w:val="en-CA" w:eastAsia="en-CA"/>
                </w:rPr>
                <w:t>0.0127</w:t>
              </w:r>
            </w:ins>
          </w:p>
        </w:tc>
      </w:tr>
      <w:tr w:rsidR="004052D4" w:rsidRPr="004052D4" w14:paraId="2410B94F" w14:textId="77777777" w:rsidTr="004052D4">
        <w:trPr>
          <w:trHeight w:val="291"/>
          <w:ins w:id="1992"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557C4352" w14:textId="77777777" w:rsidR="004052D4" w:rsidRPr="004052D4" w:rsidRDefault="004052D4" w:rsidP="004052D4">
            <w:pPr>
              <w:spacing w:after="0" w:line="240" w:lineRule="auto"/>
              <w:rPr>
                <w:ins w:id="1993"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1B2F7A1B" w14:textId="77777777" w:rsidR="004052D4" w:rsidRPr="004052D4" w:rsidRDefault="004052D4" w:rsidP="004052D4">
            <w:pPr>
              <w:spacing w:after="0" w:line="240" w:lineRule="auto"/>
              <w:rPr>
                <w:ins w:id="1994" w:author="Lane, Stefanie" w:date="2023-09-25T14:38:00Z"/>
                <w:rFonts w:ascii="Calibri" w:eastAsia="Times New Roman" w:hAnsi="Calibri" w:cs="Calibri"/>
                <w:i/>
                <w:iCs/>
                <w:color w:val="000000"/>
                <w:sz w:val="20"/>
                <w:szCs w:val="20"/>
                <w:lang w:val="en-CA" w:eastAsia="en-CA"/>
              </w:rPr>
            </w:pPr>
            <w:ins w:id="1995" w:author="Lane, Stefanie" w:date="2023-09-25T14:38:00Z">
              <w:r w:rsidRPr="004052D4">
                <w:rPr>
                  <w:rFonts w:ascii="Calibri" w:eastAsia="Times New Roman" w:hAnsi="Calibri" w:cs="Calibri"/>
                  <w:i/>
                  <w:iCs/>
                  <w:color w:val="000000"/>
                  <w:sz w:val="20"/>
                  <w:szCs w:val="20"/>
                  <w:lang w:val="en-CA" w:eastAsia="en-CA"/>
                </w:rPr>
                <w:t>Lathyrus palustris</w:t>
              </w:r>
            </w:ins>
          </w:p>
        </w:tc>
        <w:tc>
          <w:tcPr>
            <w:tcW w:w="830" w:type="dxa"/>
            <w:tcBorders>
              <w:top w:val="single" w:sz="4" w:space="0" w:color="auto"/>
              <w:left w:val="nil"/>
              <w:bottom w:val="single" w:sz="4" w:space="0" w:color="auto"/>
              <w:right w:val="nil"/>
            </w:tcBorders>
            <w:shd w:val="clear" w:color="auto" w:fill="auto"/>
            <w:noWrap/>
            <w:vAlign w:val="bottom"/>
            <w:hideMark/>
          </w:tcPr>
          <w:p w14:paraId="076C2512" w14:textId="77777777" w:rsidR="004052D4" w:rsidRPr="004052D4" w:rsidRDefault="004052D4" w:rsidP="004052D4">
            <w:pPr>
              <w:spacing w:after="0" w:line="240" w:lineRule="auto"/>
              <w:jc w:val="center"/>
              <w:rPr>
                <w:ins w:id="1996" w:author="Lane, Stefanie" w:date="2023-09-25T14:38:00Z"/>
                <w:rFonts w:ascii="Calibri" w:eastAsia="Times New Roman" w:hAnsi="Calibri" w:cs="Calibri"/>
                <w:color w:val="000000"/>
                <w:sz w:val="20"/>
                <w:szCs w:val="20"/>
                <w:lang w:val="en-CA" w:eastAsia="en-CA"/>
              </w:rPr>
            </w:pPr>
            <w:ins w:id="1997" w:author="Lane, Stefanie" w:date="2023-09-25T14:38:00Z">
              <w:r w:rsidRPr="004052D4">
                <w:rPr>
                  <w:rFonts w:ascii="Calibri" w:eastAsia="Times New Roman" w:hAnsi="Calibri" w:cs="Calibri"/>
                  <w:color w:val="000000"/>
                  <w:sz w:val="20"/>
                  <w:szCs w:val="20"/>
                  <w:lang w:val="en-CA" w:eastAsia="en-CA"/>
                </w:rPr>
                <w:t>0.433</w:t>
              </w:r>
            </w:ins>
          </w:p>
        </w:tc>
        <w:tc>
          <w:tcPr>
            <w:tcW w:w="657" w:type="dxa"/>
            <w:tcBorders>
              <w:top w:val="single" w:sz="4" w:space="0" w:color="auto"/>
              <w:left w:val="nil"/>
              <w:bottom w:val="single" w:sz="4" w:space="0" w:color="auto"/>
              <w:right w:val="nil"/>
            </w:tcBorders>
            <w:shd w:val="clear" w:color="auto" w:fill="auto"/>
            <w:noWrap/>
            <w:vAlign w:val="bottom"/>
            <w:hideMark/>
          </w:tcPr>
          <w:p w14:paraId="5AD6CD0C" w14:textId="77777777" w:rsidR="004052D4" w:rsidRPr="004052D4" w:rsidRDefault="004052D4" w:rsidP="004052D4">
            <w:pPr>
              <w:spacing w:after="0" w:line="240" w:lineRule="auto"/>
              <w:jc w:val="center"/>
              <w:rPr>
                <w:ins w:id="1998" w:author="Lane, Stefanie" w:date="2023-09-25T14:38:00Z"/>
                <w:rFonts w:ascii="Calibri" w:eastAsia="Times New Roman" w:hAnsi="Calibri" w:cs="Calibri"/>
                <w:color w:val="000000"/>
                <w:sz w:val="20"/>
                <w:szCs w:val="20"/>
                <w:lang w:val="en-CA" w:eastAsia="en-CA"/>
              </w:rPr>
            </w:pPr>
            <w:ins w:id="1999" w:author="Lane, Stefanie" w:date="2023-09-25T14:38:00Z">
              <w:r w:rsidRPr="004052D4">
                <w:rPr>
                  <w:rFonts w:ascii="Calibri" w:eastAsia="Times New Roman" w:hAnsi="Calibri" w:cs="Calibri"/>
                  <w:color w:val="000000"/>
                  <w:sz w:val="20"/>
                  <w:szCs w:val="20"/>
                  <w:lang w:val="en-CA" w:eastAsia="en-CA"/>
                </w:rPr>
                <w:t>0.0003</w:t>
              </w:r>
            </w:ins>
          </w:p>
        </w:tc>
        <w:tc>
          <w:tcPr>
            <w:tcW w:w="200" w:type="dxa"/>
            <w:tcBorders>
              <w:top w:val="nil"/>
              <w:left w:val="nil"/>
              <w:bottom w:val="nil"/>
              <w:right w:val="nil"/>
            </w:tcBorders>
            <w:shd w:val="clear" w:color="auto" w:fill="auto"/>
            <w:noWrap/>
            <w:vAlign w:val="bottom"/>
            <w:hideMark/>
          </w:tcPr>
          <w:p w14:paraId="7D853752" w14:textId="77777777" w:rsidR="004052D4" w:rsidRPr="004052D4" w:rsidRDefault="004052D4" w:rsidP="004052D4">
            <w:pPr>
              <w:spacing w:after="0" w:line="240" w:lineRule="auto"/>
              <w:jc w:val="center"/>
              <w:rPr>
                <w:ins w:id="2000"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7AA84F8E" w14:textId="77777777" w:rsidR="004052D4" w:rsidRPr="004052D4" w:rsidRDefault="004052D4" w:rsidP="004052D4">
            <w:pPr>
              <w:spacing w:after="0" w:line="240" w:lineRule="auto"/>
              <w:rPr>
                <w:ins w:id="2001" w:author="Lane, Stefanie" w:date="2023-09-25T14:38:00Z"/>
                <w:rFonts w:ascii="Calibri" w:eastAsia="Times New Roman" w:hAnsi="Calibri" w:cs="Calibri"/>
                <w:i/>
                <w:iCs/>
                <w:color w:val="000000"/>
                <w:sz w:val="20"/>
                <w:szCs w:val="20"/>
                <w:lang w:val="en-CA" w:eastAsia="en-CA"/>
              </w:rPr>
            </w:pPr>
            <w:ins w:id="2002" w:author="Lane, Stefanie" w:date="2023-09-25T14:38:00Z">
              <w:r w:rsidRPr="004052D4">
                <w:rPr>
                  <w:rFonts w:ascii="Calibri" w:eastAsia="Times New Roman" w:hAnsi="Calibri" w:cs="Calibri"/>
                  <w:i/>
                  <w:iCs/>
                  <w:color w:val="000000"/>
                  <w:sz w:val="20"/>
                  <w:szCs w:val="20"/>
                  <w:lang w:val="en-CA" w:eastAsia="en-CA"/>
                </w:rPr>
                <w:t>Bidens cernua</w:t>
              </w:r>
            </w:ins>
          </w:p>
        </w:tc>
        <w:tc>
          <w:tcPr>
            <w:tcW w:w="841" w:type="dxa"/>
            <w:tcBorders>
              <w:top w:val="single" w:sz="4" w:space="0" w:color="auto"/>
              <w:left w:val="nil"/>
              <w:bottom w:val="single" w:sz="4" w:space="0" w:color="auto"/>
              <w:right w:val="nil"/>
            </w:tcBorders>
            <w:shd w:val="clear" w:color="auto" w:fill="auto"/>
            <w:noWrap/>
            <w:vAlign w:val="bottom"/>
            <w:hideMark/>
          </w:tcPr>
          <w:p w14:paraId="2600E3B6" w14:textId="77777777" w:rsidR="004052D4" w:rsidRPr="004052D4" w:rsidRDefault="004052D4" w:rsidP="004052D4">
            <w:pPr>
              <w:spacing w:after="0" w:line="240" w:lineRule="auto"/>
              <w:jc w:val="center"/>
              <w:rPr>
                <w:ins w:id="2003" w:author="Lane, Stefanie" w:date="2023-09-25T14:38:00Z"/>
                <w:rFonts w:ascii="Calibri" w:eastAsia="Times New Roman" w:hAnsi="Calibri" w:cs="Calibri"/>
                <w:color w:val="000000"/>
                <w:sz w:val="20"/>
                <w:szCs w:val="20"/>
                <w:lang w:val="en-CA" w:eastAsia="en-CA"/>
              </w:rPr>
            </w:pPr>
            <w:ins w:id="2004" w:author="Lane, Stefanie" w:date="2023-09-25T14:38:00Z">
              <w:r w:rsidRPr="004052D4">
                <w:rPr>
                  <w:rFonts w:ascii="Calibri" w:eastAsia="Times New Roman" w:hAnsi="Calibri" w:cs="Calibri"/>
                  <w:color w:val="000000"/>
                  <w:sz w:val="20"/>
                  <w:szCs w:val="20"/>
                  <w:lang w:val="en-CA" w:eastAsia="en-CA"/>
                </w:rPr>
                <w:t>0.371</w:t>
              </w:r>
            </w:ins>
          </w:p>
        </w:tc>
        <w:tc>
          <w:tcPr>
            <w:tcW w:w="666" w:type="dxa"/>
            <w:tcBorders>
              <w:top w:val="single" w:sz="4" w:space="0" w:color="auto"/>
              <w:left w:val="nil"/>
              <w:bottom w:val="single" w:sz="4" w:space="0" w:color="auto"/>
              <w:right w:val="nil"/>
            </w:tcBorders>
            <w:shd w:val="clear" w:color="auto" w:fill="auto"/>
            <w:noWrap/>
            <w:vAlign w:val="bottom"/>
            <w:hideMark/>
          </w:tcPr>
          <w:p w14:paraId="0B2C90F7" w14:textId="77777777" w:rsidR="004052D4" w:rsidRPr="004052D4" w:rsidRDefault="004052D4" w:rsidP="004052D4">
            <w:pPr>
              <w:spacing w:after="0" w:line="240" w:lineRule="auto"/>
              <w:jc w:val="center"/>
              <w:rPr>
                <w:ins w:id="2005" w:author="Lane, Stefanie" w:date="2023-09-25T14:38:00Z"/>
                <w:rFonts w:ascii="Calibri" w:eastAsia="Times New Roman" w:hAnsi="Calibri" w:cs="Calibri"/>
                <w:color w:val="000000"/>
                <w:sz w:val="20"/>
                <w:szCs w:val="20"/>
                <w:lang w:val="en-CA" w:eastAsia="en-CA"/>
              </w:rPr>
            </w:pPr>
            <w:ins w:id="2006" w:author="Lane, Stefanie" w:date="2023-09-25T14:38:00Z">
              <w:r w:rsidRPr="004052D4">
                <w:rPr>
                  <w:rFonts w:ascii="Calibri" w:eastAsia="Times New Roman" w:hAnsi="Calibri" w:cs="Calibri"/>
                  <w:color w:val="000000"/>
                  <w:sz w:val="20"/>
                  <w:szCs w:val="20"/>
                  <w:lang w:val="en-CA" w:eastAsia="en-CA"/>
                </w:rPr>
                <w:t>0.0044</w:t>
              </w:r>
            </w:ins>
          </w:p>
        </w:tc>
        <w:tc>
          <w:tcPr>
            <w:tcW w:w="200" w:type="dxa"/>
            <w:tcBorders>
              <w:top w:val="nil"/>
              <w:left w:val="nil"/>
              <w:bottom w:val="nil"/>
              <w:right w:val="nil"/>
            </w:tcBorders>
            <w:shd w:val="clear" w:color="auto" w:fill="auto"/>
            <w:noWrap/>
            <w:vAlign w:val="bottom"/>
            <w:hideMark/>
          </w:tcPr>
          <w:p w14:paraId="47C21106" w14:textId="77777777" w:rsidR="004052D4" w:rsidRPr="004052D4" w:rsidRDefault="004052D4" w:rsidP="004052D4">
            <w:pPr>
              <w:spacing w:after="0" w:line="240" w:lineRule="auto"/>
              <w:jc w:val="center"/>
              <w:rPr>
                <w:ins w:id="2007"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7B13DCFB" w14:textId="77777777" w:rsidR="004052D4" w:rsidRPr="004052D4" w:rsidRDefault="004052D4" w:rsidP="004052D4">
            <w:pPr>
              <w:spacing w:after="0" w:line="240" w:lineRule="auto"/>
              <w:rPr>
                <w:ins w:id="2008"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4411862A" w14:textId="77777777" w:rsidR="004052D4" w:rsidRPr="004052D4" w:rsidRDefault="004052D4" w:rsidP="004052D4">
            <w:pPr>
              <w:spacing w:after="0" w:line="240" w:lineRule="auto"/>
              <w:rPr>
                <w:ins w:id="2009"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6F54D232" w14:textId="77777777" w:rsidR="004052D4" w:rsidRPr="004052D4" w:rsidRDefault="004052D4" w:rsidP="004052D4">
            <w:pPr>
              <w:spacing w:after="0" w:line="240" w:lineRule="auto"/>
              <w:jc w:val="center"/>
              <w:rPr>
                <w:ins w:id="2010" w:author="Lane, Stefanie" w:date="2023-09-25T14:38:00Z"/>
                <w:rFonts w:ascii="Calibri" w:eastAsia="Times New Roman" w:hAnsi="Calibri" w:cs="Calibri"/>
                <w:color w:val="000000"/>
                <w:sz w:val="20"/>
                <w:szCs w:val="20"/>
                <w:lang w:val="en-CA" w:eastAsia="en-CA"/>
              </w:rPr>
            </w:pPr>
            <w:ins w:id="2011"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444ED240" w14:textId="77777777" w:rsidTr="004052D4">
        <w:trPr>
          <w:trHeight w:val="291"/>
          <w:ins w:id="2012"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30A1C9F7" w14:textId="77777777" w:rsidR="004052D4" w:rsidRPr="004052D4" w:rsidRDefault="004052D4" w:rsidP="004052D4">
            <w:pPr>
              <w:spacing w:after="0" w:line="240" w:lineRule="auto"/>
              <w:rPr>
                <w:ins w:id="2013"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49CDE065" w14:textId="77777777" w:rsidR="004052D4" w:rsidRPr="004052D4" w:rsidRDefault="004052D4" w:rsidP="004052D4">
            <w:pPr>
              <w:spacing w:after="0" w:line="240" w:lineRule="auto"/>
              <w:rPr>
                <w:ins w:id="2014" w:author="Lane, Stefanie" w:date="2023-09-25T14:38:00Z"/>
                <w:rFonts w:ascii="Calibri" w:eastAsia="Times New Roman" w:hAnsi="Calibri" w:cs="Calibri"/>
                <w:i/>
                <w:iCs/>
                <w:color w:val="000000"/>
                <w:sz w:val="20"/>
                <w:szCs w:val="20"/>
                <w:lang w:val="en-CA" w:eastAsia="en-CA"/>
              </w:rPr>
            </w:pPr>
            <w:ins w:id="2015" w:author="Lane, Stefanie" w:date="2023-09-25T14:38:00Z">
              <w:r w:rsidRPr="004052D4">
                <w:rPr>
                  <w:rFonts w:ascii="Calibri" w:eastAsia="Times New Roman" w:hAnsi="Calibri" w:cs="Calibri"/>
                  <w:i/>
                  <w:iCs/>
                  <w:color w:val="000000"/>
                  <w:sz w:val="20"/>
                  <w:szCs w:val="20"/>
                  <w:lang w:val="en-CA" w:eastAsia="en-CA"/>
                </w:rPr>
                <w:t>Sidalcea hendersonii</w:t>
              </w:r>
            </w:ins>
          </w:p>
        </w:tc>
        <w:tc>
          <w:tcPr>
            <w:tcW w:w="830" w:type="dxa"/>
            <w:tcBorders>
              <w:top w:val="nil"/>
              <w:left w:val="nil"/>
              <w:bottom w:val="nil"/>
              <w:right w:val="nil"/>
            </w:tcBorders>
            <w:shd w:val="clear" w:color="auto" w:fill="auto"/>
            <w:noWrap/>
            <w:vAlign w:val="bottom"/>
            <w:hideMark/>
          </w:tcPr>
          <w:p w14:paraId="7A267075" w14:textId="77777777" w:rsidR="004052D4" w:rsidRPr="004052D4" w:rsidRDefault="004052D4" w:rsidP="004052D4">
            <w:pPr>
              <w:spacing w:after="0" w:line="240" w:lineRule="auto"/>
              <w:jc w:val="center"/>
              <w:rPr>
                <w:ins w:id="2016" w:author="Lane, Stefanie" w:date="2023-09-25T14:38:00Z"/>
                <w:rFonts w:ascii="Calibri" w:eastAsia="Times New Roman" w:hAnsi="Calibri" w:cs="Calibri"/>
                <w:color w:val="000000"/>
                <w:sz w:val="20"/>
                <w:szCs w:val="20"/>
                <w:lang w:val="en-CA" w:eastAsia="en-CA"/>
              </w:rPr>
            </w:pPr>
            <w:ins w:id="2017" w:author="Lane, Stefanie" w:date="2023-09-25T14:38:00Z">
              <w:r w:rsidRPr="004052D4">
                <w:rPr>
                  <w:rFonts w:ascii="Calibri" w:eastAsia="Times New Roman" w:hAnsi="Calibri" w:cs="Calibri"/>
                  <w:color w:val="000000"/>
                  <w:sz w:val="20"/>
                  <w:szCs w:val="20"/>
                  <w:lang w:val="en-CA" w:eastAsia="en-CA"/>
                </w:rPr>
                <w:t>0.331</w:t>
              </w:r>
            </w:ins>
          </w:p>
        </w:tc>
        <w:tc>
          <w:tcPr>
            <w:tcW w:w="657" w:type="dxa"/>
            <w:tcBorders>
              <w:top w:val="nil"/>
              <w:left w:val="nil"/>
              <w:bottom w:val="nil"/>
              <w:right w:val="nil"/>
            </w:tcBorders>
            <w:shd w:val="clear" w:color="auto" w:fill="auto"/>
            <w:noWrap/>
            <w:vAlign w:val="bottom"/>
            <w:hideMark/>
          </w:tcPr>
          <w:p w14:paraId="2FB53CAE" w14:textId="77777777" w:rsidR="004052D4" w:rsidRPr="004052D4" w:rsidRDefault="004052D4" w:rsidP="004052D4">
            <w:pPr>
              <w:spacing w:after="0" w:line="240" w:lineRule="auto"/>
              <w:jc w:val="center"/>
              <w:rPr>
                <w:ins w:id="2018" w:author="Lane, Stefanie" w:date="2023-09-25T14:38:00Z"/>
                <w:rFonts w:ascii="Calibri" w:eastAsia="Times New Roman" w:hAnsi="Calibri" w:cs="Calibri"/>
                <w:color w:val="000000"/>
                <w:sz w:val="20"/>
                <w:szCs w:val="20"/>
                <w:lang w:val="en-CA" w:eastAsia="en-CA"/>
              </w:rPr>
            </w:pPr>
            <w:ins w:id="2019" w:author="Lane, Stefanie" w:date="2023-09-25T14:38:00Z">
              <w:r w:rsidRPr="004052D4">
                <w:rPr>
                  <w:rFonts w:ascii="Calibri" w:eastAsia="Times New Roman" w:hAnsi="Calibri" w:cs="Calibri"/>
                  <w:color w:val="000000"/>
                  <w:sz w:val="20"/>
                  <w:szCs w:val="20"/>
                  <w:lang w:val="en-CA" w:eastAsia="en-CA"/>
                </w:rPr>
                <w:t>0.0058</w:t>
              </w:r>
            </w:ins>
          </w:p>
        </w:tc>
        <w:tc>
          <w:tcPr>
            <w:tcW w:w="200" w:type="dxa"/>
            <w:tcBorders>
              <w:top w:val="nil"/>
              <w:left w:val="nil"/>
              <w:bottom w:val="nil"/>
              <w:right w:val="nil"/>
            </w:tcBorders>
            <w:shd w:val="clear" w:color="auto" w:fill="auto"/>
            <w:noWrap/>
            <w:vAlign w:val="bottom"/>
            <w:hideMark/>
          </w:tcPr>
          <w:p w14:paraId="56E5A292" w14:textId="77777777" w:rsidR="004052D4" w:rsidRPr="004052D4" w:rsidRDefault="004052D4" w:rsidP="004052D4">
            <w:pPr>
              <w:spacing w:after="0" w:line="240" w:lineRule="auto"/>
              <w:jc w:val="center"/>
              <w:rPr>
                <w:ins w:id="2020"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429AA031" w14:textId="77777777" w:rsidR="004052D4" w:rsidRPr="004052D4" w:rsidRDefault="004052D4" w:rsidP="004052D4">
            <w:pPr>
              <w:spacing w:after="0" w:line="240" w:lineRule="auto"/>
              <w:rPr>
                <w:ins w:id="2021"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410059E2" w14:textId="77777777" w:rsidR="004052D4" w:rsidRPr="004052D4" w:rsidRDefault="004052D4" w:rsidP="004052D4">
            <w:pPr>
              <w:spacing w:after="0" w:line="240" w:lineRule="auto"/>
              <w:rPr>
                <w:ins w:id="2022"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45850406" w14:textId="77777777" w:rsidR="004052D4" w:rsidRPr="004052D4" w:rsidRDefault="004052D4" w:rsidP="004052D4">
            <w:pPr>
              <w:spacing w:after="0" w:line="240" w:lineRule="auto"/>
              <w:jc w:val="center"/>
              <w:rPr>
                <w:ins w:id="2023"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1AF83A9D" w14:textId="77777777" w:rsidR="004052D4" w:rsidRPr="004052D4" w:rsidRDefault="004052D4" w:rsidP="004052D4">
            <w:pPr>
              <w:spacing w:after="0" w:line="240" w:lineRule="auto"/>
              <w:jc w:val="center"/>
              <w:rPr>
                <w:ins w:id="2024"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3FED6A1C" w14:textId="77777777" w:rsidR="004052D4" w:rsidRPr="004052D4" w:rsidRDefault="004052D4" w:rsidP="004052D4">
            <w:pPr>
              <w:spacing w:after="0" w:line="240" w:lineRule="auto"/>
              <w:rPr>
                <w:ins w:id="2025"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120C7C2E" w14:textId="77777777" w:rsidR="004052D4" w:rsidRPr="004052D4" w:rsidRDefault="004052D4" w:rsidP="004052D4">
            <w:pPr>
              <w:spacing w:after="0" w:line="240" w:lineRule="auto"/>
              <w:rPr>
                <w:ins w:id="2026"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0404B98C" w14:textId="77777777" w:rsidR="004052D4" w:rsidRPr="004052D4" w:rsidRDefault="004052D4" w:rsidP="004052D4">
            <w:pPr>
              <w:spacing w:after="0" w:line="240" w:lineRule="auto"/>
              <w:jc w:val="center"/>
              <w:rPr>
                <w:ins w:id="2027" w:author="Lane, Stefanie" w:date="2023-09-25T14:38:00Z"/>
                <w:rFonts w:ascii="Calibri" w:eastAsia="Times New Roman" w:hAnsi="Calibri" w:cs="Calibri"/>
                <w:color w:val="000000"/>
                <w:sz w:val="20"/>
                <w:szCs w:val="20"/>
                <w:lang w:val="en-CA" w:eastAsia="en-CA"/>
              </w:rPr>
            </w:pPr>
            <w:ins w:id="2028"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1946EA93" w14:textId="77777777" w:rsidTr="004052D4">
        <w:trPr>
          <w:trHeight w:val="300"/>
          <w:ins w:id="2029"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1EE4C967" w14:textId="77777777" w:rsidR="004052D4" w:rsidRPr="004052D4" w:rsidRDefault="004052D4" w:rsidP="004052D4">
            <w:pPr>
              <w:spacing w:after="0" w:line="240" w:lineRule="auto"/>
              <w:rPr>
                <w:ins w:id="2030"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4A0F3A53" w14:textId="77777777" w:rsidR="004052D4" w:rsidRPr="004052D4" w:rsidRDefault="004052D4" w:rsidP="004052D4">
            <w:pPr>
              <w:spacing w:after="0" w:line="240" w:lineRule="auto"/>
              <w:rPr>
                <w:ins w:id="2031" w:author="Lane, Stefanie" w:date="2023-09-25T14:38:00Z"/>
                <w:rFonts w:ascii="Calibri" w:eastAsia="Times New Roman" w:hAnsi="Calibri" w:cs="Calibri"/>
                <w:i/>
                <w:iCs/>
                <w:sz w:val="20"/>
                <w:szCs w:val="20"/>
                <w:lang w:val="en-CA" w:eastAsia="en-CA"/>
              </w:rPr>
            </w:pPr>
            <w:ins w:id="2032" w:author="Lane, Stefanie" w:date="2023-09-25T14:38:00Z">
              <w:r w:rsidRPr="004052D4">
                <w:rPr>
                  <w:rFonts w:ascii="Calibri" w:eastAsia="Times New Roman" w:hAnsi="Calibri" w:cs="Calibri"/>
                  <w:i/>
                  <w:iCs/>
                  <w:sz w:val="20"/>
                  <w:szCs w:val="20"/>
                  <w:lang w:val="en-CA" w:eastAsia="en-CA"/>
                </w:rPr>
                <w:t>Hordeum brachyantherum</w:t>
              </w:r>
            </w:ins>
          </w:p>
        </w:tc>
        <w:tc>
          <w:tcPr>
            <w:tcW w:w="830" w:type="dxa"/>
            <w:tcBorders>
              <w:top w:val="single" w:sz="4" w:space="0" w:color="auto"/>
              <w:left w:val="nil"/>
              <w:bottom w:val="single" w:sz="4" w:space="0" w:color="auto"/>
              <w:right w:val="nil"/>
            </w:tcBorders>
            <w:shd w:val="clear" w:color="auto" w:fill="auto"/>
            <w:noWrap/>
            <w:vAlign w:val="bottom"/>
            <w:hideMark/>
          </w:tcPr>
          <w:p w14:paraId="453D6E0D" w14:textId="77777777" w:rsidR="004052D4" w:rsidRPr="004052D4" w:rsidRDefault="004052D4" w:rsidP="004052D4">
            <w:pPr>
              <w:spacing w:after="0" w:line="240" w:lineRule="auto"/>
              <w:jc w:val="center"/>
              <w:rPr>
                <w:ins w:id="2033" w:author="Lane, Stefanie" w:date="2023-09-25T14:38:00Z"/>
                <w:rFonts w:ascii="Calibri" w:eastAsia="Times New Roman" w:hAnsi="Calibri" w:cs="Calibri"/>
                <w:color w:val="000000"/>
                <w:sz w:val="20"/>
                <w:szCs w:val="20"/>
                <w:lang w:val="en-CA" w:eastAsia="en-CA"/>
              </w:rPr>
            </w:pPr>
            <w:ins w:id="2034" w:author="Lane, Stefanie" w:date="2023-09-25T14:38:00Z">
              <w:r w:rsidRPr="004052D4">
                <w:rPr>
                  <w:rFonts w:ascii="Calibri" w:eastAsia="Times New Roman" w:hAnsi="Calibri" w:cs="Calibri"/>
                  <w:color w:val="000000"/>
                  <w:sz w:val="20"/>
                  <w:szCs w:val="20"/>
                  <w:lang w:val="en-CA" w:eastAsia="en-CA"/>
                </w:rPr>
                <w:t>0.293</w:t>
              </w:r>
            </w:ins>
          </w:p>
        </w:tc>
        <w:tc>
          <w:tcPr>
            <w:tcW w:w="657" w:type="dxa"/>
            <w:tcBorders>
              <w:top w:val="single" w:sz="4" w:space="0" w:color="auto"/>
              <w:left w:val="nil"/>
              <w:bottom w:val="single" w:sz="4" w:space="0" w:color="auto"/>
              <w:right w:val="nil"/>
            </w:tcBorders>
            <w:shd w:val="clear" w:color="auto" w:fill="auto"/>
            <w:noWrap/>
            <w:vAlign w:val="bottom"/>
            <w:hideMark/>
          </w:tcPr>
          <w:p w14:paraId="60B3B1C7" w14:textId="77777777" w:rsidR="004052D4" w:rsidRPr="004052D4" w:rsidRDefault="004052D4" w:rsidP="004052D4">
            <w:pPr>
              <w:spacing w:after="0" w:line="240" w:lineRule="auto"/>
              <w:jc w:val="center"/>
              <w:rPr>
                <w:ins w:id="2035" w:author="Lane, Stefanie" w:date="2023-09-25T14:38:00Z"/>
                <w:rFonts w:ascii="Calibri" w:eastAsia="Times New Roman" w:hAnsi="Calibri" w:cs="Calibri"/>
                <w:color w:val="000000"/>
                <w:sz w:val="20"/>
                <w:szCs w:val="20"/>
                <w:lang w:val="en-CA" w:eastAsia="en-CA"/>
              </w:rPr>
            </w:pPr>
            <w:ins w:id="2036" w:author="Lane, Stefanie" w:date="2023-09-25T14:38:00Z">
              <w:r w:rsidRPr="004052D4">
                <w:rPr>
                  <w:rFonts w:ascii="Calibri" w:eastAsia="Times New Roman" w:hAnsi="Calibri" w:cs="Calibri"/>
                  <w:color w:val="000000"/>
                  <w:sz w:val="20"/>
                  <w:szCs w:val="20"/>
                  <w:lang w:val="en-CA" w:eastAsia="en-CA"/>
                </w:rPr>
                <w:t>0.0157</w:t>
              </w:r>
            </w:ins>
          </w:p>
        </w:tc>
        <w:tc>
          <w:tcPr>
            <w:tcW w:w="200" w:type="dxa"/>
            <w:tcBorders>
              <w:top w:val="nil"/>
              <w:left w:val="nil"/>
              <w:bottom w:val="nil"/>
              <w:right w:val="nil"/>
            </w:tcBorders>
            <w:shd w:val="clear" w:color="auto" w:fill="auto"/>
            <w:noWrap/>
            <w:vAlign w:val="bottom"/>
            <w:hideMark/>
          </w:tcPr>
          <w:p w14:paraId="68B7FCF4" w14:textId="77777777" w:rsidR="004052D4" w:rsidRPr="004052D4" w:rsidRDefault="004052D4" w:rsidP="004052D4">
            <w:pPr>
              <w:spacing w:after="0" w:line="240" w:lineRule="auto"/>
              <w:jc w:val="center"/>
              <w:rPr>
                <w:ins w:id="2037"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756FF86D" w14:textId="77777777" w:rsidR="004052D4" w:rsidRPr="004052D4" w:rsidRDefault="004052D4" w:rsidP="004052D4">
            <w:pPr>
              <w:spacing w:after="0" w:line="240" w:lineRule="auto"/>
              <w:rPr>
                <w:ins w:id="2038"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639A5AFE" w14:textId="77777777" w:rsidR="004052D4" w:rsidRPr="004052D4" w:rsidRDefault="004052D4" w:rsidP="004052D4">
            <w:pPr>
              <w:spacing w:after="0" w:line="240" w:lineRule="auto"/>
              <w:rPr>
                <w:ins w:id="2039"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33A1A39B" w14:textId="77777777" w:rsidR="004052D4" w:rsidRPr="004052D4" w:rsidRDefault="004052D4" w:rsidP="004052D4">
            <w:pPr>
              <w:spacing w:after="0" w:line="240" w:lineRule="auto"/>
              <w:jc w:val="center"/>
              <w:rPr>
                <w:ins w:id="2040"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5B0E4946" w14:textId="77777777" w:rsidR="004052D4" w:rsidRPr="004052D4" w:rsidRDefault="004052D4" w:rsidP="004052D4">
            <w:pPr>
              <w:spacing w:after="0" w:line="240" w:lineRule="auto"/>
              <w:jc w:val="center"/>
              <w:rPr>
                <w:ins w:id="2041"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4E1DE5B6" w14:textId="77777777" w:rsidR="004052D4" w:rsidRPr="004052D4" w:rsidRDefault="004052D4" w:rsidP="004052D4">
            <w:pPr>
              <w:spacing w:after="0" w:line="240" w:lineRule="auto"/>
              <w:rPr>
                <w:ins w:id="2042"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6C024471" w14:textId="77777777" w:rsidR="004052D4" w:rsidRPr="004052D4" w:rsidRDefault="004052D4" w:rsidP="004052D4">
            <w:pPr>
              <w:spacing w:after="0" w:line="240" w:lineRule="auto"/>
              <w:rPr>
                <w:ins w:id="2043"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2E088E46" w14:textId="77777777" w:rsidR="004052D4" w:rsidRPr="004052D4" w:rsidRDefault="004052D4" w:rsidP="004052D4">
            <w:pPr>
              <w:spacing w:after="0" w:line="240" w:lineRule="auto"/>
              <w:jc w:val="center"/>
              <w:rPr>
                <w:ins w:id="2044" w:author="Lane, Stefanie" w:date="2023-09-25T14:38:00Z"/>
                <w:rFonts w:ascii="Calibri" w:eastAsia="Times New Roman" w:hAnsi="Calibri" w:cs="Calibri"/>
                <w:color w:val="000000"/>
                <w:sz w:val="20"/>
                <w:szCs w:val="20"/>
                <w:lang w:val="en-CA" w:eastAsia="en-CA"/>
              </w:rPr>
            </w:pPr>
            <w:ins w:id="2045"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6AC90FAE" w14:textId="77777777" w:rsidTr="004052D4">
        <w:trPr>
          <w:trHeight w:val="291"/>
          <w:ins w:id="2046"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50A1C665" w14:textId="77777777" w:rsidR="004052D4" w:rsidRPr="004052D4" w:rsidRDefault="004052D4" w:rsidP="004052D4">
            <w:pPr>
              <w:spacing w:after="0" w:line="240" w:lineRule="auto"/>
              <w:rPr>
                <w:ins w:id="2047"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6944E4FC" w14:textId="77777777" w:rsidR="004052D4" w:rsidRPr="004052D4" w:rsidRDefault="004052D4" w:rsidP="004052D4">
            <w:pPr>
              <w:spacing w:after="0" w:line="240" w:lineRule="auto"/>
              <w:rPr>
                <w:ins w:id="2048" w:author="Lane, Stefanie" w:date="2023-09-25T14:38:00Z"/>
                <w:rFonts w:ascii="Calibri" w:eastAsia="Times New Roman" w:hAnsi="Calibri" w:cs="Calibri"/>
                <w:i/>
                <w:iCs/>
                <w:sz w:val="20"/>
                <w:szCs w:val="20"/>
                <w:lang w:val="en-CA" w:eastAsia="en-CA"/>
              </w:rPr>
            </w:pPr>
            <w:ins w:id="2049" w:author="Lane, Stefanie" w:date="2023-09-25T14:38:00Z">
              <w:r w:rsidRPr="004052D4">
                <w:rPr>
                  <w:rFonts w:ascii="Calibri" w:eastAsia="Times New Roman" w:hAnsi="Calibri" w:cs="Calibri"/>
                  <w:i/>
                  <w:iCs/>
                  <w:sz w:val="20"/>
                  <w:szCs w:val="20"/>
                  <w:lang w:val="en-CA" w:eastAsia="en-CA"/>
                </w:rPr>
                <w:t>Deschampsia caespitosa</w:t>
              </w:r>
            </w:ins>
          </w:p>
        </w:tc>
        <w:tc>
          <w:tcPr>
            <w:tcW w:w="830" w:type="dxa"/>
            <w:tcBorders>
              <w:top w:val="nil"/>
              <w:left w:val="nil"/>
              <w:bottom w:val="single" w:sz="8" w:space="0" w:color="auto"/>
              <w:right w:val="nil"/>
            </w:tcBorders>
            <w:shd w:val="clear" w:color="auto" w:fill="auto"/>
            <w:noWrap/>
            <w:vAlign w:val="bottom"/>
            <w:hideMark/>
          </w:tcPr>
          <w:p w14:paraId="13117EA7" w14:textId="77777777" w:rsidR="004052D4" w:rsidRPr="004052D4" w:rsidRDefault="004052D4" w:rsidP="004052D4">
            <w:pPr>
              <w:spacing w:after="0" w:line="240" w:lineRule="auto"/>
              <w:jc w:val="center"/>
              <w:rPr>
                <w:ins w:id="2050" w:author="Lane, Stefanie" w:date="2023-09-25T14:38:00Z"/>
                <w:rFonts w:ascii="Calibri" w:eastAsia="Times New Roman" w:hAnsi="Calibri" w:cs="Calibri"/>
                <w:color w:val="000000"/>
                <w:sz w:val="20"/>
                <w:szCs w:val="20"/>
                <w:lang w:val="en-CA" w:eastAsia="en-CA"/>
              </w:rPr>
            </w:pPr>
            <w:ins w:id="2051" w:author="Lane, Stefanie" w:date="2023-09-25T14:38:00Z">
              <w:r w:rsidRPr="004052D4">
                <w:rPr>
                  <w:rFonts w:ascii="Calibri" w:eastAsia="Times New Roman" w:hAnsi="Calibri" w:cs="Calibri"/>
                  <w:color w:val="000000"/>
                  <w:sz w:val="20"/>
                  <w:szCs w:val="20"/>
                  <w:lang w:val="en-CA" w:eastAsia="en-CA"/>
                </w:rPr>
                <w:t>0.267</w:t>
              </w:r>
            </w:ins>
          </w:p>
        </w:tc>
        <w:tc>
          <w:tcPr>
            <w:tcW w:w="657" w:type="dxa"/>
            <w:tcBorders>
              <w:top w:val="nil"/>
              <w:left w:val="nil"/>
              <w:bottom w:val="single" w:sz="8" w:space="0" w:color="auto"/>
              <w:right w:val="nil"/>
            </w:tcBorders>
            <w:shd w:val="clear" w:color="auto" w:fill="auto"/>
            <w:noWrap/>
            <w:vAlign w:val="bottom"/>
            <w:hideMark/>
          </w:tcPr>
          <w:p w14:paraId="21347DC0" w14:textId="77777777" w:rsidR="004052D4" w:rsidRPr="004052D4" w:rsidRDefault="004052D4" w:rsidP="004052D4">
            <w:pPr>
              <w:spacing w:after="0" w:line="240" w:lineRule="auto"/>
              <w:jc w:val="center"/>
              <w:rPr>
                <w:ins w:id="2052" w:author="Lane, Stefanie" w:date="2023-09-25T14:38:00Z"/>
                <w:rFonts w:ascii="Calibri" w:eastAsia="Times New Roman" w:hAnsi="Calibri" w:cs="Calibri"/>
                <w:color w:val="000000"/>
                <w:sz w:val="20"/>
                <w:szCs w:val="20"/>
                <w:lang w:val="en-CA" w:eastAsia="en-CA"/>
              </w:rPr>
            </w:pPr>
            <w:ins w:id="2053" w:author="Lane, Stefanie" w:date="2023-09-25T14:38:00Z">
              <w:r w:rsidRPr="004052D4">
                <w:rPr>
                  <w:rFonts w:ascii="Calibri" w:eastAsia="Times New Roman" w:hAnsi="Calibri" w:cs="Calibri"/>
                  <w:color w:val="000000"/>
                  <w:sz w:val="20"/>
                  <w:szCs w:val="20"/>
                  <w:lang w:val="en-CA" w:eastAsia="en-CA"/>
                </w:rPr>
                <w:t>0.0455</w:t>
              </w:r>
            </w:ins>
          </w:p>
        </w:tc>
        <w:tc>
          <w:tcPr>
            <w:tcW w:w="200" w:type="dxa"/>
            <w:tcBorders>
              <w:top w:val="nil"/>
              <w:left w:val="nil"/>
              <w:bottom w:val="single" w:sz="8" w:space="0" w:color="auto"/>
              <w:right w:val="nil"/>
            </w:tcBorders>
            <w:shd w:val="clear" w:color="auto" w:fill="auto"/>
            <w:noWrap/>
            <w:vAlign w:val="bottom"/>
            <w:hideMark/>
          </w:tcPr>
          <w:p w14:paraId="75C8E140" w14:textId="77777777" w:rsidR="004052D4" w:rsidRPr="004052D4" w:rsidRDefault="004052D4" w:rsidP="004052D4">
            <w:pPr>
              <w:spacing w:after="0" w:line="240" w:lineRule="auto"/>
              <w:rPr>
                <w:ins w:id="2054" w:author="Lane, Stefanie" w:date="2023-09-25T14:38:00Z"/>
                <w:rFonts w:ascii="Calibri" w:eastAsia="Times New Roman" w:hAnsi="Calibri" w:cs="Calibri"/>
                <w:color w:val="000000"/>
                <w:sz w:val="20"/>
                <w:szCs w:val="20"/>
                <w:lang w:val="en-CA" w:eastAsia="en-CA"/>
              </w:rPr>
            </w:pPr>
            <w:ins w:id="2055"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36763E6D" w14:textId="77777777" w:rsidR="004052D4" w:rsidRPr="004052D4" w:rsidRDefault="004052D4" w:rsidP="004052D4">
            <w:pPr>
              <w:spacing w:after="0" w:line="240" w:lineRule="auto"/>
              <w:rPr>
                <w:ins w:id="2056" w:author="Lane, Stefanie" w:date="2023-09-25T14:38:00Z"/>
                <w:rFonts w:ascii="Calibri" w:eastAsia="Times New Roman" w:hAnsi="Calibri" w:cs="Calibri"/>
                <w:color w:val="000000"/>
                <w:sz w:val="20"/>
                <w:szCs w:val="20"/>
                <w:lang w:val="en-CA" w:eastAsia="en-CA"/>
              </w:rPr>
            </w:pPr>
            <w:ins w:id="2057" w:author="Lane, Stefanie" w:date="2023-09-25T14:38:00Z">
              <w:r w:rsidRPr="004052D4">
                <w:rPr>
                  <w:rFonts w:ascii="Calibri" w:eastAsia="Times New Roman" w:hAnsi="Calibri" w:cs="Calibri"/>
                  <w:color w:val="000000"/>
                  <w:sz w:val="20"/>
                  <w:szCs w:val="20"/>
                  <w:lang w:val="en-CA" w:eastAsia="en-CA"/>
                </w:rPr>
                <w:t> </w:t>
              </w:r>
            </w:ins>
          </w:p>
        </w:tc>
        <w:tc>
          <w:tcPr>
            <w:tcW w:w="841" w:type="dxa"/>
            <w:tcBorders>
              <w:top w:val="nil"/>
              <w:left w:val="nil"/>
              <w:bottom w:val="single" w:sz="8" w:space="0" w:color="auto"/>
              <w:right w:val="nil"/>
            </w:tcBorders>
            <w:shd w:val="clear" w:color="auto" w:fill="auto"/>
            <w:noWrap/>
            <w:vAlign w:val="bottom"/>
            <w:hideMark/>
          </w:tcPr>
          <w:p w14:paraId="71459DE8" w14:textId="77777777" w:rsidR="004052D4" w:rsidRPr="004052D4" w:rsidRDefault="004052D4" w:rsidP="004052D4">
            <w:pPr>
              <w:spacing w:after="0" w:line="240" w:lineRule="auto"/>
              <w:jc w:val="center"/>
              <w:rPr>
                <w:ins w:id="2058" w:author="Lane, Stefanie" w:date="2023-09-25T14:38:00Z"/>
                <w:rFonts w:ascii="Calibri" w:eastAsia="Times New Roman" w:hAnsi="Calibri" w:cs="Calibri"/>
                <w:color w:val="000000"/>
                <w:sz w:val="20"/>
                <w:szCs w:val="20"/>
                <w:lang w:val="en-CA" w:eastAsia="en-CA"/>
              </w:rPr>
            </w:pPr>
            <w:ins w:id="2059" w:author="Lane, Stefanie" w:date="2023-09-25T14:38:00Z">
              <w:r w:rsidRPr="004052D4">
                <w:rPr>
                  <w:rFonts w:ascii="Calibri" w:eastAsia="Times New Roman" w:hAnsi="Calibri" w:cs="Calibri"/>
                  <w:color w:val="000000"/>
                  <w:sz w:val="20"/>
                  <w:szCs w:val="20"/>
                  <w:lang w:val="en-CA" w:eastAsia="en-CA"/>
                </w:rPr>
                <w:t> </w:t>
              </w:r>
            </w:ins>
          </w:p>
        </w:tc>
        <w:tc>
          <w:tcPr>
            <w:tcW w:w="666" w:type="dxa"/>
            <w:tcBorders>
              <w:top w:val="nil"/>
              <w:left w:val="nil"/>
              <w:bottom w:val="single" w:sz="8" w:space="0" w:color="auto"/>
              <w:right w:val="nil"/>
            </w:tcBorders>
            <w:shd w:val="clear" w:color="auto" w:fill="auto"/>
            <w:noWrap/>
            <w:vAlign w:val="bottom"/>
            <w:hideMark/>
          </w:tcPr>
          <w:p w14:paraId="16C7C3F8" w14:textId="77777777" w:rsidR="004052D4" w:rsidRPr="004052D4" w:rsidRDefault="004052D4" w:rsidP="004052D4">
            <w:pPr>
              <w:spacing w:after="0" w:line="240" w:lineRule="auto"/>
              <w:jc w:val="center"/>
              <w:rPr>
                <w:ins w:id="2060" w:author="Lane, Stefanie" w:date="2023-09-25T14:38:00Z"/>
                <w:rFonts w:ascii="Calibri" w:eastAsia="Times New Roman" w:hAnsi="Calibri" w:cs="Calibri"/>
                <w:color w:val="000000"/>
                <w:sz w:val="20"/>
                <w:szCs w:val="20"/>
                <w:lang w:val="en-CA" w:eastAsia="en-CA"/>
              </w:rPr>
            </w:pPr>
            <w:ins w:id="2061" w:author="Lane, Stefanie" w:date="2023-09-25T14:38:00Z">
              <w:r w:rsidRPr="004052D4">
                <w:rPr>
                  <w:rFonts w:ascii="Calibri" w:eastAsia="Times New Roman" w:hAnsi="Calibri" w:cs="Calibri"/>
                  <w:color w:val="000000"/>
                  <w:sz w:val="20"/>
                  <w:szCs w:val="20"/>
                  <w:lang w:val="en-CA" w:eastAsia="en-CA"/>
                </w:rPr>
                <w:t> </w:t>
              </w:r>
            </w:ins>
          </w:p>
        </w:tc>
        <w:tc>
          <w:tcPr>
            <w:tcW w:w="200" w:type="dxa"/>
            <w:tcBorders>
              <w:top w:val="nil"/>
              <w:left w:val="nil"/>
              <w:bottom w:val="single" w:sz="8" w:space="0" w:color="auto"/>
              <w:right w:val="nil"/>
            </w:tcBorders>
            <w:shd w:val="clear" w:color="auto" w:fill="auto"/>
            <w:noWrap/>
            <w:vAlign w:val="bottom"/>
            <w:hideMark/>
          </w:tcPr>
          <w:p w14:paraId="08B5D026" w14:textId="77777777" w:rsidR="004052D4" w:rsidRPr="004052D4" w:rsidRDefault="004052D4" w:rsidP="004052D4">
            <w:pPr>
              <w:spacing w:after="0" w:line="240" w:lineRule="auto"/>
              <w:rPr>
                <w:ins w:id="2062" w:author="Lane, Stefanie" w:date="2023-09-25T14:38:00Z"/>
                <w:rFonts w:ascii="Calibri" w:eastAsia="Times New Roman" w:hAnsi="Calibri" w:cs="Calibri"/>
                <w:color w:val="000000"/>
                <w:sz w:val="20"/>
                <w:szCs w:val="20"/>
                <w:lang w:val="en-CA" w:eastAsia="en-CA"/>
              </w:rPr>
            </w:pPr>
            <w:ins w:id="2063"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41FEE71F" w14:textId="77777777" w:rsidR="004052D4" w:rsidRPr="004052D4" w:rsidRDefault="004052D4" w:rsidP="004052D4">
            <w:pPr>
              <w:spacing w:after="0" w:line="240" w:lineRule="auto"/>
              <w:rPr>
                <w:ins w:id="2064" w:author="Lane, Stefanie" w:date="2023-09-25T14:38:00Z"/>
                <w:rFonts w:ascii="Calibri" w:eastAsia="Times New Roman" w:hAnsi="Calibri" w:cs="Calibri"/>
                <w:i/>
                <w:iCs/>
                <w:color w:val="000000"/>
                <w:sz w:val="20"/>
                <w:szCs w:val="20"/>
                <w:lang w:val="en-CA" w:eastAsia="en-CA"/>
              </w:rPr>
            </w:pPr>
            <w:ins w:id="2065" w:author="Lane, Stefanie" w:date="2023-09-25T14:38:00Z">
              <w:r w:rsidRPr="004052D4">
                <w:rPr>
                  <w:rFonts w:ascii="Calibri" w:eastAsia="Times New Roman" w:hAnsi="Calibri" w:cs="Calibri"/>
                  <w:i/>
                  <w:iCs/>
                  <w:color w:val="000000"/>
                  <w:sz w:val="20"/>
                  <w:szCs w:val="20"/>
                  <w:lang w:val="en-CA" w:eastAsia="en-CA"/>
                </w:rPr>
                <w:t> </w:t>
              </w:r>
            </w:ins>
          </w:p>
        </w:tc>
        <w:tc>
          <w:tcPr>
            <w:tcW w:w="841" w:type="dxa"/>
            <w:tcBorders>
              <w:top w:val="nil"/>
              <w:left w:val="nil"/>
              <w:bottom w:val="single" w:sz="8" w:space="0" w:color="auto"/>
              <w:right w:val="nil"/>
            </w:tcBorders>
            <w:shd w:val="clear" w:color="auto" w:fill="auto"/>
            <w:noWrap/>
            <w:vAlign w:val="bottom"/>
            <w:hideMark/>
          </w:tcPr>
          <w:p w14:paraId="6AF55545" w14:textId="77777777" w:rsidR="004052D4" w:rsidRPr="004052D4" w:rsidRDefault="004052D4" w:rsidP="004052D4">
            <w:pPr>
              <w:spacing w:after="0" w:line="240" w:lineRule="auto"/>
              <w:jc w:val="center"/>
              <w:rPr>
                <w:ins w:id="2066" w:author="Lane, Stefanie" w:date="2023-09-25T14:38:00Z"/>
                <w:rFonts w:ascii="Calibri" w:eastAsia="Times New Roman" w:hAnsi="Calibri" w:cs="Calibri"/>
                <w:color w:val="000000"/>
                <w:sz w:val="20"/>
                <w:szCs w:val="20"/>
                <w:lang w:val="en-CA" w:eastAsia="en-CA"/>
              </w:rPr>
            </w:pPr>
            <w:ins w:id="2067" w:author="Lane, Stefanie" w:date="2023-09-25T14:38:00Z">
              <w:r w:rsidRPr="004052D4">
                <w:rPr>
                  <w:rFonts w:ascii="Calibri" w:eastAsia="Times New Roman" w:hAnsi="Calibri" w:cs="Calibri"/>
                  <w:color w:val="000000"/>
                  <w:sz w:val="20"/>
                  <w:szCs w:val="20"/>
                  <w:lang w:val="en-CA" w:eastAsia="en-CA"/>
                </w:rPr>
                <w:t> </w:t>
              </w:r>
            </w:ins>
          </w:p>
        </w:tc>
        <w:tc>
          <w:tcPr>
            <w:tcW w:w="666" w:type="dxa"/>
            <w:tcBorders>
              <w:top w:val="nil"/>
              <w:left w:val="nil"/>
              <w:bottom w:val="single" w:sz="8" w:space="0" w:color="auto"/>
              <w:right w:val="single" w:sz="8" w:space="0" w:color="auto"/>
            </w:tcBorders>
            <w:shd w:val="clear" w:color="auto" w:fill="auto"/>
            <w:noWrap/>
            <w:vAlign w:val="bottom"/>
            <w:hideMark/>
          </w:tcPr>
          <w:p w14:paraId="60D51D11" w14:textId="77777777" w:rsidR="004052D4" w:rsidRPr="004052D4" w:rsidRDefault="004052D4" w:rsidP="004052D4">
            <w:pPr>
              <w:spacing w:after="0" w:line="240" w:lineRule="auto"/>
              <w:jc w:val="center"/>
              <w:rPr>
                <w:ins w:id="2068" w:author="Lane, Stefanie" w:date="2023-09-25T14:38:00Z"/>
                <w:rFonts w:ascii="Calibri" w:eastAsia="Times New Roman" w:hAnsi="Calibri" w:cs="Calibri"/>
                <w:color w:val="000000"/>
                <w:sz w:val="20"/>
                <w:szCs w:val="20"/>
                <w:lang w:val="en-CA" w:eastAsia="en-CA"/>
              </w:rPr>
            </w:pPr>
            <w:ins w:id="2069"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78DBC602" w14:textId="77777777" w:rsidTr="004052D4">
        <w:trPr>
          <w:trHeight w:val="288"/>
          <w:ins w:id="2070" w:author="Lane, Stefanie" w:date="2023-09-25T14:38:00Z"/>
        </w:trPr>
        <w:tc>
          <w:tcPr>
            <w:tcW w:w="1000" w:type="dxa"/>
            <w:tcBorders>
              <w:top w:val="nil"/>
              <w:left w:val="nil"/>
              <w:bottom w:val="nil"/>
              <w:right w:val="nil"/>
            </w:tcBorders>
            <w:shd w:val="clear" w:color="auto" w:fill="auto"/>
            <w:vAlign w:val="bottom"/>
            <w:hideMark/>
          </w:tcPr>
          <w:p w14:paraId="3E6B85BD" w14:textId="77777777" w:rsidR="004052D4" w:rsidRPr="004052D4" w:rsidRDefault="004052D4" w:rsidP="004052D4">
            <w:pPr>
              <w:spacing w:after="0" w:line="240" w:lineRule="auto"/>
              <w:jc w:val="center"/>
              <w:rPr>
                <w:ins w:id="2071"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3DF6837E" w14:textId="77777777" w:rsidR="004052D4" w:rsidRPr="004052D4" w:rsidRDefault="004052D4" w:rsidP="004052D4">
            <w:pPr>
              <w:spacing w:after="0" w:line="240" w:lineRule="auto"/>
              <w:rPr>
                <w:ins w:id="2072" w:author="Lane, Stefanie" w:date="2023-09-25T14:38:00Z"/>
                <w:rFonts w:ascii="Times New Roman" w:eastAsia="Times New Roman" w:hAnsi="Times New Roman" w:cs="Times New Roman"/>
                <w:sz w:val="20"/>
                <w:szCs w:val="20"/>
                <w:lang w:val="en-CA" w:eastAsia="en-CA"/>
              </w:rPr>
            </w:pPr>
          </w:p>
        </w:tc>
        <w:tc>
          <w:tcPr>
            <w:tcW w:w="830" w:type="dxa"/>
            <w:tcBorders>
              <w:top w:val="nil"/>
              <w:left w:val="nil"/>
              <w:bottom w:val="nil"/>
              <w:right w:val="nil"/>
            </w:tcBorders>
            <w:shd w:val="clear" w:color="auto" w:fill="auto"/>
            <w:noWrap/>
            <w:vAlign w:val="bottom"/>
            <w:hideMark/>
          </w:tcPr>
          <w:p w14:paraId="351F5ED4" w14:textId="77777777" w:rsidR="004052D4" w:rsidRPr="004052D4" w:rsidRDefault="004052D4" w:rsidP="004052D4">
            <w:pPr>
              <w:spacing w:after="0" w:line="240" w:lineRule="auto"/>
              <w:rPr>
                <w:ins w:id="2073"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0F85ADA1" w14:textId="77777777" w:rsidR="004052D4" w:rsidRPr="004052D4" w:rsidRDefault="004052D4" w:rsidP="004052D4">
            <w:pPr>
              <w:spacing w:after="0" w:line="240" w:lineRule="auto"/>
              <w:jc w:val="center"/>
              <w:rPr>
                <w:ins w:id="2074"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1662BF53" w14:textId="77777777" w:rsidR="004052D4" w:rsidRPr="004052D4" w:rsidRDefault="004052D4" w:rsidP="004052D4">
            <w:pPr>
              <w:spacing w:after="0" w:line="240" w:lineRule="auto"/>
              <w:jc w:val="center"/>
              <w:rPr>
                <w:ins w:id="2075"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655291B7" w14:textId="77777777" w:rsidR="004052D4" w:rsidRPr="004052D4" w:rsidRDefault="004052D4" w:rsidP="004052D4">
            <w:pPr>
              <w:spacing w:after="0" w:line="240" w:lineRule="auto"/>
              <w:rPr>
                <w:ins w:id="2076"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2BAD0D05" w14:textId="77777777" w:rsidR="004052D4" w:rsidRPr="004052D4" w:rsidRDefault="004052D4" w:rsidP="004052D4">
            <w:pPr>
              <w:spacing w:after="0" w:line="240" w:lineRule="auto"/>
              <w:rPr>
                <w:ins w:id="2077"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28D9561B" w14:textId="77777777" w:rsidR="004052D4" w:rsidRPr="004052D4" w:rsidRDefault="004052D4" w:rsidP="004052D4">
            <w:pPr>
              <w:spacing w:after="0" w:line="240" w:lineRule="auto"/>
              <w:jc w:val="center"/>
              <w:rPr>
                <w:ins w:id="2078"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34C902C1" w14:textId="77777777" w:rsidR="004052D4" w:rsidRPr="004052D4" w:rsidRDefault="004052D4" w:rsidP="004052D4">
            <w:pPr>
              <w:spacing w:after="0" w:line="240" w:lineRule="auto"/>
              <w:jc w:val="center"/>
              <w:rPr>
                <w:ins w:id="2079"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1E7B81C1" w14:textId="77777777" w:rsidR="004052D4" w:rsidRPr="004052D4" w:rsidRDefault="004052D4" w:rsidP="004052D4">
            <w:pPr>
              <w:spacing w:after="0" w:line="240" w:lineRule="auto"/>
              <w:rPr>
                <w:ins w:id="2080"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032D8236" w14:textId="77777777" w:rsidR="004052D4" w:rsidRPr="004052D4" w:rsidRDefault="004052D4" w:rsidP="004052D4">
            <w:pPr>
              <w:spacing w:after="0" w:line="240" w:lineRule="auto"/>
              <w:rPr>
                <w:ins w:id="2081"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nil"/>
            </w:tcBorders>
            <w:shd w:val="clear" w:color="auto" w:fill="auto"/>
            <w:noWrap/>
            <w:vAlign w:val="bottom"/>
            <w:hideMark/>
          </w:tcPr>
          <w:p w14:paraId="03E914D5" w14:textId="77777777" w:rsidR="004052D4" w:rsidRPr="004052D4" w:rsidRDefault="004052D4" w:rsidP="004052D4">
            <w:pPr>
              <w:spacing w:after="0" w:line="240" w:lineRule="auto"/>
              <w:jc w:val="center"/>
              <w:rPr>
                <w:ins w:id="2082" w:author="Lane, Stefanie" w:date="2023-09-25T14:38:00Z"/>
                <w:rFonts w:ascii="Times New Roman" w:eastAsia="Times New Roman" w:hAnsi="Times New Roman" w:cs="Times New Roman"/>
                <w:sz w:val="20"/>
                <w:szCs w:val="20"/>
                <w:lang w:val="en-CA" w:eastAsia="en-CA"/>
              </w:rPr>
            </w:pPr>
          </w:p>
        </w:tc>
      </w:tr>
      <w:tr w:rsidR="004052D4" w:rsidRPr="004052D4" w14:paraId="4238CFD1" w14:textId="77777777" w:rsidTr="004052D4">
        <w:trPr>
          <w:trHeight w:val="276"/>
          <w:ins w:id="2083" w:author="Lane, Stefanie" w:date="2023-09-25T14:38:00Z"/>
        </w:trPr>
        <w:tc>
          <w:tcPr>
            <w:tcW w:w="1000" w:type="dxa"/>
            <w:vMerge w:val="restart"/>
            <w:tcBorders>
              <w:top w:val="single" w:sz="8" w:space="0" w:color="auto"/>
              <w:left w:val="single" w:sz="8" w:space="0" w:color="auto"/>
              <w:bottom w:val="single" w:sz="8" w:space="0" w:color="000000"/>
              <w:right w:val="nil"/>
            </w:tcBorders>
            <w:shd w:val="clear" w:color="auto" w:fill="auto"/>
            <w:vAlign w:val="center"/>
            <w:hideMark/>
          </w:tcPr>
          <w:p w14:paraId="2B3738C1" w14:textId="77777777" w:rsidR="004052D4" w:rsidRPr="004052D4" w:rsidRDefault="004052D4" w:rsidP="004052D4">
            <w:pPr>
              <w:spacing w:after="0" w:line="240" w:lineRule="auto"/>
              <w:jc w:val="center"/>
              <w:rPr>
                <w:ins w:id="2084" w:author="Lane, Stefanie" w:date="2023-09-25T14:38:00Z"/>
                <w:rFonts w:ascii="Calibri" w:eastAsia="Times New Roman" w:hAnsi="Calibri" w:cs="Calibri"/>
                <w:color w:val="000000"/>
                <w:sz w:val="20"/>
                <w:szCs w:val="20"/>
                <w:lang w:val="en-CA" w:eastAsia="en-CA"/>
              </w:rPr>
            </w:pPr>
            <w:ins w:id="2085" w:author="Lane, Stefanie" w:date="2023-09-25T14:38:00Z">
              <w:r w:rsidRPr="004052D4">
                <w:rPr>
                  <w:rFonts w:ascii="Calibri" w:eastAsia="Times New Roman" w:hAnsi="Calibri" w:cs="Calibri"/>
                  <w:color w:val="000000"/>
                  <w:sz w:val="20"/>
                  <w:szCs w:val="20"/>
                  <w:lang w:val="en-CA" w:eastAsia="en-CA"/>
                </w:rPr>
                <w:t>"Bogbean"</w:t>
              </w:r>
            </w:ins>
          </w:p>
        </w:tc>
        <w:tc>
          <w:tcPr>
            <w:tcW w:w="2854" w:type="dxa"/>
            <w:tcBorders>
              <w:top w:val="single" w:sz="8" w:space="0" w:color="auto"/>
              <w:left w:val="nil"/>
              <w:bottom w:val="nil"/>
              <w:right w:val="nil"/>
            </w:tcBorders>
            <w:shd w:val="clear" w:color="auto" w:fill="auto"/>
            <w:noWrap/>
            <w:vAlign w:val="bottom"/>
            <w:hideMark/>
          </w:tcPr>
          <w:p w14:paraId="0088FBFA" w14:textId="77777777" w:rsidR="004052D4" w:rsidRPr="004052D4" w:rsidRDefault="004052D4" w:rsidP="004052D4">
            <w:pPr>
              <w:spacing w:after="0" w:line="240" w:lineRule="auto"/>
              <w:rPr>
                <w:ins w:id="2086" w:author="Lane, Stefanie" w:date="2023-09-25T14:38:00Z"/>
                <w:rFonts w:ascii="Calibri" w:eastAsia="Times New Roman" w:hAnsi="Calibri" w:cs="Calibri"/>
                <w:i/>
                <w:iCs/>
                <w:sz w:val="20"/>
                <w:szCs w:val="20"/>
                <w:lang w:val="en-CA" w:eastAsia="en-CA"/>
              </w:rPr>
            </w:pPr>
            <w:ins w:id="2087" w:author="Lane, Stefanie" w:date="2023-09-25T14:38:00Z">
              <w:r w:rsidRPr="004052D4">
                <w:rPr>
                  <w:rFonts w:ascii="Calibri" w:eastAsia="Times New Roman" w:hAnsi="Calibri" w:cs="Calibri"/>
                  <w:i/>
                  <w:iCs/>
                  <w:sz w:val="20"/>
                  <w:szCs w:val="20"/>
                  <w:lang w:val="en-CA" w:eastAsia="en-CA"/>
                </w:rPr>
                <w:t>Menyanthes trifoliata</w:t>
              </w:r>
            </w:ins>
          </w:p>
        </w:tc>
        <w:tc>
          <w:tcPr>
            <w:tcW w:w="830" w:type="dxa"/>
            <w:tcBorders>
              <w:top w:val="single" w:sz="8" w:space="0" w:color="auto"/>
              <w:left w:val="nil"/>
              <w:bottom w:val="nil"/>
              <w:right w:val="nil"/>
            </w:tcBorders>
            <w:shd w:val="clear" w:color="auto" w:fill="auto"/>
            <w:noWrap/>
            <w:vAlign w:val="bottom"/>
            <w:hideMark/>
          </w:tcPr>
          <w:p w14:paraId="223755F7" w14:textId="77777777" w:rsidR="004052D4" w:rsidRPr="004052D4" w:rsidRDefault="004052D4" w:rsidP="004052D4">
            <w:pPr>
              <w:spacing w:after="0" w:line="240" w:lineRule="auto"/>
              <w:jc w:val="center"/>
              <w:rPr>
                <w:ins w:id="2088" w:author="Lane, Stefanie" w:date="2023-09-25T14:38:00Z"/>
                <w:rFonts w:ascii="Calibri" w:eastAsia="Times New Roman" w:hAnsi="Calibri" w:cs="Calibri"/>
                <w:color w:val="000000"/>
                <w:sz w:val="20"/>
                <w:szCs w:val="20"/>
                <w:lang w:val="en-CA" w:eastAsia="en-CA"/>
              </w:rPr>
            </w:pPr>
            <w:ins w:id="2089" w:author="Lane, Stefanie" w:date="2023-09-25T14:38:00Z">
              <w:r w:rsidRPr="004052D4">
                <w:rPr>
                  <w:rFonts w:ascii="Calibri" w:eastAsia="Times New Roman" w:hAnsi="Calibri" w:cs="Calibri"/>
                  <w:color w:val="000000"/>
                  <w:sz w:val="20"/>
                  <w:szCs w:val="20"/>
                  <w:lang w:val="en-CA" w:eastAsia="en-CA"/>
                </w:rPr>
                <w:t>0.729</w:t>
              </w:r>
            </w:ins>
          </w:p>
        </w:tc>
        <w:tc>
          <w:tcPr>
            <w:tcW w:w="657" w:type="dxa"/>
            <w:tcBorders>
              <w:top w:val="single" w:sz="8" w:space="0" w:color="auto"/>
              <w:left w:val="nil"/>
              <w:bottom w:val="nil"/>
              <w:right w:val="nil"/>
            </w:tcBorders>
            <w:shd w:val="clear" w:color="auto" w:fill="auto"/>
            <w:noWrap/>
            <w:vAlign w:val="bottom"/>
            <w:hideMark/>
          </w:tcPr>
          <w:p w14:paraId="3FE9A00A" w14:textId="77777777" w:rsidR="004052D4" w:rsidRPr="004052D4" w:rsidRDefault="004052D4" w:rsidP="004052D4">
            <w:pPr>
              <w:spacing w:after="0" w:line="240" w:lineRule="auto"/>
              <w:jc w:val="center"/>
              <w:rPr>
                <w:ins w:id="2090" w:author="Lane, Stefanie" w:date="2023-09-25T14:38:00Z"/>
                <w:rFonts w:ascii="Calibri" w:eastAsia="Times New Roman" w:hAnsi="Calibri" w:cs="Calibri"/>
                <w:color w:val="000000"/>
                <w:sz w:val="20"/>
                <w:szCs w:val="20"/>
                <w:lang w:val="en-CA" w:eastAsia="en-CA"/>
              </w:rPr>
            </w:pPr>
            <w:ins w:id="2091"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00AD68EB" w14:textId="77777777" w:rsidR="004052D4" w:rsidRPr="004052D4" w:rsidRDefault="004052D4" w:rsidP="004052D4">
            <w:pPr>
              <w:spacing w:after="0" w:line="240" w:lineRule="auto"/>
              <w:rPr>
                <w:ins w:id="2092" w:author="Lane, Stefanie" w:date="2023-09-25T14:38:00Z"/>
                <w:rFonts w:ascii="Calibri" w:eastAsia="Times New Roman" w:hAnsi="Calibri" w:cs="Calibri"/>
                <w:color w:val="000000"/>
                <w:sz w:val="20"/>
                <w:szCs w:val="20"/>
                <w:lang w:val="en-CA" w:eastAsia="en-CA"/>
              </w:rPr>
            </w:pPr>
            <w:ins w:id="2093"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179EA536" w14:textId="77777777" w:rsidR="004052D4" w:rsidRPr="004052D4" w:rsidRDefault="004052D4" w:rsidP="004052D4">
            <w:pPr>
              <w:spacing w:after="0" w:line="240" w:lineRule="auto"/>
              <w:rPr>
                <w:ins w:id="2094" w:author="Lane, Stefanie" w:date="2023-09-25T14:38:00Z"/>
                <w:rFonts w:ascii="Calibri" w:eastAsia="Times New Roman" w:hAnsi="Calibri" w:cs="Calibri"/>
                <w:i/>
                <w:iCs/>
                <w:color w:val="000000"/>
                <w:sz w:val="20"/>
                <w:szCs w:val="20"/>
                <w:lang w:val="en-CA" w:eastAsia="en-CA"/>
              </w:rPr>
            </w:pPr>
            <w:ins w:id="2095" w:author="Lane, Stefanie" w:date="2023-09-25T14:38:00Z">
              <w:r w:rsidRPr="004052D4">
                <w:rPr>
                  <w:rFonts w:ascii="Calibri" w:eastAsia="Times New Roman" w:hAnsi="Calibri" w:cs="Calibri"/>
                  <w:i/>
                  <w:iCs/>
                  <w:color w:val="000000"/>
                  <w:sz w:val="20"/>
                  <w:szCs w:val="20"/>
                  <w:lang w:val="en-CA" w:eastAsia="en-CA"/>
                </w:rPr>
                <w:t>Mentha aquatica</w:t>
              </w:r>
            </w:ins>
          </w:p>
        </w:tc>
        <w:tc>
          <w:tcPr>
            <w:tcW w:w="841" w:type="dxa"/>
            <w:tcBorders>
              <w:top w:val="single" w:sz="8" w:space="0" w:color="auto"/>
              <w:left w:val="nil"/>
              <w:bottom w:val="nil"/>
              <w:right w:val="nil"/>
            </w:tcBorders>
            <w:shd w:val="clear" w:color="auto" w:fill="auto"/>
            <w:noWrap/>
            <w:vAlign w:val="bottom"/>
            <w:hideMark/>
          </w:tcPr>
          <w:p w14:paraId="3C34D80B" w14:textId="77777777" w:rsidR="004052D4" w:rsidRPr="004052D4" w:rsidRDefault="004052D4" w:rsidP="004052D4">
            <w:pPr>
              <w:spacing w:after="0" w:line="240" w:lineRule="auto"/>
              <w:jc w:val="center"/>
              <w:rPr>
                <w:ins w:id="2096" w:author="Lane, Stefanie" w:date="2023-09-25T14:38:00Z"/>
                <w:rFonts w:ascii="Calibri" w:eastAsia="Times New Roman" w:hAnsi="Calibri" w:cs="Calibri"/>
                <w:color w:val="000000"/>
                <w:sz w:val="20"/>
                <w:szCs w:val="20"/>
                <w:lang w:val="en-CA" w:eastAsia="en-CA"/>
              </w:rPr>
            </w:pPr>
            <w:ins w:id="2097" w:author="Lane, Stefanie" w:date="2023-09-25T14:38:00Z">
              <w:r w:rsidRPr="004052D4">
                <w:rPr>
                  <w:rFonts w:ascii="Calibri" w:eastAsia="Times New Roman" w:hAnsi="Calibri" w:cs="Calibri"/>
                  <w:color w:val="000000"/>
                  <w:sz w:val="20"/>
                  <w:szCs w:val="20"/>
                  <w:lang w:val="en-CA" w:eastAsia="en-CA"/>
                </w:rPr>
                <w:t>0.811</w:t>
              </w:r>
            </w:ins>
          </w:p>
        </w:tc>
        <w:tc>
          <w:tcPr>
            <w:tcW w:w="666" w:type="dxa"/>
            <w:tcBorders>
              <w:top w:val="single" w:sz="8" w:space="0" w:color="auto"/>
              <w:left w:val="nil"/>
              <w:bottom w:val="nil"/>
              <w:right w:val="nil"/>
            </w:tcBorders>
            <w:shd w:val="clear" w:color="auto" w:fill="auto"/>
            <w:noWrap/>
            <w:vAlign w:val="bottom"/>
            <w:hideMark/>
          </w:tcPr>
          <w:p w14:paraId="5250F1A7" w14:textId="77777777" w:rsidR="004052D4" w:rsidRPr="004052D4" w:rsidRDefault="004052D4" w:rsidP="004052D4">
            <w:pPr>
              <w:spacing w:after="0" w:line="240" w:lineRule="auto"/>
              <w:jc w:val="center"/>
              <w:rPr>
                <w:ins w:id="2098" w:author="Lane, Stefanie" w:date="2023-09-25T14:38:00Z"/>
                <w:rFonts w:ascii="Calibri" w:eastAsia="Times New Roman" w:hAnsi="Calibri" w:cs="Calibri"/>
                <w:color w:val="000000"/>
                <w:sz w:val="20"/>
                <w:szCs w:val="20"/>
                <w:lang w:val="en-CA" w:eastAsia="en-CA"/>
              </w:rPr>
            </w:pPr>
            <w:ins w:id="2099"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single" w:sz="8" w:space="0" w:color="auto"/>
              <w:left w:val="nil"/>
              <w:bottom w:val="nil"/>
              <w:right w:val="nil"/>
            </w:tcBorders>
            <w:shd w:val="clear" w:color="auto" w:fill="auto"/>
            <w:noWrap/>
            <w:vAlign w:val="bottom"/>
            <w:hideMark/>
          </w:tcPr>
          <w:p w14:paraId="06537920" w14:textId="77777777" w:rsidR="004052D4" w:rsidRPr="004052D4" w:rsidRDefault="004052D4" w:rsidP="004052D4">
            <w:pPr>
              <w:spacing w:after="0" w:line="240" w:lineRule="auto"/>
              <w:rPr>
                <w:ins w:id="2100" w:author="Lane, Stefanie" w:date="2023-09-25T14:38:00Z"/>
                <w:rFonts w:ascii="Calibri" w:eastAsia="Times New Roman" w:hAnsi="Calibri" w:cs="Calibri"/>
                <w:color w:val="000000"/>
                <w:sz w:val="20"/>
                <w:szCs w:val="20"/>
                <w:lang w:val="en-CA" w:eastAsia="en-CA"/>
              </w:rPr>
            </w:pPr>
            <w:ins w:id="2101"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single" w:sz="8" w:space="0" w:color="auto"/>
              <w:left w:val="nil"/>
              <w:bottom w:val="nil"/>
              <w:right w:val="nil"/>
            </w:tcBorders>
            <w:shd w:val="clear" w:color="auto" w:fill="auto"/>
            <w:noWrap/>
            <w:vAlign w:val="bottom"/>
            <w:hideMark/>
          </w:tcPr>
          <w:p w14:paraId="4B5A71DA" w14:textId="77777777" w:rsidR="004052D4" w:rsidRPr="004052D4" w:rsidRDefault="004052D4" w:rsidP="004052D4">
            <w:pPr>
              <w:spacing w:after="0" w:line="240" w:lineRule="auto"/>
              <w:rPr>
                <w:ins w:id="2102" w:author="Lane, Stefanie" w:date="2023-09-25T14:38:00Z"/>
                <w:rFonts w:ascii="Calibri" w:eastAsia="Times New Roman" w:hAnsi="Calibri" w:cs="Calibri"/>
                <w:i/>
                <w:iCs/>
                <w:sz w:val="20"/>
                <w:szCs w:val="20"/>
                <w:lang w:val="en-CA" w:eastAsia="en-CA"/>
              </w:rPr>
            </w:pPr>
            <w:ins w:id="2103" w:author="Lane, Stefanie" w:date="2023-09-25T14:38:00Z">
              <w:r w:rsidRPr="004052D4">
                <w:rPr>
                  <w:rFonts w:ascii="Calibri" w:eastAsia="Times New Roman" w:hAnsi="Calibri" w:cs="Calibri"/>
                  <w:i/>
                  <w:iCs/>
                  <w:sz w:val="20"/>
                  <w:szCs w:val="20"/>
                  <w:lang w:val="en-CA" w:eastAsia="en-CA"/>
                </w:rPr>
                <w:t>Menyanthes trifoliata</w:t>
              </w:r>
            </w:ins>
          </w:p>
        </w:tc>
        <w:tc>
          <w:tcPr>
            <w:tcW w:w="841" w:type="dxa"/>
            <w:tcBorders>
              <w:top w:val="single" w:sz="8" w:space="0" w:color="auto"/>
              <w:left w:val="nil"/>
              <w:bottom w:val="nil"/>
              <w:right w:val="nil"/>
            </w:tcBorders>
            <w:shd w:val="clear" w:color="auto" w:fill="auto"/>
            <w:noWrap/>
            <w:vAlign w:val="bottom"/>
            <w:hideMark/>
          </w:tcPr>
          <w:p w14:paraId="67CE9EFF" w14:textId="77777777" w:rsidR="004052D4" w:rsidRPr="004052D4" w:rsidRDefault="004052D4" w:rsidP="004052D4">
            <w:pPr>
              <w:spacing w:after="0" w:line="240" w:lineRule="auto"/>
              <w:jc w:val="center"/>
              <w:rPr>
                <w:ins w:id="2104" w:author="Lane, Stefanie" w:date="2023-09-25T14:38:00Z"/>
                <w:rFonts w:ascii="Calibri" w:eastAsia="Times New Roman" w:hAnsi="Calibri" w:cs="Calibri"/>
                <w:color w:val="000000"/>
                <w:sz w:val="20"/>
                <w:szCs w:val="20"/>
                <w:lang w:val="en-CA" w:eastAsia="en-CA"/>
              </w:rPr>
            </w:pPr>
            <w:ins w:id="2105" w:author="Lane, Stefanie" w:date="2023-09-25T14:38:00Z">
              <w:r w:rsidRPr="004052D4">
                <w:rPr>
                  <w:rFonts w:ascii="Calibri" w:eastAsia="Times New Roman" w:hAnsi="Calibri" w:cs="Calibri"/>
                  <w:color w:val="000000"/>
                  <w:sz w:val="20"/>
                  <w:szCs w:val="20"/>
                  <w:lang w:val="en-CA" w:eastAsia="en-CA"/>
                </w:rPr>
                <w:t>0.942</w:t>
              </w:r>
            </w:ins>
          </w:p>
        </w:tc>
        <w:tc>
          <w:tcPr>
            <w:tcW w:w="666" w:type="dxa"/>
            <w:tcBorders>
              <w:top w:val="single" w:sz="8" w:space="0" w:color="auto"/>
              <w:left w:val="nil"/>
              <w:bottom w:val="nil"/>
              <w:right w:val="single" w:sz="8" w:space="0" w:color="auto"/>
            </w:tcBorders>
            <w:shd w:val="clear" w:color="auto" w:fill="auto"/>
            <w:noWrap/>
            <w:vAlign w:val="bottom"/>
            <w:hideMark/>
          </w:tcPr>
          <w:p w14:paraId="7CB67E91" w14:textId="77777777" w:rsidR="004052D4" w:rsidRPr="004052D4" w:rsidRDefault="004052D4" w:rsidP="004052D4">
            <w:pPr>
              <w:spacing w:after="0" w:line="240" w:lineRule="auto"/>
              <w:jc w:val="center"/>
              <w:rPr>
                <w:ins w:id="2106" w:author="Lane, Stefanie" w:date="2023-09-25T14:38:00Z"/>
                <w:rFonts w:ascii="Calibri" w:eastAsia="Times New Roman" w:hAnsi="Calibri" w:cs="Calibri"/>
                <w:color w:val="000000"/>
                <w:sz w:val="20"/>
                <w:szCs w:val="20"/>
                <w:lang w:val="en-CA" w:eastAsia="en-CA"/>
              </w:rPr>
            </w:pPr>
            <w:ins w:id="2107"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362776C4" w14:textId="77777777" w:rsidTr="004052D4">
        <w:trPr>
          <w:trHeight w:val="276"/>
          <w:ins w:id="2108"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434A5101" w14:textId="77777777" w:rsidR="004052D4" w:rsidRPr="004052D4" w:rsidRDefault="004052D4" w:rsidP="004052D4">
            <w:pPr>
              <w:spacing w:after="0" w:line="240" w:lineRule="auto"/>
              <w:rPr>
                <w:ins w:id="2109"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151271A1" w14:textId="77777777" w:rsidR="004052D4" w:rsidRPr="004052D4" w:rsidRDefault="004052D4" w:rsidP="004052D4">
            <w:pPr>
              <w:spacing w:after="0" w:line="240" w:lineRule="auto"/>
              <w:rPr>
                <w:ins w:id="2110" w:author="Lane, Stefanie" w:date="2023-09-25T14:38:00Z"/>
                <w:rFonts w:ascii="Calibri" w:eastAsia="Times New Roman" w:hAnsi="Calibri" w:cs="Calibri"/>
                <w:i/>
                <w:iCs/>
                <w:sz w:val="20"/>
                <w:szCs w:val="20"/>
                <w:lang w:val="en-CA" w:eastAsia="en-CA"/>
              </w:rPr>
            </w:pPr>
            <w:ins w:id="2111" w:author="Lane, Stefanie" w:date="2023-09-25T14:38:00Z">
              <w:r w:rsidRPr="004052D4">
                <w:rPr>
                  <w:rFonts w:ascii="Calibri" w:eastAsia="Times New Roman" w:hAnsi="Calibri" w:cs="Calibri"/>
                  <w:i/>
                  <w:iCs/>
                  <w:sz w:val="20"/>
                  <w:szCs w:val="20"/>
                  <w:lang w:val="en-CA" w:eastAsia="en-CA"/>
                </w:rPr>
                <w:t>Myosotis scorpiodes</w:t>
              </w:r>
            </w:ins>
          </w:p>
        </w:tc>
        <w:tc>
          <w:tcPr>
            <w:tcW w:w="830" w:type="dxa"/>
            <w:tcBorders>
              <w:top w:val="single" w:sz="4" w:space="0" w:color="auto"/>
              <w:left w:val="nil"/>
              <w:bottom w:val="single" w:sz="4" w:space="0" w:color="auto"/>
              <w:right w:val="nil"/>
            </w:tcBorders>
            <w:shd w:val="clear" w:color="auto" w:fill="auto"/>
            <w:noWrap/>
            <w:vAlign w:val="bottom"/>
            <w:hideMark/>
          </w:tcPr>
          <w:p w14:paraId="7F9DDC51" w14:textId="77777777" w:rsidR="004052D4" w:rsidRPr="004052D4" w:rsidRDefault="004052D4" w:rsidP="004052D4">
            <w:pPr>
              <w:spacing w:after="0" w:line="240" w:lineRule="auto"/>
              <w:jc w:val="center"/>
              <w:rPr>
                <w:ins w:id="2112" w:author="Lane, Stefanie" w:date="2023-09-25T14:38:00Z"/>
                <w:rFonts w:ascii="Calibri" w:eastAsia="Times New Roman" w:hAnsi="Calibri" w:cs="Calibri"/>
                <w:color w:val="000000"/>
                <w:sz w:val="20"/>
                <w:szCs w:val="20"/>
                <w:lang w:val="en-CA" w:eastAsia="en-CA"/>
              </w:rPr>
            </w:pPr>
            <w:ins w:id="2113" w:author="Lane, Stefanie" w:date="2023-09-25T14:38:00Z">
              <w:r w:rsidRPr="004052D4">
                <w:rPr>
                  <w:rFonts w:ascii="Calibri" w:eastAsia="Times New Roman" w:hAnsi="Calibri" w:cs="Calibri"/>
                  <w:color w:val="000000"/>
                  <w:sz w:val="20"/>
                  <w:szCs w:val="20"/>
                  <w:lang w:val="en-CA" w:eastAsia="en-CA"/>
                </w:rPr>
                <w:t>0.446</w:t>
              </w:r>
            </w:ins>
          </w:p>
        </w:tc>
        <w:tc>
          <w:tcPr>
            <w:tcW w:w="657" w:type="dxa"/>
            <w:tcBorders>
              <w:top w:val="single" w:sz="4" w:space="0" w:color="auto"/>
              <w:left w:val="nil"/>
              <w:bottom w:val="single" w:sz="4" w:space="0" w:color="auto"/>
              <w:right w:val="nil"/>
            </w:tcBorders>
            <w:shd w:val="clear" w:color="auto" w:fill="auto"/>
            <w:noWrap/>
            <w:vAlign w:val="bottom"/>
            <w:hideMark/>
          </w:tcPr>
          <w:p w14:paraId="6619FD6B" w14:textId="77777777" w:rsidR="004052D4" w:rsidRPr="004052D4" w:rsidRDefault="004052D4" w:rsidP="004052D4">
            <w:pPr>
              <w:spacing w:after="0" w:line="240" w:lineRule="auto"/>
              <w:jc w:val="center"/>
              <w:rPr>
                <w:ins w:id="2114" w:author="Lane, Stefanie" w:date="2023-09-25T14:38:00Z"/>
                <w:rFonts w:ascii="Calibri" w:eastAsia="Times New Roman" w:hAnsi="Calibri" w:cs="Calibri"/>
                <w:color w:val="000000"/>
                <w:sz w:val="20"/>
                <w:szCs w:val="20"/>
                <w:lang w:val="en-CA" w:eastAsia="en-CA"/>
              </w:rPr>
            </w:pPr>
            <w:ins w:id="2115" w:author="Lane, Stefanie" w:date="2023-09-25T14:38:00Z">
              <w:r w:rsidRPr="004052D4">
                <w:rPr>
                  <w:rFonts w:ascii="Calibri" w:eastAsia="Times New Roman" w:hAnsi="Calibri" w:cs="Calibri"/>
                  <w:color w:val="000000"/>
                  <w:sz w:val="20"/>
                  <w:szCs w:val="20"/>
                  <w:lang w:val="en-CA" w:eastAsia="en-CA"/>
                </w:rPr>
                <w:t>0.0003</w:t>
              </w:r>
            </w:ins>
          </w:p>
        </w:tc>
        <w:tc>
          <w:tcPr>
            <w:tcW w:w="200" w:type="dxa"/>
            <w:tcBorders>
              <w:top w:val="nil"/>
              <w:left w:val="nil"/>
              <w:bottom w:val="nil"/>
              <w:right w:val="nil"/>
            </w:tcBorders>
            <w:shd w:val="clear" w:color="auto" w:fill="auto"/>
            <w:noWrap/>
            <w:vAlign w:val="bottom"/>
            <w:hideMark/>
          </w:tcPr>
          <w:p w14:paraId="0E1BE497" w14:textId="77777777" w:rsidR="004052D4" w:rsidRPr="004052D4" w:rsidRDefault="004052D4" w:rsidP="004052D4">
            <w:pPr>
              <w:spacing w:after="0" w:line="240" w:lineRule="auto"/>
              <w:jc w:val="center"/>
              <w:rPr>
                <w:ins w:id="2116"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5F1D2BDA" w14:textId="77777777" w:rsidR="004052D4" w:rsidRPr="004052D4" w:rsidRDefault="004052D4" w:rsidP="004052D4">
            <w:pPr>
              <w:spacing w:after="0" w:line="240" w:lineRule="auto"/>
              <w:rPr>
                <w:ins w:id="2117" w:author="Lane, Stefanie" w:date="2023-09-25T14:38:00Z"/>
                <w:rFonts w:ascii="Calibri" w:eastAsia="Times New Roman" w:hAnsi="Calibri" w:cs="Calibri"/>
                <w:i/>
                <w:iCs/>
                <w:sz w:val="20"/>
                <w:szCs w:val="20"/>
                <w:lang w:val="en-CA" w:eastAsia="en-CA"/>
              </w:rPr>
            </w:pPr>
            <w:ins w:id="2118" w:author="Lane, Stefanie" w:date="2023-09-25T14:38:00Z">
              <w:r w:rsidRPr="004052D4">
                <w:rPr>
                  <w:rFonts w:ascii="Calibri" w:eastAsia="Times New Roman" w:hAnsi="Calibri" w:cs="Calibri"/>
                  <w:i/>
                  <w:iCs/>
                  <w:sz w:val="20"/>
                  <w:szCs w:val="20"/>
                  <w:lang w:val="en-CA" w:eastAsia="en-CA"/>
                </w:rPr>
                <w:t>Menyanthes trifoliata</w:t>
              </w:r>
            </w:ins>
          </w:p>
        </w:tc>
        <w:tc>
          <w:tcPr>
            <w:tcW w:w="841" w:type="dxa"/>
            <w:tcBorders>
              <w:top w:val="single" w:sz="4" w:space="0" w:color="auto"/>
              <w:left w:val="nil"/>
              <w:bottom w:val="single" w:sz="4" w:space="0" w:color="auto"/>
              <w:right w:val="nil"/>
            </w:tcBorders>
            <w:shd w:val="clear" w:color="auto" w:fill="auto"/>
            <w:noWrap/>
            <w:vAlign w:val="bottom"/>
            <w:hideMark/>
          </w:tcPr>
          <w:p w14:paraId="7D283078" w14:textId="77777777" w:rsidR="004052D4" w:rsidRPr="004052D4" w:rsidRDefault="004052D4" w:rsidP="004052D4">
            <w:pPr>
              <w:spacing w:after="0" w:line="240" w:lineRule="auto"/>
              <w:jc w:val="center"/>
              <w:rPr>
                <w:ins w:id="2119" w:author="Lane, Stefanie" w:date="2023-09-25T14:38:00Z"/>
                <w:rFonts w:ascii="Calibri" w:eastAsia="Times New Roman" w:hAnsi="Calibri" w:cs="Calibri"/>
                <w:color w:val="000000"/>
                <w:sz w:val="20"/>
                <w:szCs w:val="20"/>
                <w:lang w:val="en-CA" w:eastAsia="en-CA"/>
              </w:rPr>
            </w:pPr>
            <w:ins w:id="2120" w:author="Lane, Stefanie" w:date="2023-09-25T14:38:00Z">
              <w:r w:rsidRPr="004052D4">
                <w:rPr>
                  <w:rFonts w:ascii="Calibri" w:eastAsia="Times New Roman" w:hAnsi="Calibri" w:cs="Calibri"/>
                  <w:color w:val="000000"/>
                  <w:sz w:val="20"/>
                  <w:szCs w:val="20"/>
                  <w:lang w:val="en-CA" w:eastAsia="en-CA"/>
                </w:rPr>
                <w:t>0.621</w:t>
              </w:r>
            </w:ins>
          </w:p>
        </w:tc>
        <w:tc>
          <w:tcPr>
            <w:tcW w:w="666" w:type="dxa"/>
            <w:tcBorders>
              <w:top w:val="single" w:sz="4" w:space="0" w:color="auto"/>
              <w:left w:val="nil"/>
              <w:bottom w:val="single" w:sz="4" w:space="0" w:color="auto"/>
              <w:right w:val="nil"/>
            </w:tcBorders>
            <w:shd w:val="clear" w:color="auto" w:fill="auto"/>
            <w:noWrap/>
            <w:vAlign w:val="bottom"/>
            <w:hideMark/>
          </w:tcPr>
          <w:p w14:paraId="09D8697A" w14:textId="77777777" w:rsidR="004052D4" w:rsidRPr="004052D4" w:rsidRDefault="004052D4" w:rsidP="004052D4">
            <w:pPr>
              <w:spacing w:after="0" w:line="240" w:lineRule="auto"/>
              <w:jc w:val="center"/>
              <w:rPr>
                <w:ins w:id="2121" w:author="Lane, Stefanie" w:date="2023-09-25T14:38:00Z"/>
                <w:rFonts w:ascii="Calibri" w:eastAsia="Times New Roman" w:hAnsi="Calibri" w:cs="Calibri"/>
                <w:color w:val="000000"/>
                <w:sz w:val="20"/>
                <w:szCs w:val="20"/>
                <w:lang w:val="en-CA" w:eastAsia="en-CA"/>
              </w:rPr>
            </w:pPr>
            <w:ins w:id="2122" w:author="Lane, Stefanie" w:date="2023-09-25T14:38:00Z">
              <w:r w:rsidRPr="004052D4">
                <w:rPr>
                  <w:rFonts w:ascii="Calibri" w:eastAsia="Times New Roman" w:hAnsi="Calibri" w:cs="Calibri"/>
                  <w:color w:val="000000"/>
                  <w:sz w:val="20"/>
                  <w:szCs w:val="20"/>
                  <w:lang w:val="en-CA" w:eastAsia="en-CA"/>
                </w:rPr>
                <w:t>0.0001</w:t>
              </w:r>
            </w:ins>
          </w:p>
        </w:tc>
        <w:tc>
          <w:tcPr>
            <w:tcW w:w="200" w:type="dxa"/>
            <w:tcBorders>
              <w:top w:val="nil"/>
              <w:left w:val="nil"/>
              <w:bottom w:val="nil"/>
              <w:right w:val="nil"/>
            </w:tcBorders>
            <w:shd w:val="clear" w:color="auto" w:fill="auto"/>
            <w:noWrap/>
            <w:vAlign w:val="bottom"/>
            <w:hideMark/>
          </w:tcPr>
          <w:p w14:paraId="4E5326CA" w14:textId="77777777" w:rsidR="004052D4" w:rsidRPr="004052D4" w:rsidRDefault="004052D4" w:rsidP="004052D4">
            <w:pPr>
              <w:spacing w:after="0" w:line="240" w:lineRule="auto"/>
              <w:jc w:val="center"/>
              <w:rPr>
                <w:ins w:id="2123"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6703F96F" w14:textId="77777777" w:rsidR="004052D4" w:rsidRPr="004052D4" w:rsidRDefault="004052D4" w:rsidP="004052D4">
            <w:pPr>
              <w:spacing w:after="0" w:line="240" w:lineRule="auto"/>
              <w:rPr>
                <w:ins w:id="2124" w:author="Lane, Stefanie" w:date="2023-09-25T14:38:00Z"/>
                <w:rFonts w:ascii="Calibri" w:eastAsia="Times New Roman" w:hAnsi="Calibri" w:cs="Calibri"/>
                <w:i/>
                <w:iCs/>
                <w:color w:val="000000"/>
                <w:sz w:val="20"/>
                <w:szCs w:val="20"/>
                <w:lang w:val="en-CA" w:eastAsia="en-CA"/>
              </w:rPr>
            </w:pPr>
            <w:ins w:id="2125" w:author="Lane, Stefanie" w:date="2023-09-25T14:38:00Z">
              <w:r w:rsidRPr="004052D4">
                <w:rPr>
                  <w:rFonts w:ascii="Calibri" w:eastAsia="Times New Roman" w:hAnsi="Calibri" w:cs="Calibri"/>
                  <w:i/>
                  <w:iCs/>
                  <w:color w:val="000000"/>
                  <w:sz w:val="20"/>
                  <w:szCs w:val="20"/>
                  <w:lang w:val="en-CA" w:eastAsia="en-CA"/>
                </w:rPr>
                <w:t>Mentha aquatica</w:t>
              </w:r>
            </w:ins>
          </w:p>
        </w:tc>
        <w:tc>
          <w:tcPr>
            <w:tcW w:w="841" w:type="dxa"/>
            <w:tcBorders>
              <w:top w:val="single" w:sz="4" w:space="0" w:color="auto"/>
              <w:left w:val="nil"/>
              <w:bottom w:val="single" w:sz="4" w:space="0" w:color="auto"/>
              <w:right w:val="nil"/>
            </w:tcBorders>
            <w:shd w:val="clear" w:color="auto" w:fill="auto"/>
            <w:noWrap/>
            <w:vAlign w:val="bottom"/>
            <w:hideMark/>
          </w:tcPr>
          <w:p w14:paraId="1E85004D" w14:textId="77777777" w:rsidR="004052D4" w:rsidRPr="004052D4" w:rsidRDefault="004052D4" w:rsidP="004052D4">
            <w:pPr>
              <w:spacing w:after="0" w:line="240" w:lineRule="auto"/>
              <w:jc w:val="center"/>
              <w:rPr>
                <w:ins w:id="2126" w:author="Lane, Stefanie" w:date="2023-09-25T14:38:00Z"/>
                <w:rFonts w:ascii="Calibri" w:eastAsia="Times New Roman" w:hAnsi="Calibri" w:cs="Calibri"/>
                <w:color w:val="000000"/>
                <w:sz w:val="20"/>
                <w:szCs w:val="20"/>
                <w:lang w:val="en-CA" w:eastAsia="en-CA"/>
              </w:rPr>
            </w:pPr>
            <w:ins w:id="2127" w:author="Lane, Stefanie" w:date="2023-09-25T14:38:00Z">
              <w:r w:rsidRPr="004052D4">
                <w:rPr>
                  <w:rFonts w:ascii="Calibri" w:eastAsia="Times New Roman" w:hAnsi="Calibri" w:cs="Calibri"/>
                  <w:color w:val="000000"/>
                  <w:sz w:val="20"/>
                  <w:szCs w:val="20"/>
                  <w:lang w:val="en-CA" w:eastAsia="en-CA"/>
                </w:rPr>
                <w:t>0.618</w:t>
              </w:r>
            </w:ins>
          </w:p>
        </w:tc>
        <w:tc>
          <w:tcPr>
            <w:tcW w:w="666" w:type="dxa"/>
            <w:tcBorders>
              <w:top w:val="single" w:sz="4" w:space="0" w:color="auto"/>
              <w:left w:val="nil"/>
              <w:bottom w:val="single" w:sz="4" w:space="0" w:color="auto"/>
              <w:right w:val="single" w:sz="8" w:space="0" w:color="auto"/>
            </w:tcBorders>
            <w:shd w:val="clear" w:color="auto" w:fill="auto"/>
            <w:noWrap/>
            <w:vAlign w:val="bottom"/>
            <w:hideMark/>
          </w:tcPr>
          <w:p w14:paraId="6F694FCE" w14:textId="77777777" w:rsidR="004052D4" w:rsidRPr="004052D4" w:rsidRDefault="004052D4" w:rsidP="004052D4">
            <w:pPr>
              <w:spacing w:after="0" w:line="240" w:lineRule="auto"/>
              <w:jc w:val="center"/>
              <w:rPr>
                <w:ins w:id="2128" w:author="Lane, Stefanie" w:date="2023-09-25T14:38:00Z"/>
                <w:rFonts w:ascii="Calibri" w:eastAsia="Times New Roman" w:hAnsi="Calibri" w:cs="Calibri"/>
                <w:color w:val="000000"/>
                <w:sz w:val="20"/>
                <w:szCs w:val="20"/>
                <w:lang w:val="en-CA" w:eastAsia="en-CA"/>
              </w:rPr>
            </w:pPr>
            <w:ins w:id="2129"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5E6E4D5B" w14:textId="77777777" w:rsidTr="004052D4">
        <w:trPr>
          <w:trHeight w:val="276"/>
          <w:ins w:id="2130"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23040A75" w14:textId="77777777" w:rsidR="004052D4" w:rsidRPr="004052D4" w:rsidRDefault="004052D4" w:rsidP="004052D4">
            <w:pPr>
              <w:spacing w:after="0" w:line="240" w:lineRule="auto"/>
              <w:rPr>
                <w:ins w:id="2131"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6D11E864" w14:textId="77777777" w:rsidR="004052D4" w:rsidRPr="004052D4" w:rsidRDefault="004052D4" w:rsidP="004052D4">
            <w:pPr>
              <w:spacing w:after="0" w:line="240" w:lineRule="auto"/>
              <w:rPr>
                <w:ins w:id="2132" w:author="Lane, Stefanie" w:date="2023-09-25T14:38:00Z"/>
                <w:rFonts w:ascii="Calibri" w:eastAsia="Times New Roman" w:hAnsi="Calibri" w:cs="Calibri"/>
                <w:i/>
                <w:iCs/>
                <w:color w:val="000000"/>
                <w:sz w:val="20"/>
                <w:szCs w:val="20"/>
                <w:lang w:val="en-CA" w:eastAsia="en-CA"/>
              </w:rPr>
            </w:pPr>
            <w:ins w:id="2133" w:author="Lane, Stefanie" w:date="2023-09-25T14:38:00Z">
              <w:r w:rsidRPr="004052D4">
                <w:rPr>
                  <w:rFonts w:ascii="Calibri" w:eastAsia="Times New Roman" w:hAnsi="Calibri" w:cs="Calibri"/>
                  <w:i/>
                  <w:iCs/>
                  <w:color w:val="000000"/>
                  <w:sz w:val="20"/>
                  <w:szCs w:val="20"/>
                  <w:lang w:val="en-CA" w:eastAsia="en-CA"/>
                </w:rPr>
                <w:t>Bidens cernua</w:t>
              </w:r>
            </w:ins>
          </w:p>
        </w:tc>
        <w:tc>
          <w:tcPr>
            <w:tcW w:w="830" w:type="dxa"/>
            <w:tcBorders>
              <w:top w:val="nil"/>
              <w:left w:val="nil"/>
              <w:bottom w:val="nil"/>
              <w:right w:val="nil"/>
            </w:tcBorders>
            <w:shd w:val="clear" w:color="auto" w:fill="auto"/>
            <w:noWrap/>
            <w:vAlign w:val="bottom"/>
            <w:hideMark/>
          </w:tcPr>
          <w:p w14:paraId="630D45E1" w14:textId="77777777" w:rsidR="004052D4" w:rsidRPr="004052D4" w:rsidRDefault="004052D4" w:rsidP="004052D4">
            <w:pPr>
              <w:spacing w:after="0" w:line="240" w:lineRule="auto"/>
              <w:jc w:val="center"/>
              <w:rPr>
                <w:ins w:id="2134" w:author="Lane, Stefanie" w:date="2023-09-25T14:38:00Z"/>
                <w:rFonts w:ascii="Calibri" w:eastAsia="Times New Roman" w:hAnsi="Calibri" w:cs="Calibri"/>
                <w:color w:val="000000"/>
                <w:sz w:val="20"/>
                <w:szCs w:val="20"/>
                <w:lang w:val="en-CA" w:eastAsia="en-CA"/>
              </w:rPr>
            </w:pPr>
            <w:ins w:id="2135" w:author="Lane, Stefanie" w:date="2023-09-25T14:38:00Z">
              <w:r w:rsidRPr="004052D4">
                <w:rPr>
                  <w:rFonts w:ascii="Calibri" w:eastAsia="Times New Roman" w:hAnsi="Calibri" w:cs="Calibri"/>
                  <w:color w:val="000000"/>
                  <w:sz w:val="20"/>
                  <w:szCs w:val="20"/>
                  <w:lang w:val="en-CA" w:eastAsia="en-CA"/>
                </w:rPr>
                <w:t>0.407</w:t>
              </w:r>
            </w:ins>
          </w:p>
        </w:tc>
        <w:tc>
          <w:tcPr>
            <w:tcW w:w="657" w:type="dxa"/>
            <w:tcBorders>
              <w:top w:val="nil"/>
              <w:left w:val="nil"/>
              <w:bottom w:val="nil"/>
              <w:right w:val="nil"/>
            </w:tcBorders>
            <w:shd w:val="clear" w:color="auto" w:fill="auto"/>
            <w:noWrap/>
            <w:vAlign w:val="bottom"/>
            <w:hideMark/>
          </w:tcPr>
          <w:p w14:paraId="0F3EA4D4" w14:textId="77777777" w:rsidR="004052D4" w:rsidRPr="004052D4" w:rsidRDefault="004052D4" w:rsidP="004052D4">
            <w:pPr>
              <w:spacing w:after="0" w:line="240" w:lineRule="auto"/>
              <w:jc w:val="center"/>
              <w:rPr>
                <w:ins w:id="2136" w:author="Lane, Stefanie" w:date="2023-09-25T14:38:00Z"/>
                <w:rFonts w:ascii="Calibri" w:eastAsia="Times New Roman" w:hAnsi="Calibri" w:cs="Calibri"/>
                <w:color w:val="000000"/>
                <w:sz w:val="20"/>
                <w:szCs w:val="20"/>
                <w:lang w:val="en-CA" w:eastAsia="en-CA"/>
              </w:rPr>
            </w:pPr>
            <w:ins w:id="2137" w:author="Lane, Stefanie" w:date="2023-09-25T14:38:00Z">
              <w:r w:rsidRPr="004052D4">
                <w:rPr>
                  <w:rFonts w:ascii="Calibri" w:eastAsia="Times New Roman" w:hAnsi="Calibri" w:cs="Calibri"/>
                  <w:color w:val="000000"/>
                  <w:sz w:val="20"/>
                  <w:szCs w:val="20"/>
                  <w:lang w:val="en-CA" w:eastAsia="en-CA"/>
                </w:rPr>
                <w:t>0.0012</w:t>
              </w:r>
            </w:ins>
          </w:p>
        </w:tc>
        <w:tc>
          <w:tcPr>
            <w:tcW w:w="200" w:type="dxa"/>
            <w:tcBorders>
              <w:top w:val="nil"/>
              <w:left w:val="nil"/>
              <w:bottom w:val="nil"/>
              <w:right w:val="nil"/>
            </w:tcBorders>
            <w:shd w:val="clear" w:color="auto" w:fill="auto"/>
            <w:noWrap/>
            <w:vAlign w:val="bottom"/>
            <w:hideMark/>
          </w:tcPr>
          <w:p w14:paraId="7146158E" w14:textId="77777777" w:rsidR="004052D4" w:rsidRPr="004052D4" w:rsidRDefault="004052D4" w:rsidP="004052D4">
            <w:pPr>
              <w:spacing w:after="0" w:line="240" w:lineRule="auto"/>
              <w:jc w:val="center"/>
              <w:rPr>
                <w:ins w:id="2138"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28B5DFCC" w14:textId="77777777" w:rsidR="004052D4" w:rsidRPr="004052D4" w:rsidRDefault="004052D4" w:rsidP="004052D4">
            <w:pPr>
              <w:spacing w:after="0" w:line="240" w:lineRule="auto"/>
              <w:rPr>
                <w:ins w:id="2139" w:author="Lane, Stefanie" w:date="2023-09-25T14:38:00Z"/>
                <w:rFonts w:ascii="Calibri" w:eastAsia="Times New Roman" w:hAnsi="Calibri" w:cs="Calibri"/>
                <w:sz w:val="20"/>
                <w:szCs w:val="20"/>
                <w:lang w:val="en-CA" w:eastAsia="en-CA"/>
              </w:rPr>
            </w:pPr>
            <w:ins w:id="2140" w:author="Lane, Stefanie" w:date="2023-09-25T14:38:00Z">
              <w:r w:rsidRPr="004052D4">
                <w:rPr>
                  <w:rFonts w:ascii="Calibri" w:eastAsia="Times New Roman" w:hAnsi="Calibri" w:cs="Calibri"/>
                  <w:sz w:val="20"/>
                  <w:szCs w:val="20"/>
                  <w:lang w:val="en-CA" w:eastAsia="en-CA"/>
                </w:rPr>
                <w:t>Grass (unidentified)</w:t>
              </w:r>
            </w:ins>
          </w:p>
        </w:tc>
        <w:tc>
          <w:tcPr>
            <w:tcW w:w="841" w:type="dxa"/>
            <w:tcBorders>
              <w:top w:val="nil"/>
              <w:left w:val="nil"/>
              <w:bottom w:val="nil"/>
              <w:right w:val="nil"/>
            </w:tcBorders>
            <w:shd w:val="clear" w:color="auto" w:fill="auto"/>
            <w:noWrap/>
            <w:vAlign w:val="bottom"/>
            <w:hideMark/>
          </w:tcPr>
          <w:p w14:paraId="64576EA6" w14:textId="77777777" w:rsidR="004052D4" w:rsidRPr="004052D4" w:rsidRDefault="004052D4" w:rsidP="004052D4">
            <w:pPr>
              <w:spacing w:after="0" w:line="240" w:lineRule="auto"/>
              <w:jc w:val="center"/>
              <w:rPr>
                <w:ins w:id="2141" w:author="Lane, Stefanie" w:date="2023-09-25T14:38:00Z"/>
                <w:rFonts w:ascii="Calibri" w:eastAsia="Times New Roman" w:hAnsi="Calibri" w:cs="Calibri"/>
                <w:color w:val="000000"/>
                <w:sz w:val="20"/>
                <w:szCs w:val="20"/>
                <w:lang w:val="en-CA" w:eastAsia="en-CA"/>
              </w:rPr>
            </w:pPr>
            <w:ins w:id="2142" w:author="Lane, Stefanie" w:date="2023-09-25T14:38:00Z">
              <w:r w:rsidRPr="004052D4">
                <w:rPr>
                  <w:rFonts w:ascii="Calibri" w:eastAsia="Times New Roman" w:hAnsi="Calibri" w:cs="Calibri"/>
                  <w:color w:val="000000"/>
                  <w:sz w:val="20"/>
                  <w:szCs w:val="20"/>
                  <w:lang w:val="en-CA" w:eastAsia="en-CA"/>
                </w:rPr>
                <w:t>0.452</w:t>
              </w:r>
            </w:ins>
          </w:p>
        </w:tc>
        <w:tc>
          <w:tcPr>
            <w:tcW w:w="666" w:type="dxa"/>
            <w:tcBorders>
              <w:top w:val="nil"/>
              <w:left w:val="nil"/>
              <w:bottom w:val="nil"/>
              <w:right w:val="nil"/>
            </w:tcBorders>
            <w:shd w:val="clear" w:color="auto" w:fill="auto"/>
            <w:noWrap/>
            <w:vAlign w:val="bottom"/>
            <w:hideMark/>
          </w:tcPr>
          <w:p w14:paraId="093CB278" w14:textId="77777777" w:rsidR="004052D4" w:rsidRPr="004052D4" w:rsidRDefault="004052D4" w:rsidP="004052D4">
            <w:pPr>
              <w:spacing w:after="0" w:line="240" w:lineRule="auto"/>
              <w:jc w:val="center"/>
              <w:rPr>
                <w:ins w:id="2143" w:author="Lane, Stefanie" w:date="2023-09-25T14:38:00Z"/>
                <w:rFonts w:ascii="Calibri" w:eastAsia="Times New Roman" w:hAnsi="Calibri" w:cs="Calibri"/>
                <w:color w:val="000000"/>
                <w:sz w:val="20"/>
                <w:szCs w:val="20"/>
                <w:lang w:val="en-CA" w:eastAsia="en-CA"/>
              </w:rPr>
            </w:pPr>
            <w:ins w:id="2144" w:author="Lane, Stefanie" w:date="2023-09-25T14:38:00Z">
              <w:r w:rsidRPr="004052D4">
                <w:rPr>
                  <w:rFonts w:ascii="Calibri" w:eastAsia="Times New Roman" w:hAnsi="Calibri" w:cs="Calibri"/>
                  <w:color w:val="000000"/>
                  <w:sz w:val="20"/>
                  <w:szCs w:val="20"/>
                  <w:lang w:val="en-CA" w:eastAsia="en-CA"/>
                </w:rPr>
                <w:t>0.0005</w:t>
              </w:r>
            </w:ins>
          </w:p>
        </w:tc>
        <w:tc>
          <w:tcPr>
            <w:tcW w:w="200" w:type="dxa"/>
            <w:tcBorders>
              <w:top w:val="nil"/>
              <w:left w:val="nil"/>
              <w:bottom w:val="nil"/>
              <w:right w:val="nil"/>
            </w:tcBorders>
            <w:shd w:val="clear" w:color="auto" w:fill="auto"/>
            <w:noWrap/>
            <w:vAlign w:val="bottom"/>
            <w:hideMark/>
          </w:tcPr>
          <w:p w14:paraId="7897691A" w14:textId="77777777" w:rsidR="004052D4" w:rsidRPr="004052D4" w:rsidRDefault="004052D4" w:rsidP="004052D4">
            <w:pPr>
              <w:spacing w:after="0" w:line="240" w:lineRule="auto"/>
              <w:jc w:val="center"/>
              <w:rPr>
                <w:ins w:id="2145"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63A7FD89" w14:textId="77777777" w:rsidR="004052D4" w:rsidRPr="004052D4" w:rsidRDefault="004052D4" w:rsidP="004052D4">
            <w:pPr>
              <w:spacing w:after="0" w:line="240" w:lineRule="auto"/>
              <w:rPr>
                <w:ins w:id="2146" w:author="Lane, Stefanie" w:date="2023-09-25T14:38:00Z"/>
                <w:rFonts w:ascii="Calibri" w:eastAsia="Times New Roman" w:hAnsi="Calibri" w:cs="Calibri"/>
                <w:i/>
                <w:iCs/>
                <w:color w:val="000000"/>
                <w:sz w:val="20"/>
                <w:szCs w:val="20"/>
                <w:lang w:val="en-CA" w:eastAsia="en-CA"/>
              </w:rPr>
            </w:pPr>
            <w:ins w:id="2147" w:author="Lane, Stefanie" w:date="2023-09-25T14:38:00Z">
              <w:r w:rsidRPr="004052D4">
                <w:rPr>
                  <w:rFonts w:ascii="Calibri" w:eastAsia="Times New Roman" w:hAnsi="Calibri" w:cs="Calibri"/>
                  <w:i/>
                  <w:iCs/>
                  <w:color w:val="000000"/>
                  <w:sz w:val="20"/>
                  <w:szCs w:val="20"/>
                  <w:lang w:val="en-CA" w:eastAsia="en-CA"/>
                </w:rPr>
                <w:t>Lysimachia thyrsiflora</w:t>
              </w:r>
            </w:ins>
          </w:p>
        </w:tc>
        <w:tc>
          <w:tcPr>
            <w:tcW w:w="841" w:type="dxa"/>
            <w:tcBorders>
              <w:top w:val="nil"/>
              <w:left w:val="nil"/>
              <w:bottom w:val="nil"/>
              <w:right w:val="nil"/>
            </w:tcBorders>
            <w:shd w:val="clear" w:color="auto" w:fill="auto"/>
            <w:noWrap/>
            <w:vAlign w:val="bottom"/>
            <w:hideMark/>
          </w:tcPr>
          <w:p w14:paraId="3EB64A9C" w14:textId="77777777" w:rsidR="004052D4" w:rsidRPr="004052D4" w:rsidRDefault="004052D4" w:rsidP="004052D4">
            <w:pPr>
              <w:spacing w:after="0" w:line="240" w:lineRule="auto"/>
              <w:jc w:val="center"/>
              <w:rPr>
                <w:ins w:id="2148" w:author="Lane, Stefanie" w:date="2023-09-25T14:38:00Z"/>
                <w:rFonts w:ascii="Calibri" w:eastAsia="Times New Roman" w:hAnsi="Calibri" w:cs="Calibri"/>
                <w:color w:val="000000"/>
                <w:sz w:val="20"/>
                <w:szCs w:val="20"/>
                <w:lang w:val="en-CA" w:eastAsia="en-CA"/>
              </w:rPr>
            </w:pPr>
            <w:ins w:id="2149" w:author="Lane, Stefanie" w:date="2023-09-25T14:38:00Z">
              <w:r w:rsidRPr="004052D4">
                <w:rPr>
                  <w:rFonts w:ascii="Calibri" w:eastAsia="Times New Roman" w:hAnsi="Calibri" w:cs="Calibri"/>
                  <w:color w:val="000000"/>
                  <w:sz w:val="20"/>
                  <w:szCs w:val="20"/>
                  <w:lang w:val="en-CA" w:eastAsia="en-CA"/>
                </w:rPr>
                <w:t>0.537</w:t>
              </w:r>
            </w:ins>
          </w:p>
        </w:tc>
        <w:tc>
          <w:tcPr>
            <w:tcW w:w="666" w:type="dxa"/>
            <w:tcBorders>
              <w:top w:val="nil"/>
              <w:left w:val="nil"/>
              <w:bottom w:val="nil"/>
              <w:right w:val="single" w:sz="8" w:space="0" w:color="auto"/>
            </w:tcBorders>
            <w:shd w:val="clear" w:color="auto" w:fill="auto"/>
            <w:noWrap/>
            <w:vAlign w:val="bottom"/>
            <w:hideMark/>
          </w:tcPr>
          <w:p w14:paraId="72591457" w14:textId="77777777" w:rsidR="004052D4" w:rsidRPr="004052D4" w:rsidRDefault="004052D4" w:rsidP="004052D4">
            <w:pPr>
              <w:spacing w:after="0" w:line="240" w:lineRule="auto"/>
              <w:jc w:val="center"/>
              <w:rPr>
                <w:ins w:id="2150" w:author="Lane, Stefanie" w:date="2023-09-25T14:38:00Z"/>
                <w:rFonts w:ascii="Calibri" w:eastAsia="Times New Roman" w:hAnsi="Calibri" w:cs="Calibri"/>
                <w:color w:val="000000"/>
                <w:sz w:val="20"/>
                <w:szCs w:val="20"/>
                <w:lang w:val="en-CA" w:eastAsia="en-CA"/>
              </w:rPr>
            </w:pPr>
            <w:ins w:id="2151" w:author="Lane, Stefanie" w:date="2023-09-25T14:38:00Z">
              <w:r w:rsidRPr="004052D4">
                <w:rPr>
                  <w:rFonts w:ascii="Calibri" w:eastAsia="Times New Roman" w:hAnsi="Calibri" w:cs="Calibri"/>
                  <w:color w:val="000000"/>
                  <w:sz w:val="20"/>
                  <w:szCs w:val="20"/>
                  <w:lang w:val="en-CA" w:eastAsia="en-CA"/>
                </w:rPr>
                <w:t>0.0001</w:t>
              </w:r>
            </w:ins>
          </w:p>
        </w:tc>
      </w:tr>
      <w:tr w:rsidR="004052D4" w:rsidRPr="004052D4" w14:paraId="3225D8A3" w14:textId="77777777" w:rsidTr="004052D4">
        <w:trPr>
          <w:trHeight w:val="276"/>
          <w:ins w:id="2152"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489A90B9" w14:textId="77777777" w:rsidR="004052D4" w:rsidRPr="004052D4" w:rsidRDefault="004052D4" w:rsidP="004052D4">
            <w:pPr>
              <w:spacing w:after="0" w:line="240" w:lineRule="auto"/>
              <w:rPr>
                <w:ins w:id="2153"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6CAEDBED" w14:textId="77777777" w:rsidR="004052D4" w:rsidRPr="004052D4" w:rsidRDefault="004052D4" w:rsidP="004052D4">
            <w:pPr>
              <w:spacing w:after="0" w:line="240" w:lineRule="auto"/>
              <w:rPr>
                <w:ins w:id="2154" w:author="Lane, Stefanie" w:date="2023-09-25T14:38:00Z"/>
                <w:rFonts w:ascii="Calibri" w:eastAsia="Times New Roman" w:hAnsi="Calibri" w:cs="Calibri"/>
                <w:i/>
                <w:iCs/>
                <w:sz w:val="20"/>
                <w:szCs w:val="20"/>
                <w:lang w:val="en-CA" w:eastAsia="en-CA"/>
              </w:rPr>
            </w:pPr>
            <w:ins w:id="2155" w:author="Lane, Stefanie" w:date="2023-09-25T14:38:00Z">
              <w:r w:rsidRPr="004052D4">
                <w:rPr>
                  <w:rFonts w:ascii="Calibri" w:eastAsia="Times New Roman" w:hAnsi="Calibri" w:cs="Calibri"/>
                  <w:i/>
                  <w:iCs/>
                  <w:sz w:val="20"/>
                  <w:szCs w:val="20"/>
                  <w:lang w:val="en-CA" w:eastAsia="en-CA"/>
                </w:rPr>
                <w:t>Lythrum salicaria</w:t>
              </w:r>
            </w:ins>
          </w:p>
        </w:tc>
        <w:tc>
          <w:tcPr>
            <w:tcW w:w="830" w:type="dxa"/>
            <w:tcBorders>
              <w:top w:val="single" w:sz="4" w:space="0" w:color="auto"/>
              <w:left w:val="nil"/>
              <w:bottom w:val="single" w:sz="4" w:space="0" w:color="auto"/>
              <w:right w:val="nil"/>
            </w:tcBorders>
            <w:shd w:val="clear" w:color="auto" w:fill="auto"/>
            <w:noWrap/>
            <w:vAlign w:val="bottom"/>
            <w:hideMark/>
          </w:tcPr>
          <w:p w14:paraId="0B380152" w14:textId="77777777" w:rsidR="004052D4" w:rsidRPr="004052D4" w:rsidRDefault="004052D4" w:rsidP="004052D4">
            <w:pPr>
              <w:spacing w:after="0" w:line="240" w:lineRule="auto"/>
              <w:jc w:val="center"/>
              <w:rPr>
                <w:ins w:id="2156" w:author="Lane, Stefanie" w:date="2023-09-25T14:38:00Z"/>
                <w:rFonts w:ascii="Calibri" w:eastAsia="Times New Roman" w:hAnsi="Calibri" w:cs="Calibri"/>
                <w:color w:val="000000"/>
                <w:sz w:val="20"/>
                <w:szCs w:val="20"/>
                <w:lang w:val="en-CA" w:eastAsia="en-CA"/>
              </w:rPr>
            </w:pPr>
            <w:ins w:id="2157" w:author="Lane, Stefanie" w:date="2023-09-25T14:38:00Z">
              <w:r w:rsidRPr="004052D4">
                <w:rPr>
                  <w:rFonts w:ascii="Calibri" w:eastAsia="Times New Roman" w:hAnsi="Calibri" w:cs="Calibri"/>
                  <w:color w:val="000000"/>
                  <w:sz w:val="20"/>
                  <w:szCs w:val="20"/>
                  <w:lang w:val="en-CA" w:eastAsia="en-CA"/>
                </w:rPr>
                <w:t>0.406</w:t>
              </w:r>
            </w:ins>
          </w:p>
        </w:tc>
        <w:tc>
          <w:tcPr>
            <w:tcW w:w="657" w:type="dxa"/>
            <w:tcBorders>
              <w:top w:val="single" w:sz="4" w:space="0" w:color="auto"/>
              <w:left w:val="nil"/>
              <w:bottom w:val="single" w:sz="4" w:space="0" w:color="auto"/>
              <w:right w:val="nil"/>
            </w:tcBorders>
            <w:shd w:val="clear" w:color="auto" w:fill="auto"/>
            <w:noWrap/>
            <w:vAlign w:val="bottom"/>
            <w:hideMark/>
          </w:tcPr>
          <w:p w14:paraId="7E9761C1" w14:textId="77777777" w:rsidR="004052D4" w:rsidRPr="004052D4" w:rsidRDefault="004052D4" w:rsidP="004052D4">
            <w:pPr>
              <w:spacing w:after="0" w:line="240" w:lineRule="auto"/>
              <w:jc w:val="center"/>
              <w:rPr>
                <w:ins w:id="2158" w:author="Lane, Stefanie" w:date="2023-09-25T14:38:00Z"/>
                <w:rFonts w:ascii="Calibri" w:eastAsia="Times New Roman" w:hAnsi="Calibri" w:cs="Calibri"/>
                <w:color w:val="000000"/>
                <w:sz w:val="20"/>
                <w:szCs w:val="20"/>
                <w:lang w:val="en-CA" w:eastAsia="en-CA"/>
              </w:rPr>
            </w:pPr>
            <w:ins w:id="2159" w:author="Lane, Stefanie" w:date="2023-09-25T14:38:00Z">
              <w:r w:rsidRPr="004052D4">
                <w:rPr>
                  <w:rFonts w:ascii="Calibri" w:eastAsia="Times New Roman" w:hAnsi="Calibri" w:cs="Calibri"/>
                  <w:color w:val="000000"/>
                  <w:sz w:val="20"/>
                  <w:szCs w:val="20"/>
                  <w:lang w:val="en-CA" w:eastAsia="en-CA"/>
                </w:rPr>
                <w:t>0.0012</w:t>
              </w:r>
            </w:ins>
          </w:p>
        </w:tc>
        <w:tc>
          <w:tcPr>
            <w:tcW w:w="200" w:type="dxa"/>
            <w:tcBorders>
              <w:top w:val="nil"/>
              <w:left w:val="nil"/>
              <w:bottom w:val="nil"/>
              <w:right w:val="nil"/>
            </w:tcBorders>
            <w:shd w:val="clear" w:color="auto" w:fill="auto"/>
            <w:noWrap/>
            <w:vAlign w:val="bottom"/>
            <w:hideMark/>
          </w:tcPr>
          <w:p w14:paraId="108E2772" w14:textId="77777777" w:rsidR="004052D4" w:rsidRPr="004052D4" w:rsidRDefault="004052D4" w:rsidP="004052D4">
            <w:pPr>
              <w:spacing w:after="0" w:line="240" w:lineRule="auto"/>
              <w:jc w:val="center"/>
              <w:rPr>
                <w:ins w:id="2160"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388BFD7B" w14:textId="77777777" w:rsidR="004052D4" w:rsidRPr="004052D4" w:rsidRDefault="004052D4" w:rsidP="004052D4">
            <w:pPr>
              <w:spacing w:after="0" w:line="240" w:lineRule="auto"/>
              <w:rPr>
                <w:ins w:id="2161" w:author="Lane, Stefanie" w:date="2023-09-25T14:38:00Z"/>
                <w:rFonts w:ascii="Calibri" w:eastAsia="Times New Roman" w:hAnsi="Calibri" w:cs="Calibri"/>
                <w:i/>
                <w:iCs/>
                <w:sz w:val="20"/>
                <w:szCs w:val="20"/>
                <w:lang w:val="en-CA" w:eastAsia="en-CA"/>
              </w:rPr>
            </w:pPr>
            <w:ins w:id="2162" w:author="Lane, Stefanie" w:date="2023-09-25T14:38:00Z">
              <w:r w:rsidRPr="004052D4">
                <w:rPr>
                  <w:rFonts w:ascii="Calibri" w:eastAsia="Times New Roman" w:hAnsi="Calibri" w:cs="Calibri"/>
                  <w:i/>
                  <w:iCs/>
                  <w:sz w:val="20"/>
                  <w:szCs w:val="20"/>
                  <w:lang w:val="en-CA" w:eastAsia="en-CA"/>
                </w:rPr>
                <w:t>Lythrum salicaria</w:t>
              </w:r>
            </w:ins>
          </w:p>
        </w:tc>
        <w:tc>
          <w:tcPr>
            <w:tcW w:w="841" w:type="dxa"/>
            <w:tcBorders>
              <w:top w:val="single" w:sz="4" w:space="0" w:color="auto"/>
              <w:left w:val="nil"/>
              <w:bottom w:val="single" w:sz="4" w:space="0" w:color="auto"/>
              <w:right w:val="nil"/>
            </w:tcBorders>
            <w:shd w:val="clear" w:color="auto" w:fill="auto"/>
            <w:noWrap/>
            <w:vAlign w:val="bottom"/>
            <w:hideMark/>
          </w:tcPr>
          <w:p w14:paraId="6D8832F2" w14:textId="77777777" w:rsidR="004052D4" w:rsidRPr="004052D4" w:rsidRDefault="004052D4" w:rsidP="004052D4">
            <w:pPr>
              <w:spacing w:after="0" w:line="240" w:lineRule="auto"/>
              <w:jc w:val="center"/>
              <w:rPr>
                <w:ins w:id="2163" w:author="Lane, Stefanie" w:date="2023-09-25T14:38:00Z"/>
                <w:rFonts w:ascii="Calibri" w:eastAsia="Times New Roman" w:hAnsi="Calibri" w:cs="Calibri"/>
                <w:color w:val="000000"/>
                <w:sz w:val="20"/>
                <w:szCs w:val="20"/>
                <w:lang w:val="en-CA" w:eastAsia="en-CA"/>
              </w:rPr>
            </w:pPr>
            <w:ins w:id="2164" w:author="Lane, Stefanie" w:date="2023-09-25T14:38:00Z">
              <w:r w:rsidRPr="004052D4">
                <w:rPr>
                  <w:rFonts w:ascii="Calibri" w:eastAsia="Times New Roman" w:hAnsi="Calibri" w:cs="Calibri"/>
                  <w:color w:val="000000"/>
                  <w:sz w:val="20"/>
                  <w:szCs w:val="20"/>
                  <w:lang w:val="en-CA" w:eastAsia="en-CA"/>
                </w:rPr>
                <w:t>0.424</w:t>
              </w:r>
            </w:ins>
          </w:p>
        </w:tc>
        <w:tc>
          <w:tcPr>
            <w:tcW w:w="666" w:type="dxa"/>
            <w:tcBorders>
              <w:top w:val="single" w:sz="4" w:space="0" w:color="auto"/>
              <w:left w:val="nil"/>
              <w:bottom w:val="single" w:sz="4" w:space="0" w:color="auto"/>
              <w:right w:val="nil"/>
            </w:tcBorders>
            <w:shd w:val="clear" w:color="auto" w:fill="auto"/>
            <w:noWrap/>
            <w:vAlign w:val="bottom"/>
            <w:hideMark/>
          </w:tcPr>
          <w:p w14:paraId="1D1750E6" w14:textId="77777777" w:rsidR="004052D4" w:rsidRPr="004052D4" w:rsidRDefault="004052D4" w:rsidP="004052D4">
            <w:pPr>
              <w:spacing w:after="0" w:line="240" w:lineRule="auto"/>
              <w:jc w:val="center"/>
              <w:rPr>
                <w:ins w:id="2165" w:author="Lane, Stefanie" w:date="2023-09-25T14:38:00Z"/>
                <w:rFonts w:ascii="Calibri" w:eastAsia="Times New Roman" w:hAnsi="Calibri" w:cs="Calibri"/>
                <w:color w:val="000000"/>
                <w:sz w:val="20"/>
                <w:szCs w:val="20"/>
                <w:lang w:val="en-CA" w:eastAsia="en-CA"/>
              </w:rPr>
            </w:pPr>
            <w:ins w:id="2166" w:author="Lane, Stefanie" w:date="2023-09-25T14:38:00Z">
              <w:r w:rsidRPr="004052D4">
                <w:rPr>
                  <w:rFonts w:ascii="Calibri" w:eastAsia="Times New Roman" w:hAnsi="Calibri" w:cs="Calibri"/>
                  <w:color w:val="000000"/>
                  <w:sz w:val="20"/>
                  <w:szCs w:val="20"/>
                  <w:lang w:val="en-CA" w:eastAsia="en-CA"/>
                </w:rPr>
                <w:t>0.0012</w:t>
              </w:r>
            </w:ins>
          </w:p>
        </w:tc>
        <w:tc>
          <w:tcPr>
            <w:tcW w:w="200" w:type="dxa"/>
            <w:tcBorders>
              <w:top w:val="nil"/>
              <w:left w:val="nil"/>
              <w:bottom w:val="nil"/>
              <w:right w:val="nil"/>
            </w:tcBorders>
            <w:shd w:val="clear" w:color="auto" w:fill="auto"/>
            <w:noWrap/>
            <w:vAlign w:val="bottom"/>
            <w:hideMark/>
          </w:tcPr>
          <w:p w14:paraId="22873916" w14:textId="77777777" w:rsidR="004052D4" w:rsidRPr="004052D4" w:rsidRDefault="004052D4" w:rsidP="004052D4">
            <w:pPr>
              <w:spacing w:after="0" w:line="240" w:lineRule="auto"/>
              <w:jc w:val="center"/>
              <w:rPr>
                <w:ins w:id="2167"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38A5B6F1" w14:textId="77777777" w:rsidR="004052D4" w:rsidRPr="004052D4" w:rsidRDefault="004052D4" w:rsidP="004052D4">
            <w:pPr>
              <w:spacing w:after="0" w:line="240" w:lineRule="auto"/>
              <w:rPr>
                <w:ins w:id="2168" w:author="Lane, Stefanie" w:date="2023-09-25T14:38:00Z"/>
                <w:rFonts w:ascii="Calibri" w:eastAsia="Times New Roman" w:hAnsi="Calibri" w:cs="Calibri"/>
                <w:i/>
                <w:iCs/>
                <w:color w:val="000000"/>
                <w:sz w:val="20"/>
                <w:szCs w:val="20"/>
                <w:lang w:val="en-CA" w:eastAsia="en-CA"/>
              </w:rPr>
            </w:pPr>
            <w:ins w:id="2169" w:author="Lane, Stefanie" w:date="2023-09-25T14:38:00Z">
              <w:r w:rsidRPr="004052D4">
                <w:rPr>
                  <w:rFonts w:ascii="Calibri" w:eastAsia="Times New Roman" w:hAnsi="Calibri" w:cs="Calibri"/>
                  <w:i/>
                  <w:iCs/>
                  <w:color w:val="000000"/>
                  <w:sz w:val="20"/>
                  <w:szCs w:val="20"/>
                  <w:lang w:val="en-CA" w:eastAsia="en-CA"/>
                </w:rPr>
                <w:t>Galium trifidum</w:t>
              </w:r>
            </w:ins>
          </w:p>
        </w:tc>
        <w:tc>
          <w:tcPr>
            <w:tcW w:w="841" w:type="dxa"/>
            <w:tcBorders>
              <w:top w:val="single" w:sz="4" w:space="0" w:color="auto"/>
              <w:left w:val="nil"/>
              <w:bottom w:val="single" w:sz="4" w:space="0" w:color="auto"/>
              <w:right w:val="nil"/>
            </w:tcBorders>
            <w:shd w:val="clear" w:color="auto" w:fill="auto"/>
            <w:noWrap/>
            <w:vAlign w:val="bottom"/>
            <w:hideMark/>
          </w:tcPr>
          <w:p w14:paraId="48680CFF" w14:textId="77777777" w:rsidR="004052D4" w:rsidRPr="004052D4" w:rsidRDefault="004052D4" w:rsidP="004052D4">
            <w:pPr>
              <w:spacing w:after="0" w:line="240" w:lineRule="auto"/>
              <w:jc w:val="center"/>
              <w:rPr>
                <w:ins w:id="2170" w:author="Lane, Stefanie" w:date="2023-09-25T14:38:00Z"/>
                <w:rFonts w:ascii="Calibri" w:eastAsia="Times New Roman" w:hAnsi="Calibri" w:cs="Calibri"/>
                <w:color w:val="000000"/>
                <w:sz w:val="20"/>
                <w:szCs w:val="20"/>
                <w:lang w:val="en-CA" w:eastAsia="en-CA"/>
              </w:rPr>
            </w:pPr>
            <w:ins w:id="2171" w:author="Lane, Stefanie" w:date="2023-09-25T14:38:00Z">
              <w:r w:rsidRPr="004052D4">
                <w:rPr>
                  <w:rFonts w:ascii="Calibri" w:eastAsia="Times New Roman" w:hAnsi="Calibri" w:cs="Calibri"/>
                  <w:color w:val="000000"/>
                  <w:sz w:val="20"/>
                  <w:szCs w:val="20"/>
                  <w:lang w:val="en-CA" w:eastAsia="en-CA"/>
                </w:rPr>
                <w:t>0.465</w:t>
              </w:r>
            </w:ins>
          </w:p>
        </w:tc>
        <w:tc>
          <w:tcPr>
            <w:tcW w:w="666" w:type="dxa"/>
            <w:tcBorders>
              <w:top w:val="single" w:sz="4" w:space="0" w:color="auto"/>
              <w:left w:val="nil"/>
              <w:bottom w:val="single" w:sz="4" w:space="0" w:color="auto"/>
              <w:right w:val="single" w:sz="8" w:space="0" w:color="auto"/>
            </w:tcBorders>
            <w:shd w:val="clear" w:color="auto" w:fill="auto"/>
            <w:noWrap/>
            <w:vAlign w:val="bottom"/>
            <w:hideMark/>
          </w:tcPr>
          <w:p w14:paraId="5AC77D7C" w14:textId="77777777" w:rsidR="004052D4" w:rsidRPr="004052D4" w:rsidRDefault="004052D4" w:rsidP="004052D4">
            <w:pPr>
              <w:spacing w:after="0" w:line="240" w:lineRule="auto"/>
              <w:jc w:val="center"/>
              <w:rPr>
                <w:ins w:id="2172" w:author="Lane, Stefanie" w:date="2023-09-25T14:38:00Z"/>
                <w:rFonts w:ascii="Calibri" w:eastAsia="Times New Roman" w:hAnsi="Calibri" w:cs="Calibri"/>
                <w:color w:val="000000"/>
                <w:sz w:val="20"/>
                <w:szCs w:val="20"/>
                <w:lang w:val="en-CA" w:eastAsia="en-CA"/>
              </w:rPr>
            </w:pPr>
            <w:ins w:id="2173" w:author="Lane, Stefanie" w:date="2023-09-25T14:38:00Z">
              <w:r w:rsidRPr="004052D4">
                <w:rPr>
                  <w:rFonts w:ascii="Calibri" w:eastAsia="Times New Roman" w:hAnsi="Calibri" w:cs="Calibri"/>
                  <w:color w:val="000000"/>
                  <w:sz w:val="20"/>
                  <w:szCs w:val="20"/>
                  <w:lang w:val="en-CA" w:eastAsia="en-CA"/>
                </w:rPr>
                <w:t>0.0006</w:t>
              </w:r>
            </w:ins>
          </w:p>
        </w:tc>
      </w:tr>
      <w:tr w:rsidR="004052D4" w:rsidRPr="004052D4" w14:paraId="5B544E4A" w14:textId="77777777" w:rsidTr="004052D4">
        <w:trPr>
          <w:trHeight w:val="276"/>
          <w:ins w:id="2174"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70F4AFD7" w14:textId="77777777" w:rsidR="004052D4" w:rsidRPr="004052D4" w:rsidRDefault="004052D4" w:rsidP="004052D4">
            <w:pPr>
              <w:spacing w:after="0" w:line="240" w:lineRule="auto"/>
              <w:rPr>
                <w:ins w:id="2175"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60AC802" w14:textId="77777777" w:rsidR="004052D4" w:rsidRPr="004052D4" w:rsidRDefault="004052D4" w:rsidP="004052D4">
            <w:pPr>
              <w:spacing w:after="0" w:line="240" w:lineRule="auto"/>
              <w:rPr>
                <w:ins w:id="2176" w:author="Lane, Stefanie" w:date="2023-09-25T14:38:00Z"/>
                <w:rFonts w:ascii="Calibri" w:eastAsia="Times New Roman" w:hAnsi="Calibri" w:cs="Calibri"/>
                <w:i/>
                <w:iCs/>
                <w:color w:val="000000"/>
                <w:sz w:val="20"/>
                <w:szCs w:val="20"/>
                <w:lang w:val="en-CA" w:eastAsia="en-CA"/>
              </w:rPr>
            </w:pPr>
            <w:ins w:id="2177" w:author="Lane, Stefanie" w:date="2023-09-25T14:38:00Z">
              <w:r w:rsidRPr="004052D4">
                <w:rPr>
                  <w:rFonts w:ascii="Calibri" w:eastAsia="Times New Roman" w:hAnsi="Calibri" w:cs="Calibri"/>
                  <w:i/>
                  <w:iCs/>
                  <w:color w:val="000000"/>
                  <w:sz w:val="20"/>
                  <w:szCs w:val="20"/>
                  <w:lang w:val="en-CA" w:eastAsia="en-CA"/>
                </w:rPr>
                <w:t>Equisetum fluviatile</w:t>
              </w:r>
            </w:ins>
          </w:p>
        </w:tc>
        <w:tc>
          <w:tcPr>
            <w:tcW w:w="830" w:type="dxa"/>
            <w:tcBorders>
              <w:top w:val="nil"/>
              <w:left w:val="nil"/>
              <w:bottom w:val="nil"/>
              <w:right w:val="nil"/>
            </w:tcBorders>
            <w:shd w:val="clear" w:color="auto" w:fill="auto"/>
            <w:noWrap/>
            <w:vAlign w:val="bottom"/>
            <w:hideMark/>
          </w:tcPr>
          <w:p w14:paraId="16A7ED24" w14:textId="77777777" w:rsidR="004052D4" w:rsidRPr="004052D4" w:rsidRDefault="004052D4" w:rsidP="004052D4">
            <w:pPr>
              <w:spacing w:after="0" w:line="240" w:lineRule="auto"/>
              <w:jc w:val="center"/>
              <w:rPr>
                <w:ins w:id="2178" w:author="Lane, Stefanie" w:date="2023-09-25T14:38:00Z"/>
                <w:rFonts w:ascii="Calibri" w:eastAsia="Times New Roman" w:hAnsi="Calibri" w:cs="Calibri"/>
                <w:color w:val="000000"/>
                <w:sz w:val="20"/>
                <w:szCs w:val="20"/>
                <w:lang w:val="en-CA" w:eastAsia="en-CA"/>
              </w:rPr>
            </w:pPr>
            <w:ins w:id="2179" w:author="Lane, Stefanie" w:date="2023-09-25T14:38:00Z">
              <w:r w:rsidRPr="004052D4">
                <w:rPr>
                  <w:rFonts w:ascii="Calibri" w:eastAsia="Times New Roman" w:hAnsi="Calibri" w:cs="Calibri"/>
                  <w:color w:val="000000"/>
                  <w:sz w:val="20"/>
                  <w:szCs w:val="20"/>
                  <w:lang w:val="en-CA" w:eastAsia="en-CA"/>
                </w:rPr>
                <w:t>0.326</w:t>
              </w:r>
            </w:ins>
          </w:p>
        </w:tc>
        <w:tc>
          <w:tcPr>
            <w:tcW w:w="657" w:type="dxa"/>
            <w:tcBorders>
              <w:top w:val="nil"/>
              <w:left w:val="nil"/>
              <w:bottom w:val="nil"/>
              <w:right w:val="nil"/>
            </w:tcBorders>
            <w:shd w:val="clear" w:color="auto" w:fill="auto"/>
            <w:noWrap/>
            <w:vAlign w:val="bottom"/>
            <w:hideMark/>
          </w:tcPr>
          <w:p w14:paraId="43412DA8" w14:textId="77777777" w:rsidR="004052D4" w:rsidRPr="004052D4" w:rsidRDefault="004052D4" w:rsidP="004052D4">
            <w:pPr>
              <w:spacing w:after="0" w:line="240" w:lineRule="auto"/>
              <w:jc w:val="center"/>
              <w:rPr>
                <w:ins w:id="2180" w:author="Lane, Stefanie" w:date="2023-09-25T14:38:00Z"/>
                <w:rFonts w:ascii="Calibri" w:eastAsia="Times New Roman" w:hAnsi="Calibri" w:cs="Calibri"/>
                <w:color w:val="000000"/>
                <w:sz w:val="20"/>
                <w:szCs w:val="20"/>
                <w:lang w:val="en-CA" w:eastAsia="en-CA"/>
              </w:rPr>
            </w:pPr>
            <w:ins w:id="2181" w:author="Lane, Stefanie" w:date="2023-09-25T14:38:00Z">
              <w:r w:rsidRPr="004052D4">
                <w:rPr>
                  <w:rFonts w:ascii="Calibri" w:eastAsia="Times New Roman" w:hAnsi="Calibri" w:cs="Calibri"/>
                  <w:color w:val="000000"/>
                  <w:sz w:val="20"/>
                  <w:szCs w:val="20"/>
                  <w:lang w:val="en-CA" w:eastAsia="en-CA"/>
                </w:rPr>
                <w:t>0.0106</w:t>
              </w:r>
            </w:ins>
          </w:p>
        </w:tc>
        <w:tc>
          <w:tcPr>
            <w:tcW w:w="200" w:type="dxa"/>
            <w:tcBorders>
              <w:top w:val="nil"/>
              <w:left w:val="nil"/>
              <w:bottom w:val="nil"/>
              <w:right w:val="nil"/>
            </w:tcBorders>
            <w:shd w:val="clear" w:color="auto" w:fill="auto"/>
            <w:noWrap/>
            <w:vAlign w:val="bottom"/>
            <w:hideMark/>
          </w:tcPr>
          <w:p w14:paraId="36816CFC" w14:textId="77777777" w:rsidR="004052D4" w:rsidRPr="004052D4" w:rsidRDefault="004052D4" w:rsidP="004052D4">
            <w:pPr>
              <w:spacing w:after="0" w:line="240" w:lineRule="auto"/>
              <w:jc w:val="center"/>
              <w:rPr>
                <w:ins w:id="2182"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E3EC90E" w14:textId="77777777" w:rsidR="004052D4" w:rsidRPr="004052D4" w:rsidRDefault="004052D4" w:rsidP="004052D4">
            <w:pPr>
              <w:spacing w:after="0" w:line="240" w:lineRule="auto"/>
              <w:rPr>
                <w:ins w:id="2183" w:author="Lane, Stefanie" w:date="2023-09-25T14:38:00Z"/>
                <w:rFonts w:ascii="Calibri" w:eastAsia="Times New Roman" w:hAnsi="Calibri" w:cs="Calibri"/>
                <w:i/>
                <w:iCs/>
                <w:color w:val="000000"/>
                <w:sz w:val="20"/>
                <w:szCs w:val="20"/>
                <w:lang w:val="en-CA" w:eastAsia="en-CA"/>
              </w:rPr>
            </w:pPr>
            <w:ins w:id="2184" w:author="Lane, Stefanie" w:date="2023-09-25T14:38:00Z">
              <w:r w:rsidRPr="004052D4">
                <w:rPr>
                  <w:rFonts w:ascii="Calibri" w:eastAsia="Times New Roman" w:hAnsi="Calibri" w:cs="Calibri"/>
                  <w:i/>
                  <w:iCs/>
                  <w:color w:val="000000"/>
                  <w:sz w:val="20"/>
                  <w:szCs w:val="20"/>
                  <w:lang w:val="en-CA" w:eastAsia="en-CA"/>
                </w:rPr>
                <w:t>Juncus articulatus</w:t>
              </w:r>
            </w:ins>
          </w:p>
        </w:tc>
        <w:tc>
          <w:tcPr>
            <w:tcW w:w="841" w:type="dxa"/>
            <w:tcBorders>
              <w:top w:val="nil"/>
              <w:left w:val="nil"/>
              <w:bottom w:val="nil"/>
              <w:right w:val="nil"/>
            </w:tcBorders>
            <w:shd w:val="clear" w:color="auto" w:fill="auto"/>
            <w:noWrap/>
            <w:vAlign w:val="bottom"/>
            <w:hideMark/>
          </w:tcPr>
          <w:p w14:paraId="69B3D8D4" w14:textId="77777777" w:rsidR="004052D4" w:rsidRPr="004052D4" w:rsidRDefault="004052D4" w:rsidP="004052D4">
            <w:pPr>
              <w:spacing w:after="0" w:line="240" w:lineRule="auto"/>
              <w:jc w:val="center"/>
              <w:rPr>
                <w:ins w:id="2185" w:author="Lane, Stefanie" w:date="2023-09-25T14:38:00Z"/>
                <w:rFonts w:ascii="Calibri" w:eastAsia="Times New Roman" w:hAnsi="Calibri" w:cs="Calibri"/>
                <w:color w:val="000000"/>
                <w:sz w:val="20"/>
                <w:szCs w:val="20"/>
                <w:lang w:val="en-CA" w:eastAsia="en-CA"/>
              </w:rPr>
            </w:pPr>
            <w:ins w:id="2186" w:author="Lane, Stefanie" w:date="2023-09-25T14:38:00Z">
              <w:r w:rsidRPr="004052D4">
                <w:rPr>
                  <w:rFonts w:ascii="Calibri" w:eastAsia="Times New Roman" w:hAnsi="Calibri" w:cs="Calibri"/>
                  <w:color w:val="000000"/>
                  <w:sz w:val="20"/>
                  <w:szCs w:val="20"/>
                  <w:lang w:val="en-CA" w:eastAsia="en-CA"/>
                </w:rPr>
                <w:t>0.417</w:t>
              </w:r>
            </w:ins>
          </w:p>
        </w:tc>
        <w:tc>
          <w:tcPr>
            <w:tcW w:w="666" w:type="dxa"/>
            <w:tcBorders>
              <w:top w:val="nil"/>
              <w:left w:val="nil"/>
              <w:bottom w:val="nil"/>
              <w:right w:val="nil"/>
            </w:tcBorders>
            <w:shd w:val="clear" w:color="auto" w:fill="auto"/>
            <w:noWrap/>
            <w:vAlign w:val="bottom"/>
            <w:hideMark/>
          </w:tcPr>
          <w:p w14:paraId="33922671" w14:textId="77777777" w:rsidR="004052D4" w:rsidRPr="004052D4" w:rsidRDefault="004052D4" w:rsidP="004052D4">
            <w:pPr>
              <w:spacing w:after="0" w:line="240" w:lineRule="auto"/>
              <w:jc w:val="center"/>
              <w:rPr>
                <w:ins w:id="2187" w:author="Lane, Stefanie" w:date="2023-09-25T14:38:00Z"/>
                <w:rFonts w:ascii="Calibri" w:eastAsia="Times New Roman" w:hAnsi="Calibri" w:cs="Calibri"/>
                <w:color w:val="000000"/>
                <w:sz w:val="20"/>
                <w:szCs w:val="20"/>
                <w:lang w:val="en-CA" w:eastAsia="en-CA"/>
              </w:rPr>
            </w:pPr>
            <w:ins w:id="2188" w:author="Lane, Stefanie" w:date="2023-09-25T14:38:00Z">
              <w:r w:rsidRPr="004052D4">
                <w:rPr>
                  <w:rFonts w:ascii="Calibri" w:eastAsia="Times New Roman" w:hAnsi="Calibri" w:cs="Calibri"/>
                  <w:color w:val="000000"/>
                  <w:sz w:val="20"/>
                  <w:szCs w:val="20"/>
                  <w:lang w:val="en-CA" w:eastAsia="en-CA"/>
                </w:rPr>
                <w:t>0.0005</w:t>
              </w:r>
            </w:ins>
          </w:p>
        </w:tc>
        <w:tc>
          <w:tcPr>
            <w:tcW w:w="200" w:type="dxa"/>
            <w:tcBorders>
              <w:top w:val="nil"/>
              <w:left w:val="nil"/>
              <w:bottom w:val="nil"/>
              <w:right w:val="nil"/>
            </w:tcBorders>
            <w:shd w:val="clear" w:color="auto" w:fill="auto"/>
            <w:noWrap/>
            <w:vAlign w:val="bottom"/>
            <w:hideMark/>
          </w:tcPr>
          <w:p w14:paraId="08D98656" w14:textId="77777777" w:rsidR="004052D4" w:rsidRPr="004052D4" w:rsidRDefault="004052D4" w:rsidP="004052D4">
            <w:pPr>
              <w:spacing w:after="0" w:line="240" w:lineRule="auto"/>
              <w:jc w:val="center"/>
              <w:rPr>
                <w:ins w:id="2189"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1C033715" w14:textId="77777777" w:rsidR="004052D4" w:rsidRPr="004052D4" w:rsidRDefault="004052D4" w:rsidP="004052D4">
            <w:pPr>
              <w:spacing w:after="0" w:line="240" w:lineRule="auto"/>
              <w:rPr>
                <w:ins w:id="2190" w:author="Lane, Stefanie" w:date="2023-09-25T14:38:00Z"/>
                <w:rFonts w:ascii="Calibri" w:eastAsia="Times New Roman" w:hAnsi="Calibri" w:cs="Calibri"/>
                <w:i/>
                <w:iCs/>
                <w:color w:val="000000"/>
                <w:sz w:val="20"/>
                <w:szCs w:val="20"/>
                <w:lang w:val="en-CA" w:eastAsia="en-CA"/>
              </w:rPr>
            </w:pPr>
            <w:ins w:id="2191" w:author="Lane, Stefanie" w:date="2023-09-25T14:38:00Z">
              <w:r w:rsidRPr="004052D4">
                <w:rPr>
                  <w:rFonts w:ascii="Calibri" w:eastAsia="Times New Roman" w:hAnsi="Calibri" w:cs="Calibri"/>
                  <w:i/>
                  <w:iCs/>
                  <w:color w:val="000000"/>
                  <w:sz w:val="20"/>
                  <w:szCs w:val="20"/>
                  <w:lang w:val="en-CA" w:eastAsia="en-CA"/>
                </w:rPr>
                <w:t>Myosotis scorpioides</w:t>
              </w:r>
            </w:ins>
          </w:p>
        </w:tc>
        <w:tc>
          <w:tcPr>
            <w:tcW w:w="841" w:type="dxa"/>
            <w:tcBorders>
              <w:top w:val="nil"/>
              <w:left w:val="nil"/>
              <w:bottom w:val="nil"/>
              <w:right w:val="nil"/>
            </w:tcBorders>
            <w:shd w:val="clear" w:color="auto" w:fill="auto"/>
            <w:noWrap/>
            <w:vAlign w:val="bottom"/>
            <w:hideMark/>
          </w:tcPr>
          <w:p w14:paraId="4264F00E" w14:textId="77777777" w:rsidR="004052D4" w:rsidRPr="004052D4" w:rsidRDefault="004052D4" w:rsidP="004052D4">
            <w:pPr>
              <w:spacing w:after="0" w:line="240" w:lineRule="auto"/>
              <w:jc w:val="center"/>
              <w:rPr>
                <w:ins w:id="2192" w:author="Lane, Stefanie" w:date="2023-09-25T14:38:00Z"/>
                <w:rFonts w:ascii="Calibri" w:eastAsia="Times New Roman" w:hAnsi="Calibri" w:cs="Calibri"/>
                <w:color w:val="000000"/>
                <w:sz w:val="20"/>
                <w:szCs w:val="20"/>
                <w:lang w:val="en-CA" w:eastAsia="en-CA"/>
              </w:rPr>
            </w:pPr>
            <w:ins w:id="2193" w:author="Lane, Stefanie" w:date="2023-09-25T14:38:00Z">
              <w:r w:rsidRPr="004052D4">
                <w:rPr>
                  <w:rFonts w:ascii="Calibri" w:eastAsia="Times New Roman" w:hAnsi="Calibri" w:cs="Calibri"/>
                  <w:color w:val="000000"/>
                  <w:sz w:val="20"/>
                  <w:szCs w:val="20"/>
                  <w:lang w:val="en-CA" w:eastAsia="en-CA"/>
                </w:rPr>
                <w:t>0.392</w:t>
              </w:r>
            </w:ins>
          </w:p>
        </w:tc>
        <w:tc>
          <w:tcPr>
            <w:tcW w:w="666" w:type="dxa"/>
            <w:tcBorders>
              <w:top w:val="nil"/>
              <w:left w:val="nil"/>
              <w:bottom w:val="nil"/>
              <w:right w:val="single" w:sz="8" w:space="0" w:color="auto"/>
            </w:tcBorders>
            <w:shd w:val="clear" w:color="auto" w:fill="auto"/>
            <w:noWrap/>
            <w:vAlign w:val="bottom"/>
            <w:hideMark/>
          </w:tcPr>
          <w:p w14:paraId="355A113E" w14:textId="77777777" w:rsidR="004052D4" w:rsidRPr="004052D4" w:rsidRDefault="004052D4" w:rsidP="004052D4">
            <w:pPr>
              <w:spacing w:after="0" w:line="240" w:lineRule="auto"/>
              <w:jc w:val="center"/>
              <w:rPr>
                <w:ins w:id="2194" w:author="Lane, Stefanie" w:date="2023-09-25T14:38:00Z"/>
                <w:rFonts w:ascii="Calibri" w:eastAsia="Times New Roman" w:hAnsi="Calibri" w:cs="Calibri"/>
                <w:color w:val="000000"/>
                <w:sz w:val="20"/>
                <w:szCs w:val="20"/>
                <w:lang w:val="en-CA" w:eastAsia="en-CA"/>
              </w:rPr>
            </w:pPr>
            <w:ins w:id="2195" w:author="Lane, Stefanie" w:date="2023-09-25T14:38:00Z">
              <w:r w:rsidRPr="004052D4">
                <w:rPr>
                  <w:rFonts w:ascii="Calibri" w:eastAsia="Times New Roman" w:hAnsi="Calibri" w:cs="Calibri"/>
                  <w:color w:val="000000"/>
                  <w:sz w:val="20"/>
                  <w:szCs w:val="20"/>
                  <w:lang w:val="en-CA" w:eastAsia="en-CA"/>
                </w:rPr>
                <w:t>0.0056</w:t>
              </w:r>
            </w:ins>
          </w:p>
        </w:tc>
      </w:tr>
      <w:tr w:rsidR="004052D4" w:rsidRPr="004052D4" w14:paraId="78105890" w14:textId="77777777" w:rsidTr="004052D4">
        <w:trPr>
          <w:trHeight w:val="276"/>
          <w:ins w:id="2196"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4C4C53C2" w14:textId="77777777" w:rsidR="004052D4" w:rsidRPr="004052D4" w:rsidRDefault="004052D4" w:rsidP="004052D4">
            <w:pPr>
              <w:spacing w:after="0" w:line="240" w:lineRule="auto"/>
              <w:rPr>
                <w:ins w:id="2197" w:author="Lane, Stefanie" w:date="2023-09-25T14:38:00Z"/>
                <w:rFonts w:ascii="Calibri" w:eastAsia="Times New Roman" w:hAnsi="Calibri" w:cs="Calibri"/>
                <w:color w:val="000000"/>
                <w:sz w:val="20"/>
                <w:szCs w:val="20"/>
                <w:lang w:val="en-CA" w:eastAsia="en-CA"/>
              </w:rPr>
            </w:pPr>
          </w:p>
        </w:tc>
        <w:tc>
          <w:tcPr>
            <w:tcW w:w="2854" w:type="dxa"/>
            <w:tcBorders>
              <w:top w:val="single" w:sz="4" w:space="0" w:color="auto"/>
              <w:left w:val="nil"/>
              <w:bottom w:val="single" w:sz="4" w:space="0" w:color="auto"/>
              <w:right w:val="nil"/>
            </w:tcBorders>
            <w:shd w:val="clear" w:color="auto" w:fill="auto"/>
            <w:noWrap/>
            <w:vAlign w:val="bottom"/>
            <w:hideMark/>
          </w:tcPr>
          <w:p w14:paraId="27362261" w14:textId="77777777" w:rsidR="004052D4" w:rsidRPr="004052D4" w:rsidRDefault="004052D4" w:rsidP="004052D4">
            <w:pPr>
              <w:spacing w:after="0" w:line="240" w:lineRule="auto"/>
              <w:rPr>
                <w:ins w:id="2198" w:author="Lane, Stefanie" w:date="2023-09-25T14:38:00Z"/>
                <w:rFonts w:ascii="Calibri" w:eastAsia="Times New Roman" w:hAnsi="Calibri" w:cs="Calibri"/>
                <w:i/>
                <w:iCs/>
                <w:color w:val="000000"/>
                <w:sz w:val="20"/>
                <w:szCs w:val="20"/>
                <w:lang w:val="en-CA" w:eastAsia="en-CA"/>
              </w:rPr>
            </w:pPr>
            <w:ins w:id="2199" w:author="Lane, Stefanie" w:date="2023-09-25T14:38:00Z">
              <w:r w:rsidRPr="004052D4">
                <w:rPr>
                  <w:rFonts w:ascii="Calibri" w:eastAsia="Times New Roman" w:hAnsi="Calibri" w:cs="Calibri"/>
                  <w:i/>
                  <w:iCs/>
                  <w:color w:val="000000"/>
                  <w:sz w:val="20"/>
                  <w:szCs w:val="20"/>
                  <w:lang w:val="en-CA" w:eastAsia="en-CA"/>
                </w:rPr>
                <w:t>Lysimachia thyrsiflora</w:t>
              </w:r>
            </w:ins>
          </w:p>
        </w:tc>
        <w:tc>
          <w:tcPr>
            <w:tcW w:w="830" w:type="dxa"/>
            <w:tcBorders>
              <w:top w:val="single" w:sz="4" w:space="0" w:color="auto"/>
              <w:left w:val="nil"/>
              <w:bottom w:val="single" w:sz="4" w:space="0" w:color="auto"/>
              <w:right w:val="nil"/>
            </w:tcBorders>
            <w:shd w:val="clear" w:color="auto" w:fill="auto"/>
            <w:noWrap/>
            <w:vAlign w:val="bottom"/>
            <w:hideMark/>
          </w:tcPr>
          <w:p w14:paraId="62D1A21A" w14:textId="77777777" w:rsidR="004052D4" w:rsidRPr="004052D4" w:rsidRDefault="004052D4" w:rsidP="004052D4">
            <w:pPr>
              <w:spacing w:after="0" w:line="240" w:lineRule="auto"/>
              <w:jc w:val="center"/>
              <w:rPr>
                <w:ins w:id="2200" w:author="Lane, Stefanie" w:date="2023-09-25T14:38:00Z"/>
                <w:rFonts w:ascii="Calibri" w:eastAsia="Times New Roman" w:hAnsi="Calibri" w:cs="Calibri"/>
                <w:color w:val="000000"/>
                <w:sz w:val="20"/>
                <w:szCs w:val="20"/>
                <w:lang w:val="en-CA" w:eastAsia="en-CA"/>
              </w:rPr>
            </w:pPr>
            <w:ins w:id="2201" w:author="Lane, Stefanie" w:date="2023-09-25T14:38:00Z">
              <w:r w:rsidRPr="004052D4">
                <w:rPr>
                  <w:rFonts w:ascii="Calibri" w:eastAsia="Times New Roman" w:hAnsi="Calibri" w:cs="Calibri"/>
                  <w:color w:val="000000"/>
                  <w:sz w:val="20"/>
                  <w:szCs w:val="20"/>
                  <w:lang w:val="en-CA" w:eastAsia="en-CA"/>
                </w:rPr>
                <w:t>0.321</w:t>
              </w:r>
            </w:ins>
          </w:p>
        </w:tc>
        <w:tc>
          <w:tcPr>
            <w:tcW w:w="657" w:type="dxa"/>
            <w:tcBorders>
              <w:top w:val="single" w:sz="4" w:space="0" w:color="auto"/>
              <w:left w:val="nil"/>
              <w:bottom w:val="single" w:sz="4" w:space="0" w:color="auto"/>
              <w:right w:val="nil"/>
            </w:tcBorders>
            <w:shd w:val="clear" w:color="auto" w:fill="auto"/>
            <w:noWrap/>
            <w:vAlign w:val="bottom"/>
            <w:hideMark/>
          </w:tcPr>
          <w:p w14:paraId="1F44A87F" w14:textId="77777777" w:rsidR="004052D4" w:rsidRPr="004052D4" w:rsidRDefault="004052D4" w:rsidP="004052D4">
            <w:pPr>
              <w:spacing w:after="0" w:line="240" w:lineRule="auto"/>
              <w:jc w:val="center"/>
              <w:rPr>
                <w:ins w:id="2202" w:author="Lane, Stefanie" w:date="2023-09-25T14:38:00Z"/>
                <w:rFonts w:ascii="Calibri" w:eastAsia="Times New Roman" w:hAnsi="Calibri" w:cs="Calibri"/>
                <w:color w:val="000000"/>
                <w:sz w:val="20"/>
                <w:szCs w:val="20"/>
                <w:lang w:val="en-CA" w:eastAsia="en-CA"/>
              </w:rPr>
            </w:pPr>
            <w:ins w:id="2203" w:author="Lane, Stefanie" w:date="2023-09-25T14:38:00Z">
              <w:r w:rsidRPr="004052D4">
                <w:rPr>
                  <w:rFonts w:ascii="Calibri" w:eastAsia="Times New Roman" w:hAnsi="Calibri" w:cs="Calibri"/>
                  <w:color w:val="000000"/>
                  <w:sz w:val="20"/>
                  <w:szCs w:val="20"/>
                  <w:lang w:val="en-CA" w:eastAsia="en-CA"/>
                </w:rPr>
                <w:t>0.0103</w:t>
              </w:r>
            </w:ins>
          </w:p>
        </w:tc>
        <w:tc>
          <w:tcPr>
            <w:tcW w:w="200" w:type="dxa"/>
            <w:tcBorders>
              <w:top w:val="nil"/>
              <w:left w:val="nil"/>
              <w:bottom w:val="nil"/>
              <w:right w:val="nil"/>
            </w:tcBorders>
            <w:shd w:val="clear" w:color="auto" w:fill="auto"/>
            <w:noWrap/>
            <w:vAlign w:val="bottom"/>
            <w:hideMark/>
          </w:tcPr>
          <w:p w14:paraId="2800DCF1" w14:textId="77777777" w:rsidR="004052D4" w:rsidRPr="004052D4" w:rsidRDefault="004052D4" w:rsidP="004052D4">
            <w:pPr>
              <w:spacing w:after="0" w:line="240" w:lineRule="auto"/>
              <w:jc w:val="center"/>
              <w:rPr>
                <w:ins w:id="2204"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4428C3FF" w14:textId="77777777" w:rsidR="004052D4" w:rsidRPr="004052D4" w:rsidRDefault="004052D4" w:rsidP="004052D4">
            <w:pPr>
              <w:spacing w:after="0" w:line="240" w:lineRule="auto"/>
              <w:rPr>
                <w:ins w:id="2205" w:author="Lane, Stefanie" w:date="2023-09-25T14:38:00Z"/>
                <w:rFonts w:ascii="Calibri" w:eastAsia="Times New Roman" w:hAnsi="Calibri" w:cs="Calibri"/>
                <w:i/>
                <w:iCs/>
                <w:color w:val="000000"/>
                <w:sz w:val="20"/>
                <w:szCs w:val="20"/>
                <w:lang w:val="en-CA" w:eastAsia="en-CA"/>
              </w:rPr>
            </w:pPr>
            <w:ins w:id="2206" w:author="Lane, Stefanie" w:date="2023-09-25T14:38:00Z">
              <w:r w:rsidRPr="004052D4">
                <w:rPr>
                  <w:rFonts w:ascii="Calibri" w:eastAsia="Times New Roman" w:hAnsi="Calibri" w:cs="Calibri"/>
                  <w:i/>
                  <w:iCs/>
                  <w:color w:val="000000"/>
                  <w:sz w:val="20"/>
                  <w:szCs w:val="20"/>
                  <w:lang w:val="en-CA" w:eastAsia="en-CA"/>
                </w:rPr>
                <w:t>Equisetum fluviatile</w:t>
              </w:r>
            </w:ins>
          </w:p>
        </w:tc>
        <w:tc>
          <w:tcPr>
            <w:tcW w:w="841" w:type="dxa"/>
            <w:tcBorders>
              <w:top w:val="single" w:sz="4" w:space="0" w:color="auto"/>
              <w:left w:val="nil"/>
              <w:bottom w:val="single" w:sz="4" w:space="0" w:color="auto"/>
              <w:right w:val="nil"/>
            </w:tcBorders>
            <w:shd w:val="clear" w:color="auto" w:fill="auto"/>
            <w:noWrap/>
            <w:vAlign w:val="bottom"/>
            <w:hideMark/>
          </w:tcPr>
          <w:p w14:paraId="6AF3DB2F" w14:textId="77777777" w:rsidR="004052D4" w:rsidRPr="004052D4" w:rsidRDefault="004052D4" w:rsidP="004052D4">
            <w:pPr>
              <w:spacing w:after="0" w:line="240" w:lineRule="auto"/>
              <w:jc w:val="center"/>
              <w:rPr>
                <w:ins w:id="2207" w:author="Lane, Stefanie" w:date="2023-09-25T14:38:00Z"/>
                <w:rFonts w:ascii="Calibri" w:eastAsia="Times New Roman" w:hAnsi="Calibri" w:cs="Calibri"/>
                <w:color w:val="000000"/>
                <w:sz w:val="20"/>
                <w:szCs w:val="20"/>
                <w:lang w:val="en-CA" w:eastAsia="en-CA"/>
              </w:rPr>
            </w:pPr>
            <w:ins w:id="2208" w:author="Lane, Stefanie" w:date="2023-09-25T14:38:00Z">
              <w:r w:rsidRPr="004052D4">
                <w:rPr>
                  <w:rFonts w:ascii="Calibri" w:eastAsia="Times New Roman" w:hAnsi="Calibri" w:cs="Calibri"/>
                  <w:color w:val="000000"/>
                  <w:sz w:val="20"/>
                  <w:szCs w:val="20"/>
                  <w:lang w:val="en-CA" w:eastAsia="en-CA"/>
                </w:rPr>
                <w:t>0.404</w:t>
              </w:r>
            </w:ins>
          </w:p>
        </w:tc>
        <w:tc>
          <w:tcPr>
            <w:tcW w:w="666" w:type="dxa"/>
            <w:tcBorders>
              <w:top w:val="single" w:sz="4" w:space="0" w:color="auto"/>
              <w:left w:val="nil"/>
              <w:bottom w:val="single" w:sz="4" w:space="0" w:color="auto"/>
              <w:right w:val="nil"/>
            </w:tcBorders>
            <w:shd w:val="clear" w:color="auto" w:fill="auto"/>
            <w:noWrap/>
            <w:vAlign w:val="bottom"/>
            <w:hideMark/>
          </w:tcPr>
          <w:p w14:paraId="282C9A34" w14:textId="77777777" w:rsidR="004052D4" w:rsidRPr="004052D4" w:rsidRDefault="004052D4" w:rsidP="004052D4">
            <w:pPr>
              <w:spacing w:after="0" w:line="240" w:lineRule="auto"/>
              <w:jc w:val="center"/>
              <w:rPr>
                <w:ins w:id="2209" w:author="Lane, Stefanie" w:date="2023-09-25T14:38:00Z"/>
                <w:rFonts w:ascii="Calibri" w:eastAsia="Times New Roman" w:hAnsi="Calibri" w:cs="Calibri"/>
                <w:color w:val="000000"/>
                <w:sz w:val="20"/>
                <w:szCs w:val="20"/>
                <w:lang w:val="en-CA" w:eastAsia="en-CA"/>
              </w:rPr>
            </w:pPr>
            <w:ins w:id="2210" w:author="Lane, Stefanie" w:date="2023-09-25T14:38:00Z">
              <w:r w:rsidRPr="004052D4">
                <w:rPr>
                  <w:rFonts w:ascii="Calibri" w:eastAsia="Times New Roman" w:hAnsi="Calibri" w:cs="Calibri"/>
                  <w:color w:val="000000"/>
                  <w:sz w:val="20"/>
                  <w:szCs w:val="20"/>
                  <w:lang w:val="en-CA" w:eastAsia="en-CA"/>
                </w:rPr>
                <w:t>0.0016</w:t>
              </w:r>
            </w:ins>
          </w:p>
        </w:tc>
        <w:tc>
          <w:tcPr>
            <w:tcW w:w="200" w:type="dxa"/>
            <w:tcBorders>
              <w:top w:val="nil"/>
              <w:left w:val="nil"/>
              <w:bottom w:val="nil"/>
              <w:right w:val="nil"/>
            </w:tcBorders>
            <w:shd w:val="clear" w:color="auto" w:fill="auto"/>
            <w:noWrap/>
            <w:vAlign w:val="bottom"/>
            <w:hideMark/>
          </w:tcPr>
          <w:p w14:paraId="522487BE" w14:textId="77777777" w:rsidR="004052D4" w:rsidRPr="004052D4" w:rsidRDefault="004052D4" w:rsidP="004052D4">
            <w:pPr>
              <w:spacing w:after="0" w:line="240" w:lineRule="auto"/>
              <w:jc w:val="center"/>
              <w:rPr>
                <w:ins w:id="2211" w:author="Lane, Stefanie" w:date="2023-09-25T14:38:00Z"/>
                <w:rFonts w:ascii="Calibri" w:eastAsia="Times New Roman" w:hAnsi="Calibri" w:cs="Calibri"/>
                <w:color w:val="000000"/>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5E786F78" w14:textId="77777777" w:rsidR="004052D4" w:rsidRPr="004052D4" w:rsidRDefault="004052D4" w:rsidP="004052D4">
            <w:pPr>
              <w:spacing w:after="0" w:line="240" w:lineRule="auto"/>
              <w:rPr>
                <w:ins w:id="2212" w:author="Lane, Stefanie" w:date="2023-09-25T14:38:00Z"/>
                <w:rFonts w:ascii="Calibri" w:eastAsia="Times New Roman" w:hAnsi="Calibri" w:cs="Calibri"/>
                <w:i/>
                <w:iCs/>
                <w:color w:val="000000"/>
                <w:sz w:val="20"/>
                <w:szCs w:val="20"/>
                <w:lang w:val="en-CA" w:eastAsia="en-CA"/>
              </w:rPr>
            </w:pPr>
            <w:ins w:id="2213" w:author="Lane, Stefanie" w:date="2023-09-25T14:38:00Z">
              <w:r w:rsidRPr="004052D4">
                <w:rPr>
                  <w:rFonts w:ascii="Calibri" w:eastAsia="Times New Roman" w:hAnsi="Calibri" w:cs="Calibri"/>
                  <w:i/>
                  <w:iCs/>
                  <w:color w:val="000000"/>
                  <w:sz w:val="20"/>
                  <w:szCs w:val="20"/>
                  <w:lang w:val="en-CA" w:eastAsia="en-CA"/>
                </w:rPr>
                <w:t>Juncus articulatus</w:t>
              </w:r>
            </w:ins>
          </w:p>
        </w:tc>
        <w:tc>
          <w:tcPr>
            <w:tcW w:w="841" w:type="dxa"/>
            <w:tcBorders>
              <w:top w:val="single" w:sz="4" w:space="0" w:color="auto"/>
              <w:left w:val="nil"/>
              <w:bottom w:val="single" w:sz="4" w:space="0" w:color="auto"/>
              <w:right w:val="nil"/>
            </w:tcBorders>
            <w:shd w:val="clear" w:color="auto" w:fill="auto"/>
            <w:noWrap/>
            <w:vAlign w:val="bottom"/>
            <w:hideMark/>
          </w:tcPr>
          <w:p w14:paraId="4D593A91" w14:textId="77777777" w:rsidR="004052D4" w:rsidRPr="004052D4" w:rsidRDefault="004052D4" w:rsidP="004052D4">
            <w:pPr>
              <w:spacing w:after="0" w:line="240" w:lineRule="auto"/>
              <w:jc w:val="center"/>
              <w:rPr>
                <w:ins w:id="2214" w:author="Lane, Stefanie" w:date="2023-09-25T14:38:00Z"/>
                <w:rFonts w:ascii="Calibri" w:eastAsia="Times New Roman" w:hAnsi="Calibri" w:cs="Calibri"/>
                <w:color w:val="000000"/>
                <w:sz w:val="20"/>
                <w:szCs w:val="20"/>
                <w:lang w:val="en-CA" w:eastAsia="en-CA"/>
              </w:rPr>
            </w:pPr>
            <w:ins w:id="2215" w:author="Lane, Stefanie" w:date="2023-09-25T14:38:00Z">
              <w:r w:rsidRPr="004052D4">
                <w:rPr>
                  <w:rFonts w:ascii="Calibri" w:eastAsia="Times New Roman" w:hAnsi="Calibri" w:cs="Calibri"/>
                  <w:color w:val="000000"/>
                  <w:sz w:val="20"/>
                  <w:szCs w:val="20"/>
                  <w:lang w:val="en-CA" w:eastAsia="en-CA"/>
                </w:rPr>
                <w:t>0.334</w:t>
              </w:r>
            </w:ins>
          </w:p>
        </w:tc>
        <w:tc>
          <w:tcPr>
            <w:tcW w:w="666" w:type="dxa"/>
            <w:tcBorders>
              <w:top w:val="single" w:sz="4" w:space="0" w:color="auto"/>
              <w:left w:val="nil"/>
              <w:bottom w:val="single" w:sz="4" w:space="0" w:color="auto"/>
              <w:right w:val="single" w:sz="8" w:space="0" w:color="auto"/>
            </w:tcBorders>
            <w:shd w:val="clear" w:color="auto" w:fill="auto"/>
            <w:noWrap/>
            <w:vAlign w:val="bottom"/>
            <w:hideMark/>
          </w:tcPr>
          <w:p w14:paraId="73289CB2" w14:textId="77777777" w:rsidR="004052D4" w:rsidRPr="004052D4" w:rsidRDefault="004052D4" w:rsidP="004052D4">
            <w:pPr>
              <w:spacing w:after="0" w:line="240" w:lineRule="auto"/>
              <w:jc w:val="center"/>
              <w:rPr>
                <w:ins w:id="2216" w:author="Lane, Stefanie" w:date="2023-09-25T14:38:00Z"/>
                <w:rFonts w:ascii="Calibri" w:eastAsia="Times New Roman" w:hAnsi="Calibri" w:cs="Calibri"/>
                <w:color w:val="000000"/>
                <w:sz w:val="20"/>
                <w:szCs w:val="20"/>
                <w:lang w:val="en-CA" w:eastAsia="en-CA"/>
              </w:rPr>
            </w:pPr>
            <w:ins w:id="2217" w:author="Lane, Stefanie" w:date="2023-09-25T14:38:00Z">
              <w:r w:rsidRPr="004052D4">
                <w:rPr>
                  <w:rFonts w:ascii="Calibri" w:eastAsia="Times New Roman" w:hAnsi="Calibri" w:cs="Calibri"/>
                  <w:color w:val="000000"/>
                  <w:sz w:val="20"/>
                  <w:szCs w:val="20"/>
                  <w:lang w:val="en-CA" w:eastAsia="en-CA"/>
                </w:rPr>
                <w:t>0.0151</w:t>
              </w:r>
            </w:ins>
          </w:p>
        </w:tc>
      </w:tr>
      <w:tr w:rsidR="004052D4" w:rsidRPr="004052D4" w14:paraId="3003C3B7" w14:textId="77777777" w:rsidTr="004052D4">
        <w:trPr>
          <w:trHeight w:val="276"/>
          <w:ins w:id="2218"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26228EEA" w14:textId="77777777" w:rsidR="004052D4" w:rsidRPr="004052D4" w:rsidRDefault="004052D4" w:rsidP="004052D4">
            <w:pPr>
              <w:spacing w:after="0" w:line="240" w:lineRule="auto"/>
              <w:rPr>
                <w:ins w:id="2219"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16D17190" w14:textId="77777777" w:rsidR="004052D4" w:rsidRPr="004052D4" w:rsidRDefault="004052D4" w:rsidP="004052D4">
            <w:pPr>
              <w:spacing w:after="0" w:line="240" w:lineRule="auto"/>
              <w:jc w:val="center"/>
              <w:rPr>
                <w:ins w:id="2220" w:author="Lane, Stefanie" w:date="2023-09-25T14:38:00Z"/>
                <w:rFonts w:ascii="Calibri" w:eastAsia="Times New Roman" w:hAnsi="Calibri" w:cs="Calibri"/>
                <w:color w:val="000000"/>
                <w:sz w:val="20"/>
                <w:szCs w:val="20"/>
                <w:lang w:val="en-CA" w:eastAsia="en-CA"/>
              </w:rPr>
            </w:pPr>
          </w:p>
        </w:tc>
        <w:tc>
          <w:tcPr>
            <w:tcW w:w="830" w:type="dxa"/>
            <w:tcBorders>
              <w:top w:val="nil"/>
              <w:left w:val="nil"/>
              <w:bottom w:val="nil"/>
              <w:right w:val="nil"/>
            </w:tcBorders>
            <w:shd w:val="clear" w:color="auto" w:fill="auto"/>
            <w:noWrap/>
            <w:vAlign w:val="bottom"/>
            <w:hideMark/>
          </w:tcPr>
          <w:p w14:paraId="7BFE70E2" w14:textId="77777777" w:rsidR="004052D4" w:rsidRPr="004052D4" w:rsidRDefault="004052D4" w:rsidP="004052D4">
            <w:pPr>
              <w:spacing w:after="0" w:line="240" w:lineRule="auto"/>
              <w:rPr>
                <w:ins w:id="2221"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6B3D8A8E" w14:textId="77777777" w:rsidR="004052D4" w:rsidRPr="004052D4" w:rsidRDefault="004052D4" w:rsidP="004052D4">
            <w:pPr>
              <w:spacing w:after="0" w:line="240" w:lineRule="auto"/>
              <w:jc w:val="center"/>
              <w:rPr>
                <w:ins w:id="2222"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32F95E8D" w14:textId="77777777" w:rsidR="004052D4" w:rsidRPr="004052D4" w:rsidRDefault="004052D4" w:rsidP="004052D4">
            <w:pPr>
              <w:spacing w:after="0" w:line="240" w:lineRule="auto"/>
              <w:jc w:val="center"/>
              <w:rPr>
                <w:ins w:id="2223"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nil"/>
              <w:right w:val="nil"/>
            </w:tcBorders>
            <w:shd w:val="clear" w:color="auto" w:fill="auto"/>
            <w:noWrap/>
            <w:vAlign w:val="bottom"/>
            <w:hideMark/>
          </w:tcPr>
          <w:p w14:paraId="23AD0F88" w14:textId="77777777" w:rsidR="004052D4" w:rsidRPr="004052D4" w:rsidRDefault="004052D4" w:rsidP="004052D4">
            <w:pPr>
              <w:spacing w:after="0" w:line="240" w:lineRule="auto"/>
              <w:rPr>
                <w:ins w:id="2224" w:author="Lane, Stefanie" w:date="2023-09-25T14:38:00Z"/>
                <w:rFonts w:ascii="Calibri" w:eastAsia="Times New Roman" w:hAnsi="Calibri" w:cs="Calibri"/>
                <w:i/>
                <w:iCs/>
                <w:color w:val="000000"/>
                <w:sz w:val="20"/>
                <w:szCs w:val="20"/>
                <w:lang w:val="en-CA" w:eastAsia="en-CA"/>
              </w:rPr>
            </w:pPr>
            <w:ins w:id="2225" w:author="Lane, Stefanie" w:date="2023-09-25T14:38:00Z">
              <w:r w:rsidRPr="004052D4">
                <w:rPr>
                  <w:rFonts w:ascii="Calibri" w:eastAsia="Times New Roman" w:hAnsi="Calibri" w:cs="Calibri"/>
                  <w:i/>
                  <w:iCs/>
                  <w:color w:val="000000"/>
                  <w:sz w:val="20"/>
                  <w:szCs w:val="20"/>
                  <w:lang w:val="en-CA" w:eastAsia="en-CA"/>
                </w:rPr>
                <w:t>Myosotis scorpioides</w:t>
              </w:r>
            </w:ins>
          </w:p>
        </w:tc>
        <w:tc>
          <w:tcPr>
            <w:tcW w:w="841" w:type="dxa"/>
            <w:tcBorders>
              <w:top w:val="nil"/>
              <w:left w:val="nil"/>
              <w:bottom w:val="nil"/>
              <w:right w:val="nil"/>
            </w:tcBorders>
            <w:shd w:val="clear" w:color="auto" w:fill="auto"/>
            <w:noWrap/>
            <w:vAlign w:val="bottom"/>
            <w:hideMark/>
          </w:tcPr>
          <w:p w14:paraId="413992BF" w14:textId="77777777" w:rsidR="004052D4" w:rsidRPr="004052D4" w:rsidRDefault="004052D4" w:rsidP="004052D4">
            <w:pPr>
              <w:spacing w:after="0" w:line="240" w:lineRule="auto"/>
              <w:jc w:val="center"/>
              <w:rPr>
                <w:ins w:id="2226" w:author="Lane, Stefanie" w:date="2023-09-25T14:38:00Z"/>
                <w:rFonts w:ascii="Calibri" w:eastAsia="Times New Roman" w:hAnsi="Calibri" w:cs="Calibri"/>
                <w:color w:val="000000"/>
                <w:sz w:val="20"/>
                <w:szCs w:val="20"/>
                <w:lang w:val="en-CA" w:eastAsia="en-CA"/>
              </w:rPr>
            </w:pPr>
            <w:ins w:id="2227" w:author="Lane, Stefanie" w:date="2023-09-25T14:38:00Z">
              <w:r w:rsidRPr="004052D4">
                <w:rPr>
                  <w:rFonts w:ascii="Calibri" w:eastAsia="Times New Roman" w:hAnsi="Calibri" w:cs="Calibri"/>
                  <w:color w:val="000000"/>
                  <w:sz w:val="20"/>
                  <w:szCs w:val="20"/>
                  <w:lang w:val="en-CA" w:eastAsia="en-CA"/>
                </w:rPr>
                <w:t>0.352</w:t>
              </w:r>
            </w:ins>
          </w:p>
        </w:tc>
        <w:tc>
          <w:tcPr>
            <w:tcW w:w="666" w:type="dxa"/>
            <w:tcBorders>
              <w:top w:val="nil"/>
              <w:left w:val="nil"/>
              <w:bottom w:val="nil"/>
              <w:right w:val="nil"/>
            </w:tcBorders>
            <w:shd w:val="clear" w:color="auto" w:fill="auto"/>
            <w:noWrap/>
            <w:vAlign w:val="bottom"/>
            <w:hideMark/>
          </w:tcPr>
          <w:p w14:paraId="58BF8805" w14:textId="77777777" w:rsidR="004052D4" w:rsidRPr="004052D4" w:rsidRDefault="004052D4" w:rsidP="004052D4">
            <w:pPr>
              <w:spacing w:after="0" w:line="240" w:lineRule="auto"/>
              <w:jc w:val="center"/>
              <w:rPr>
                <w:ins w:id="2228" w:author="Lane, Stefanie" w:date="2023-09-25T14:38:00Z"/>
                <w:rFonts w:ascii="Calibri" w:eastAsia="Times New Roman" w:hAnsi="Calibri" w:cs="Calibri"/>
                <w:color w:val="000000"/>
                <w:sz w:val="20"/>
                <w:szCs w:val="20"/>
                <w:lang w:val="en-CA" w:eastAsia="en-CA"/>
              </w:rPr>
            </w:pPr>
            <w:ins w:id="2229" w:author="Lane, Stefanie" w:date="2023-09-25T14:38:00Z">
              <w:r w:rsidRPr="004052D4">
                <w:rPr>
                  <w:rFonts w:ascii="Calibri" w:eastAsia="Times New Roman" w:hAnsi="Calibri" w:cs="Calibri"/>
                  <w:color w:val="000000"/>
                  <w:sz w:val="20"/>
                  <w:szCs w:val="20"/>
                  <w:lang w:val="en-CA" w:eastAsia="en-CA"/>
                </w:rPr>
                <w:t>0.0046</w:t>
              </w:r>
            </w:ins>
          </w:p>
        </w:tc>
        <w:tc>
          <w:tcPr>
            <w:tcW w:w="200" w:type="dxa"/>
            <w:tcBorders>
              <w:top w:val="nil"/>
              <w:left w:val="nil"/>
              <w:bottom w:val="nil"/>
              <w:right w:val="nil"/>
            </w:tcBorders>
            <w:shd w:val="clear" w:color="auto" w:fill="auto"/>
            <w:noWrap/>
            <w:vAlign w:val="bottom"/>
            <w:hideMark/>
          </w:tcPr>
          <w:p w14:paraId="46D21177" w14:textId="77777777" w:rsidR="004052D4" w:rsidRPr="004052D4" w:rsidRDefault="004052D4" w:rsidP="004052D4">
            <w:pPr>
              <w:spacing w:after="0" w:line="240" w:lineRule="auto"/>
              <w:jc w:val="center"/>
              <w:rPr>
                <w:ins w:id="2230"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03F4E06B" w14:textId="77777777" w:rsidR="004052D4" w:rsidRPr="004052D4" w:rsidRDefault="004052D4" w:rsidP="004052D4">
            <w:pPr>
              <w:spacing w:after="0" w:line="240" w:lineRule="auto"/>
              <w:rPr>
                <w:ins w:id="2231"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645228B5" w14:textId="77777777" w:rsidR="004052D4" w:rsidRPr="004052D4" w:rsidRDefault="004052D4" w:rsidP="004052D4">
            <w:pPr>
              <w:spacing w:after="0" w:line="240" w:lineRule="auto"/>
              <w:rPr>
                <w:ins w:id="2232"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3EF09EAA" w14:textId="77777777" w:rsidR="004052D4" w:rsidRPr="004052D4" w:rsidRDefault="004052D4" w:rsidP="004052D4">
            <w:pPr>
              <w:spacing w:after="0" w:line="240" w:lineRule="auto"/>
              <w:jc w:val="center"/>
              <w:rPr>
                <w:ins w:id="2233" w:author="Lane, Stefanie" w:date="2023-09-25T14:38:00Z"/>
                <w:rFonts w:ascii="Calibri" w:eastAsia="Times New Roman" w:hAnsi="Calibri" w:cs="Calibri"/>
                <w:color w:val="000000"/>
                <w:sz w:val="20"/>
                <w:szCs w:val="20"/>
                <w:lang w:val="en-CA" w:eastAsia="en-CA"/>
              </w:rPr>
            </w:pPr>
            <w:ins w:id="2234"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3D97DE2E" w14:textId="77777777" w:rsidTr="004052D4">
        <w:trPr>
          <w:trHeight w:val="276"/>
          <w:ins w:id="2235"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1B7802CC" w14:textId="77777777" w:rsidR="004052D4" w:rsidRPr="004052D4" w:rsidRDefault="004052D4" w:rsidP="004052D4">
            <w:pPr>
              <w:spacing w:after="0" w:line="240" w:lineRule="auto"/>
              <w:rPr>
                <w:ins w:id="2236"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6610123E" w14:textId="77777777" w:rsidR="004052D4" w:rsidRPr="004052D4" w:rsidRDefault="004052D4" w:rsidP="004052D4">
            <w:pPr>
              <w:spacing w:after="0" w:line="240" w:lineRule="auto"/>
              <w:jc w:val="center"/>
              <w:rPr>
                <w:ins w:id="2237" w:author="Lane, Stefanie" w:date="2023-09-25T14:38:00Z"/>
                <w:rFonts w:ascii="Calibri" w:eastAsia="Times New Roman" w:hAnsi="Calibri" w:cs="Calibri"/>
                <w:color w:val="000000"/>
                <w:sz w:val="20"/>
                <w:szCs w:val="20"/>
                <w:lang w:val="en-CA" w:eastAsia="en-CA"/>
              </w:rPr>
            </w:pPr>
          </w:p>
        </w:tc>
        <w:tc>
          <w:tcPr>
            <w:tcW w:w="830" w:type="dxa"/>
            <w:tcBorders>
              <w:top w:val="nil"/>
              <w:left w:val="nil"/>
              <w:bottom w:val="nil"/>
              <w:right w:val="nil"/>
            </w:tcBorders>
            <w:shd w:val="clear" w:color="auto" w:fill="auto"/>
            <w:noWrap/>
            <w:vAlign w:val="bottom"/>
            <w:hideMark/>
          </w:tcPr>
          <w:p w14:paraId="1198AEF7" w14:textId="77777777" w:rsidR="004052D4" w:rsidRPr="004052D4" w:rsidRDefault="004052D4" w:rsidP="004052D4">
            <w:pPr>
              <w:spacing w:after="0" w:line="240" w:lineRule="auto"/>
              <w:rPr>
                <w:ins w:id="2238"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297CF66D" w14:textId="77777777" w:rsidR="004052D4" w:rsidRPr="004052D4" w:rsidRDefault="004052D4" w:rsidP="004052D4">
            <w:pPr>
              <w:spacing w:after="0" w:line="240" w:lineRule="auto"/>
              <w:jc w:val="center"/>
              <w:rPr>
                <w:ins w:id="2239"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3A066C05" w14:textId="77777777" w:rsidR="004052D4" w:rsidRPr="004052D4" w:rsidRDefault="004052D4" w:rsidP="004052D4">
            <w:pPr>
              <w:spacing w:after="0" w:line="240" w:lineRule="auto"/>
              <w:jc w:val="center"/>
              <w:rPr>
                <w:ins w:id="2240" w:author="Lane, Stefanie" w:date="2023-09-25T14:38:00Z"/>
                <w:rFonts w:ascii="Times New Roman" w:eastAsia="Times New Roman" w:hAnsi="Times New Roman" w:cs="Times New Roman"/>
                <w:sz w:val="20"/>
                <w:szCs w:val="20"/>
                <w:lang w:val="en-CA" w:eastAsia="en-CA"/>
              </w:rPr>
            </w:pPr>
          </w:p>
        </w:tc>
        <w:tc>
          <w:tcPr>
            <w:tcW w:w="2313" w:type="dxa"/>
            <w:tcBorders>
              <w:top w:val="single" w:sz="4" w:space="0" w:color="auto"/>
              <w:left w:val="nil"/>
              <w:bottom w:val="single" w:sz="4" w:space="0" w:color="auto"/>
              <w:right w:val="nil"/>
            </w:tcBorders>
            <w:shd w:val="clear" w:color="auto" w:fill="auto"/>
            <w:noWrap/>
            <w:vAlign w:val="bottom"/>
            <w:hideMark/>
          </w:tcPr>
          <w:p w14:paraId="236ACD0A" w14:textId="77777777" w:rsidR="004052D4" w:rsidRPr="004052D4" w:rsidRDefault="004052D4" w:rsidP="004052D4">
            <w:pPr>
              <w:spacing w:after="0" w:line="240" w:lineRule="auto"/>
              <w:rPr>
                <w:ins w:id="2241" w:author="Lane, Stefanie" w:date="2023-09-25T14:38:00Z"/>
                <w:rFonts w:ascii="Calibri" w:eastAsia="Times New Roman" w:hAnsi="Calibri" w:cs="Calibri"/>
                <w:i/>
                <w:iCs/>
                <w:sz w:val="20"/>
                <w:szCs w:val="20"/>
                <w:lang w:val="en-CA" w:eastAsia="en-CA"/>
              </w:rPr>
            </w:pPr>
            <w:ins w:id="2242" w:author="Lane, Stefanie" w:date="2023-09-25T14:38:00Z">
              <w:r w:rsidRPr="004052D4">
                <w:rPr>
                  <w:rFonts w:ascii="Calibri" w:eastAsia="Times New Roman" w:hAnsi="Calibri" w:cs="Calibri"/>
                  <w:i/>
                  <w:iCs/>
                  <w:sz w:val="20"/>
                  <w:szCs w:val="20"/>
                  <w:lang w:val="en-CA" w:eastAsia="en-CA"/>
                </w:rPr>
                <w:t>Eleocharis palustris</w:t>
              </w:r>
            </w:ins>
          </w:p>
        </w:tc>
        <w:tc>
          <w:tcPr>
            <w:tcW w:w="841" w:type="dxa"/>
            <w:tcBorders>
              <w:top w:val="single" w:sz="4" w:space="0" w:color="auto"/>
              <w:left w:val="nil"/>
              <w:bottom w:val="single" w:sz="4" w:space="0" w:color="auto"/>
              <w:right w:val="nil"/>
            </w:tcBorders>
            <w:shd w:val="clear" w:color="auto" w:fill="auto"/>
            <w:noWrap/>
            <w:vAlign w:val="bottom"/>
            <w:hideMark/>
          </w:tcPr>
          <w:p w14:paraId="5348CE93" w14:textId="77777777" w:rsidR="004052D4" w:rsidRPr="004052D4" w:rsidRDefault="004052D4" w:rsidP="004052D4">
            <w:pPr>
              <w:spacing w:after="0" w:line="240" w:lineRule="auto"/>
              <w:jc w:val="center"/>
              <w:rPr>
                <w:ins w:id="2243" w:author="Lane, Stefanie" w:date="2023-09-25T14:38:00Z"/>
                <w:rFonts w:ascii="Calibri" w:eastAsia="Times New Roman" w:hAnsi="Calibri" w:cs="Calibri"/>
                <w:color w:val="000000"/>
                <w:sz w:val="20"/>
                <w:szCs w:val="20"/>
                <w:lang w:val="en-CA" w:eastAsia="en-CA"/>
              </w:rPr>
            </w:pPr>
            <w:ins w:id="2244" w:author="Lane, Stefanie" w:date="2023-09-25T14:38:00Z">
              <w:r w:rsidRPr="004052D4">
                <w:rPr>
                  <w:rFonts w:ascii="Calibri" w:eastAsia="Times New Roman" w:hAnsi="Calibri" w:cs="Calibri"/>
                  <w:color w:val="000000"/>
                  <w:sz w:val="20"/>
                  <w:szCs w:val="20"/>
                  <w:lang w:val="en-CA" w:eastAsia="en-CA"/>
                </w:rPr>
                <w:t>0.303</w:t>
              </w:r>
            </w:ins>
          </w:p>
        </w:tc>
        <w:tc>
          <w:tcPr>
            <w:tcW w:w="666" w:type="dxa"/>
            <w:tcBorders>
              <w:top w:val="single" w:sz="4" w:space="0" w:color="auto"/>
              <w:left w:val="nil"/>
              <w:bottom w:val="single" w:sz="4" w:space="0" w:color="auto"/>
              <w:right w:val="nil"/>
            </w:tcBorders>
            <w:shd w:val="clear" w:color="auto" w:fill="auto"/>
            <w:noWrap/>
            <w:vAlign w:val="bottom"/>
            <w:hideMark/>
          </w:tcPr>
          <w:p w14:paraId="2B29C45B" w14:textId="77777777" w:rsidR="004052D4" w:rsidRPr="004052D4" w:rsidRDefault="004052D4" w:rsidP="004052D4">
            <w:pPr>
              <w:spacing w:after="0" w:line="240" w:lineRule="auto"/>
              <w:jc w:val="center"/>
              <w:rPr>
                <w:ins w:id="2245" w:author="Lane, Stefanie" w:date="2023-09-25T14:38:00Z"/>
                <w:rFonts w:ascii="Calibri" w:eastAsia="Times New Roman" w:hAnsi="Calibri" w:cs="Calibri"/>
                <w:color w:val="000000"/>
                <w:sz w:val="20"/>
                <w:szCs w:val="20"/>
                <w:lang w:val="en-CA" w:eastAsia="en-CA"/>
              </w:rPr>
            </w:pPr>
            <w:ins w:id="2246" w:author="Lane, Stefanie" w:date="2023-09-25T14:38:00Z">
              <w:r w:rsidRPr="004052D4">
                <w:rPr>
                  <w:rFonts w:ascii="Calibri" w:eastAsia="Times New Roman" w:hAnsi="Calibri" w:cs="Calibri"/>
                  <w:color w:val="000000"/>
                  <w:sz w:val="20"/>
                  <w:szCs w:val="20"/>
                  <w:lang w:val="en-CA" w:eastAsia="en-CA"/>
                </w:rPr>
                <w:t>0.0224</w:t>
              </w:r>
            </w:ins>
          </w:p>
        </w:tc>
        <w:tc>
          <w:tcPr>
            <w:tcW w:w="200" w:type="dxa"/>
            <w:tcBorders>
              <w:top w:val="nil"/>
              <w:left w:val="nil"/>
              <w:bottom w:val="nil"/>
              <w:right w:val="nil"/>
            </w:tcBorders>
            <w:shd w:val="clear" w:color="auto" w:fill="auto"/>
            <w:noWrap/>
            <w:vAlign w:val="bottom"/>
            <w:hideMark/>
          </w:tcPr>
          <w:p w14:paraId="7C5EA08F" w14:textId="77777777" w:rsidR="004052D4" w:rsidRPr="004052D4" w:rsidRDefault="004052D4" w:rsidP="004052D4">
            <w:pPr>
              <w:spacing w:after="0" w:line="240" w:lineRule="auto"/>
              <w:jc w:val="center"/>
              <w:rPr>
                <w:ins w:id="2247"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5542956B" w14:textId="77777777" w:rsidR="004052D4" w:rsidRPr="004052D4" w:rsidRDefault="004052D4" w:rsidP="004052D4">
            <w:pPr>
              <w:spacing w:after="0" w:line="240" w:lineRule="auto"/>
              <w:rPr>
                <w:ins w:id="2248"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766B134B" w14:textId="77777777" w:rsidR="004052D4" w:rsidRPr="004052D4" w:rsidRDefault="004052D4" w:rsidP="004052D4">
            <w:pPr>
              <w:spacing w:after="0" w:line="240" w:lineRule="auto"/>
              <w:rPr>
                <w:ins w:id="2249"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04D013E5" w14:textId="77777777" w:rsidR="004052D4" w:rsidRPr="004052D4" w:rsidRDefault="004052D4" w:rsidP="004052D4">
            <w:pPr>
              <w:spacing w:after="0" w:line="240" w:lineRule="auto"/>
              <w:jc w:val="center"/>
              <w:rPr>
                <w:ins w:id="2250" w:author="Lane, Stefanie" w:date="2023-09-25T14:38:00Z"/>
                <w:rFonts w:ascii="Calibri" w:eastAsia="Times New Roman" w:hAnsi="Calibri" w:cs="Calibri"/>
                <w:color w:val="000000"/>
                <w:sz w:val="20"/>
                <w:szCs w:val="20"/>
                <w:lang w:val="en-CA" w:eastAsia="en-CA"/>
              </w:rPr>
            </w:pPr>
            <w:ins w:id="2251"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24FE630A" w14:textId="77777777" w:rsidTr="004052D4">
        <w:trPr>
          <w:trHeight w:val="276"/>
          <w:ins w:id="2252"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06336813" w14:textId="77777777" w:rsidR="004052D4" w:rsidRPr="004052D4" w:rsidRDefault="004052D4" w:rsidP="004052D4">
            <w:pPr>
              <w:spacing w:after="0" w:line="240" w:lineRule="auto"/>
              <w:rPr>
                <w:ins w:id="2253"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nil"/>
              <w:right w:val="nil"/>
            </w:tcBorders>
            <w:shd w:val="clear" w:color="auto" w:fill="auto"/>
            <w:noWrap/>
            <w:vAlign w:val="bottom"/>
            <w:hideMark/>
          </w:tcPr>
          <w:p w14:paraId="7D2C60D0" w14:textId="77777777" w:rsidR="004052D4" w:rsidRPr="004052D4" w:rsidRDefault="004052D4" w:rsidP="004052D4">
            <w:pPr>
              <w:spacing w:after="0" w:line="240" w:lineRule="auto"/>
              <w:jc w:val="center"/>
              <w:rPr>
                <w:ins w:id="2254" w:author="Lane, Stefanie" w:date="2023-09-25T14:38:00Z"/>
                <w:rFonts w:ascii="Calibri" w:eastAsia="Times New Roman" w:hAnsi="Calibri" w:cs="Calibri"/>
                <w:color w:val="000000"/>
                <w:sz w:val="20"/>
                <w:szCs w:val="20"/>
                <w:lang w:val="en-CA" w:eastAsia="en-CA"/>
              </w:rPr>
            </w:pPr>
          </w:p>
        </w:tc>
        <w:tc>
          <w:tcPr>
            <w:tcW w:w="830" w:type="dxa"/>
            <w:tcBorders>
              <w:top w:val="nil"/>
              <w:left w:val="nil"/>
              <w:bottom w:val="nil"/>
              <w:right w:val="nil"/>
            </w:tcBorders>
            <w:shd w:val="clear" w:color="auto" w:fill="auto"/>
            <w:noWrap/>
            <w:vAlign w:val="bottom"/>
            <w:hideMark/>
          </w:tcPr>
          <w:p w14:paraId="2A8B0972" w14:textId="77777777" w:rsidR="004052D4" w:rsidRPr="004052D4" w:rsidRDefault="004052D4" w:rsidP="004052D4">
            <w:pPr>
              <w:spacing w:after="0" w:line="240" w:lineRule="auto"/>
              <w:rPr>
                <w:ins w:id="2255" w:author="Lane, Stefanie" w:date="2023-09-25T14:38:00Z"/>
                <w:rFonts w:ascii="Times New Roman" w:eastAsia="Times New Roman" w:hAnsi="Times New Roman" w:cs="Times New Roman"/>
                <w:sz w:val="20"/>
                <w:szCs w:val="20"/>
                <w:lang w:val="en-CA" w:eastAsia="en-CA"/>
              </w:rPr>
            </w:pPr>
          </w:p>
        </w:tc>
        <w:tc>
          <w:tcPr>
            <w:tcW w:w="657" w:type="dxa"/>
            <w:tcBorders>
              <w:top w:val="nil"/>
              <w:left w:val="nil"/>
              <w:bottom w:val="nil"/>
              <w:right w:val="nil"/>
            </w:tcBorders>
            <w:shd w:val="clear" w:color="auto" w:fill="auto"/>
            <w:noWrap/>
            <w:vAlign w:val="bottom"/>
            <w:hideMark/>
          </w:tcPr>
          <w:p w14:paraId="32F613E3" w14:textId="77777777" w:rsidR="004052D4" w:rsidRPr="004052D4" w:rsidRDefault="004052D4" w:rsidP="004052D4">
            <w:pPr>
              <w:spacing w:after="0" w:line="240" w:lineRule="auto"/>
              <w:jc w:val="center"/>
              <w:rPr>
                <w:ins w:id="2256" w:author="Lane, Stefanie" w:date="2023-09-25T14:38:00Z"/>
                <w:rFonts w:ascii="Times New Roman" w:eastAsia="Times New Roman" w:hAnsi="Times New Roman" w:cs="Times New Roman"/>
                <w:sz w:val="20"/>
                <w:szCs w:val="20"/>
                <w:lang w:val="en-CA" w:eastAsia="en-CA"/>
              </w:rPr>
            </w:pPr>
          </w:p>
        </w:tc>
        <w:tc>
          <w:tcPr>
            <w:tcW w:w="200" w:type="dxa"/>
            <w:tcBorders>
              <w:top w:val="nil"/>
              <w:left w:val="nil"/>
              <w:bottom w:val="nil"/>
              <w:right w:val="nil"/>
            </w:tcBorders>
            <w:shd w:val="clear" w:color="auto" w:fill="auto"/>
            <w:noWrap/>
            <w:vAlign w:val="bottom"/>
            <w:hideMark/>
          </w:tcPr>
          <w:p w14:paraId="2565AB28" w14:textId="77777777" w:rsidR="004052D4" w:rsidRPr="004052D4" w:rsidRDefault="004052D4" w:rsidP="004052D4">
            <w:pPr>
              <w:spacing w:after="0" w:line="240" w:lineRule="auto"/>
              <w:jc w:val="center"/>
              <w:rPr>
                <w:ins w:id="2257" w:author="Lane, Stefanie" w:date="2023-09-25T14:38:00Z"/>
                <w:rFonts w:ascii="Times New Roman" w:eastAsia="Times New Roman" w:hAnsi="Times New Roman" w:cs="Times New Roman"/>
                <w:sz w:val="20"/>
                <w:szCs w:val="20"/>
                <w:lang w:val="en-CA" w:eastAsia="en-CA"/>
              </w:rPr>
            </w:pPr>
          </w:p>
        </w:tc>
        <w:tc>
          <w:tcPr>
            <w:tcW w:w="2313" w:type="dxa"/>
            <w:tcBorders>
              <w:top w:val="nil"/>
              <w:left w:val="nil"/>
              <w:bottom w:val="single" w:sz="4" w:space="0" w:color="auto"/>
              <w:right w:val="nil"/>
            </w:tcBorders>
            <w:shd w:val="clear" w:color="auto" w:fill="auto"/>
            <w:noWrap/>
            <w:vAlign w:val="bottom"/>
            <w:hideMark/>
          </w:tcPr>
          <w:p w14:paraId="4863E024" w14:textId="77777777" w:rsidR="004052D4" w:rsidRPr="004052D4" w:rsidRDefault="004052D4" w:rsidP="004052D4">
            <w:pPr>
              <w:spacing w:after="0" w:line="240" w:lineRule="auto"/>
              <w:rPr>
                <w:ins w:id="2258" w:author="Lane, Stefanie" w:date="2023-09-25T14:38:00Z"/>
                <w:rFonts w:ascii="Calibri" w:eastAsia="Times New Roman" w:hAnsi="Calibri" w:cs="Calibri"/>
                <w:i/>
                <w:iCs/>
                <w:sz w:val="20"/>
                <w:szCs w:val="20"/>
                <w:lang w:val="en-CA" w:eastAsia="en-CA"/>
              </w:rPr>
            </w:pPr>
            <w:ins w:id="2259" w:author="Lane, Stefanie" w:date="2023-09-25T14:38:00Z">
              <w:r w:rsidRPr="004052D4">
                <w:rPr>
                  <w:rFonts w:ascii="Calibri" w:eastAsia="Times New Roman" w:hAnsi="Calibri" w:cs="Calibri"/>
                  <w:i/>
                  <w:iCs/>
                  <w:sz w:val="20"/>
                  <w:szCs w:val="20"/>
                  <w:lang w:val="en-CA" w:eastAsia="en-CA"/>
                </w:rPr>
                <w:t>Equisetum variegatum</w:t>
              </w:r>
            </w:ins>
          </w:p>
        </w:tc>
        <w:tc>
          <w:tcPr>
            <w:tcW w:w="841" w:type="dxa"/>
            <w:tcBorders>
              <w:top w:val="nil"/>
              <w:left w:val="nil"/>
              <w:bottom w:val="single" w:sz="4" w:space="0" w:color="auto"/>
              <w:right w:val="nil"/>
            </w:tcBorders>
            <w:shd w:val="clear" w:color="auto" w:fill="auto"/>
            <w:noWrap/>
            <w:vAlign w:val="bottom"/>
            <w:hideMark/>
          </w:tcPr>
          <w:p w14:paraId="3A9AB146" w14:textId="77777777" w:rsidR="004052D4" w:rsidRPr="004052D4" w:rsidRDefault="004052D4" w:rsidP="004052D4">
            <w:pPr>
              <w:spacing w:after="0" w:line="240" w:lineRule="auto"/>
              <w:jc w:val="center"/>
              <w:rPr>
                <w:ins w:id="2260" w:author="Lane, Stefanie" w:date="2023-09-25T14:38:00Z"/>
                <w:rFonts w:ascii="Calibri" w:eastAsia="Times New Roman" w:hAnsi="Calibri" w:cs="Calibri"/>
                <w:color w:val="000000"/>
                <w:sz w:val="20"/>
                <w:szCs w:val="20"/>
                <w:lang w:val="en-CA" w:eastAsia="en-CA"/>
              </w:rPr>
            </w:pPr>
            <w:ins w:id="2261" w:author="Lane, Stefanie" w:date="2023-09-25T14:38:00Z">
              <w:r w:rsidRPr="004052D4">
                <w:rPr>
                  <w:rFonts w:ascii="Calibri" w:eastAsia="Times New Roman" w:hAnsi="Calibri" w:cs="Calibri"/>
                  <w:color w:val="000000"/>
                  <w:sz w:val="20"/>
                  <w:szCs w:val="20"/>
                  <w:lang w:val="en-CA" w:eastAsia="en-CA"/>
                </w:rPr>
                <w:t>0.277</w:t>
              </w:r>
            </w:ins>
          </w:p>
        </w:tc>
        <w:tc>
          <w:tcPr>
            <w:tcW w:w="666" w:type="dxa"/>
            <w:tcBorders>
              <w:top w:val="nil"/>
              <w:left w:val="nil"/>
              <w:bottom w:val="single" w:sz="4" w:space="0" w:color="auto"/>
              <w:right w:val="nil"/>
            </w:tcBorders>
            <w:shd w:val="clear" w:color="auto" w:fill="auto"/>
            <w:noWrap/>
            <w:vAlign w:val="bottom"/>
            <w:hideMark/>
          </w:tcPr>
          <w:p w14:paraId="5B8FAF5B" w14:textId="77777777" w:rsidR="004052D4" w:rsidRPr="004052D4" w:rsidRDefault="004052D4" w:rsidP="004052D4">
            <w:pPr>
              <w:spacing w:after="0" w:line="240" w:lineRule="auto"/>
              <w:jc w:val="center"/>
              <w:rPr>
                <w:ins w:id="2262" w:author="Lane, Stefanie" w:date="2023-09-25T14:38:00Z"/>
                <w:rFonts w:ascii="Calibri" w:eastAsia="Times New Roman" w:hAnsi="Calibri" w:cs="Calibri"/>
                <w:color w:val="000000"/>
                <w:sz w:val="20"/>
                <w:szCs w:val="20"/>
                <w:lang w:val="en-CA" w:eastAsia="en-CA"/>
              </w:rPr>
            </w:pPr>
            <w:ins w:id="2263" w:author="Lane, Stefanie" w:date="2023-09-25T14:38:00Z">
              <w:r w:rsidRPr="004052D4">
                <w:rPr>
                  <w:rFonts w:ascii="Calibri" w:eastAsia="Times New Roman" w:hAnsi="Calibri" w:cs="Calibri"/>
                  <w:color w:val="000000"/>
                  <w:sz w:val="20"/>
                  <w:szCs w:val="20"/>
                  <w:lang w:val="en-CA" w:eastAsia="en-CA"/>
                </w:rPr>
                <w:t>0.0447</w:t>
              </w:r>
            </w:ins>
          </w:p>
        </w:tc>
        <w:tc>
          <w:tcPr>
            <w:tcW w:w="200" w:type="dxa"/>
            <w:tcBorders>
              <w:top w:val="nil"/>
              <w:left w:val="nil"/>
              <w:bottom w:val="nil"/>
              <w:right w:val="nil"/>
            </w:tcBorders>
            <w:shd w:val="clear" w:color="auto" w:fill="auto"/>
            <w:noWrap/>
            <w:vAlign w:val="bottom"/>
            <w:hideMark/>
          </w:tcPr>
          <w:p w14:paraId="32472999" w14:textId="77777777" w:rsidR="004052D4" w:rsidRPr="004052D4" w:rsidRDefault="004052D4" w:rsidP="004052D4">
            <w:pPr>
              <w:spacing w:after="0" w:line="240" w:lineRule="auto"/>
              <w:jc w:val="center"/>
              <w:rPr>
                <w:ins w:id="2264" w:author="Lane, Stefanie" w:date="2023-09-25T14:38:00Z"/>
                <w:rFonts w:ascii="Calibri" w:eastAsia="Times New Roman" w:hAnsi="Calibri" w:cs="Calibri"/>
                <w:color w:val="000000"/>
                <w:sz w:val="20"/>
                <w:szCs w:val="20"/>
                <w:lang w:val="en-CA" w:eastAsia="en-CA"/>
              </w:rPr>
            </w:pPr>
          </w:p>
        </w:tc>
        <w:tc>
          <w:tcPr>
            <w:tcW w:w="2313" w:type="dxa"/>
            <w:tcBorders>
              <w:top w:val="nil"/>
              <w:left w:val="nil"/>
              <w:bottom w:val="nil"/>
              <w:right w:val="nil"/>
            </w:tcBorders>
            <w:shd w:val="clear" w:color="auto" w:fill="auto"/>
            <w:noWrap/>
            <w:vAlign w:val="bottom"/>
            <w:hideMark/>
          </w:tcPr>
          <w:p w14:paraId="6F13AFDD" w14:textId="77777777" w:rsidR="004052D4" w:rsidRPr="004052D4" w:rsidRDefault="004052D4" w:rsidP="004052D4">
            <w:pPr>
              <w:spacing w:after="0" w:line="240" w:lineRule="auto"/>
              <w:rPr>
                <w:ins w:id="2265" w:author="Lane, Stefanie" w:date="2023-09-25T14:38:00Z"/>
                <w:rFonts w:ascii="Times New Roman" w:eastAsia="Times New Roman" w:hAnsi="Times New Roman" w:cs="Times New Roman"/>
                <w:sz w:val="20"/>
                <w:szCs w:val="20"/>
                <w:lang w:val="en-CA" w:eastAsia="en-CA"/>
              </w:rPr>
            </w:pPr>
          </w:p>
        </w:tc>
        <w:tc>
          <w:tcPr>
            <w:tcW w:w="841" w:type="dxa"/>
            <w:tcBorders>
              <w:top w:val="nil"/>
              <w:left w:val="nil"/>
              <w:bottom w:val="nil"/>
              <w:right w:val="nil"/>
            </w:tcBorders>
            <w:shd w:val="clear" w:color="auto" w:fill="auto"/>
            <w:noWrap/>
            <w:vAlign w:val="bottom"/>
            <w:hideMark/>
          </w:tcPr>
          <w:p w14:paraId="614EB6F5" w14:textId="77777777" w:rsidR="004052D4" w:rsidRPr="004052D4" w:rsidRDefault="004052D4" w:rsidP="004052D4">
            <w:pPr>
              <w:spacing w:after="0" w:line="240" w:lineRule="auto"/>
              <w:rPr>
                <w:ins w:id="2266" w:author="Lane, Stefanie" w:date="2023-09-25T14:38:00Z"/>
                <w:rFonts w:ascii="Times New Roman" w:eastAsia="Times New Roman" w:hAnsi="Times New Roman" w:cs="Times New Roman"/>
                <w:sz w:val="20"/>
                <w:szCs w:val="20"/>
                <w:lang w:val="en-CA" w:eastAsia="en-CA"/>
              </w:rPr>
            </w:pPr>
          </w:p>
        </w:tc>
        <w:tc>
          <w:tcPr>
            <w:tcW w:w="666" w:type="dxa"/>
            <w:tcBorders>
              <w:top w:val="nil"/>
              <w:left w:val="nil"/>
              <w:bottom w:val="nil"/>
              <w:right w:val="single" w:sz="8" w:space="0" w:color="auto"/>
            </w:tcBorders>
            <w:shd w:val="clear" w:color="auto" w:fill="auto"/>
            <w:noWrap/>
            <w:vAlign w:val="bottom"/>
            <w:hideMark/>
          </w:tcPr>
          <w:p w14:paraId="23CDB0A5" w14:textId="77777777" w:rsidR="004052D4" w:rsidRPr="004052D4" w:rsidRDefault="004052D4" w:rsidP="004052D4">
            <w:pPr>
              <w:spacing w:after="0" w:line="240" w:lineRule="auto"/>
              <w:jc w:val="center"/>
              <w:rPr>
                <w:ins w:id="2267" w:author="Lane, Stefanie" w:date="2023-09-25T14:38:00Z"/>
                <w:rFonts w:ascii="Calibri" w:eastAsia="Times New Roman" w:hAnsi="Calibri" w:cs="Calibri"/>
                <w:color w:val="000000"/>
                <w:sz w:val="20"/>
                <w:szCs w:val="20"/>
                <w:lang w:val="en-CA" w:eastAsia="en-CA"/>
              </w:rPr>
            </w:pPr>
            <w:ins w:id="2268" w:author="Lane, Stefanie" w:date="2023-09-25T14:38:00Z">
              <w:r w:rsidRPr="004052D4">
                <w:rPr>
                  <w:rFonts w:ascii="Calibri" w:eastAsia="Times New Roman" w:hAnsi="Calibri" w:cs="Calibri"/>
                  <w:color w:val="000000"/>
                  <w:sz w:val="20"/>
                  <w:szCs w:val="20"/>
                  <w:lang w:val="en-CA" w:eastAsia="en-CA"/>
                </w:rPr>
                <w:t> </w:t>
              </w:r>
            </w:ins>
          </w:p>
        </w:tc>
      </w:tr>
      <w:tr w:rsidR="004052D4" w:rsidRPr="004052D4" w14:paraId="2E080E89" w14:textId="77777777" w:rsidTr="004052D4">
        <w:trPr>
          <w:trHeight w:val="288"/>
          <w:ins w:id="2269" w:author="Lane, Stefanie" w:date="2023-09-25T14:38:00Z"/>
        </w:trPr>
        <w:tc>
          <w:tcPr>
            <w:tcW w:w="1000" w:type="dxa"/>
            <w:vMerge/>
            <w:tcBorders>
              <w:top w:val="single" w:sz="8" w:space="0" w:color="auto"/>
              <w:left w:val="single" w:sz="8" w:space="0" w:color="auto"/>
              <w:bottom w:val="single" w:sz="8" w:space="0" w:color="000000"/>
              <w:right w:val="nil"/>
            </w:tcBorders>
            <w:vAlign w:val="center"/>
            <w:hideMark/>
          </w:tcPr>
          <w:p w14:paraId="4E2A39D8" w14:textId="77777777" w:rsidR="004052D4" w:rsidRPr="004052D4" w:rsidRDefault="004052D4" w:rsidP="004052D4">
            <w:pPr>
              <w:spacing w:after="0" w:line="240" w:lineRule="auto"/>
              <w:rPr>
                <w:ins w:id="2270" w:author="Lane, Stefanie" w:date="2023-09-25T14:38:00Z"/>
                <w:rFonts w:ascii="Calibri" w:eastAsia="Times New Roman" w:hAnsi="Calibri" w:cs="Calibri"/>
                <w:color w:val="000000"/>
                <w:sz w:val="20"/>
                <w:szCs w:val="20"/>
                <w:lang w:val="en-CA" w:eastAsia="en-CA"/>
              </w:rPr>
            </w:pPr>
          </w:p>
        </w:tc>
        <w:tc>
          <w:tcPr>
            <w:tcW w:w="2854" w:type="dxa"/>
            <w:tcBorders>
              <w:top w:val="nil"/>
              <w:left w:val="nil"/>
              <w:bottom w:val="single" w:sz="8" w:space="0" w:color="auto"/>
              <w:right w:val="nil"/>
            </w:tcBorders>
            <w:shd w:val="clear" w:color="auto" w:fill="auto"/>
            <w:noWrap/>
            <w:vAlign w:val="bottom"/>
            <w:hideMark/>
          </w:tcPr>
          <w:p w14:paraId="44F9EAAF" w14:textId="77777777" w:rsidR="004052D4" w:rsidRPr="004052D4" w:rsidRDefault="004052D4" w:rsidP="004052D4">
            <w:pPr>
              <w:spacing w:after="0" w:line="240" w:lineRule="auto"/>
              <w:rPr>
                <w:ins w:id="2271" w:author="Lane, Stefanie" w:date="2023-09-25T14:38:00Z"/>
                <w:rFonts w:ascii="Calibri" w:eastAsia="Times New Roman" w:hAnsi="Calibri" w:cs="Calibri"/>
                <w:color w:val="000000"/>
                <w:sz w:val="20"/>
                <w:szCs w:val="20"/>
                <w:lang w:val="en-CA" w:eastAsia="en-CA"/>
              </w:rPr>
            </w:pPr>
            <w:ins w:id="2272" w:author="Lane, Stefanie" w:date="2023-09-25T14:38:00Z">
              <w:r w:rsidRPr="004052D4">
                <w:rPr>
                  <w:rFonts w:ascii="Calibri" w:eastAsia="Times New Roman" w:hAnsi="Calibri" w:cs="Calibri"/>
                  <w:color w:val="000000"/>
                  <w:sz w:val="20"/>
                  <w:szCs w:val="20"/>
                  <w:lang w:val="en-CA" w:eastAsia="en-CA"/>
                </w:rPr>
                <w:t> </w:t>
              </w:r>
            </w:ins>
          </w:p>
        </w:tc>
        <w:tc>
          <w:tcPr>
            <w:tcW w:w="830" w:type="dxa"/>
            <w:tcBorders>
              <w:top w:val="nil"/>
              <w:left w:val="nil"/>
              <w:bottom w:val="single" w:sz="8" w:space="0" w:color="auto"/>
              <w:right w:val="nil"/>
            </w:tcBorders>
            <w:shd w:val="clear" w:color="auto" w:fill="auto"/>
            <w:noWrap/>
            <w:vAlign w:val="bottom"/>
            <w:hideMark/>
          </w:tcPr>
          <w:p w14:paraId="42AD25E6" w14:textId="77777777" w:rsidR="004052D4" w:rsidRPr="004052D4" w:rsidRDefault="004052D4" w:rsidP="004052D4">
            <w:pPr>
              <w:spacing w:after="0" w:line="240" w:lineRule="auto"/>
              <w:jc w:val="center"/>
              <w:rPr>
                <w:ins w:id="2273" w:author="Lane, Stefanie" w:date="2023-09-25T14:38:00Z"/>
                <w:rFonts w:ascii="Calibri" w:eastAsia="Times New Roman" w:hAnsi="Calibri" w:cs="Calibri"/>
                <w:color w:val="000000"/>
                <w:sz w:val="20"/>
                <w:szCs w:val="20"/>
                <w:lang w:val="en-CA" w:eastAsia="en-CA"/>
              </w:rPr>
            </w:pPr>
            <w:ins w:id="2274" w:author="Lane, Stefanie" w:date="2023-09-25T14:38:00Z">
              <w:r w:rsidRPr="004052D4">
                <w:rPr>
                  <w:rFonts w:ascii="Calibri" w:eastAsia="Times New Roman" w:hAnsi="Calibri" w:cs="Calibri"/>
                  <w:color w:val="000000"/>
                  <w:sz w:val="20"/>
                  <w:szCs w:val="20"/>
                  <w:lang w:val="en-CA" w:eastAsia="en-CA"/>
                </w:rPr>
                <w:t> </w:t>
              </w:r>
            </w:ins>
          </w:p>
        </w:tc>
        <w:tc>
          <w:tcPr>
            <w:tcW w:w="657" w:type="dxa"/>
            <w:tcBorders>
              <w:top w:val="nil"/>
              <w:left w:val="nil"/>
              <w:bottom w:val="single" w:sz="8" w:space="0" w:color="auto"/>
              <w:right w:val="nil"/>
            </w:tcBorders>
            <w:shd w:val="clear" w:color="auto" w:fill="auto"/>
            <w:noWrap/>
            <w:vAlign w:val="bottom"/>
            <w:hideMark/>
          </w:tcPr>
          <w:p w14:paraId="0793B8BB" w14:textId="77777777" w:rsidR="004052D4" w:rsidRPr="004052D4" w:rsidRDefault="004052D4" w:rsidP="004052D4">
            <w:pPr>
              <w:spacing w:after="0" w:line="240" w:lineRule="auto"/>
              <w:jc w:val="center"/>
              <w:rPr>
                <w:ins w:id="2275" w:author="Lane, Stefanie" w:date="2023-09-25T14:38:00Z"/>
                <w:rFonts w:ascii="Calibri" w:eastAsia="Times New Roman" w:hAnsi="Calibri" w:cs="Calibri"/>
                <w:color w:val="000000"/>
                <w:sz w:val="20"/>
                <w:szCs w:val="20"/>
                <w:lang w:val="en-CA" w:eastAsia="en-CA"/>
              </w:rPr>
            </w:pPr>
            <w:ins w:id="2276" w:author="Lane, Stefanie" w:date="2023-09-25T14:38:00Z">
              <w:r w:rsidRPr="004052D4">
                <w:rPr>
                  <w:rFonts w:ascii="Calibri" w:eastAsia="Times New Roman" w:hAnsi="Calibri" w:cs="Calibri"/>
                  <w:color w:val="000000"/>
                  <w:sz w:val="20"/>
                  <w:szCs w:val="20"/>
                  <w:lang w:val="en-CA" w:eastAsia="en-CA"/>
                </w:rPr>
                <w:t> </w:t>
              </w:r>
            </w:ins>
          </w:p>
        </w:tc>
        <w:tc>
          <w:tcPr>
            <w:tcW w:w="200" w:type="dxa"/>
            <w:tcBorders>
              <w:top w:val="nil"/>
              <w:left w:val="nil"/>
              <w:bottom w:val="single" w:sz="8" w:space="0" w:color="auto"/>
              <w:right w:val="nil"/>
            </w:tcBorders>
            <w:shd w:val="clear" w:color="auto" w:fill="auto"/>
            <w:noWrap/>
            <w:vAlign w:val="bottom"/>
            <w:hideMark/>
          </w:tcPr>
          <w:p w14:paraId="49229F0C" w14:textId="77777777" w:rsidR="004052D4" w:rsidRPr="004052D4" w:rsidRDefault="004052D4" w:rsidP="004052D4">
            <w:pPr>
              <w:spacing w:after="0" w:line="240" w:lineRule="auto"/>
              <w:rPr>
                <w:ins w:id="2277" w:author="Lane, Stefanie" w:date="2023-09-25T14:38:00Z"/>
                <w:rFonts w:ascii="Calibri" w:eastAsia="Times New Roman" w:hAnsi="Calibri" w:cs="Calibri"/>
                <w:color w:val="000000"/>
                <w:sz w:val="20"/>
                <w:szCs w:val="20"/>
                <w:lang w:val="en-CA" w:eastAsia="en-CA"/>
              </w:rPr>
            </w:pPr>
            <w:ins w:id="2278"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503C6347" w14:textId="77777777" w:rsidR="004052D4" w:rsidRPr="004052D4" w:rsidRDefault="004052D4" w:rsidP="004052D4">
            <w:pPr>
              <w:spacing w:after="0" w:line="240" w:lineRule="auto"/>
              <w:rPr>
                <w:ins w:id="2279" w:author="Lane, Stefanie" w:date="2023-09-25T14:38:00Z"/>
                <w:rFonts w:ascii="Calibri" w:eastAsia="Times New Roman" w:hAnsi="Calibri" w:cs="Calibri"/>
                <w:i/>
                <w:iCs/>
                <w:sz w:val="20"/>
                <w:szCs w:val="20"/>
                <w:lang w:val="en-CA" w:eastAsia="en-CA"/>
              </w:rPr>
            </w:pPr>
            <w:ins w:id="2280" w:author="Lane, Stefanie" w:date="2023-09-25T14:38:00Z">
              <w:r w:rsidRPr="004052D4">
                <w:rPr>
                  <w:rFonts w:ascii="Calibri" w:eastAsia="Times New Roman" w:hAnsi="Calibri" w:cs="Calibri"/>
                  <w:i/>
                  <w:iCs/>
                  <w:sz w:val="20"/>
                  <w:szCs w:val="20"/>
                  <w:lang w:val="en-CA" w:eastAsia="en-CA"/>
                </w:rPr>
                <w:t>Deschampsia caespitosa</w:t>
              </w:r>
            </w:ins>
          </w:p>
        </w:tc>
        <w:tc>
          <w:tcPr>
            <w:tcW w:w="841" w:type="dxa"/>
            <w:tcBorders>
              <w:top w:val="nil"/>
              <w:left w:val="nil"/>
              <w:bottom w:val="single" w:sz="8" w:space="0" w:color="auto"/>
              <w:right w:val="nil"/>
            </w:tcBorders>
            <w:shd w:val="clear" w:color="auto" w:fill="auto"/>
            <w:noWrap/>
            <w:vAlign w:val="bottom"/>
            <w:hideMark/>
          </w:tcPr>
          <w:p w14:paraId="37B9856B" w14:textId="77777777" w:rsidR="004052D4" w:rsidRPr="004052D4" w:rsidRDefault="004052D4" w:rsidP="004052D4">
            <w:pPr>
              <w:spacing w:after="0" w:line="240" w:lineRule="auto"/>
              <w:jc w:val="center"/>
              <w:rPr>
                <w:ins w:id="2281" w:author="Lane, Stefanie" w:date="2023-09-25T14:38:00Z"/>
                <w:rFonts w:ascii="Calibri" w:eastAsia="Times New Roman" w:hAnsi="Calibri" w:cs="Calibri"/>
                <w:color w:val="000000"/>
                <w:sz w:val="20"/>
                <w:szCs w:val="20"/>
                <w:lang w:val="en-CA" w:eastAsia="en-CA"/>
              </w:rPr>
            </w:pPr>
            <w:ins w:id="2282" w:author="Lane, Stefanie" w:date="2023-09-25T14:38:00Z">
              <w:r w:rsidRPr="004052D4">
                <w:rPr>
                  <w:rFonts w:ascii="Calibri" w:eastAsia="Times New Roman" w:hAnsi="Calibri" w:cs="Calibri"/>
                  <w:color w:val="000000"/>
                  <w:sz w:val="20"/>
                  <w:szCs w:val="20"/>
                  <w:lang w:val="en-CA" w:eastAsia="en-CA"/>
                </w:rPr>
                <w:t>0.273</w:t>
              </w:r>
            </w:ins>
          </w:p>
        </w:tc>
        <w:tc>
          <w:tcPr>
            <w:tcW w:w="666" w:type="dxa"/>
            <w:tcBorders>
              <w:top w:val="nil"/>
              <w:left w:val="nil"/>
              <w:bottom w:val="single" w:sz="8" w:space="0" w:color="auto"/>
              <w:right w:val="nil"/>
            </w:tcBorders>
            <w:shd w:val="clear" w:color="auto" w:fill="auto"/>
            <w:noWrap/>
            <w:vAlign w:val="bottom"/>
            <w:hideMark/>
          </w:tcPr>
          <w:p w14:paraId="63401F8D" w14:textId="77777777" w:rsidR="004052D4" w:rsidRPr="004052D4" w:rsidRDefault="004052D4" w:rsidP="004052D4">
            <w:pPr>
              <w:spacing w:after="0" w:line="240" w:lineRule="auto"/>
              <w:jc w:val="center"/>
              <w:rPr>
                <w:ins w:id="2283" w:author="Lane, Stefanie" w:date="2023-09-25T14:38:00Z"/>
                <w:rFonts w:ascii="Calibri" w:eastAsia="Times New Roman" w:hAnsi="Calibri" w:cs="Calibri"/>
                <w:color w:val="000000"/>
                <w:sz w:val="20"/>
                <w:szCs w:val="20"/>
                <w:lang w:val="en-CA" w:eastAsia="en-CA"/>
              </w:rPr>
            </w:pPr>
            <w:ins w:id="2284" w:author="Lane, Stefanie" w:date="2023-09-25T14:38:00Z">
              <w:r w:rsidRPr="004052D4">
                <w:rPr>
                  <w:rFonts w:ascii="Calibri" w:eastAsia="Times New Roman" w:hAnsi="Calibri" w:cs="Calibri"/>
                  <w:color w:val="000000"/>
                  <w:sz w:val="20"/>
                  <w:szCs w:val="20"/>
                  <w:lang w:val="en-CA" w:eastAsia="en-CA"/>
                </w:rPr>
                <w:t>0.0270</w:t>
              </w:r>
            </w:ins>
          </w:p>
        </w:tc>
        <w:tc>
          <w:tcPr>
            <w:tcW w:w="200" w:type="dxa"/>
            <w:tcBorders>
              <w:top w:val="nil"/>
              <w:left w:val="nil"/>
              <w:bottom w:val="single" w:sz="8" w:space="0" w:color="auto"/>
              <w:right w:val="nil"/>
            </w:tcBorders>
            <w:shd w:val="clear" w:color="auto" w:fill="auto"/>
            <w:noWrap/>
            <w:vAlign w:val="bottom"/>
            <w:hideMark/>
          </w:tcPr>
          <w:p w14:paraId="2E076194" w14:textId="77777777" w:rsidR="004052D4" w:rsidRPr="004052D4" w:rsidRDefault="004052D4" w:rsidP="004052D4">
            <w:pPr>
              <w:spacing w:after="0" w:line="240" w:lineRule="auto"/>
              <w:rPr>
                <w:ins w:id="2285" w:author="Lane, Stefanie" w:date="2023-09-25T14:38:00Z"/>
                <w:rFonts w:ascii="Calibri" w:eastAsia="Times New Roman" w:hAnsi="Calibri" w:cs="Calibri"/>
                <w:color w:val="000000"/>
                <w:sz w:val="20"/>
                <w:szCs w:val="20"/>
                <w:lang w:val="en-CA" w:eastAsia="en-CA"/>
              </w:rPr>
            </w:pPr>
            <w:ins w:id="2286" w:author="Lane, Stefanie" w:date="2023-09-25T14:38:00Z">
              <w:r w:rsidRPr="004052D4">
                <w:rPr>
                  <w:rFonts w:ascii="Calibri" w:eastAsia="Times New Roman" w:hAnsi="Calibri" w:cs="Calibri"/>
                  <w:color w:val="000000"/>
                  <w:sz w:val="20"/>
                  <w:szCs w:val="20"/>
                  <w:lang w:val="en-CA" w:eastAsia="en-CA"/>
                </w:rPr>
                <w:t> </w:t>
              </w:r>
            </w:ins>
          </w:p>
        </w:tc>
        <w:tc>
          <w:tcPr>
            <w:tcW w:w="2313" w:type="dxa"/>
            <w:tcBorders>
              <w:top w:val="nil"/>
              <w:left w:val="nil"/>
              <w:bottom w:val="single" w:sz="8" w:space="0" w:color="auto"/>
              <w:right w:val="nil"/>
            </w:tcBorders>
            <w:shd w:val="clear" w:color="auto" w:fill="auto"/>
            <w:noWrap/>
            <w:vAlign w:val="bottom"/>
            <w:hideMark/>
          </w:tcPr>
          <w:p w14:paraId="6C37402E" w14:textId="77777777" w:rsidR="004052D4" w:rsidRPr="004052D4" w:rsidRDefault="004052D4" w:rsidP="004052D4">
            <w:pPr>
              <w:spacing w:after="0" w:line="240" w:lineRule="auto"/>
              <w:rPr>
                <w:ins w:id="2287" w:author="Lane, Stefanie" w:date="2023-09-25T14:38:00Z"/>
                <w:rFonts w:ascii="Calibri" w:eastAsia="Times New Roman" w:hAnsi="Calibri" w:cs="Calibri"/>
                <w:color w:val="000000"/>
                <w:sz w:val="20"/>
                <w:szCs w:val="20"/>
                <w:lang w:val="en-CA" w:eastAsia="en-CA"/>
              </w:rPr>
            </w:pPr>
            <w:ins w:id="2288" w:author="Lane, Stefanie" w:date="2023-09-25T14:38:00Z">
              <w:r w:rsidRPr="004052D4">
                <w:rPr>
                  <w:rFonts w:ascii="Calibri" w:eastAsia="Times New Roman" w:hAnsi="Calibri" w:cs="Calibri"/>
                  <w:color w:val="000000"/>
                  <w:sz w:val="20"/>
                  <w:szCs w:val="20"/>
                  <w:lang w:val="en-CA" w:eastAsia="en-CA"/>
                </w:rPr>
                <w:t> </w:t>
              </w:r>
            </w:ins>
          </w:p>
        </w:tc>
        <w:tc>
          <w:tcPr>
            <w:tcW w:w="841" w:type="dxa"/>
            <w:tcBorders>
              <w:top w:val="nil"/>
              <w:left w:val="nil"/>
              <w:bottom w:val="single" w:sz="8" w:space="0" w:color="auto"/>
              <w:right w:val="nil"/>
            </w:tcBorders>
            <w:shd w:val="clear" w:color="auto" w:fill="auto"/>
            <w:noWrap/>
            <w:vAlign w:val="bottom"/>
            <w:hideMark/>
          </w:tcPr>
          <w:p w14:paraId="1EA6279D" w14:textId="77777777" w:rsidR="004052D4" w:rsidRPr="004052D4" w:rsidRDefault="004052D4" w:rsidP="004052D4">
            <w:pPr>
              <w:spacing w:after="0" w:line="240" w:lineRule="auto"/>
              <w:jc w:val="center"/>
              <w:rPr>
                <w:ins w:id="2289" w:author="Lane, Stefanie" w:date="2023-09-25T14:38:00Z"/>
                <w:rFonts w:ascii="Calibri" w:eastAsia="Times New Roman" w:hAnsi="Calibri" w:cs="Calibri"/>
                <w:color w:val="000000"/>
                <w:sz w:val="20"/>
                <w:szCs w:val="20"/>
                <w:lang w:val="en-CA" w:eastAsia="en-CA"/>
              </w:rPr>
            </w:pPr>
            <w:ins w:id="2290" w:author="Lane, Stefanie" w:date="2023-09-25T14:38:00Z">
              <w:r w:rsidRPr="004052D4">
                <w:rPr>
                  <w:rFonts w:ascii="Calibri" w:eastAsia="Times New Roman" w:hAnsi="Calibri" w:cs="Calibri"/>
                  <w:color w:val="000000"/>
                  <w:sz w:val="20"/>
                  <w:szCs w:val="20"/>
                  <w:lang w:val="en-CA" w:eastAsia="en-CA"/>
                </w:rPr>
                <w:t> </w:t>
              </w:r>
            </w:ins>
          </w:p>
        </w:tc>
        <w:tc>
          <w:tcPr>
            <w:tcW w:w="666" w:type="dxa"/>
            <w:tcBorders>
              <w:top w:val="nil"/>
              <w:left w:val="nil"/>
              <w:bottom w:val="single" w:sz="8" w:space="0" w:color="auto"/>
              <w:right w:val="single" w:sz="8" w:space="0" w:color="auto"/>
            </w:tcBorders>
            <w:shd w:val="clear" w:color="auto" w:fill="auto"/>
            <w:noWrap/>
            <w:vAlign w:val="bottom"/>
            <w:hideMark/>
          </w:tcPr>
          <w:p w14:paraId="674A7219" w14:textId="77777777" w:rsidR="004052D4" w:rsidRPr="004052D4" w:rsidRDefault="004052D4" w:rsidP="004052D4">
            <w:pPr>
              <w:spacing w:after="0" w:line="240" w:lineRule="auto"/>
              <w:jc w:val="center"/>
              <w:rPr>
                <w:ins w:id="2291" w:author="Lane, Stefanie" w:date="2023-09-25T14:38:00Z"/>
                <w:rFonts w:ascii="Calibri" w:eastAsia="Times New Roman" w:hAnsi="Calibri" w:cs="Calibri"/>
                <w:color w:val="000000"/>
                <w:sz w:val="20"/>
                <w:szCs w:val="20"/>
                <w:lang w:val="en-CA" w:eastAsia="en-CA"/>
              </w:rPr>
            </w:pPr>
            <w:ins w:id="2292" w:author="Lane, Stefanie" w:date="2023-09-25T14:38:00Z">
              <w:r w:rsidRPr="004052D4">
                <w:rPr>
                  <w:rFonts w:ascii="Calibri" w:eastAsia="Times New Roman" w:hAnsi="Calibri" w:cs="Calibri"/>
                  <w:color w:val="000000"/>
                  <w:sz w:val="20"/>
                  <w:szCs w:val="20"/>
                  <w:lang w:val="en-CA" w:eastAsia="en-CA"/>
                </w:rPr>
                <w:t> </w:t>
              </w:r>
            </w:ins>
          </w:p>
        </w:tc>
      </w:tr>
    </w:tbl>
    <w:p w14:paraId="3BF5195D" w14:textId="45A8A3AC" w:rsidR="00530C3C" w:rsidRPr="00C33618" w:rsidDel="009B127B" w:rsidRDefault="00530C3C" w:rsidP="000E32F2">
      <w:pPr>
        <w:rPr>
          <w:del w:id="2293" w:author="Lane, Stefanie" w:date="2023-09-19T18:28:00Z"/>
        </w:rPr>
      </w:pPr>
    </w:p>
    <w:p w14:paraId="4BDDC47C" w14:textId="77777777" w:rsidR="00C94867" w:rsidRDefault="00C94867">
      <w:pPr>
        <w:rPr>
          <w:ins w:id="2294" w:author="Lane, Stefanie" w:date="2023-09-19T18:21:00Z"/>
          <w:iCs/>
          <w:color w:val="44546A" w:themeColor="text2"/>
          <w:sz w:val="18"/>
          <w:szCs w:val="18"/>
        </w:rPr>
      </w:pPr>
    </w:p>
    <w:p w14:paraId="67231E60" w14:textId="77777777" w:rsidR="009A267A" w:rsidRDefault="009A267A">
      <w:pPr>
        <w:rPr>
          <w:ins w:id="2295" w:author="Lane, Stefanie" w:date="2023-09-19T18:21:00Z"/>
          <w:iCs/>
          <w:color w:val="44546A" w:themeColor="text2"/>
          <w:sz w:val="18"/>
          <w:szCs w:val="18"/>
        </w:rPr>
      </w:pPr>
    </w:p>
    <w:p w14:paraId="407EF9DC" w14:textId="77777777" w:rsidR="009A267A" w:rsidRDefault="009A267A">
      <w:pPr>
        <w:rPr>
          <w:ins w:id="2296" w:author="Lane, Stefanie" w:date="2023-09-19T18:21:00Z"/>
          <w:iCs/>
          <w:color w:val="44546A" w:themeColor="text2"/>
          <w:sz w:val="18"/>
          <w:szCs w:val="18"/>
        </w:rPr>
      </w:pPr>
    </w:p>
    <w:p w14:paraId="656D249F" w14:textId="77777777" w:rsidR="009A267A" w:rsidRDefault="009A267A">
      <w:pPr>
        <w:rPr>
          <w:ins w:id="2297" w:author="Lane, Stefanie" w:date="2023-09-19T18:21:00Z"/>
          <w:iCs/>
          <w:color w:val="44546A" w:themeColor="text2"/>
          <w:sz w:val="18"/>
          <w:szCs w:val="18"/>
        </w:rPr>
        <w:sectPr w:rsidR="009A267A" w:rsidSect="009B127B">
          <w:pgSz w:w="15840" w:h="12240" w:orient="landscape"/>
          <w:pgMar w:top="720" w:right="720" w:bottom="720" w:left="720" w:header="720" w:footer="720" w:gutter="0"/>
          <w:lnNumType w:countBy="1" w:restart="continuous"/>
          <w:cols w:space="720"/>
          <w:docGrid w:linePitch="360"/>
          <w:sectPrChange w:id="2298" w:author="Lane, Stefanie" w:date="2023-09-19T18:28:00Z">
            <w:sectPr w:rsidR="009A267A" w:rsidSect="009B127B">
              <w:pgSz w:w="12240" w:h="15840" w:orient="portrait"/>
              <w:pgMar w:top="1080" w:right="1080" w:bottom="1080" w:left="1080" w:header="720" w:footer="720" w:gutter="0"/>
            </w:sectPr>
          </w:sectPrChange>
        </w:sectPr>
      </w:pPr>
    </w:p>
    <w:p w14:paraId="4F7AFAD3" w14:textId="3F12A8E8" w:rsidR="009A267A" w:rsidRDefault="009A267A" w:rsidP="009A267A">
      <w:pPr>
        <w:rPr>
          <w:moveTo w:id="2299" w:author="Lane, Stefanie" w:date="2023-09-19T18:21:00Z"/>
          <w:b/>
        </w:rPr>
      </w:pPr>
      <w:moveToRangeStart w:id="2300" w:author="Lane, Stefanie" w:date="2023-09-19T18:21:00Z" w:name="move146040087"/>
      <w:moveTo w:id="2301" w:author="Lane, Stefanie" w:date="2023-09-19T18:21:00Z">
        <w:r w:rsidRPr="002B358C">
          <w:rPr>
            <w:b/>
          </w:rPr>
          <w:lastRenderedPageBreak/>
          <w:t xml:space="preserve">Table </w:t>
        </w:r>
        <w:del w:id="2302" w:author="Lane, Stefanie" w:date="2023-09-19T18:30:00Z">
          <w:r w:rsidRPr="002B358C" w:rsidDel="00695C76">
            <w:rPr>
              <w:b/>
            </w:rPr>
            <w:delText>1</w:delText>
          </w:r>
        </w:del>
      </w:moveTo>
      <w:ins w:id="2303" w:author="Lane, Stefanie" w:date="2023-09-19T18:30:00Z">
        <w:r w:rsidR="00695C76">
          <w:rPr>
            <w:b/>
          </w:rPr>
          <w:t>2</w:t>
        </w:r>
      </w:ins>
      <w:moveTo w:id="2304" w:author="Lane, Stefanie" w:date="2023-09-19T18:21:00Z">
        <w:r w:rsidRPr="002B358C">
          <w:rPr>
            <w:b/>
          </w:rPr>
          <w:t xml:space="preserve"> </w:t>
        </w:r>
        <w:del w:id="2305" w:author="Lane, Stefanie" w:date="2023-09-25T14:43:00Z">
          <w:r w:rsidRPr="002B358C" w:rsidDel="00ED3C3E">
            <w:delText>Between</w:delText>
          </w:r>
        </w:del>
      </w:moveTo>
      <w:ins w:id="2306" w:author="Lane, Stefanie" w:date="2023-09-25T14:43:00Z">
        <w:r w:rsidR="00ED3C3E">
          <w:t>Data compared between</w:t>
        </w:r>
      </w:ins>
      <w:moveTo w:id="2307" w:author="Lane, Stefanie" w:date="2023-09-19T18:21:00Z">
        <w:r w:rsidRPr="002B358C">
          <w:t xml:space="preserve"> 1979</w:t>
        </w:r>
      </w:moveTo>
      <w:ins w:id="2308" w:author="Lane, Stefanie" w:date="2023-09-25T14:45:00Z">
        <w:r w:rsidR="0010261B">
          <w:t>, 1999,</w:t>
        </w:r>
      </w:ins>
      <w:moveTo w:id="2309" w:author="Lane, Stefanie" w:date="2023-09-19T18:21:00Z">
        <w:r w:rsidRPr="002B358C">
          <w:t xml:space="preserve"> and 2019</w:t>
        </w:r>
      </w:moveTo>
      <w:ins w:id="2310" w:author="Lane, Stefanie" w:date="2023-09-25T14:45:00Z">
        <w:r w:rsidR="0010261B">
          <w:t xml:space="preserve"> surveys</w:t>
        </w:r>
      </w:ins>
      <w:moveTo w:id="2311" w:author="Lane, Stefanie" w:date="2023-09-19T18:21:00Z">
        <w:del w:id="2312" w:author="Lane, Stefanie" w:date="2023-09-25T14:43:00Z">
          <w:r w:rsidRPr="002B358C" w:rsidDel="00ED3C3E">
            <w:delText>,</w:delText>
          </w:r>
        </w:del>
      </w:moveTo>
      <w:ins w:id="2313" w:author="Lane, Stefanie" w:date="2023-09-25T14:43:00Z">
        <w:r w:rsidR="00ED3C3E">
          <w:t xml:space="preserve"> resulted in</w:t>
        </w:r>
      </w:ins>
      <w:moveTo w:id="2314" w:author="Lane, Stefanie" w:date="2023-09-19T18:21:00Z">
        <w:r w:rsidRPr="002B358C">
          <w:t xml:space="preserve"> </w:t>
        </w:r>
        <w:commentRangeStart w:id="2315"/>
        <w:commentRangeStart w:id="2316"/>
        <w:del w:id="2317" w:author="Lane, Stefanie" w:date="2023-09-25T14:44:00Z">
          <w:r w:rsidRPr="002B358C" w:rsidDel="00ED3C3E">
            <w:delText xml:space="preserve">8 fewer plots </w:delText>
          </w:r>
        </w:del>
      </w:moveTo>
      <w:commentRangeEnd w:id="2315"/>
      <w:del w:id="2318" w:author="Lane, Stefanie" w:date="2023-09-25T14:44:00Z">
        <w:r w:rsidR="001E726B" w:rsidDel="00ED3C3E">
          <w:rPr>
            <w:rStyle w:val="CommentReference"/>
          </w:rPr>
          <w:commentReference w:id="2315"/>
        </w:r>
        <w:commentRangeEnd w:id="2316"/>
        <w:r w:rsidR="00DB6F1D" w:rsidDel="00ED3C3E">
          <w:rPr>
            <w:rStyle w:val="CommentReference"/>
          </w:rPr>
          <w:commentReference w:id="2316"/>
        </w:r>
      </w:del>
      <w:moveTo w:id="2319" w:author="Lane, Stefanie" w:date="2023-09-19T18:21:00Z">
        <w:del w:id="2320" w:author="Lane, Stefanie" w:date="2023-09-25T14:44:00Z">
          <w:r w:rsidRPr="002B358C" w:rsidDel="00ED3C3E">
            <w:delText>and 5</w:delText>
          </w:r>
        </w:del>
      </w:moveTo>
      <w:ins w:id="2321" w:author="Lane, Stefanie" w:date="2023-09-25T14:44:00Z">
        <w:r w:rsidR="00ED3C3E">
          <w:t>five</w:t>
        </w:r>
      </w:ins>
      <w:moveTo w:id="2322" w:author="Lane, Stefanie" w:date="2023-09-19T18:21:00Z">
        <w:r w:rsidRPr="002B358C">
          <w:t xml:space="preserve"> fewer species </w:t>
        </w:r>
        <w:del w:id="2323" w:author="Lane, Stefanie" w:date="2023-09-25T14:43:00Z">
          <w:r w:rsidRPr="002B358C" w:rsidDel="00ED3C3E">
            <w:delText xml:space="preserve">were </w:delText>
          </w:r>
        </w:del>
        <w:r w:rsidRPr="002B358C">
          <w:t xml:space="preserve">observed, </w:t>
        </w:r>
        <w:del w:id="2324" w:author="Lane, Stefanie" w:date="2023-09-25T14:44:00Z">
          <w:r w:rsidRPr="002B358C" w:rsidDel="009C08F7">
            <w:delText xml:space="preserve">resulting in </w:delText>
          </w:r>
        </w:del>
        <w:r w:rsidRPr="002B358C">
          <w:t>lower α-diversity and greater β-diversity</w:t>
        </w:r>
      </w:moveTo>
      <w:ins w:id="2325" w:author="Lane, Stefanie" w:date="2023-09-25T14:45:00Z">
        <w:r w:rsidR="0010261B">
          <w:t xml:space="preserve"> over time</w:t>
        </w:r>
      </w:ins>
      <w:moveTo w:id="2326" w:author="Lane, Stefanie" w:date="2023-09-19T18:21:00Z">
        <w:r w:rsidRPr="002B358C">
          <w:t xml:space="preserve">. For each assemblage type, Bogbean is the only assemblage to proportionally gain plots between 1979 and 2019, while the Fescue and Sedge assemblages lost plots. Plot loss did not appear to </w:t>
        </w:r>
        <w:del w:id="2327" w:author="Lane, Stefanie" w:date="2023-09-25T14:45:00Z">
          <w:r w:rsidRPr="002B358C" w:rsidDel="00F065FE">
            <w:delText>have an effect on</w:delText>
          </w:r>
        </w:del>
        <w:ins w:id="2328" w:author="Lane, Stefanie" w:date="2023-09-25T14:45:00Z">
          <w:r w:rsidR="00F065FE" w:rsidRPr="002B358C">
            <w:t>influence</w:t>
          </w:r>
        </w:ins>
        <w:r w:rsidRPr="002B358C">
          <w:t xml:space="preserve"> diversity components, as tested by bootstrapping a minimum of 18 plots per assemblage each year (Table</w:t>
        </w:r>
        <w:r>
          <w:t xml:space="preserve"> S3</w:t>
        </w:r>
        <w:r w:rsidRPr="002B358C">
          <w:t>)</w:t>
        </w:r>
        <w:r w:rsidRPr="002B358C">
          <w:rPr>
            <w:b/>
          </w:rPr>
          <w:t xml:space="preserve">  </w:t>
        </w:r>
      </w:moveTo>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9A267A" w:rsidRPr="00A12125" w14:paraId="5143E9BF" w14:textId="77777777" w:rsidTr="00836572">
        <w:trPr>
          <w:trHeight w:val="470"/>
          <w:jc w:val="center"/>
        </w:trPr>
        <w:tc>
          <w:tcPr>
            <w:tcW w:w="1080" w:type="dxa"/>
            <w:tcBorders>
              <w:top w:val="nil"/>
              <w:left w:val="nil"/>
              <w:bottom w:val="nil"/>
              <w:right w:val="nil"/>
            </w:tcBorders>
            <w:shd w:val="clear" w:color="auto" w:fill="auto"/>
            <w:noWrap/>
            <w:vAlign w:val="bottom"/>
            <w:hideMark/>
          </w:tcPr>
          <w:p w14:paraId="3BF546AC" w14:textId="77777777" w:rsidR="009A267A" w:rsidRPr="00A12125" w:rsidRDefault="009A267A" w:rsidP="00836572">
            <w:pPr>
              <w:rPr>
                <w:moveTo w:id="2329" w:author="Lane, Stefanie" w:date="2023-09-19T18:21:00Z"/>
              </w:rPr>
            </w:pPr>
          </w:p>
        </w:tc>
        <w:tc>
          <w:tcPr>
            <w:tcW w:w="1540" w:type="dxa"/>
            <w:gridSpan w:val="2"/>
            <w:tcBorders>
              <w:top w:val="nil"/>
              <w:left w:val="nil"/>
              <w:bottom w:val="nil"/>
              <w:right w:val="nil"/>
            </w:tcBorders>
            <w:shd w:val="clear" w:color="auto" w:fill="auto"/>
            <w:vAlign w:val="center"/>
            <w:hideMark/>
          </w:tcPr>
          <w:p w14:paraId="4BA4FC0A" w14:textId="77777777" w:rsidR="009A267A" w:rsidRPr="00A12125" w:rsidRDefault="009A267A" w:rsidP="00836572">
            <w:pPr>
              <w:rPr>
                <w:moveTo w:id="2330" w:author="Lane, Stefanie" w:date="2023-09-19T18:21:00Z"/>
                <w:b/>
                <w:bCs/>
              </w:rPr>
            </w:pPr>
            <w:moveTo w:id="2331" w:author="Lane, Stefanie" w:date="2023-09-19T18:21:00Z">
              <w:r w:rsidRPr="00A12125">
                <w:rPr>
                  <w:b/>
                  <w:bCs/>
                </w:rPr>
                <w:t>Plot-level components</w:t>
              </w:r>
            </w:moveTo>
          </w:p>
        </w:tc>
        <w:tc>
          <w:tcPr>
            <w:tcW w:w="300" w:type="dxa"/>
            <w:tcBorders>
              <w:top w:val="nil"/>
              <w:left w:val="nil"/>
              <w:bottom w:val="nil"/>
              <w:right w:val="nil"/>
            </w:tcBorders>
            <w:shd w:val="clear" w:color="auto" w:fill="auto"/>
            <w:vAlign w:val="center"/>
            <w:hideMark/>
          </w:tcPr>
          <w:p w14:paraId="1365F762" w14:textId="77777777" w:rsidR="009A267A" w:rsidRPr="00A12125" w:rsidRDefault="009A267A" w:rsidP="00836572">
            <w:pPr>
              <w:rPr>
                <w:moveTo w:id="2332" w:author="Lane, Stefanie" w:date="2023-09-19T18:21:00Z"/>
                <w:b/>
                <w:bCs/>
              </w:rPr>
            </w:pPr>
          </w:p>
        </w:tc>
        <w:tc>
          <w:tcPr>
            <w:tcW w:w="2400" w:type="dxa"/>
            <w:gridSpan w:val="3"/>
            <w:tcBorders>
              <w:top w:val="nil"/>
              <w:left w:val="nil"/>
              <w:bottom w:val="nil"/>
              <w:right w:val="nil"/>
            </w:tcBorders>
            <w:shd w:val="clear" w:color="auto" w:fill="auto"/>
            <w:vAlign w:val="center"/>
            <w:hideMark/>
          </w:tcPr>
          <w:p w14:paraId="49D025B8" w14:textId="77777777" w:rsidR="009A267A" w:rsidRPr="00A12125" w:rsidRDefault="009A267A" w:rsidP="00836572">
            <w:pPr>
              <w:rPr>
                <w:moveTo w:id="2333" w:author="Lane, Stefanie" w:date="2023-09-19T18:21:00Z"/>
                <w:b/>
                <w:bCs/>
              </w:rPr>
            </w:pPr>
            <w:moveTo w:id="2334" w:author="Lane, Stefanie" w:date="2023-09-19T18:21:00Z">
              <w:r w:rsidRPr="00A12125">
                <w:rPr>
                  <w:b/>
                  <w:bCs/>
                </w:rPr>
                <w:t>Diversity components</w:t>
              </w:r>
            </w:moveTo>
          </w:p>
        </w:tc>
      </w:tr>
      <w:tr w:rsidR="009A267A" w:rsidRPr="00A12125" w14:paraId="62085CEE" w14:textId="77777777" w:rsidTr="00836572">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356B1F6D" w14:textId="77777777" w:rsidR="009A267A" w:rsidRPr="00A12125" w:rsidRDefault="009A267A" w:rsidP="00836572">
            <w:pPr>
              <w:rPr>
                <w:moveTo w:id="2335" w:author="Lane, Stefanie" w:date="2023-09-19T18:21:00Z"/>
                <w:b/>
                <w:bCs/>
              </w:rPr>
            </w:pPr>
            <w:moveTo w:id="2336" w:author="Lane, Stefanie" w:date="2023-09-19T18:21:00Z">
              <w:r w:rsidRPr="00A12125">
                <w:rPr>
                  <w:b/>
                  <w:bCs/>
                </w:rPr>
                <w:t>Assemblage</w:t>
              </w:r>
            </w:moveTo>
          </w:p>
        </w:tc>
        <w:tc>
          <w:tcPr>
            <w:tcW w:w="840" w:type="dxa"/>
            <w:tcBorders>
              <w:top w:val="single" w:sz="4" w:space="0" w:color="auto"/>
              <w:left w:val="nil"/>
              <w:bottom w:val="single" w:sz="4" w:space="0" w:color="auto"/>
              <w:right w:val="nil"/>
            </w:tcBorders>
            <w:shd w:val="clear" w:color="auto" w:fill="auto"/>
            <w:vAlign w:val="center"/>
            <w:hideMark/>
          </w:tcPr>
          <w:p w14:paraId="69A166AC" w14:textId="77777777" w:rsidR="009A267A" w:rsidRPr="00A12125" w:rsidRDefault="009A267A" w:rsidP="00836572">
            <w:pPr>
              <w:rPr>
                <w:moveTo w:id="2337" w:author="Lane, Stefanie" w:date="2023-09-19T18:21:00Z"/>
                <w:b/>
                <w:bCs/>
              </w:rPr>
            </w:pPr>
            <w:moveTo w:id="2338" w:author="Lane, Stefanie" w:date="2023-09-19T18:21:00Z">
              <w:r w:rsidRPr="00A12125">
                <w:rPr>
                  <w:b/>
                  <w:bCs/>
                </w:rPr>
                <w:t xml:space="preserve">No. </w:t>
              </w:r>
              <w:r>
                <w:rPr>
                  <w:b/>
                  <w:bCs/>
                </w:rPr>
                <w:t>plots</w:t>
              </w:r>
            </w:moveTo>
          </w:p>
        </w:tc>
        <w:tc>
          <w:tcPr>
            <w:tcW w:w="700" w:type="dxa"/>
            <w:tcBorders>
              <w:top w:val="single" w:sz="4" w:space="0" w:color="auto"/>
              <w:left w:val="nil"/>
              <w:bottom w:val="single" w:sz="4" w:space="0" w:color="auto"/>
              <w:right w:val="nil"/>
            </w:tcBorders>
            <w:shd w:val="clear" w:color="auto" w:fill="auto"/>
            <w:vAlign w:val="center"/>
            <w:hideMark/>
          </w:tcPr>
          <w:p w14:paraId="6FECB8A9" w14:textId="77777777" w:rsidR="009A267A" w:rsidRPr="00A12125" w:rsidRDefault="009A267A" w:rsidP="00836572">
            <w:pPr>
              <w:rPr>
                <w:moveTo w:id="2339" w:author="Lane, Stefanie" w:date="2023-09-19T18:21:00Z"/>
                <w:b/>
                <w:bCs/>
              </w:rPr>
            </w:pPr>
            <w:moveTo w:id="2340" w:author="Lane, Stefanie" w:date="2023-09-19T18:21:00Z">
              <w:r w:rsidRPr="00A12125">
                <w:rPr>
                  <w:b/>
                  <w:bCs/>
                </w:rPr>
                <w:t>No. species</w:t>
              </w:r>
            </w:moveTo>
          </w:p>
        </w:tc>
        <w:tc>
          <w:tcPr>
            <w:tcW w:w="300" w:type="dxa"/>
            <w:tcBorders>
              <w:top w:val="nil"/>
              <w:left w:val="nil"/>
              <w:bottom w:val="nil"/>
              <w:right w:val="nil"/>
            </w:tcBorders>
            <w:shd w:val="clear" w:color="auto" w:fill="auto"/>
            <w:vAlign w:val="center"/>
            <w:hideMark/>
          </w:tcPr>
          <w:p w14:paraId="677525FA" w14:textId="77777777" w:rsidR="009A267A" w:rsidRPr="00A12125" w:rsidRDefault="009A267A" w:rsidP="00836572">
            <w:pPr>
              <w:rPr>
                <w:moveTo w:id="2341" w:author="Lane, Stefanie" w:date="2023-09-19T18:21:00Z"/>
                <w:b/>
                <w:bCs/>
              </w:rPr>
            </w:pPr>
          </w:p>
        </w:tc>
        <w:tc>
          <w:tcPr>
            <w:tcW w:w="800" w:type="dxa"/>
            <w:tcBorders>
              <w:top w:val="single" w:sz="4" w:space="0" w:color="auto"/>
              <w:left w:val="nil"/>
              <w:bottom w:val="single" w:sz="4" w:space="0" w:color="auto"/>
              <w:right w:val="nil"/>
            </w:tcBorders>
            <w:shd w:val="clear" w:color="auto" w:fill="auto"/>
            <w:vAlign w:val="center"/>
            <w:hideMark/>
          </w:tcPr>
          <w:p w14:paraId="143EC7F5" w14:textId="77777777" w:rsidR="009A267A" w:rsidRPr="00A12125" w:rsidRDefault="009A267A" w:rsidP="00836572">
            <w:pPr>
              <w:rPr>
                <w:moveTo w:id="2342" w:author="Lane, Stefanie" w:date="2023-09-19T18:21:00Z"/>
                <w:b/>
                <w:bCs/>
              </w:rPr>
            </w:pPr>
            <w:moveTo w:id="2343" w:author="Lane, Stefanie" w:date="2023-09-19T18:21:00Z">
              <w:r w:rsidRPr="00A12125">
                <w:rPr>
                  <w:b/>
                  <w:bCs/>
                </w:rPr>
                <w:t>α diversity</w:t>
              </w:r>
            </w:moveTo>
          </w:p>
        </w:tc>
        <w:tc>
          <w:tcPr>
            <w:tcW w:w="800" w:type="dxa"/>
            <w:tcBorders>
              <w:top w:val="single" w:sz="4" w:space="0" w:color="auto"/>
              <w:left w:val="nil"/>
              <w:bottom w:val="single" w:sz="4" w:space="0" w:color="auto"/>
              <w:right w:val="nil"/>
            </w:tcBorders>
            <w:shd w:val="clear" w:color="auto" w:fill="auto"/>
            <w:vAlign w:val="center"/>
            <w:hideMark/>
          </w:tcPr>
          <w:p w14:paraId="4789B734" w14:textId="77777777" w:rsidR="009A267A" w:rsidRPr="00A12125" w:rsidRDefault="009A267A" w:rsidP="00836572">
            <w:pPr>
              <w:rPr>
                <w:moveTo w:id="2344" w:author="Lane, Stefanie" w:date="2023-09-19T18:21:00Z"/>
                <w:b/>
                <w:bCs/>
              </w:rPr>
            </w:pPr>
            <w:moveTo w:id="2345" w:author="Lane, Stefanie" w:date="2023-09-19T18:21:00Z">
              <w:r w:rsidRPr="00A12125">
                <w:rPr>
                  <w:b/>
                  <w:bCs/>
                </w:rPr>
                <w:t xml:space="preserve">α diversity </w:t>
              </w:r>
              <w:proofErr w:type="spellStart"/>
              <w:r w:rsidRPr="00A12125">
                <w:rPr>
                  <w:b/>
                  <w:bCs/>
                </w:rPr>
                <w:t>sd</w:t>
              </w:r>
              <w:proofErr w:type="spellEnd"/>
            </w:moveTo>
          </w:p>
        </w:tc>
        <w:tc>
          <w:tcPr>
            <w:tcW w:w="800" w:type="dxa"/>
            <w:tcBorders>
              <w:top w:val="single" w:sz="4" w:space="0" w:color="auto"/>
              <w:left w:val="nil"/>
              <w:bottom w:val="single" w:sz="4" w:space="0" w:color="auto"/>
              <w:right w:val="nil"/>
            </w:tcBorders>
            <w:shd w:val="clear" w:color="auto" w:fill="auto"/>
            <w:vAlign w:val="center"/>
            <w:hideMark/>
          </w:tcPr>
          <w:p w14:paraId="09461E62" w14:textId="77777777" w:rsidR="009A267A" w:rsidRPr="00A12125" w:rsidRDefault="009A267A" w:rsidP="00836572">
            <w:pPr>
              <w:rPr>
                <w:moveTo w:id="2346" w:author="Lane, Stefanie" w:date="2023-09-19T18:21:00Z"/>
                <w:b/>
                <w:bCs/>
              </w:rPr>
            </w:pPr>
            <w:moveTo w:id="2347" w:author="Lane, Stefanie" w:date="2023-09-19T18:21:00Z">
              <w:r w:rsidRPr="00A12125">
                <w:rPr>
                  <w:b/>
                  <w:bCs/>
                </w:rPr>
                <w:t>β diversity</w:t>
              </w:r>
            </w:moveTo>
          </w:p>
        </w:tc>
      </w:tr>
      <w:tr w:rsidR="009A267A" w:rsidRPr="00A12125" w14:paraId="3674D79C" w14:textId="77777777" w:rsidTr="00836572">
        <w:trPr>
          <w:trHeight w:val="290"/>
          <w:jc w:val="center"/>
        </w:trPr>
        <w:tc>
          <w:tcPr>
            <w:tcW w:w="1080" w:type="dxa"/>
            <w:tcBorders>
              <w:top w:val="nil"/>
              <w:left w:val="nil"/>
              <w:bottom w:val="nil"/>
              <w:right w:val="nil"/>
            </w:tcBorders>
            <w:shd w:val="clear" w:color="auto" w:fill="auto"/>
            <w:vAlign w:val="bottom"/>
            <w:hideMark/>
          </w:tcPr>
          <w:p w14:paraId="75E213AA" w14:textId="77777777" w:rsidR="009A267A" w:rsidRPr="00A12125" w:rsidRDefault="009A267A" w:rsidP="00836572">
            <w:pPr>
              <w:rPr>
                <w:moveTo w:id="2348" w:author="Lane, Stefanie" w:date="2023-09-19T18:21:00Z"/>
                <w:b/>
                <w:bCs/>
              </w:rPr>
            </w:pPr>
            <w:moveTo w:id="2349" w:author="Lane, Stefanie" w:date="2023-09-19T18:21:00Z">
              <w:r w:rsidRPr="00A12125">
                <w:rPr>
                  <w:b/>
                  <w:bCs/>
                </w:rPr>
                <w:t>Sedge</w:t>
              </w:r>
            </w:moveTo>
          </w:p>
        </w:tc>
        <w:tc>
          <w:tcPr>
            <w:tcW w:w="840" w:type="dxa"/>
            <w:tcBorders>
              <w:top w:val="nil"/>
              <w:left w:val="nil"/>
              <w:bottom w:val="nil"/>
              <w:right w:val="nil"/>
            </w:tcBorders>
            <w:shd w:val="clear" w:color="auto" w:fill="auto"/>
            <w:noWrap/>
            <w:vAlign w:val="bottom"/>
            <w:hideMark/>
          </w:tcPr>
          <w:p w14:paraId="7D194E99" w14:textId="77777777" w:rsidR="009A267A" w:rsidRPr="00A12125" w:rsidRDefault="009A267A" w:rsidP="00836572">
            <w:pPr>
              <w:rPr>
                <w:moveTo w:id="2350" w:author="Lane, Stefanie" w:date="2023-09-19T18:21:00Z"/>
                <w:b/>
                <w:bCs/>
              </w:rPr>
            </w:pPr>
          </w:p>
        </w:tc>
        <w:tc>
          <w:tcPr>
            <w:tcW w:w="700" w:type="dxa"/>
            <w:tcBorders>
              <w:top w:val="nil"/>
              <w:left w:val="nil"/>
              <w:bottom w:val="nil"/>
              <w:right w:val="nil"/>
            </w:tcBorders>
            <w:shd w:val="clear" w:color="auto" w:fill="auto"/>
            <w:noWrap/>
            <w:vAlign w:val="bottom"/>
            <w:hideMark/>
          </w:tcPr>
          <w:p w14:paraId="4EE94EE0" w14:textId="77777777" w:rsidR="009A267A" w:rsidRPr="00A12125" w:rsidRDefault="009A267A" w:rsidP="00836572">
            <w:pPr>
              <w:rPr>
                <w:moveTo w:id="2351" w:author="Lane, Stefanie" w:date="2023-09-19T18:21:00Z"/>
              </w:rPr>
            </w:pPr>
          </w:p>
        </w:tc>
        <w:tc>
          <w:tcPr>
            <w:tcW w:w="300" w:type="dxa"/>
            <w:tcBorders>
              <w:top w:val="nil"/>
              <w:left w:val="nil"/>
              <w:bottom w:val="nil"/>
              <w:right w:val="nil"/>
            </w:tcBorders>
            <w:shd w:val="clear" w:color="auto" w:fill="auto"/>
            <w:noWrap/>
            <w:vAlign w:val="bottom"/>
            <w:hideMark/>
          </w:tcPr>
          <w:p w14:paraId="6783B4A0" w14:textId="77777777" w:rsidR="009A267A" w:rsidRPr="00A12125" w:rsidRDefault="009A267A" w:rsidP="00836572">
            <w:pPr>
              <w:rPr>
                <w:moveTo w:id="2352" w:author="Lane, Stefanie" w:date="2023-09-19T18:21:00Z"/>
              </w:rPr>
            </w:pPr>
          </w:p>
        </w:tc>
        <w:tc>
          <w:tcPr>
            <w:tcW w:w="800" w:type="dxa"/>
            <w:tcBorders>
              <w:top w:val="nil"/>
              <w:left w:val="nil"/>
              <w:bottom w:val="nil"/>
              <w:right w:val="nil"/>
            </w:tcBorders>
            <w:shd w:val="clear" w:color="auto" w:fill="auto"/>
            <w:noWrap/>
            <w:vAlign w:val="bottom"/>
            <w:hideMark/>
          </w:tcPr>
          <w:p w14:paraId="42B54261" w14:textId="77777777" w:rsidR="009A267A" w:rsidRPr="00A12125" w:rsidRDefault="009A267A" w:rsidP="00836572">
            <w:pPr>
              <w:rPr>
                <w:moveTo w:id="2353" w:author="Lane, Stefanie" w:date="2023-09-19T18:21:00Z"/>
              </w:rPr>
            </w:pPr>
          </w:p>
        </w:tc>
        <w:tc>
          <w:tcPr>
            <w:tcW w:w="800" w:type="dxa"/>
            <w:tcBorders>
              <w:top w:val="nil"/>
              <w:left w:val="nil"/>
              <w:bottom w:val="nil"/>
              <w:right w:val="nil"/>
            </w:tcBorders>
            <w:shd w:val="clear" w:color="auto" w:fill="auto"/>
            <w:noWrap/>
            <w:vAlign w:val="bottom"/>
            <w:hideMark/>
          </w:tcPr>
          <w:p w14:paraId="3EC05E6D" w14:textId="77777777" w:rsidR="009A267A" w:rsidRPr="00A12125" w:rsidRDefault="009A267A" w:rsidP="00836572">
            <w:pPr>
              <w:rPr>
                <w:moveTo w:id="2354" w:author="Lane, Stefanie" w:date="2023-09-19T18:21:00Z"/>
              </w:rPr>
            </w:pPr>
          </w:p>
        </w:tc>
        <w:tc>
          <w:tcPr>
            <w:tcW w:w="800" w:type="dxa"/>
            <w:tcBorders>
              <w:top w:val="nil"/>
              <w:left w:val="nil"/>
              <w:bottom w:val="nil"/>
              <w:right w:val="nil"/>
            </w:tcBorders>
            <w:shd w:val="clear" w:color="auto" w:fill="auto"/>
            <w:noWrap/>
            <w:vAlign w:val="bottom"/>
            <w:hideMark/>
          </w:tcPr>
          <w:p w14:paraId="74F3579B" w14:textId="77777777" w:rsidR="009A267A" w:rsidRPr="00A12125" w:rsidRDefault="009A267A" w:rsidP="00836572">
            <w:pPr>
              <w:rPr>
                <w:moveTo w:id="2355" w:author="Lane, Stefanie" w:date="2023-09-19T18:21:00Z"/>
              </w:rPr>
            </w:pPr>
          </w:p>
        </w:tc>
      </w:tr>
      <w:tr w:rsidR="009A267A" w:rsidRPr="00A12125" w14:paraId="4E6F6326"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B8050B7" w14:textId="77777777" w:rsidR="009A267A" w:rsidRPr="00A12125" w:rsidRDefault="009A267A" w:rsidP="00836572">
            <w:pPr>
              <w:rPr>
                <w:moveTo w:id="2356" w:author="Lane, Stefanie" w:date="2023-09-19T18:21:00Z"/>
              </w:rPr>
            </w:pPr>
            <w:moveTo w:id="2357"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44A55C8A" w14:textId="77777777" w:rsidR="009A267A" w:rsidRPr="00A12125" w:rsidRDefault="009A267A" w:rsidP="00836572">
            <w:pPr>
              <w:rPr>
                <w:moveTo w:id="2358" w:author="Lane, Stefanie" w:date="2023-09-19T18:21:00Z"/>
              </w:rPr>
            </w:pPr>
            <w:moveTo w:id="2359" w:author="Lane, Stefanie" w:date="2023-09-19T18:21:00Z">
              <w:r w:rsidRPr="00A12125">
                <w:t>34</w:t>
              </w:r>
            </w:moveTo>
          </w:p>
        </w:tc>
        <w:tc>
          <w:tcPr>
            <w:tcW w:w="700" w:type="dxa"/>
            <w:tcBorders>
              <w:top w:val="single" w:sz="4" w:space="0" w:color="auto"/>
              <w:left w:val="nil"/>
              <w:bottom w:val="single" w:sz="4" w:space="0" w:color="auto"/>
              <w:right w:val="nil"/>
            </w:tcBorders>
            <w:shd w:val="clear" w:color="auto" w:fill="auto"/>
            <w:noWrap/>
            <w:vAlign w:val="bottom"/>
            <w:hideMark/>
          </w:tcPr>
          <w:p w14:paraId="16DBEEBB" w14:textId="77777777" w:rsidR="009A267A" w:rsidRPr="00A12125" w:rsidRDefault="009A267A" w:rsidP="00836572">
            <w:pPr>
              <w:rPr>
                <w:moveTo w:id="2360" w:author="Lane, Stefanie" w:date="2023-09-19T18:21:00Z"/>
              </w:rPr>
            </w:pPr>
            <w:moveTo w:id="2361" w:author="Lane, Stefanie" w:date="2023-09-19T18:21:00Z">
              <w:r w:rsidRPr="00A12125">
                <w:t>36</w:t>
              </w:r>
            </w:moveTo>
          </w:p>
        </w:tc>
        <w:tc>
          <w:tcPr>
            <w:tcW w:w="300" w:type="dxa"/>
            <w:tcBorders>
              <w:top w:val="nil"/>
              <w:left w:val="nil"/>
              <w:bottom w:val="nil"/>
              <w:right w:val="nil"/>
            </w:tcBorders>
            <w:shd w:val="clear" w:color="auto" w:fill="auto"/>
            <w:noWrap/>
            <w:vAlign w:val="bottom"/>
            <w:hideMark/>
          </w:tcPr>
          <w:p w14:paraId="0E62322F" w14:textId="77777777" w:rsidR="009A267A" w:rsidRPr="00A12125" w:rsidRDefault="009A267A" w:rsidP="00836572">
            <w:pPr>
              <w:rPr>
                <w:moveTo w:id="2362"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682BFC07" w14:textId="77777777" w:rsidR="009A267A" w:rsidRPr="00A12125" w:rsidRDefault="009A267A" w:rsidP="00836572">
            <w:pPr>
              <w:rPr>
                <w:moveTo w:id="2363" w:author="Lane, Stefanie" w:date="2023-09-19T18:21:00Z"/>
              </w:rPr>
            </w:pPr>
            <w:moveTo w:id="2364" w:author="Lane, Stefanie" w:date="2023-09-19T18:21:00Z">
              <w:r w:rsidRPr="00A12125">
                <w:t>8.7</w:t>
              </w:r>
            </w:moveTo>
          </w:p>
        </w:tc>
        <w:tc>
          <w:tcPr>
            <w:tcW w:w="800" w:type="dxa"/>
            <w:tcBorders>
              <w:top w:val="single" w:sz="4" w:space="0" w:color="auto"/>
              <w:left w:val="nil"/>
              <w:bottom w:val="single" w:sz="4" w:space="0" w:color="auto"/>
              <w:right w:val="nil"/>
            </w:tcBorders>
            <w:shd w:val="clear" w:color="auto" w:fill="auto"/>
            <w:noWrap/>
            <w:vAlign w:val="bottom"/>
            <w:hideMark/>
          </w:tcPr>
          <w:p w14:paraId="7A709944" w14:textId="77777777" w:rsidR="009A267A" w:rsidRPr="00A12125" w:rsidRDefault="009A267A" w:rsidP="00836572">
            <w:pPr>
              <w:rPr>
                <w:moveTo w:id="2365" w:author="Lane, Stefanie" w:date="2023-09-19T18:21:00Z"/>
              </w:rPr>
            </w:pPr>
            <w:moveTo w:id="2366" w:author="Lane, Stefanie" w:date="2023-09-19T18:21:00Z">
              <w:r w:rsidRPr="00A12125">
                <w:t>2.5</w:t>
              </w:r>
            </w:moveTo>
          </w:p>
        </w:tc>
        <w:tc>
          <w:tcPr>
            <w:tcW w:w="800" w:type="dxa"/>
            <w:tcBorders>
              <w:top w:val="single" w:sz="4" w:space="0" w:color="auto"/>
              <w:left w:val="nil"/>
              <w:bottom w:val="single" w:sz="4" w:space="0" w:color="auto"/>
              <w:right w:val="nil"/>
            </w:tcBorders>
            <w:shd w:val="clear" w:color="auto" w:fill="auto"/>
            <w:noWrap/>
            <w:vAlign w:val="bottom"/>
            <w:hideMark/>
          </w:tcPr>
          <w:p w14:paraId="4CB4C827" w14:textId="77777777" w:rsidR="009A267A" w:rsidRPr="00A12125" w:rsidRDefault="009A267A" w:rsidP="00836572">
            <w:pPr>
              <w:rPr>
                <w:moveTo w:id="2367" w:author="Lane, Stefanie" w:date="2023-09-19T18:21:00Z"/>
              </w:rPr>
            </w:pPr>
            <w:moveTo w:id="2368" w:author="Lane, Stefanie" w:date="2023-09-19T18:21:00Z">
              <w:r w:rsidRPr="00A12125">
                <w:t>3.9</w:t>
              </w:r>
            </w:moveTo>
          </w:p>
        </w:tc>
      </w:tr>
      <w:tr w:rsidR="009A267A" w:rsidRPr="00A12125" w14:paraId="5AFE72E3"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223B809F" w14:textId="77777777" w:rsidR="009A267A" w:rsidRPr="00A12125" w:rsidRDefault="009A267A" w:rsidP="00836572">
            <w:pPr>
              <w:rPr>
                <w:moveTo w:id="2369" w:author="Lane, Stefanie" w:date="2023-09-19T18:21:00Z"/>
              </w:rPr>
            </w:pPr>
            <w:moveTo w:id="2370"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5FC2291A" w14:textId="77777777" w:rsidR="009A267A" w:rsidRPr="00A12125" w:rsidRDefault="009A267A" w:rsidP="00836572">
            <w:pPr>
              <w:rPr>
                <w:moveTo w:id="2371" w:author="Lane, Stefanie" w:date="2023-09-19T18:21:00Z"/>
              </w:rPr>
            </w:pPr>
            <w:moveTo w:id="2372" w:author="Lane, Stefanie" w:date="2023-09-19T18:21:00Z">
              <w:r w:rsidRPr="00A12125">
                <w:t>31</w:t>
              </w:r>
            </w:moveTo>
          </w:p>
        </w:tc>
        <w:tc>
          <w:tcPr>
            <w:tcW w:w="700" w:type="dxa"/>
            <w:tcBorders>
              <w:top w:val="nil"/>
              <w:left w:val="nil"/>
              <w:bottom w:val="nil"/>
              <w:right w:val="nil"/>
            </w:tcBorders>
            <w:shd w:val="clear" w:color="auto" w:fill="auto"/>
            <w:noWrap/>
            <w:vAlign w:val="bottom"/>
            <w:hideMark/>
          </w:tcPr>
          <w:p w14:paraId="36AFC661" w14:textId="77777777" w:rsidR="009A267A" w:rsidRPr="00A12125" w:rsidRDefault="009A267A" w:rsidP="00836572">
            <w:pPr>
              <w:rPr>
                <w:moveTo w:id="2373" w:author="Lane, Stefanie" w:date="2023-09-19T18:21:00Z"/>
              </w:rPr>
            </w:pPr>
            <w:moveTo w:id="2374" w:author="Lane, Stefanie" w:date="2023-09-19T18:21:00Z">
              <w:r w:rsidRPr="00A12125">
                <w:t>35</w:t>
              </w:r>
            </w:moveTo>
          </w:p>
        </w:tc>
        <w:tc>
          <w:tcPr>
            <w:tcW w:w="300" w:type="dxa"/>
            <w:tcBorders>
              <w:top w:val="nil"/>
              <w:left w:val="nil"/>
              <w:bottom w:val="nil"/>
              <w:right w:val="nil"/>
            </w:tcBorders>
            <w:shd w:val="clear" w:color="auto" w:fill="auto"/>
            <w:noWrap/>
            <w:vAlign w:val="bottom"/>
            <w:hideMark/>
          </w:tcPr>
          <w:p w14:paraId="105A3B5A" w14:textId="77777777" w:rsidR="009A267A" w:rsidRPr="00A12125" w:rsidRDefault="009A267A" w:rsidP="00836572">
            <w:pPr>
              <w:rPr>
                <w:moveTo w:id="2375"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70A3A370" w14:textId="77777777" w:rsidR="009A267A" w:rsidRPr="00A12125" w:rsidRDefault="009A267A" w:rsidP="00836572">
            <w:pPr>
              <w:rPr>
                <w:moveTo w:id="2376" w:author="Lane, Stefanie" w:date="2023-09-19T18:21:00Z"/>
              </w:rPr>
            </w:pPr>
            <w:moveTo w:id="2377" w:author="Lane, Stefanie" w:date="2023-09-19T18:21:00Z">
              <w:r w:rsidRPr="00A12125">
                <w:t>8.3</w:t>
              </w:r>
            </w:moveTo>
          </w:p>
        </w:tc>
        <w:tc>
          <w:tcPr>
            <w:tcW w:w="800" w:type="dxa"/>
            <w:tcBorders>
              <w:top w:val="nil"/>
              <w:left w:val="nil"/>
              <w:bottom w:val="single" w:sz="4" w:space="0" w:color="auto"/>
              <w:right w:val="nil"/>
            </w:tcBorders>
            <w:shd w:val="clear" w:color="auto" w:fill="auto"/>
            <w:noWrap/>
            <w:vAlign w:val="bottom"/>
            <w:hideMark/>
          </w:tcPr>
          <w:p w14:paraId="50C20549" w14:textId="77777777" w:rsidR="009A267A" w:rsidRPr="00A12125" w:rsidRDefault="009A267A" w:rsidP="00836572">
            <w:pPr>
              <w:rPr>
                <w:moveTo w:id="2378" w:author="Lane, Stefanie" w:date="2023-09-19T18:21:00Z"/>
              </w:rPr>
            </w:pPr>
            <w:moveTo w:id="2379" w:author="Lane, Stefanie" w:date="2023-09-19T18:21:00Z">
              <w:r w:rsidRPr="00A12125">
                <w:t>2.0</w:t>
              </w:r>
            </w:moveTo>
          </w:p>
        </w:tc>
        <w:tc>
          <w:tcPr>
            <w:tcW w:w="800" w:type="dxa"/>
            <w:tcBorders>
              <w:top w:val="nil"/>
              <w:left w:val="nil"/>
              <w:bottom w:val="single" w:sz="4" w:space="0" w:color="auto"/>
              <w:right w:val="nil"/>
            </w:tcBorders>
            <w:shd w:val="clear" w:color="auto" w:fill="auto"/>
            <w:noWrap/>
            <w:vAlign w:val="bottom"/>
            <w:hideMark/>
          </w:tcPr>
          <w:p w14:paraId="3E519644" w14:textId="77777777" w:rsidR="009A267A" w:rsidRPr="00A12125" w:rsidRDefault="009A267A" w:rsidP="00836572">
            <w:pPr>
              <w:rPr>
                <w:moveTo w:id="2380" w:author="Lane, Stefanie" w:date="2023-09-19T18:21:00Z"/>
              </w:rPr>
            </w:pPr>
            <w:moveTo w:id="2381" w:author="Lane, Stefanie" w:date="2023-09-19T18:21:00Z">
              <w:r w:rsidRPr="00A12125">
                <w:t>4.2</w:t>
              </w:r>
            </w:moveTo>
          </w:p>
        </w:tc>
      </w:tr>
      <w:tr w:rsidR="009A267A" w:rsidRPr="00A12125" w14:paraId="37C78045"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E8A538A" w14:textId="77777777" w:rsidR="009A267A" w:rsidRPr="00A12125" w:rsidRDefault="009A267A" w:rsidP="00836572">
            <w:pPr>
              <w:rPr>
                <w:moveTo w:id="2382" w:author="Lane, Stefanie" w:date="2023-09-19T18:21:00Z"/>
              </w:rPr>
            </w:pPr>
            <w:moveTo w:id="2383"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4BB3D69C" w14:textId="77777777" w:rsidR="009A267A" w:rsidRPr="00A12125" w:rsidRDefault="009A267A" w:rsidP="00836572">
            <w:pPr>
              <w:rPr>
                <w:moveTo w:id="2384" w:author="Lane, Stefanie" w:date="2023-09-19T18:21:00Z"/>
              </w:rPr>
            </w:pPr>
            <w:moveTo w:id="2385" w:author="Lane, Stefanie" w:date="2023-09-19T18:21:00Z">
              <w:r w:rsidRPr="00A12125">
                <w:t>28</w:t>
              </w:r>
            </w:moveTo>
          </w:p>
        </w:tc>
        <w:tc>
          <w:tcPr>
            <w:tcW w:w="700" w:type="dxa"/>
            <w:tcBorders>
              <w:top w:val="single" w:sz="4" w:space="0" w:color="auto"/>
              <w:left w:val="nil"/>
              <w:bottom w:val="single" w:sz="4" w:space="0" w:color="auto"/>
              <w:right w:val="nil"/>
            </w:tcBorders>
            <w:shd w:val="clear" w:color="auto" w:fill="auto"/>
            <w:noWrap/>
            <w:vAlign w:val="bottom"/>
            <w:hideMark/>
          </w:tcPr>
          <w:p w14:paraId="4D3CF3B7" w14:textId="77777777" w:rsidR="009A267A" w:rsidRPr="00A12125" w:rsidRDefault="009A267A" w:rsidP="00836572">
            <w:pPr>
              <w:rPr>
                <w:moveTo w:id="2386" w:author="Lane, Stefanie" w:date="2023-09-19T18:21:00Z"/>
              </w:rPr>
            </w:pPr>
            <w:moveTo w:id="2387" w:author="Lane, Stefanie" w:date="2023-09-19T18:21:00Z">
              <w:r w:rsidRPr="00A12125">
                <w:t>34</w:t>
              </w:r>
            </w:moveTo>
          </w:p>
        </w:tc>
        <w:tc>
          <w:tcPr>
            <w:tcW w:w="300" w:type="dxa"/>
            <w:tcBorders>
              <w:top w:val="nil"/>
              <w:left w:val="nil"/>
              <w:bottom w:val="nil"/>
              <w:right w:val="nil"/>
            </w:tcBorders>
            <w:shd w:val="clear" w:color="auto" w:fill="auto"/>
            <w:noWrap/>
            <w:vAlign w:val="bottom"/>
            <w:hideMark/>
          </w:tcPr>
          <w:p w14:paraId="365E938A" w14:textId="77777777" w:rsidR="009A267A" w:rsidRPr="00A12125" w:rsidRDefault="009A267A" w:rsidP="00836572">
            <w:pPr>
              <w:rPr>
                <w:moveTo w:id="2388"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654EE9BA" w14:textId="77777777" w:rsidR="009A267A" w:rsidRPr="00A12125" w:rsidRDefault="009A267A" w:rsidP="00836572">
            <w:pPr>
              <w:rPr>
                <w:moveTo w:id="2389" w:author="Lane, Stefanie" w:date="2023-09-19T18:21:00Z"/>
              </w:rPr>
            </w:pPr>
            <w:moveTo w:id="2390" w:author="Lane, Stefanie" w:date="2023-09-19T18:21:00Z">
              <w:r w:rsidRPr="00A12125">
                <w:t>7.9</w:t>
              </w:r>
            </w:moveTo>
          </w:p>
        </w:tc>
        <w:tc>
          <w:tcPr>
            <w:tcW w:w="800" w:type="dxa"/>
            <w:tcBorders>
              <w:top w:val="nil"/>
              <w:left w:val="nil"/>
              <w:bottom w:val="single" w:sz="4" w:space="0" w:color="auto"/>
              <w:right w:val="nil"/>
            </w:tcBorders>
            <w:shd w:val="clear" w:color="auto" w:fill="auto"/>
            <w:noWrap/>
            <w:vAlign w:val="bottom"/>
            <w:hideMark/>
          </w:tcPr>
          <w:p w14:paraId="1F69612F" w14:textId="77777777" w:rsidR="009A267A" w:rsidRPr="00A12125" w:rsidRDefault="009A267A" w:rsidP="00836572">
            <w:pPr>
              <w:rPr>
                <w:moveTo w:id="2391" w:author="Lane, Stefanie" w:date="2023-09-19T18:21:00Z"/>
              </w:rPr>
            </w:pPr>
            <w:moveTo w:id="2392" w:author="Lane, Stefanie" w:date="2023-09-19T18:21:00Z">
              <w:r w:rsidRPr="00A12125">
                <w:t>2.7</w:t>
              </w:r>
            </w:moveTo>
          </w:p>
        </w:tc>
        <w:tc>
          <w:tcPr>
            <w:tcW w:w="800" w:type="dxa"/>
            <w:tcBorders>
              <w:top w:val="nil"/>
              <w:left w:val="nil"/>
              <w:bottom w:val="single" w:sz="4" w:space="0" w:color="auto"/>
              <w:right w:val="nil"/>
            </w:tcBorders>
            <w:shd w:val="clear" w:color="auto" w:fill="auto"/>
            <w:noWrap/>
            <w:vAlign w:val="bottom"/>
            <w:hideMark/>
          </w:tcPr>
          <w:p w14:paraId="28C20F08" w14:textId="77777777" w:rsidR="009A267A" w:rsidRPr="00A12125" w:rsidRDefault="009A267A" w:rsidP="00836572">
            <w:pPr>
              <w:rPr>
                <w:moveTo w:id="2393" w:author="Lane, Stefanie" w:date="2023-09-19T18:21:00Z"/>
              </w:rPr>
            </w:pPr>
            <w:moveTo w:id="2394" w:author="Lane, Stefanie" w:date="2023-09-19T18:21:00Z">
              <w:r w:rsidRPr="00A12125">
                <w:t>4.3</w:t>
              </w:r>
            </w:moveTo>
          </w:p>
        </w:tc>
      </w:tr>
      <w:tr w:rsidR="009A267A" w:rsidRPr="00A12125" w14:paraId="11DD6381"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7B90B326" w14:textId="77777777" w:rsidR="009A267A" w:rsidRPr="00A12125" w:rsidRDefault="009A267A" w:rsidP="00836572">
            <w:pPr>
              <w:rPr>
                <w:moveTo w:id="2395" w:author="Lane, Stefanie" w:date="2023-09-19T18:21:00Z"/>
              </w:rPr>
            </w:pPr>
          </w:p>
        </w:tc>
        <w:tc>
          <w:tcPr>
            <w:tcW w:w="840" w:type="dxa"/>
            <w:tcBorders>
              <w:top w:val="nil"/>
              <w:left w:val="nil"/>
              <w:bottom w:val="nil"/>
              <w:right w:val="nil"/>
            </w:tcBorders>
            <w:shd w:val="clear" w:color="auto" w:fill="auto"/>
            <w:noWrap/>
            <w:vAlign w:val="bottom"/>
            <w:hideMark/>
          </w:tcPr>
          <w:p w14:paraId="7935C212" w14:textId="77777777" w:rsidR="009A267A" w:rsidRPr="00A12125" w:rsidRDefault="009A267A" w:rsidP="00836572">
            <w:pPr>
              <w:rPr>
                <w:moveTo w:id="2396" w:author="Lane, Stefanie" w:date="2023-09-19T18:21:00Z"/>
              </w:rPr>
            </w:pPr>
          </w:p>
        </w:tc>
        <w:tc>
          <w:tcPr>
            <w:tcW w:w="700" w:type="dxa"/>
            <w:tcBorders>
              <w:top w:val="nil"/>
              <w:left w:val="nil"/>
              <w:bottom w:val="nil"/>
              <w:right w:val="nil"/>
            </w:tcBorders>
            <w:shd w:val="clear" w:color="auto" w:fill="auto"/>
            <w:noWrap/>
            <w:vAlign w:val="bottom"/>
            <w:hideMark/>
          </w:tcPr>
          <w:p w14:paraId="1E6323C1" w14:textId="77777777" w:rsidR="009A267A" w:rsidRPr="00A12125" w:rsidRDefault="009A267A" w:rsidP="00836572">
            <w:pPr>
              <w:rPr>
                <w:moveTo w:id="2397" w:author="Lane, Stefanie" w:date="2023-09-19T18:21:00Z"/>
              </w:rPr>
            </w:pPr>
          </w:p>
        </w:tc>
        <w:tc>
          <w:tcPr>
            <w:tcW w:w="300" w:type="dxa"/>
            <w:tcBorders>
              <w:top w:val="nil"/>
              <w:left w:val="nil"/>
              <w:bottom w:val="nil"/>
              <w:right w:val="nil"/>
            </w:tcBorders>
            <w:shd w:val="clear" w:color="auto" w:fill="auto"/>
            <w:noWrap/>
            <w:vAlign w:val="bottom"/>
            <w:hideMark/>
          </w:tcPr>
          <w:p w14:paraId="5C5F564A" w14:textId="77777777" w:rsidR="009A267A" w:rsidRPr="00A12125" w:rsidRDefault="009A267A" w:rsidP="00836572">
            <w:pPr>
              <w:rPr>
                <w:moveTo w:id="2398" w:author="Lane, Stefanie" w:date="2023-09-19T18:21:00Z"/>
              </w:rPr>
            </w:pPr>
          </w:p>
        </w:tc>
        <w:tc>
          <w:tcPr>
            <w:tcW w:w="800" w:type="dxa"/>
            <w:tcBorders>
              <w:top w:val="nil"/>
              <w:left w:val="nil"/>
              <w:bottom w:val="nil"/>
              <w:right w:val="nil"/>
            </w:tcBorders>
            <w:shd w:val="clear" w:color="auto" w:fill="auto"/>
            <w:noWrap/>
            <w:vAlign w:val="bottom"/>
            <w:hideMark/>
          </w:tcPr>
          <w:p w14:paraId="507E310B" w14:textId="77777777" w:rsidR="009A267A" w:rsidRPr="00A12125" w:rsidRDefault="009A267A" w:rsidP="00836572">
            <w:pPr>
              <w:rPr>
                <w:moveTo w:id="2399" w:author="Lane, Stefanie" w:date="2023-09-19T18:21:00Z"/>
              </w:rPr>
            </w:pPr>
          </w:p>
        </w:tc>
        <w:tc>
          <w:tcPr>
            <w:tcW w:w="800" w:type="dxa"/>
            <w:tcBorders>
              <w:top w:val="nil"/>
              <w:left w:val="nil"/>
              <w:bottom w:val="nil"/>
              <w:right w:val="nil"/>
            </w:tcBorders>
            <w:shd w:val="clear" w:color="auto" w:fill="auto"/>
            <w:noWrap/>
            <w:vAlign w:val="bottom"/>
            <w:hideMark/>
          </w:tcPr>
          <w:p w14:paraId="142C5CDF" w14:textId="77777777" w:rsidR="009A267A" w:rsidRPr="00A12125" w:rsidRDefault="009A267A" w:rsidP="00836572">
            <w:pPr>
              <w:rPr>
                <w:moveTo w:id="2400" w:author="Lane, Stefanie" w:date="2023-09-19T18:21:00Z"/>
              </w:rPr>
            </w:pPr>
          </w:p>
        </w:tc>
        <w:tc>
          <w:tcPr>
            <w:tcW w:w="800" w:type="dxa"/>
            <w:tcBorders>
              <w:top w:val="nil"/>
              <w:left w:val="nil"/>
              <w:bottom w:val="nil"/>
              <w:right w:val="nil"/>
            </w:tcBorders>
            <w:shd w:val="clear" w:color="auto" w:fill="auto"/>
            <w:noWrap/>
            <w:vAlign w:val="bottom"/>
            <w:hideMark/>
          </w:tcPr>
          <w:p w14:paraId="04F3A3BE" w14:textId="77777777" w:rsidR="009A267A" w:rsidRPr="00A12125" w:rsidRDefault="009A267A" w:rsidP="00836572">
            <w:pPr>
              <w:rPr>
                <w:moveTo w:id="2401" w:author="Lane, Stefanie" w:date="2023-09-19T18:21:00Z"/>
              </w:rPr>
            </w:pPr>
          </w:p>
        </w:tc>
      </w:tr>
      <w:tr w:rsidR="009A267A" w:rsidRPr="00A12125" w14:paraId="446704B9"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53EF72B" w14:textId="77777777" w:rsidR="009A267A" w:rsidRPr="00A12125" w:rsidRDefault="009A267A" w:rsidP="00836572">
            <w:pPr>
              <w:rPr>
                <w:moveTo w:id="2402" w:author="Lane, Stefanie" w:date="2023-09-19T18:21:00Z"/>
                <w:b/>
                <w:bCs/>
              </w:rPr>
            </w:pPr>
            <w:moveTo w:id="2403" w:author="Lane, Stefanie" w:date="2023-09-19T18:21:00Z">
              <w:r w:rsidRPr="00A12125">
                <w:rPr>
                  <w:b/>
                  <w:bCs/>
                </w:rPr>
                <w:t>Fescue</w:t>
              </w:r>
            </w:moveTo>
          </w:p>
        </w:tc>
        <w:tc>
          <w:tcPr>
            <w:tcW w:w="840" w:type="dxa"/>
            <w:tcBorders>
              <w:top w:val="nil"/>
              <w:left w:val="nil"/>
              <w:bottom w:val="nil"/>
              <w:right w:val="nil"/>
            </w:tcBorders>
            <w:shd w:val="clear" w:color="auto" w:fill="auto"/>
            <w:noWrap/>
            <w:vAlign w:val="bottom"/>
            <w:hideMark/>
          </w:tcPr>
          <w:p w14:paraId="0B9D2C61" w14:textId="77777777" w:rsidR="009A267A" w:rsidRPr="00A12125" w:rsidRDefault="009A267A" w:rsidP="00836572">
            <w:pPr>
              <w:rPr>
                <w:moveTo w:id="2404" w:author="Lane, Stefanie" w:date="2023-09-19T18:21:00Z"/>
                <w:b/>
                <w:bCs/>
              </w:rPr>
            </w:pPr>
          </w:p>
        </w:tc>
        <w:tc>
          <w:tcPr>
            <w:tcW w:w="700" w:type="dxa"/>
            <w:tcBorders>
              <w:top w:val="nil"/>
              <w:left w:val="nil"/>
              <w:bottom w:val="nil"/>
              <w:right w:val="nil"/>
            </w:tcBorders>
            <w:shd w:val="clear" w:color="auto" w:fill="auto"/>
            <w:noWrap/>
            <w:vAlign w:val="bottom"/>
            <w:hideMark/>
          </w:tcPr>
          <w:p w14:paraId="27BC2D2D" w14:textId="77777777" w:rsidR="009A267A" w:rsidRPr="00A12125" w:rsidRDefault="009A267A" w:rsidP="00836572">
            <w:pPr>
              <w:rPr>
                <w:moveTo w:id="2405" w:author="Lane, Stefanie" w:date="2023-09-19T18:21:00Z"/>
              </w:rPr>
            </w:pPr>
          </w:p>
        </w:tc>
        <w:tc>
          <w:tcPr>
            <w:tcW w:w="300" w:type="dxa"/>
            <w:tcBorders>
              <w:top w:val="nil"/>
              <w:left w:val="nil"/>
              <w:bottom w:val="nil"/>
              <w:right w:val="nil"/>
            </w:tcBorders>
            <w:shd w:val="clear" w:color="auto" w:fill="auto"/>
            <w:noWrap/>
            <w:vAlign w:val="bottom"/>
            <w:hideMark/>
          </w:tcPr>
          <w:p w14:paraId="791DEA11" w14:textId="77777777" w:rsidR="009A267A" w:rsidRPr="00A12125" w:rsidRDefault="009A267A" w:rsidP="00836572">
            <w:pPr>
              <w:rPr>
                <w:moveTo w:id="2406" w:author="Lane, Stefanie" w:date="2023-09-19T18:21:00Z"/>
              </w:rPr>
            </w:pPr>
          </w:p>
        </w:tc>
        <w:tc>
          <w:tcPr>
            <w:tcW w:w="800" w:type="dxa"/>
            <w:tcBorders>
              <w:top w:val="nil"/>
              <w:left w:val="nil"/>
              <w:bottom w:val="nil"/>
              <w:right w:val="nil"/>
            </w:tcBorders>
            <w:shd w:val="clear" w:color="auto" w:fill="auto"/>
            <w:noWrap/>
            <w:vAlign w:val="bottom"/>
            <w:hideMark/>
          </w:tcPr>
          <w:p w14:paraId="0BA97C66" w14:textId="77777777" w:rsidR="009A267A" w:rsidRPr="00A12125" w:rsidRDefault="009A267A" w:rsidP="00836572">
            <w:pPr>
              <w:rPr>
                <w:moveTo w:id="2407" w:author="Lane, Stefanie" w:date="2023-09-19T18:21:00Z"/>
              </w:rPr>
            </w:pPr>
          </w:p>
        </w:tc>
        <w:tc>
          <w:tcPr>
            <w:tcW w:w="800" w:type="dxa"/>
            <w:tcBorders>
              <w:top w:val="nil"/>
              <w:left w:val="nil"/>
              <w:bottom w:val="nil"/>
              <w:right w:val="nil"/>
            </w:tcBorders>
            <w:shd w:val="clear" w:color="auto" w:fill="auto"/>
            <w:noWrap/>
            <w:vAlign w:val="bottom"/>
            <w:hideMark/>
          </w:tcPr>
          <w:p w14:paraId="00161007" w14:textId="77777777" w:rsidR="009A267A" w:rsidRPr="00A12125" w:rsidRDefault="009A267A" w:rsidP="00836572">
            <w:pPr>
              <w:rPr>
                <w:moveTo w:id="2408" w:author="Lane, Stefanie" w:date="2023-09-19T18:21:00Z"/>
              </w:rPr>
            </w:pPr>
          </w:p>
        </w:tc>
        <w:tc>
          <w:tcPr>
            <w:tcW w:w="800" w:type="dxa"/>
            <w:tcBorders>
              <w:top w:val="nil"/>
              <w:left w:val="nil"/>
              <w:bottom w:val="nil"/>
              <w:right w:val="nil"/>
            </w:tcBorders>
            <w:shd w:val="clear" w:color="auto" w:fill="auto"/>
            <w:noWrap/>
            <w:vAlign w:val="bottom"/>
            <w:hideMark/>
          </w:tcPr>
          <w:p w14:paraId="69718E25" w14:textId="77777777" w:rsidR="009A267A" w:rsidRPr="00A12125" w:rsidRDefault="009A267A" w:rsidP="00836572">
            <w:pPr>
              <w:rPr>
                <w:moveTo w:id="2409" w:author="Lane, Stefanie" w:date="2023-09-19T18:21:00Z"/>
              </w:rPr>
            </w:pPr>
          </w:p>
        </w:tc>
      </w:tr>
      <w:tr w:rsidR="009A267A" w:rsidRPr="00A12125" w14:paraId="45B9973D"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F2D082C" w14:textId="77777777" w:rsidR="009A267A" w:rsidRPr="00A12125" w:rsidRDefault="009A267A" w:rsidP="00836572">
            <w:pPr>
              <w:rPr>
                <w:moveTo w:id="2410" w:author="Lane, Stefanie" w:date="2023-09-19T18:21:00Z"/>
              </w:rPr>
            </w:pPr>
            <w:moveTo w:id="2411"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3D9F4718" w14:textId="77777777" w:rsidR="009A267A" w:rsidRPr="00A12125" w:rsidRDefault="009A267A" w:rsidP="00836572">
            <w:pPr>
              <w:rPr>
                <w:moveTo w:id="2412" w:author="Lane, Stefanie" w:date="2023-09-19T18:21:00Z"/>
              </w:rPr>
            </w:pPr>
            <w:moveTo w:id="2413" w:author="Lane, Stefanie" w:date="2023-09-19T18:21:00Z">
              <w:r w:rsidRPr="00A12125">
                <w:t>29</w:t>
              </w:r>
            </w:moveTo>
          </w:p>
        </w:tc>
        <w:tc>
          <w:tcPr>
            <w:tcW w:w="700" w:type="dxa"/>
            <w:tcBorders>
              <w:top w:val="single" w:sz="4" w:space="0" w:color="auto"/>
              <w:left w:val="nil"/>
              <w:bottom w:val="single" w:sz="4" w:space="0" w:color="auto"/>
              <w:right w:val="nil"/>
            </w:tcBorders>
            <w:shd w:val="clear" w:color="auto" w:fill="auto"/>
            <w:noWrap/>
            <w:vAlign w:val="bottom"/>
            <w:hideMark/>
          </w:tcPr>
          <w:p w14:paraId="227725A8" w14:textId="77777777" w:rsidR="009A267A" w:rsidRPr="00A12125" w:rsidRDefault="009A267A" w:rsidP="00836572">
            <w:pPr>
              <w:rPr>
                <w:moveTo w:id="2414" w:author="Lane, Stefanie" w:date="2023-09-19T18:21:00Z"/>
              </w:rPr>
            </w:pPr>
            <w:moveTo w:id="2415" w:author="Lane, Stefanie" w:date="2023-09-19T18:21:00Z">
              <w:r w:rsidRPr="00A12125">
                <w:t>45</w:t>
              </w:r>
            </w:moveTo>
          </w:p>
        </w:tc>
        <w:tc>
          <w:tcPr>
            <w:tcW w:w="300" w:type="dxa"/>
            <w:tcBorders>
              <w:top w:val="nil"/>
              <w:left w:val="nil"/>
              <w:bottom w:val="nil"/>
              <w:right w:val="nil"/>
            </w:tcBorders>
            <w:shd w:val="clear" w:color="auto" w:fill="auto"/>
            <w:noWrap/>
            <w:vAlign w:val="bottom"/>
            <w:hideMark/>
          </w:tcPr>
          <w:p w14:paraId="4FEC71E0" w14:textId="77777777" w:rsidR="009A267A" w:rsidRPr="00A12125" w:rsidRDefault="009A267A" w:rsidP="00836572">
            <w:pPr>
              <w:rPr>
                <w:moveTo w:id="2416"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3CD98208" w14:textId="77777777" w:rsidR="009A267A" w:rsidRPr="00A12125" w:rsidRDefault="009A267A" w:rsidP="00836572">
            <w:pPr>
              <w:rPr>
                <w:moveTo w:id="2417" w:author="Lane, Stefanie" w:date="2023-09-19T18:21:00Z"/>
              </w:rPr>
            </w:pPr>
            <w:moveTo w:id="2418" w:author="Lane, Stefanie" w:date="2023-09-19T18:21:00Z">
              <w:r w:rsidRPr="00A12125">
                <w:t>10.8</w:t>
              </w:r>
            </w:moveTo>
          </w:p>
        </w:tc>
        <w:tc>
          <w:tcPr>
            <w:tcW w:w="800" w:type="dxa"/>
            <w:tcBorders>
              <w:top w:val="single" w:sz="4" w:space="0" w:color="auto"/>
              <w:left w:val="nil"/>
              <w:bottom w:val="single" w:sz="4" w:space="0" w:color="auto"/>
              <w:right w:val="nil"/>
            </w:tcBorders>
            <w:shd w:val="clear" w:color="auto" w:fill="auto"/>
            <w:noWrap/>
            <w:vAlign w:val="bottom"/>
            <w:hideMark/>
          </w:tcPr>
          <w:p w14:paraId="7F5E36B5" w14:textId="77777777" w:rsidR="009A267A" w:rsidRPr="00A12125" w:rsidRDefault="009A267A" w:rsidP="00836572">
            <w:pPr>
              <w:rPr>
                <w:moveTo w:id="2419" w:author="Lane, Stefanie" w:date="2023-09-19T18:21:00Z"/>
              </w:rPr>
            </w:pPr>
            <w:moveTo w:id="2420" w:author="Lane, Stefanie" w:date="2023-09-19T18:21:00Z">
              <w:r w:rsidRPr="00A12125">
                <w:t>3.9</w:t>
              </w:r>
            </w:moveTo>
          </w:p>
        </w:tc>
        <w:tc>
          <w:tcPr>
            <w:tcW w:w="800" w:type="dxa"/>
            <w:tcBorders>
              <w:top w:val="single" w:sz="4" w:space="0" w:color="auto"/>
              <w:left w:val="nil"/>
              <w:bottom w:val="single" w:sz="4" w:space="0" w:color="auto"/>
              <w:right w:val="nil"/>
            </w:tcBorders>
            <w:shd w:val="clear" w:color="auto" w:fill="auto"/>
            <w:noWrap/>
            <w:vAlign w:val="bottom"/>
            <w:hideMark/>
          </w:tcPr>
          <w:p w14:paraId="5C65BABC" w14:textId="77777777" w:rsidR="009A267A" w:rsidRPr="00A12125" w:rsidRDefault="009A267A" w:rsidP="00836572">
            <w:pPr>
              <w:rPr>
                <w:moveTo w:id="2421" w:author="Lane, Stefanie" w:date="2023-09-19T18:21:00Z"/>
              </w:rPr>
            </w:pPr>
            <w:moveTo w:id="2422" w:author="Lane, Stefanie" w:date="2023-09-19T18:21:00Z">
              <w:r w:rsidRPr="00A12125">
                <w:t>4.2</w:t>
              </w:r>
            </w:moveTo>
          </w:p>
        </w:tc>
      </w:tr>
      <w:tr w:rsidR="009A267A" w:rsidRPr="00A12125" w14:paraId="255777D8"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BEBC9EF" w14:textId="77777777" w:rsidR="009A267A" w:rsidRPr="00A12125" w:rsidRDefault="009A267A" w:rsidP="00836572">
            <w:pPr>
              <w:rPr>
                <w:moveTo w:id="2423" w:author="Lane, Stefanie" w:date="2023-09-19T18:21:00Z"/>
              </w:rPr>
            </w:pPr>
            <w:moveTo w:id="2424"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1FAEE0AB" w14:textId="77777777" w:rsidR="009A267A" w:rsidRPr="00A12125" w:rsidRDefault="009A267A" w:rsidP="00836572">
            <w:pPr>
              <w:rPr>
                <w:moveTo w:id="2425" w:author="Lane, Stefanie" w:date="2023-09-19T18:21:00Z"/>
              </w:rPr>
            </w:pPr>
            <w:moveTo w:id="2426" w:author="Lane, Stefanie" w:date="2023-09-19T18:21:00Z">
              <w:r w:rsidRPr="00A12125">
                <w:t>33</w:t>
              </w:r>
            </w:moveTo>
          </w:p>
        </w:tc>
        <w:tc>
          <w:tcPr>
            <w:tcW w:w="700" w:type="dxa"/>
            <w:tcBorders>
              <w:top w:val="nil"/>
              <w:left w:val="nil"/>
              <w:bottom w:val="nil"/>
              <w:right w:val="nil"/>
            </w:tcBorders>
            <w:shd w:val="clear" w:color="auto" w:fill="auto"/>
            <w:noWrap/>
            <w:vAlign w:val="bottom"/>
            <w:hideMark/>
          </w:tcPr>
          <w:p w14:paraId="12EDC9EE" w14:textId="77777777" w:rsidR="009A267A" w:rsidRPr="00A12125" w:rsidRDefault="009A267A" w:rsidP="00836572">
            <w:pPr>
              <w:rPr>
                <w:moveTo w:id="2427" w:author="Lane, Stefanie" w:date="2023-09-19T18:21:00Z"/>
              </w:rPr>
            </w:pPr>
            <w:moveTo w:id="2428" w:author="Lane, Stefanie" w:date="2023-09-19T18:21:00Z">
              <w:r w:rsidRPr="00A12125">
                <w:t>41</w:t>
              </w:r>
            </w:moveTo>
          </w:p>
        </w:tc>
        <w:tc>
          <w:tcPr>
            <w:tcW w:w="300" w:type="dxa"/>
            <w:tcBorders>
              <w:top w:val="nil"/>
              <w:left w:val="nil"/>
              <w:bottom w:val="nil"/>
              <w:right w:val="nil"/>
            </w:tcBorders>
            <w:shd w:val="clear" w:color="auto" w:fill="auto"/>
            <w:noWrap/>
            <w:vAlign w:val="bottom"/>
            <w:hideMark/>
          </w:tcPr>
          <w:p w14:paraId="47685FB7" w14:textId="77777777" w:rsidR="009A267A" w:rsidRPr="00A12125" w:rsidRDefault="009A267A" w:rsidP="00836572">
            <w:pPr>
              <w:rPr>
                <w:moveTo w:id="2429"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0A2CC86D" w14:textId="77777777" w:rsidR="009A267A" w:rsidRPr="00A12125" w:rsidRDefault="009A267A" w:rsidP="00836572">
            <w:pPr>
              <w:rPr>
                <w:moveTo w:id="2430" w:author="Lane, Stefanie" w:date="2023-09-19T18:21:00Z"/>
              </w:rPr>
            </w:pPr>
            <w:moveTo w:id="2431" w:author="Lane, Stefanie" w:date="2023-09-19T18:21:00Z">
              <w:r w:rsidRPr="00A12125">
                <w:t>9.7</w:t>
              </w:r>
            </w:moveTo>
          </w:p>
        </w:tc>
        <w:tc>
          <w:tcPr>
            <w:tcW w:w="800" w:type="dxa"/>
            <w:tcBorders>
              <w:top w:val="nil"/>
              <w:left w:val="nil"/>
              <w:bottom w:val="single" w:sz="4" w:space="0" w:color="auto"/>
              <w:right w:val="nil"/>
            </w:tcBorders>
            <w:shd w:val="clear" w:color="auto" w:fill="auto"/>
            <w:noWrap/>
            <w:vAlign w:val="bottom"/>
            <w:hideMark/>
          </w:tcPr>
          <w:p w14:paraId="7311A203" w14:textId="77777777" w:rsidR="009A267A" w:rsidRPr="00A12125" w:rsidRDefault="009A267A" w:rsidP="00836572">
            <w:pPr>
              <w:rPr>
                <w:moveTo w:id="2432" w:author="Lane, Stefanie" w:date="2023-09-19T18:21:00Z"/>
              </w:rPr>
            </w:pPr>
            <w:moveTo w:id="2433" w:author="Lane, Stefanie" w:date="2023-09-19T18:21:00Z">
              <w:r w:rsidRPr="00A12125">
                <w:t>4.0</w:t>
              </w:r>
            </w:moveTo>
          </w:p>
        </w:tc>
        <w:tc>
          <w:tcPr>
            <w:tcW w:w="800" w:type="dxa"/>
            <w:tcBorders>
              <w:top w:val="nil"/>
              <w:left w:val="nil"/>
              <w:bottom w:val="single" w:sz="4" w:space="0" w:color="auto"/>
              <w:right w:val="nil"/>
            </w:tcBorders>
            <w:shd w:val="clear" w:color="auto" w:fill="auto"/>
            <w:noWrap/>
            <w:vAlign w:val="bottom"/>
            <w:hideMark/>
          </w:tcPr>
          <w:p w14:paraId="06813193" w14:textId="77777777" w:rsidR="009A267A" w:rsidRPr="00A12125" w:rsidRDefault="009A267A" w:rsidP="00836572">
            <w:pPr>
              <w:rPr>
                <w:moveTo w:id="2434" w:author="Lane, Stefanie" w:date="2023-09-19T18:21:00Z"/>
              </w:rPr>
            </w:pPr>
            <w:moveTo w:id="2435" w:author="Lane, Stefanie" w:date="2023-09-19T18:21:00Z">
              <w:r w:rsidRPr="00A12125">
                <w:t>4.2</w:t>
              </w:r>
            </w:moveTo>
          </w:p>
        </w:tc>
      </w:tr>
      <w:tr w:rsidR="009A267A" w:rsidRPr="00A12125" w14:paraId="634DF857"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79D7016" w14:textId="77777777" w:rsidR="009A267A" w:rsidRPr="00A12125" w:rsidRDefault="009A267A" w:rsidP="00836572">
            <w:pPr>
              <w:rPr>
                <w:moveTo w:id="2436" w:author="Lane, Stefanie" w:date="2023-09-19T18:21:00Z"/>
              </w:rPr>
            </w:pPr>
            <w:moveTo w:id="2437"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5DE1D4EE" w14:textId="77777777" w:rsidR="009A267A" w:rsidRPr="00A12125" w:rsidRDefault="009A267A" w:rsidP="00836572">
            <w:pPr>
              <w:rPr>
                <w:moveTo w:id="2438" w:author="Lane, Stefanie" w:date="2023-09-19T18:21:00Z"/>
              </w:rPr>
            </w:pPr>
            <w:moveTo w:id="2439" w:author="Lane, Stefanie" w:date="2023-09-19T18:21:00Z">
              <w:r w:rsidRPr="00A12125">
                <w:t>18</w:t>
              </w:r>
            </w:moveTo>
          </w:p>
        </w:tc>
        <w:tc>
          <w:tcPr>
            <w:tcW w:w="700" w:type="dxa"/>
            <w:tcBorders>
              <w:top w:val="single" w:sz="4" w:space="0" w:color="auto"/>
              <w:left w:val="nil"/>
              <w:bottom w:val="single" w:sz="4" w:space="0" w:color="auto"/>
              <w:right w:val="nil"/>
            </w:tcBorders>
            <w:shd w:val="clear" w:color="auto" w:fill="auto"/>
            <w:noWrap/>
            <w:vAlign w:val="bottom"/>
            <w:hideMark/>
          </w:tcPr>
          <w:p w14:paraId="3BB29F9A" w14:textId="77777777" w:rsidR="009A267A" w:rsidRPr="00A12125" w:rsidRDefault="009A267A" w:rsidP="00836572">
            <w:pPr>
              <w:rPr>
                <w:moveTo w:id="2440" w:author="Lane, Stefanie" w:date="2023-09-19T18:21:00Z"/>
              </w:rPr>
            </w:pPr>
            <w:moveTo w:id="2441" w:author="Lane, Stefanie" w:date="2023-09-19T18:21:00Z">
              <w:r w:rsidRPr="00A12125">
                <w:t>27</w:t>
              </w:r>
            </w:moveTo>
          </w:p>
        </w:tc>
        <w:tc>
          <w:tcPr>
            <w:tcW w:w="300" w:type="dxa"/>
            <w:tcBorders>
              <w:top w:val="nil"/>
              <w:left w:val="nil"/>
              <w:bottom w:val="nil"/>
              <w:right w:val="nil"/>
            </w:tcBorders>
            <w:shd w:val="clear" w:color="auto" w:fill="auto"/>
            <w:noWrap/>
            <w:vAlign w:val="bottom"/>
            <w:hideMark/>
          </w:tcPr>
          <w:p w14:paraId="4EA1BB6C" w14:textId="77777777" w:rsidR="009A267A" w:rsidRPr="00A12125" w:rsidRDefault="009A267A" w:rsidP="00836572">
            <w:pPr>
              <w:rPr>
                <w:moveTo w:id="2442"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2DA00E54" w14:textId="77777777" w:rsidR="009A267A" w:rsidRPr="00A12125" w:rsidRDefault="009A267A" w:rsidP="00836572">
            <w:pPr>
              <w:rPr>
                <w:moveTo w:id="2443" w:author="Lane, Stefanie" w:date="2023-09-19T18:21:00Z"/>
              </w:rPr>
            </w:pPr>
            <w:moveTo w:id="2444" w:author="Lane, Stefanie" w:date="2023-09-19T18:21:00Z">
              <w:r w:rsidRPr="00A12125">
                <w:t>5.8</w:t>
              </w:r>
            </w:moveTo>
          </w:p>
        </w:tc>
        <w:tc>
          <w:tcPr>
            <w:tcW w:w="800" w:type="dxa"/>
            <w:tcBorders>
              <w:top w:val="nil"/>
              <w:left w:val="nil"/>
              <w:bottom w:val="single" w:sz="4" w:space="0" w:color="auto"/>
              <w:right w:val="nil"/>
            </w:tcBorders>
            <w:shd w:val="clear" w:color="auto" w:fill="auto"/>
            <w:noWrap/>
            <w:vAlign w:val="bottom"/>
            <w:hideMark/>
          </w:tcPr>
          <w:p w14:paraId="70527C29" w14:textId="77777777" w:rsidR="009A267A" w:rsidRPr="00A12125" w:rsidRDefault="009A267A" w:rsidP="00836572">
            <w:pPr>
              <w:rPr>
                <w:moveTo w:id="2445" w:author="Lane, Stefanie" w:date="2023-09-19T18:21:00Z"/>
              </w:rPr>
            </w:pPr>
            <w:moveTo w:id="2446" w:author="Lane, Stefanie" w:date="2023-09-19T18:21:00Z">
              <w:r w:rsidRPr="00A12125">
                <w:t>2.8</w:t>
              </w:r>
            </w:moveTo>
          </w:p>
        </w:tc>
        <w:tc>
          <w:tcPr>
            <w:tcW w:w="800" w:type="dxa"/>
            <w:tcBorders>
              <w:top w:val="nil"/>
              <w:left w:val="nil"/>
              <w:bottom w:val="single" w:sz="4" w:space="0" w:color="auto"/>
              <w:right w:val="nil"/>
            </w:tcBorders>
            <w:shd w:val="clear" w:color="auto" w:fill="auto"/>
            <w:noWrap/>
            <w:vAlign w:val="bottom"/>
            <w:hideMark/>
          </w:tcPr>
          <w:p w14:paraId="27723452" w14:textId="77777777" w:rsidR="009A267A" w:rsidRPr="00A12125" w:rsidRDefault="009A267A" w:rsidP="00836572">
            <w:pPr>
              <w:rPr>
                <w:moveTo w:id="2447" w:author="Lane, Stefanie" w:date="2023-09-19T18:21:00Z"/>
              </w:rPr>
            </w:pPr>
            <w:moveTo w:id="2448" w:author="Lane, Stefanie" w:date="2023-09-19T18:21:00Z">
              <w:r w:rsidRPr="00A12125">
                <w:t>4.6</w:t>
              </w:r>
            </w:moveTo>
          </w:p>
        </w:tc>
      </w:tr>
      <w:tr w:rsidR="009A267A" w:rsidRPr="00A12125" w14:paraId="77D159F0"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413D178B" w14:textId="77777777" w:rsidR="009A267A" w:rsidRPr="00A12125" w:rsidRDefault="009A267A" w:rsidP="00836572">
            <w:pPr>
              <w:rPr>
                <w:moveTo w:id="2449" w:author="Lane, Stefanie" w:date="2023-09-19T18:21:00Z"/>
              </w:rPr>
            </w:pPr>
          </w:p>
        </w:tc>
        <w:tc>
          <w:tcPr>
            <w:tcW w:w="840" w:type="dxa"/>
            <w:tcBorders>
              <w:top w:val="nil"/>
              <w:left w:val="nil"/>
              <w:bottom w:val="nil"/>
              <w:right w:val="nil"/>
            </w:tcBorders>
            <w:shd w:val="clear" w:color="auto" w:fill="auto"/>
            <w:noWrap/>
            <w:vAlign w:val="bottom"/>
            <w:hideMark/>
          </w:tcPr>
          <w:p w14:paraId="5FBD0596" w14:textId="77777777" w:rsidR="009A267A" w:rsidRPr="00A12125" w:rsidRDefault="009A267A" w:rsidP="00836572">
            <w:pPr>
              <w:rPr>
                <w:moveTo w:id="2450" w:author="Lane, Stefanie" w:date="2023-09-19T18:21:00Z"/>
              </w:rPr>
            </w:pPr>
          </w:p>
        </w:tc>
        <w:tc>
          <w:tcPr>
            <w:tcW w:w="700" w:type="dxa"/>
            <w:tcBorders>
              <w:top w:val="nil"/>
              <w:left w:val="nil"/>
              <w:bottom w:val="nil"/>
              <w:right w:val="nil"/>
            </w:tcBorders>
            <w:shd w:val="clear" w:color="auto" w:fill="auto"/>
            <w:noWrap/>
            <w:vAlign w:val="bottom"/>
            <w:hideMark/>
          </w:tcPr>
          <w:p w14:paraId="718C4061" w14:textId="77777777" w:rsidR="009A267A" w:rsidRPr="00A12125" w:rsidRDefault="009A267A" w:rsidP="00836572">
            <w:pPr>
              <w:rPr>
                <w:moveTo w:id="2451" w:author="Lane, Stefanie" w:date="2023-09-19T18:21:00Z"/>
              </w:rPr>
            </w:pPr>
          </w:p>
        </w:tc>
        <w:tc>
          <w:tcPr>
            <w:tcW w:w="300" w:type="dxa"/>
            <w:tcBorders>
              <w:top w:val="nil"/>
              <w:left w:val="nil"/>
              <w:bottom w:val="nil"/>
              <w:right w:val="nil"/>
            </w:tcBorders>
            <w:shd w:val="clear" w:color="auto" w:fill="auto"/>
            <w:noWrap/>
            <w:vAlign w:val="bottom"/>
            <w:hideMark/>
          </w:tcPr>
          <w:p w14:paraId="2C8EB0DE" w14:textId="77777777" w:rsidR="009A267A" w:rsidRPr="00A12125" w:rsidRDefault="009A267A" w:rsidP="00836572">
            <w:pPr>
              <w:rPr>
                <w:moveTo w:id="2452" w:author="Lane, Stefanie" w:date="2023-09-19T18:21:00Z"/>
              </w:rPr>
            </w:pPr>
          </w:p>
        </w:tc>
        <w:tc>
          <w:tcPr>
            <w:tcW w:w="800" w:type="dxa"/>
            <w:tcBorders>
              <w:top w:val="nil"/>
              <w:left w:val="nil"/>
              <w:bottom w:val="nil"/>
              <w:right w:val="nil"/>
            </w:tcBorders>
            <w:shd w:val="clear" w:color="auto" w:fill="auto"/>
            <w:noWrap/>
            <w:vAlign w:val="bottom"/>
            <w:hideMark/>
          </w:tcPr>
          <w:p w14:paraId="7923F037" w14:textId="77777777" w:rsidR="009A267A" w:rsidRPr="00A12125" w:rsidRDefault="009A267A" w:rsidP="00836572">
            <w:pPr>
              <w:rPr>
                <w:moveTo w:id="2453" w:author="Lane, Stefanie" w:date="2023-09-19T18:21:00Z"/>
              </w:rPr>
            </w:pPr>
          </w:p>
        </w:tc>
        <w:tc>
          <w:tcPr>
            <w:tcW w:w="800" w:type="dxa"/>
            <w:tcBorders>
              <w:top w:val="nil"/>
              <w:left w:val="nil"/>
              <w:bottom w:val="nil"/>
              <w:right w:val="nil"/>
            </w:tcBorders>
            <w:shd w:val="clear" w:color="auto" w:fill="auto"/>
            <w:noWrap/>
            <w:vAlign w:val="bottom"/>
            <w:hideMark/>
          </w:tcPr>
          <w:p w14:paraId="72C35754" w14:textId="77777777" w:rsidR="009A267A" w:rsidRPr="00A12125" w:rsidRDefault="009A267A" w:rsidP="00836572">
            <w:pPr>
              <w:rPr>
                <w:moveTo w:id="2454" w:author="Lane, Stefanie" w:date="2023-09-19T18:21:00Z"/>
              </w:rPr>
            </w:pPr>
          </w:p>
        </w:tc>
        <w:tc>
          <w:tcPr>
            <w:tcW w:w="800" w:type="dxa"/>
            <w:tcBorders>
              <w:top w:val="nil"/>
              <w:left w:val="nil"/>
              <w:bottom w:val="nil"/>
              <w:right w:val="nil"/>
            </w:tcBorders>
            <w:shd w:val="clear" w:color="auto" w:fill="auto"/>
            <w:noWrap/>
            <w:vAlign w:val="bottom"/>
            <w:hideMark/>
          </w:tcPr>
          <w:p w14:paraId="4AFA1A57" w14:textId="77777777" w:rsidR="009A267A" w:rsidRPr="00A12125" w:rsidRDefault="009A267A" w:rsidP="00836572">
            <w:pPr>
              <w:rPr>
                <w:moveTo w:id="2455" w:author="Lane, Stefanie" w:date="2023-09-19T18:21:00Z"/>
              </w:rPr>
            </w:pPr>
          </w:p>
        </w:tc>
      </w:tr>
      <w:tr w:rsidR="009A267A" w:rsidRPr="00A12125" w14:paraId="175B0D4D"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35744054" w14:textId="77777777" w:rsidR="009A267A" w:rsidRPr="00A12125" w:rsidRDefault="009A267A" w:rsidP="00836572">
            <w:pPr>
              <w:rPr>
                <w:moveTo w:id="2456" w:author="Lane, Stefanie" w:date="2023-09-19T18:21:00Z"/>
                <w:b/>
                <w:bCs/>
              </w:rPr>
            </w:pPr>
            <w:moveTo w:id="2457" w:author="Lane, Stefanie" w:date="2023-09-19T18:21:00Z">
              <w:r w:rsidRPr="00A12125">
                <w:rPr>
                  <w:b/>
                  <w:bCs/>
                </w:rPr>
                <w:t>Bogbean</w:t>
              </w:r>
            </w:moveTo>
          </w:p>
        </w:tc>
        <w:tc>
          <w:tcPr>
            <w:tcW w:w="840" w:type="dxa"/>
            <w:tcBorders>
              <w:top w:val="nil"/>
              <w:left w:val="nil"/>
              <w:bottom w:val="nil"/>
              <w:right w:val="nil"/>
            </w:tcBorders>
            <w:shd w:val="clear" w:color="auto" w:fill="auto"/>
            <w:noWrap/>
            <w:vAlign w:val="bottom"/>
            <w:hideMark/>
          </w:tcPr>
          <w:p w14:paraId="47D49EF9" w14:textId="77777777" w:rsidR="009A267A" w:rsidRPr="00A12125" w:rsidRDefault="009A267A" w:rsidP="00836572">
            <w:pPr>
              <w:rPr>
                <w:moveTo w:id="2458" w:author="Lane, Stefanie" w:date="2023-09-19T18:21:00Z"/>
                <w:b/>
                <w:bCs/>
              </w:rPr>
            </w:pPr>
          </w:p>
        </w:tc>
        <w:tc>
          <w:tcPr>
            <w:tcW w:w="700" w:type="dxa"/>
            <w:tcBorders>
              <w:top w:val="nil"/>
              <w:left w:val="nil"/>
              <w:bottom w:val="nil"/>
              <w:right w:val="nil"/>
            </w:tcBorders>
            <w:shd w:val="clear" w:color="auto" w:fill="auto"/>
            <w:noWrap/>
            <w:vAlign w:val="bottom"/>
            <w:hideMark/>
          </w:tcPr>
          <w:p w14:paraId="42E382BC" w14:textId="77777777" w:rsidR="009A267A" w:rsidRPr="00A12125" w:rsidRDefault="009A267A" w:rsidP="00836572">
            <w:pPr>
              <w:rPr>
                <w:moveTo w:id="2459" w:author="Lane, Stefanie" w:date="2023-09-19T18:21:00Z"/>
              </w:rPr>
            </w:pPr>
          </w:p>
        </w:tc>
        <w:tc>
          <w:tcPr>
            <w:tcW w:w="300" w:type="dxa"/>
            <w:tcBorders>
              <w:top w:val="nil"/>
              <w:left w:val="nil"/>
              <w:bottom w:val="nil"/>
              <w:right w:val="nil"/>
            </w:tcBorders>
            <w:shd w:val="clear" w:color="auto" w:fill="auto"/>
            <w:noWrap/>
            <w:vAlign w:val="bottom"/>
            <w:hideMark/>
          </w:tcPr>
          <w:p w14:paraId="2D1B3CB1" w14:textId="77777777" w:rsidR="009A267A" w:rsidRPr="00A12125" w:rsidRDefault="009A267A" w:rsidP="00836572">
            <w:pPr>
              <w:rPr>
                <w:moveTo w:id="2460" w:author="Lane, Stefanie" w:date="2023-09-19T18:21:00Z"/>
              </w:rPr>
            </w:pPr>
          </w:p>
        </w:tc>
        <w:tc>
          <w:tcPr>
            <w:tcW w:w="800" w:type="dxa"/>
            <w:tcBorders>
              <w:top w:val="nil"/>
              <w:left w:val="nil"/>
              <w:bottom w:val="nil"/>
              <w:right w:val="nil"/>
            </w:tcBorders>
            <w:shd w:val="clear" w:color="auto" w:fill="auto"/>
            <w:noWrap/>
            <w:vAlign w:val="bottom"/>
            <w:hideMark/>
          </w:tcPr>
          <w:p w14:paraId="08F41657" w14:textId="77777777" w:rsidR="009A267A" w:rsidRPr="00A12125" w:rsidRDefault="009A267A" w:rsidP="00836572">
            <w:pPr>
              <w:rPr>
                <w:moveTo w:id="2461" w:author="Lane, Stefanie" w:date="2023-09-19T18:21:00Z"/>
              </w:rPr>
            </w:pPr>
          </w:p>
        </w:tc>
        <w:tc>
          <w:tcPr>
            <w:tcW w:w="800" w:type="dxa"/>
            <w:tcBorders>
              <w:top w:val="nil"/>
              <w:left w:val="nil"/>
              <w:bottom w:val="nil"/>
              <w:right w:val="nil"/>
            </w:tcBorders>
            <w:shd w:val="clear" w:color="auto" w:fill="auto"/>
            <w:noWrap/>
            <w:vAlign w:val="bottom"/>
            <w:hideMark/>
          </w:tcPr>
          <w:p w14:paraId="1709B863" w14:textId="77777777" w:rsidR="009A267A" w:rsidRPr="00A12125" w:rsidRDefault="009A267A" w:rsidP="00836572">
            <w:pPr>
              <w:rPr>
                <w:moveTo w:id="2462" w:author="Lane, Stefanie" w:date="2023-09-19T18:21:00Z"/>
              </w:rPr>
            </w:pPr>
          </w:p>
        </w:tc>
        <w:tc>
          <w:tcPr>
            <w:tcW w:w="800" w:type="dxa"/>
            <w:tcBorders>
              <w:top w:val="nil"/>
              <w:left w:val="nil"/>
              <w:bottom w:val="nil"/>
              <w:right w:val="nil"/>
            </w:tcBorders>
            <w:shd w:val="clear" w:color="auto" w:fill="auto"/>
            <w:noWrap/>
            <w:vAlign w:val="bottom"/>
            <w:hideMark/>
          </w:tcPr>
          <w:p w14:paraId="6AF36AF4" w14:textId="77777777" w:rsidR="009A267A" w:rsidRPr="00A12125" w:rsidRDefault="009A267A" w:rsidP="00836572">
            <w:pPr>
              <w:rPr>
                <w:moveTo w:id="2463" w:author="Lane, Stefanie" w:date="2023-09-19T18:21:00Z"/>
              </w:rPr>
            </w:pPr>
          </w:p>
        </w:tc>
      </w:tr>
      <w:tr w:rsidR="009A267A" w:rsidRPr="00A12125" w14:paraId="59CB880B"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B1A03CA" w14:textId="77777777" w:rsidR="009A267A" w:rsidRPr="00A12125" w:rsidRDefault="009A267A" w:rsidP="00836572">
            <w:pPr>
              <w:rPr>
                <w:moveTo w:id="2464" w:author="Lane, Stefanie" w:date="2023-09-19T18:21:00Z"/>
              </w:rPr>
            </w:pPr>
            <w:moveTo w:id="2465"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5010146E" w14:textId="77777777" w:rsidR="009A267A" w:rsidRPr="00A12125" w:rsidRDefault="009A267A" w:rsidP="00836572">
            <w:pPr>
              <w:rPr>
                <w:moveTo w:id="2466" w:author="Lane, Stefanie" w:date="2023-09-19T18:21:00Z"/>
              </w:rPr>
            </w:pPr>
            <w:moveTo w:id="2467" w:author="Lane, Stefanie" w:date="2023-09-19T18:21:00Z">
              <w:r w:rsidRPr="00A12125">
                <w:t>19</w:t>
              </w:r>
            </w:moveTo>
          </w:p>
        </w:tc>
        <w:tc>
          <w:tcPr>
            <w:tcW w:w="700" w:type="dxa"/>
            <w:tcBorders>
              <w:top w:val="single" w:sz="4" w:space="0" w:color="auto"/>
              <w:left w:val="nil"/>
              <w:bottom w:val="single" w:sz="4" w:space="0" w:color="auto"/>
              <w:right w:val="nil"/>
            </w:tcBorders>
            <w:shd w:val="clear" w:color="auto" w:fill="auto"/>
            <w:noWrap/>
            <w:vAlign w:val="bottom"/>
            <w:hideMark/>
          </w:tcPr>
          <w:p w14:paraId="13EC94B5" w14:textId="77777777" w:rsidR="009A267A" w:rsidRPr="00A12125" w:rsidRDefault="009A267A" w:rsidP="00836572">
            <w:pPr>
              <w:rPr>
                <w:moveTo w:id="2468" w:author="Lane, Stefanie" w:date="2023-09-19T18:21:00Z"/>
              </w:rPr>
            </w:pPr>
            <w:moveTo w:id="2469" w:author="Lane, Stefanie" w:date="2023-09-19T18:21:00Z">
              <w:r w:rsidRPr="00A12125">
                <w:t>30</w:t>
              </w:r>
            </w:moveTo>
          </w:p>
        </w:tc>
        <w:tc>
          <w:tcPr>
            <w:tcW w:w="300" w:type="dxa"/>
            <w:tcBorders>
              <w:top w:val="nil"/>
              <w:left w:val="nil"/>
              <w:bottom w:val="nil"/>
              <w:right w:val="nil"/>
            </w:tcBorders>
            <w:shd w:val="clear" w:color="auto" w:fill="auto"/>
            <w:noWrap/>
            <w:vAlign w:val="bottom"/>
            <w:hideMark/>
          </w:tcPr>
          <w:p w14:paraId="7611A7F0" w14:textId="77777777" w:rsidR="009A267A" w:rsidRPr="00A12125" w:rsidRDefault="009A267A" w:rsidP="00836572">
            <w:pPr>
              <w:rPr>
                <w:moveTo w:id="2470"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1E648745" w14:textId="77777777" w:rsidR="009A267A" w:rsidRPr="00A12125" w:rsidRDefault="009A267A" w:rsidP="00836572">
            <w:pPr>
              <w:rPr>
                <w:moveTo w:id="2471" w:author="Lane, Stefanie" w:date="2023-09-19T18:21:00Z"/>
              </w:rPr>
            </w:pPr>
            <w:moveTo w:id="2472" w:author="Lane, Stefanie" w:date="2023-09-19T18:21:00Z">
              <w:r w:rsidRPr="00A12125">
                <w:t>10.8</w:t>
              </w:r>
            </w:moveTo>
          </w:p>
        </w:tc>
        <w:tc>
          <w:tcPr>
            <w:tcW w:w="800" w:type="dxa"/>
            <w:tcBorders>
              <w:top w:val="single" w:sz="4" w:space="0" w:color="auto"/>
              <w:left w:val="nil"/>
              <w:bottom w:val="single" w:sz="4" w:space="0" w:color="auto"/>
              <w:right w:val="nil"/>
            </w:tcBorders>
            <w:shd w:val="clear" w:color="auto" w:fill="auto"/>
            <w:noWrap/>
            <w:vAlign w:val="bottom"/>
            <w:hideMark/>
          </w:tcPr>
          <w:p w14:paraId="11A616E5" w14:textId="77777777" w:rsidR="009A267A" w:rsidRPr="00A12125" w:rsidRDefault="009A267A" w:rsidP="00836572">
            <w:pPr>
              <w:rPr>
                <w:moveTo w:id="2473" w:author="Lane, Stefanie" w:date="2023-09-19T18:21:00Z"/>
              </w:rPr>
            </w:pPr>
            <w:moveTo w:id="2474" w:author="Lane, Stefanie" w:date="2023-09-19T18:21:00Z">
              <w:r w:rsidRPr="00A12125">
                <w:t>3.6</w:t>
              </w:r>
            </w:moveTo>
          </w:p>
        </w:tc>
        <w:tc>
          <w:tcPr>
            <w:tcW w:w="800" w:type="dxa"/>
            <w:tcBorders>
              <w:top w:val="single" w:sz="4" w:space="0" w:color="auto"/>
              <w:left w:val="nil"/>
              <w:bottom w:val="single" w:sz="4" w:space="0" w:color="auto"/>
              <w:right w:val="nil"/>
            </w:tcBorders>
            <w:shd w:val="clear" w:color="auto" w:fill="auto"/>
            <w:noWrap/>
            <w:vAlign w:val="bottom"/>
            <w:hideMark/>
          </w:tcPr>
          <w:p w14:paraId="2BC904D7" w14:textId="77777777" w:rsidR="009A267A" w:rsidRPr="00A12125" w:rsidRDefault="009A267A" w:rsidP="00836572">
            <w:pPr>
              <w:rPr>
                <w:moveTo w:id="2475" w:author="Lane, Stefanie" w:date="2023-09-19T18:21:00Z"/>
              </w:rPr>
            </w:pPr>
            <w:moveTo w:id="2476" w:author="Lane, Stefanie" w:date="2023-09-19T18:21:00Z">
              <w:r w:rsidRPr="00A12125">
                <w:t>2.8</w:t>
              </w:r>
            </w:moveTo>
          </w:p>
        </w:tc>
      </w:tr>
      <w:tr w:rsidR="009A267A" w:rsidRPr="00A12125" w14:paraId="600600C1"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702EE2F6" w14:textId="77777777" w:rsidR="009A267A" w:rsidRPr="00A12125" w:rsidRDefault="009A267A" w:rsidP="00836572">
            <w:pPr>
              <w:rPr>
                <w:moveTo w:id="2477" w:author="Lane, Stefanie" w:date="2023-09-19T18:21:00Z"/>
              </w:rPr>
            </w:pPr>
            <w:moveTo w:id="2478"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51C5F6D2" w14:textId="77777777" w:rsidR="009A267A" w:rsidRPr="00A12125" w:rsidRDefault="009A267A" w:rsidP="00836572">
            <w:pPr>
              <w:rPr>
                <w:moveTo w:id="2479" w:author="Lane, Stefanie" w:date="2023-09-19T18:21:00Z"/>
              </w:rPr>
            </w:pPr>
            <w:moveTo w:id="2480" w:author="Lane, Stefanie" w:date="2023-09-19T18:21:00Z">
              <w:r w:rsidRPr="00A12125">
                <w:t>18</w:t>
              </w:r>
            </w:moveTo>
          </w:p>
        </w:tc>
        <w:tc>
          <w:tcPr>
            <w:tcW w:w="700" w:type="dxa"/>
            <w:tcBorders>
              <w:top w:val="nil"/>
              <w:left w:val="nil"/>
              <w:bottom w:val="nil"/>
              <w:right w:val="nil"/>
            </w:tcBorders>
            <w:shd w:val="clear" w:color="auto" w:fill="auto"/>
            <w:noWrap/>
            <w:vAlign w:val="bottom"/>
            <w:hideMark/>
          </w:tcPr>
          <w:p w14:paraId="329AAF15" w14:textId="77777777" w:rsidR="009A267A" w:rsidRPr="00A12125" w:rsidRDefault="009A267A" w:rsidP="00836572">
            <w:pPr>
              <w:rPr>
                <w:moveTo w:id="2481" w:author="Lane, Stefanie" w:date="2023-09-19T18:21:00Z"/>
              </w:rPr>
            </w:pPr>
            <w:moveTo w:id="2482" w:author="Lane, Stefanie" w:date="2023-09-19T18:21:00Z">
              <w:r w:rsidRPr="00A12125">
                <w:t>36</w:t>
              </w:r>
            </w:moveTo>
          </w:p>
        </w:tc>
        <w:tc>
          <w:tcPr>
            <w:tcW w:w="300" w:type="dxa"/>
            <w:tcBorders>
              <w:top w:val="nil"/>
              <w:left w:val="nil"/>
              <w:bottom w:val="nil"/>
              <w:right w:val="nil"/>
            </w:tcBorders>
            <w:shd w:val="clear" w:color="auto" w:fill="auto"/>
            <w:noWrap/>
            <w:vAlign w:val="bottom"/>
            <w:hideMark/>
          </w:tcPr>
          <w:p w14:paraId="733B7578" w14:textId="77777777" w:rsidR="009A267A" w:rsidRPr="00A12125" w:rsidRDefault="009A267A" w:rsidP="00836572">
            <w:pPr>
              <w:rPr>
                <w:moveTo w:id="2483"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B166950" w14:textId="77777777" w:rsidR="009A267A" w:rsidRPr="00A12125" w:rsidRDefault="009A267A" w:rsidP="00836572">
            <w:pPr>
              <w:rPr>
                <w:moveTo w:id="2484" w:author="Lane, Stefanie" w:date="2023-09-19T18:21:00Z"/>
              </w:rPr>
            </w:pPr>
            <w:moveTo w:id="2485" w:author="Lane, Stefanie" w:date="2023-09-19T18:21:00Z">
              <w:r w:rsidRPr="00A12125">
                <w:t>11.5</w:t>
              </w:r>
            </w:moveTo>
          </w:p>
        </w:tc>
        <w:tc>
          <w:tcPr>
            <w:tcW w:w="800" w:type="dxa"/>
            <w:tcBorders>
              <w:top w:val="nil"/>
              <w:left w:val="nil"/>
              <w:bottom w:val="single" w:sz="4" w:space="0" w:color="auto"/>
              <w:right w:val="nil"/>
            </w:tcBorders>
            <w:shd w:val="clear" w:color="auto" w:fill="auto"/>
            <w:noWrap/>
            <w:vAlign w:val="bottom"/>
            <w:hideMark/>
          </w:tcPr>
          <w:p w14:paraId="35D3117B" w14:textId="77777777" w:rsidR="009A267A" w:rsidRPr="00A12125" w:rsidRDefault="009A267A" w:rsidP="00836572">
            <w:pPr>
              <w:rPr>
                <w:moveTo w:id="2486" w:author="Lane, Stefanie" w:date="2023-09-19T18:21:00Z"/>
              </w:rPr>
            </w:pPr>
            <w:moveTo w:id="2487" w:author="Lane, Stefanie" w:date="2023-09-19T18:21:00Z">
              <w:r w:rsidRPr="00A12125">
                <w:t>2.9</w:t>
              </w:r>
            </w:moveTo>
          </w:p>
        </w:tc>
        <w:tc>
          <w:tcPr>
            <w:tcW w:w="800" w:type="dxa"/>
            <w:tcBorders>
              <w:top w:val="nil"/>
              <w:left w:val="nil"/>
              <w:bottom w:val="single" w:sz="4" w:space="0" w:color="auto"/>
              <w:right w:val="nil"/>
            </w:tcBorders>
            <w:shd w:val="clear" w:color="auto" w:fill="auto"/>
            <w:noWrap/>
            <w:vAlign w:val="bottom"/>
            <w:hideMark/>
          </w:tcPr>
          <w:p w14:paraId="7D527957" w14:textId="77777777" w:rsidR="009A267A" w:rsidRPr="00A12125" w:rsidRDefault="009A267A" w:rsidP="00836572">
            <w:pPr>
              <w:rPr>
                <w:moveTo w:id="2488" w:author="Lane, Stefanie" w:date="2023-09-19T18:21:00Z"/>
              </w:rPr>
            </w:pPr>
            <w:moveTo w:id="2489" w:author="Lane, Stefanie" w:date="2023-09-19T18:21:00Z">
              <w:r w:rsidRPr="00A12125">
                <w:t>3.1</w:t>
              </w:r>
            </w:moveTo>
          </w:p>
        </w:tc>
      </w:tr>
      <w:tr w:rsidR="009A267A" w:rsidRPr="00A12125" w14:paraId="40C8DE86"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157D995" w14:textId="77777777" w:rsidR="009A267A" w:rsidRPr="00A12125" w:rsidRDefault="009A267A" w:rsidP="00836572">
            <w:pPr>
              <w:rPr>
                <w:moveTo w:id="2490" w:author="Lane, Stefanie" w:date="2023-09-19T18:21:00Z"/>
              </w:rPr>
            </w:pPr>
            <w:moveTo w:id="2491"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0243116F" w14:textId="77777777" w:rsidR="009A267A" w:rsidRPr="00A12125" w:rsidRDefault="009A267A" w:rsidP="00836572">
            <w:pPr>
              <w:rPr>
                <w:moveTo w:id="2492" w:author="Lane, Stefanie" w:date="2023-09-19T18:21:00Z"/>
              </w:rPr>
            </w:pPr>
            <w:moveTo w:id="2493" w:author="Lane, Stefanie" w:date="2023-09-19T18:21:00Z">
              <w:r w:rsidRPr="00A12125">
                <w:t>28</w:t>
              </w:r>
            </w:moveTo>
          </w:p>
        </w:tc>
        <w:tc>
          <w:tcPr>
            <w:tcW w:w="700" w:type="dxa"/>
            <w:tcBorders>
              <w:top w:val="single" w:sz="4" w:space="0" w:color="auto"/>
              <w:left w:val="nil"/>
              <w:bottom w:val="single" w:sz="4" w:space="0" w:color="auto"/>
              <w:right w:val="nil"/>
            </w:tcBorders>
            <w:shd w:val="clear" w:color="auto" w:fill="auto"/>
            <w:noWrap/>
            <w:vAlign w:val="bottom"/>
            <w:hideMark/>
          </w:tcPr>
          <w:p w14:paraId="62007CCE" w14:textId="77777777" w:rsidR="009A267A" w:rsidRPr="00A12125" w:rsidRDefault="009A267A" w:rsidP="00836572">
            <w:pPr>
              <w:rPr>
                <w:moveTo w:id="2494" w:author="Lane, Stefanie" w:date="2023-09-19T18:21:00Z"/>
              </w:rPr>
            </w:pPr>
            <w:moveTo w:id="2495" w:author="Lane, Stefanie" w:date="2023-09-19T18:21:00Z">
              <w:r w:rsidRPr="00A12125">
                <w:t>34</w:t>
              </w:r>
            </w:moveTo>
          </w:p>
        </w:tc>
        <w:tc>
          <w:tcPr>
            <w:tcW w:w="300" w:type="dxa"/>
            <w:tcBorders>
              <w:top w:val="nil"/>
              <w:left w:val="nil"/>
              <w:bottom w:val="nil"/>
              <w:right w:val="nil"/>
            </w:tcBorders>
            <w:shd w:val="clear" w:color="auto" w:fill="auto"/>
            <w:noWrap/>
            <w:vAlign w:val="bottom"/>
            <w:hideMark/>
          </w:tcPr>
          <w:p w14:paraId="47C0CE7E" w14:textId="77777777" w:rsidR="009A267A" w:rsidRPr="00A12125" w:rsidRDefault="009A267A" w:rsidP="00836572">
            <w:pPr>
              <w:rPr>
                <w:moveTo w:id="2496" w:author="Lane, Stefanie" w:date="2023-09-19T18:21:00Z"/>
              </w:rPr>
            </w:pPr>
          </w:p>
        </w:tc>
        <w:tc>
          <w:tcPr>
            <w:tcW w:w="800" w:type="dxa"/>
            <w:tcBorders>
              <w:top w:val="nil"/>
              <w:left w:val="nil"/>
              <w:bottom w:val="single" w:sz="4" w:space="0" w:color="auto"/>
              <w:right w:val="nil"/>
            </w:tcBorders>
            <w:shd w:val="clear" w:color="auto" w:fill="auto"/>
            <w:noWrap/>
            <w:vAlign w:val="bottom"/>
            <w:hideMark/>
          </w:tcPr>
          <w:p w14:paraId="4ABE9895" w14:textId="77777777" w:rsidR="009A267A" w:rsidRPr="00A12125" w:rsidRDefault="009A267A" w:rsidP="00836572">
            <w:pPr>
              <w:rPr>
                <w:moveTo w:id="2497" w:author="Lane, Stefanie" w:date="2023-09-19T18:21:00Z"/>
              </w:rPr>
            </w:pPr>
            <w:moveTo w:id="2498" w:author="Lane, Stefanie" w:date="2023-09-19T18:21:00Z">
              <w:r w:rsidRPr="00A12125">
                <w:t>10.5</w:t>
              </w:r>
            </w:moveTo>
          </w:p>
        </w:tc>
        <w:tc>
          <w:tcPr>
            <w:tcW w:w="800" w:type="dxa"/>
            <w:tcBorders>
              <w:top w:val="nil"/>
              <w:left w:val="nil"/>
              <w:bottom w:val="single" w:sz="4" w:space="0" w:color="auto"/>
              <w:right w:val="nil"/>
            </w:tcBorders>
            <w:shd w:val="clear" w:color="auto" w:fill="auto"/>
            <w:noWrap/>
            <w:vAlign w:val="bottom"/>
            <w:hideMark/>
          </w:tcPr>
          <w:p w14:paraId="0CF059AF" w14:textId="77777777" w:rsidR="009A267A" w:rsidRPr="00A12125" w:rsidRDefault="009A267A" w:rsidP="00836572">
            <w:pPr>
              <w:rPr>
                <w:moveTo w:id="2499" w:author="Lane, Stefanie" w:date="2023-09-19T18:21:00Z"/>
              </w:rPr>
            </w:pPr>
            <w:moveTo w:id="2500" w:author="Lane, Stefanie" w:date="2023-09-19T18:21:00Z">
              <w:r w:rsidRPr="00A12125">
                <w:t>1.9</w:t>
              </w:r>
            </w:moveTo>
          </w:p>
        </w:tc>
        <w:tc>
          <w:tcPr>
            <w:tcW w:w="800" w:type="dxa"/>
            <w:tcBorders>
              <w:top w:val="nil"/>
              <w:left w:val="nil"/>
              <w:bottom w:val="single" w:sz="4" w:space="0" w:color="auto"/>
              <w:right w:val="nil"/>
            </w:tcBorders>
            <w:shd w:val="clear" w:color="auto" w:fill="auto"/>
            <w:noWrap/>
            <w:vAlign w:val="bottom"/>
            <w:hideMark/>
          </w:tcPr>
          <w:p w14:paraId="7BAD41F9" w14:textId="77777777" w:rsidR="009A267A" w:rsidRPr="00A12125" w:rsidRDefault="009A267A" w:rsidP="00836572">
            <w:pPr>
              <w:rPr>
                <w:moveTo w:id="2501" w:author="Lane, Stefanie" w:date="2023-09-19T18:21:00Z"/>
              </w:rPr>
            </w:pPr>
            <w:moveTo w:id="2502" w:author="Lane, Stefanie" w:date="2023-09-19T18:21:00Z">
              <w:r w:rsidRPr="00A12125">
                <w:t>3.3</w:t>
              </w:r>
            </w:moveTo>
          </w:p>
        </w:tc>
      </w:tr>
      <w:tr w:rsidR="009A267A" w:rsidRPr="00A12125" w14:paraId="5D722D78" w14:textId="77777777" w:rsidTr="00836572">
        <w:trPr>
          <w:trHeight w:val="200"/>
          <w:jc w:val="center"/>
        </w:trPr>
        <w:tc>
          <w:tcPr>
            <w:tcW w:w="1080" w:type="dxa"/>
            <w:tcBorders>
              <w:top w:val="nil"/>
              <w:left w:val="nil"/>
              <w:bottom w:val="nil"/>
              <w:right w:val="nil"/>
            </w:tcBorders>
            <w:shd w:val="clear" w:color="auto" w:fill="auto"/>
            <w:noWrap/>
            <w:vAlign w:val="bottom"/>
            <w:hideMark/>
          </w:tcPr>
          <w:p w14:paraId="750D9843" w14:textId="77777777" w:rsidR="009A267A" w:rsidRPr="00A12125" w:rsidRDefault="009A267A" w:rsidP="00836572">
            <w:pPr>
              <w:rPr>
                <w:moveTo w:id="2503" w:author="Lane, Stefanie" w:date="2023-09-19T18:21:00Z"/>
              </w:rPr>
            </w:pPr>
          </w:p>
        </w:tc>
        <w:tc>
          <w:tcPr>
            <w:tcW w:w="840" w:type="dxa"/>
            <w:tcBorders>
              <w:top w:val="nil"/>
              <w:left w:val="nil"/>
              <w:bottom w:val="nil"/>
              <w:right w:val="nil"/>
            </w:tcBorders>
            <w:shd w:val="clear" w:color="auto" w:fill="auto"/>
            <w:noWrap/>
            <w:vAlign w:val="bottom"/>
            <w:hideMark/>
          </w:tcPr>
          <w:p w14:paraId="25973D86" w14:textId="77777777" w:rsidR="009A267A" w:rsidRPr="00A12125" w:rsidRDefault="009A267A" w:rsidP="00836572">
            <w:pPr>
              <w:rPr>
                <w:moveTo w:id="2504" w:author="Lane, Stefanie" w:date="2023-09-19T18:21:00Z"/>
              </w:rPr>
            </w:pPr>
          </w:p>
        </w:tc>
        <w:tc>
          <w:tcPr>
            <w:tcW w:w="700" w:type="dxa"/>
            <w:tcBorders>
              <w:top w:val="nil"/>
              <w:left w:val="nil"/>
              <w:bottom w:val="nil"/>
              <w:right w:val="nil"/>
            </w:tcBorders>
            <w:shd w:val="clear" w:color="auto" w:fill="auto"/>
            <w:noWrap/>
            <w:vAlign w:val="bottom"/>
            <w:hideMark/>
          </w:tcPr>
          <w:p w14:paraId="362008D5" w14:textId="77777777" w:rsidR="009A267A" w:rsidRPr="00A12125" w:rsidRDefault="009A267A" w:rsidP="00836572">
            <w:pPr>
              <w:rPr>
                <w:moveTo w:id="2505" w:author="Lane, Stefanie" w:date="2023-09-19T18:21:00Z"/>
              </w:rPr>
            </w:pPr>
          </w:p>
        </w:tc>
        <w:tc>
          <w:tcPr>
            <w:tcW w:w="300" w:type="dxa"/>
            <w:tcBorders>
              <w:top w:val="nil"/>
              <w:left w:val="nil"/>
              <w:bottom w:val="nil"/>
              <w:right w:val="nil"/>
            </w:tcBorders>
            <w:shd w:val="clear" w:color="auto" w:fill="auto"/>
            <w:noWrap/>
            <w:vAlign w:val="bottom"/>
            <w:hideMark/>
          </w:tcPr>
          <w:p w14:paraId="05FFB457" w14:textId="77777777" w:rsidR="009A267A" w:rsidRPr="00A12125" w:rsidRDefault="009A267A" w:rsidP="00836572">
            <w:pPr>
              <w:rPr>
                <w:moveTo w:id="2506" w:author="Lane, Stefanie" w:date="2023-09-19T18:21:00Z"/>
              </w:rPr>
            </w:pPr>
          </w:p>
        </w:tc>
        <w:tc>
          <w:tcPr>
            <w:tcW w:w="800" w:type="dxa"/>
            <w:tcBorders>
              <w:top w:val="nil"/>
              <w:left w:val="nil"/>
              <w:bottom w:val="nil"/>
              <w:right w:val="nil"/>
            </w:tcBorders>
            <w:shd w:val="clear" w:color="auto" w:fill="auto"/>
            <w:noWrap/>
            <w:vAlign w:val="bottom"/>
            <w:hideMark/>
          </w:tcPr>
          <w:p w14:paraId="3DB622BB" w14:textId="77777777" w:rsidR="009A267A" w:rsidRPr="00A12125" w:rsidRDefault="009A267A" w:rsidP="00836572">
            <w:pPr>
              <w:rPr>
                <w:moveTo w:id="2507" w:author="Lane, Stefanie" w:date="2023-09-19T18:21:00Z"/>
              </w:rPr>
            </w:pPr>
          </w:p>
        </w:tc>
        <w:tc>
          <w:tcPr>
            <w:tcW w:w="800" w:type="dxa"/>
            <w:tcBorders>
              <w:top w:val="nil"/>
              <w:left w:val="nil"/>
              <w:bottom w:val="nil"/>
              <w:right w:val="nil"/>
            </w:tcBorders>
            <w:shd w:val="clear" w:color="auto" w:fill="auto"/>
            <w:noWrap/>
            <w:vAlign w:val="bottom"/>
            <w:hideMark/>
          </w:tcPr>
          <w:p w14:paraId="0F5F3175" w14:textId="77777777" w:rsidR="009A267A" w:rsidRPr="00A12125" w:rsidRDefault="009A267A" w:rsidP="00836572">
            <w:pPr>
              <w:rPr>
                <w:moveTo w:id="2508" w:author="Lane, Stefanie" w:date="2023-09-19T18:21:00Z"/>
              </w:rPr>
            </w:pPr>
          </w:p>
        </w:tc>
        <w:tc>
          <w:tcPr>
            <w:tcW w:w="800" w:type="dxa"/>
            <w:tcBorders>
              <w:top w:val="nil"/>
              <w:left w:val="nil"/>
              <w:bottom w:val="nil"/>
              <w:right w:val="nil"/>
            </w:tcBorders>
            <w:shd w:val="clear" w:color="auto" w:fill="auto"/>
            <w:noWrap/>
            <w:vAlign w:val="bottom"/>
            <w:hideMark/>
          </w:tcPr>
          <w:p w14:paraId="51F920F5" w14:textId="77777777" w:rsidR="009A267A" w:rsidRPr="00A12125" w:rsidRDefault="009A267A" w:rsidP="00836572">
            <w:pPr>
              <w:rPr>
                <w:moveTo w:id="2509" w:author="Lane, Stefanie" w:date="2023-09-19T18:21:00Z"/>
              </w:rPr>
            </w:pPr>
          </w:p>
        </w:tc>
      </w:tr>
      <w:tr w:rsidR="009A267A" w:rsidRPr="00A12125" w14:paraId="4DBD481A"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004745F7" w14:textId="77777777" w:rsidR="009A267A" w:rsidRPr="00A12125" w:rsidRDefault="009A267A" w:rsidP="00836572">
            <w:pPr>
              <w:rPr>
                <w:moveTo w:id="2510" w:author="Lane, Stefanie" w:date="2023-09-19T18:21:00Z"/>
                <w:b/>
                <w:bCs/>
              </w:rPr>
            </w:pPr>
            <w:moveTo w:id="2511" w:author="Lane, Stefanie" w:date="2023-09-19T18:21:00Z">
              <w:r w:rsidRPr="00A12125">
                <w:rPr>
                  <w:b/>
                  <w:bCs/>
                </w:rPr>
                <w:t>Total</w:t>
              </w:r>
            </w:moveTo>
          </w:p>
        </w:tc>
        <w:tc>
          <w:tcPr>
            <w:tcW w:w="840" w:type="dxa"/>
            <w:tcBorders>
              <w:top w:val="nil"/>
              <w:left w:val="nil"/>
              <w:bottom w:val="nil"/>
              <w:right w:val="nil"/>
            </w:tcBorders>
            <w:shd w:val="clear" w:color="auto" w:fill="auto"/>
            <w:noWrap/>
            <w:vAlign w:val="bottom"/>
            <w:hideMark/>
          </w:tcPr>
          <w:p w14:paraId="4953C163" w14:textId="77777777" w:rsidR="009A267A" w:rsidRPr="00A12125" w:rsidRDefault="009A267A" w:rsidP="00836572">
            <w:pPr>
              <w:rPr>
                <w:moveTo w:id="2512" w:author="Lane, Stefanie" w:date="2023-09-19T18:21:00Z"/>
                <w:b/>
                <w:bCs/>
              </w:rPr>
            </w:pPr>
          </w:p>
        </w:tc>
        <w:tc>
          <w:tcPr>
            <w:tcW w:w="700" w:type="dxa"/>
            <w:tcBorders>
              <w:top w:val="nil"/>
              <w:left w:val="nil"/>
              <w:bottom w:val="nil"/>
              <w:right w:val="nil"/>
            </w:tcBorders>
            <w:shd w:val="clear" w:color="auto" w:fill="auto"/>
            <w:noWrap/>
            <w:vAlign w:val="bottom"/>
            <w:hideMark/>
          </w:tcPr>
          <w:p w14:paraId="2D2ED6B3" w14:textId="77777777" w:rsidR="009A267A" w:rsidRPr="00A12125" w:rsidRDefault="009A267A" w:rsidP="00836572">
            <w:pPr>
              <w:rPr>
                <w:moveTo w:id="2513" w:author="Lane, Stefanie" w:date="2023-09-19T18:21:00Z"/>
              </w:rPr>
            </w:pPr>
          </w:p>
        </w:tc>
        <w:tc>
          <w:tcPr>
            <w:tcW w:w="300" w:type="dxa"/>
            <w:tcBorders>
              <w:top w:val="nil"/>
              <w:left w:val="nil"/>
              <w:bottom w:val="nil"/>
              <w:right w:val="nil"/>
            </w:tcBorders>
            <w:shd w:val="clear" w:color="auto" w:fill="auto"/>
            <w:noWrap/>
            <w:vAlign w:val="bottom"/>
            <w:hideMark/>
          </w:tcPr>
          <w:p w14:paraId="78EF49D2" w14:textId="77777777" w:rsidR="009A267A" w:rsidRPr="00A12125" w:rsidRDefault="009A267A" w:rsidP="00836572">
            <w:pPr>
              <w:rPr>
                <w:moveTo w:id="2514" w:author="Lane, Stefanie" w:date="2023-09-19T18:21:00Z"/>
              </w:rPr>
            </w:pPr>
          </w:p>
        </w:tc>
        <w:tc>
          <w:tcPr>
            <w:tcW w:w="800" w:type="dxa"/>
            <w:tcBorders>
              <w:top w:val="nil"/>
              <w:left w:val="nil"/>
              <w:bottom w:val="nil"/>
              <w:right w:val="nil"/>
            </w:tcBorders>
            <w:shd w:val="clear" w:color="auto" w:fill="auto"/>
            <w:noWrap/>
            <w:vAlign w:val="bottom"/>
            <w:hideMark/>
          </w:tcPr>
          <w:p w14:paraId="0EEFF15B" w14:textId="77777777" w:rsidR="009A267A" w:rsidRPr="00A12125" w:rsidRDefault="009A267A" w:rsidP="00836572">
            <w:pPr>
              <w:rPr>
                <w:moveTo w:id="2515" w:author="Lane, Stefanie" w:date="2023-09-19T18:21:00Z"/>
              </w:rPr>
            </w:pPr>
          </w:p>
        </w:tc>
        <w:tc>
          <w:tcPr>
            <w:tcW w:w="800" w:type="dxa"/>
            <w:tcBorders>
              <w:top w:val="nil"/>
              <w:left w:val="nil"/>
              <w:bottom w:val="nil"/>
              <w:right w:val="nil"/>
            </w:tcBorders>
            <w:shd w:val="clear" w:color="auto" w:fill="auto"/>
            <w:noWrap/>
            <w:vAlign w:val="bottom"/>
            <w:hideMark/>
          </w:tcPr>
          <w:p w14:paraId="260AF179" w14:textId="77777777" w:rsidR="009A267A" w:rsidRPr="00A12125" w:rsidRDefault="009A267A" w:rsidP="00836572">
            <w:pPr>
              <w:rPr>
                <w:moveTo w:id="2516" w:author="Lane, Stefanie" w:date="2023-09-19T18:21:00Z"/>
              </w:rPr>
            </w:pPr>
          </w:p>
        </w:tc>
        <w:tc>
          <w:tcPr>
            <w:tcW w:w="800" w:type="dxa"/>
            <w:tcBorders>
              <w:top w:val="nil"/>
              <w:left w:val="nil"/>
              <w:bottom w:val="nil"/>
              <w:right w:val="nil"/>
            </w:tcBorders>
            <w:shd w:val="clear" w:color="auto" w:fill="auto"/>
            <w:noWrap/>
            <w:vAlign w:val="bottom"/>
            <w:hideMark/>
          </w:tcPr>
          <w:p w14:paraId="0CDE7864" w14:textId="77777777" w:rsidR="009A267A" w:rsidRPr="00A12125" w:rsidRDefault="009A267A" w:rsidP="00836572">
            <w:pPr>
              <w:rPr>
                <w:moveTo w:id="2517" w:author="Lane, Stefanie" w:date="2023-09-19T18:21:00Z"/>
              </w:rPr>
            </w:pPr>
          </w:p>
        </w:tc>
      </w:tr>
      <w:tr w:rsidR="009A267A" w:rsidRPr="00A12125" w14:paraId="1FC38573"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183FAFD" w14:textId="77777777" w:rsidR="009A267A" w:rsidRPr="00A12125" w:rsidRDefault="009A267A" w:rsidP="00836572">
            <w:pPr>
              <w:rPr>
                <w:moveTo w:id="2518" w:author="Lane, Stefanie" w:date="2023-09-19T18:21:00Z"/>
              </w:rPr>
            </w:pPr>
            <w:moveTo w:id="2519" w:author="Lane, Stefanie" w:date="2023-09-19T18:21:00Z">
              <w:r w:rsidRPr="00A12125">
                <w:t>1979</w:t>
              </w:r>
            </w:moveTo>
          </w:p>
        </w:tc>
        <w:tc>
          <w:tcPr>
            <w:tcW w:w="840" w:type="dxa"/>
            <w:tcBorders>
              <w:top w:val="single" w:sz="4" w:space="0" w:color="auto"/>
              <w:left w:val="nil"/>
              <w:bottom w:val="single" w:sz="4" w:space="0" w:color="auto"/>
              <w:right w:val="nil"/>
            </w:tcBorders>
            <w:shd w:val="clear" w:color="auto" w:fill="auto"/>
            <w:noWrap/>
            <w:vAlign w:val="bottom"/>
            <w:hideMark/>
          </w:tcPr>
          <w:p w14:paraId="6F40AB2D" w14:textId="77777777" w:rsidR="009A267A" w:rsidRPr="00A12125" w:rsidRDefault="009A267A" w:rsidP="00836572">
            <w:pPr>
              <w:rPr>
                <w:moveTo w:id="2520" w:author="Lane, Stefanie" w:date="2023-09-19T18:21:00Z"/>
              </w:rPr>
            </w:pPr>
            <w:moveTo w:id="2521" w:author="Lane, Stefanie" w:date="2023-09-19T18:21:00Z">
              <w:r w:rsidRPr="00A12125">
                <w:t>82</w:t>
              </w:r>
            </w:moveTo>
          </w:p>
        </w:tc>
        <w:tc>
          <w:tcPr>
            <w:tcW w:w="700" w:type="dxa"/>
            <w:tcBorders>
              <w:top w:val="single" w:sz="4" w:space="0" w:color="auto"/>
              <w:left w:val="nil"/>
              <w:bottom w:val="single" w:sz="4" w:space="0" w:color="auto"/>
              <w:right w:val="nil"/>
            </w:tcBorders>
            <w:shd w:val="clear" w:color="auto" w:fill="auto"/>
            <w:noWrap/>
            <w:vAlign w:val="bottom"/>
            <w:hideMark/>
          </w:tcPr>
          <w:p w14:paraId="1EF3D383" w14:textId="77777777" w:rsidR="009A267A" w:rsidRPr="00A12125" w:rsidRDefault="009A267A" w:rsidP="00836572">
            <w:pPr>
              <w:rPr>
                <w:moveTo w:id="2522" w:author="Lane, Stefanie" w:date="2023-09-19T18:21:00Z"/>
              </w:rPr>
            </w:pPr>
            <w:moveTo w:id="2523" w:author="Lane, Stefanie" w:date="2023-09-19T18:21:00Z">
              <w:r w:rsidRPr="00A12125">
                <w:t>48</w:t>
              </w:r>
            </w:moveTo>
          </w:p>
        </w:tc>
        <w:tc>
          <w:tcPr>
            <w:tcW w:w="300" w:type="dxa"/>
            <w:tcBorders>
              <w:top w:val="nil"/>
              <w:left w:val="nil"/>
              <w:bottom w:val="nil"/>
              <w:right w:val="nil"/>
            </w:tcBorders>
            <w:shd w:val="clear" w:color="auto" w:fill="auto"/>
            <w:noWrap/>
            <w:vAlign w:val="bottom"/>
            <w:hideMark/>
          </w:tcPr>
          <w:p w14:paraId="0B060D4D" w14:textId="77777777" w:rsidR="009A267A" w:rsidRPr="00A12125" w:rsidRDefault="009A267A" w:rsidP="00836572">
            <w:pPr>
              <w:rPr>
                <w:moveTo w:id="2524"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02390C1B" w14:textId="77777777" w:rsidR="009A267A" w:rsidRPr="00A12125" w:rsidRDefault="009A267A" w:rsidP="00836572">
            <w:pPr>
              <w:rPr>
                <w:moveTo w:id="2525" w:author="Lane, Stefanie" w:date="2023-09-19T18:21:00Z"/>
              </w:rPr>
            </w:pPr>
            <w:moveTo w:id="2526" w:author="Lane, Stefanie" w:date="2023-09-19T18:21:00Z">
              <w:r w:rsidRPr="00A12125">
                <w:t>10.0</w:t>
              </w:r>
            </w:moveTo>
          </w:p>
        </w:tc>
        <w:tc>
          <w:tcPr>
            <w:tcW w:w="800" w:type="dxa"/>
            <w:tcBorders>
              <w:top w:val="single" w:sz="4" w:space="0" w:color="auto"/>
              <w:left w:val="nil"/>
              <w:bottom w:val="single" w:sz="4" w:space="0" w:color="auto"/>
              <w:right w:val="nil"/>
            </w:tcBorders>
            <w:shd w:val="clear" w:color="auto" w:fill="auto"/>
            <w:noWrap/>
            <w:vAlign w:val="bottom"/>
            <w:hideMark/>
          </w:tcPr>
          <w:p w14:paraId="61922613" w14:textId="77777777" w:rsidR="009A267A" w:rsidRPr="00A12125" w:rsidRDefault="009A267A" w:rsidP="00836572">
            <w:pPr>
              <w:rPr>
                <w:moveTo w:id="2527" w:author="Lane, Stefanie" w:date="2023-09-19T18:21:00Z"/>
              </w:rPr>
            </w:pPr>
            <w:moveTo w:id="2528" w:author="Lane, Stefanie" w:date="2023-09-19T18:21:00Z">
              <w:r w:rsidRPr="00A12125">
                <w:t>3.4</w:t>
              </w:r>
            </w:moveTo>
          </w:p>
        </w:tc>
        <w:tc>
          <w:tcPr>
            <w:tcW w:w="800" w:type="dxa"/>
            <w:tcBorders>
              <w:top w:val="single" w:sz="4" w:space="0" w:color="auto"/>
              <w:left w:val="nil"/>
              <w:bottom w:val="single" w:sz="4" w:space="0" w:color="auto"/>
              <w:right w:val="nil"/>
            </w:tcBorders>
            <w:shd w:val="clear" w:color="auto" w:fill="auto"/>
            <w:noWrap/>
            <w:vAlign w:val="bottom"/>
            <w:hideMark/>
          </w:tcPr>
          <w:p w14:paraId="3ECB7E92" w14:textId="77777777" w:rsidR="009A267A" w:rsidRPr="00A12125" w:rsidRDefault="009A267A" w:rsidP="00836572">
            <w:pPr>
              <w:rPr>
                <w:moveTo w:id="2529" w:author="Lane, Stefanie" w:date="2023-09-19T18:21:00Z"/>
              </w:rPr>
            </w:pPr>
            <w:moveTo w:id="2530" w:author="Lane, Stefanie" w:date="2023-09-19T18:21:00Z">
              <w:r w:rsidRPr="00A12125">
                <w:t>4.8</w:t>
              </w:r>
            </w:moveTo>
          </w:p>
        </w:tc>
      </w:tr>
      <w:tr w:rsidR="009A267A" w:rsidRPr="00A12125" w14:paraId="3EB942F7" w14:textId="77777777" w:rsidTr="00836572">
        <w:trPr>
          <w:trHeight w:val="290"/>
          <w:jc w:val="center"/>
        </w:trPr>
        <w:tc>
          <w:tcPr>
            <w:tcW w:w="1080" w:type="dxa"/>
            <w:tcBorders>
              <w:top w:val="nil"/>
              <w:left w:val="nil"/>
              <w:bottom w:val="nil"/>
              <w:right w:val="nil"/>
            </w:tcBorders>
            <w:shd w:val="clear" w:color="auto" w:fill="auto"/>
            <w:noWrap/>
            <w:vAlign w:val="bottom"/>
            <w:hideMark/>
          </w:tcPr>
          <w:p w14:paraId="2AE36186" w14:textId="77777777" w:rsidR="009A267A" w:rsidRPr="00A12125" w:rsidRDefault="009A267A" w:rsidP="00836572">
            <w:pPr>
              <w:rPr>
                <w:moveTo w:id="2531" w:author="Lane, Stefanie" w:date="2023-09-19T18:21:00Z"/>
              </w:rPr>
            </w:pPr>
            <w:moveTo w:id="2532" w:author="Lane, Stefanie" w:date="2023-09-19T18:21:00Z">
              <w:r w:rsidRPr="00A12125">
                <w:t>1999</w:t>
              </w:r>
            </w:moveTo>
          </w:p>
        </w:tc>
        <w:tc>
          <w:tcPr>
            <w:tcW w:w="840" w:type="dxa"/>
            <w:tcBorders>
              <w:top w:val="nil"/>
              <w:left w:val="nil"/>
              <w:bottom w:val="single" w:sz="4" w:space="0" w:color="auto"/>
              <w:right w:val="nil"/>
            </w:tcBorders>
            <w:shd w:val="clear" w:color="auto" w:fill="auto"/>
            <w:noWrap/>
            <w:vAlign w:val="bottom"/>
            <w:hideMark/>
          </w:tcPr>
          <w:p w14:paraId="702115DD" w14:textId="77777777" w:rsidR="009A267A" w:rsidRPr="00A12125" w:rsidRDefault="009A267A" w:rsidP="00836572">
            <w:pPr>
              <w:rPr>
                <w:moveTo w:id="2533" w:author="Lane, Stefanie" w:date="2023-09-19T18:21:00Z"/>
              </w:rPr>
            </w:pPr>
            <w:moveTo w:id="2534" w:author="Lane, Stefanie" w:date="2023-09-19T18:21:00Z">
              <w:r w:rsidRPr="00A12125">
                <w:t>82</w:t>
              </w:r>
            </w:moveTo>
          </w:p>
        </w:tc>
        <w:tc>
          <w:tcPr>
            <w:tcW w:w="700" w:type="dxa"/>
            <w:tcBorders>
              <w:top w:val="nil"/>
              <w:left w:val="nil"/>
              <w:bottom w:val="nil"/>
              <w:right w:val="nil"/>
            </w:tcBorders>
            <w:shd w:val="clear" w:color="auto" w:fill="auto"/>
            <w:noWrap/>
            <w:vAlign w:val="bottom"/>
            <w:hideMark/>
          </w:tcPr>
          <w:p w14:paraId="4050A45D" w14:textId="77777777" w:rsidR="009A267A" w:rsidRPr="00A12125" w:rsidRDefault="009A267A" w:rsidP="00836572">
            <w:pPr>
              <w:rPr>
                <w:moveTo w:id="2535" w:author="Lane, Stefanie" w:date="2023-09-19T18:21:00Z"/>
              </w:rPr>
            </w:pPr>
            <w:moveTo w:id="2536" w:author="Lane, Stefanie" w:date="2023-09-19T18:21:00Z">
              <w:r w:rsidRPr="00A12125">
                <w:t>45</w:t>
              </w:r>
            </w:moveTo>
          </w:p>
        </w:tc>
        <w:tc>
          <w:tcPr>
            <w:tcW w:w="300" w:type="dxa"/>
            <w:tcBorders>
              <w:top w:val="nil"/>
              <w:left w:val="nil"/>
              <w:bottom w:val="nil"/>
              <w:right w:val="nil"/>
            </w:tcBorders>
            <w:shd w:val="clear" w:color="auto" w:fill="auto"/>
            <w:noWrap/>
            <w:vAlign w:val="bottom"/>
            <w:hideMark/>
          </w:tcPr>
          <w:p w14:paraId="70BE5EF8" w14:textId="77777777" w:rsidR="009A267A" w:rsidRPr="00A12125" w:rsidRDefault="009A267A" w:rsidP="00836572">
            <w:pPr>
              <w:rPr>
                <w:moveTo w:id="2537" w:author="Lane, Stefanie" w:date="2023-09-19T18:21:00Z"/>
              </w:rPr>
            </w:pPr>
          </w:p>
        </w:tc>
        <w:tc>
          <w:tcPr>
            <w:tcW w:w="800" w:type="dxa"/>
            <w:tcBorders>
              <w:top w:val="nil"/>
              <w:left w:val="nil"/>
              <w:bottom w:val="nil"/>
              <w:right w:val="nil"/>
            </w:tcBorders>
            <w:shd w:val="clear" w:color="auto" w:fill="auto"/>
            <w:noWrap/>
            <w:vAlign w:val="bottom"/>
            <w:hideMark/>
          </w:tcPr>
          <w:p w14:paraId="524E5278" w14:textId="77777777" w:rsidR="009A267A" w:rsidRPr="00A12125" w:rsidRDefault="009A267A" w:rsidP="00836572">
            <w:pPr>
              <w:rPr>
                <w:moveTo w:id="2538" w:author="Lane, Stefanie" w:date="2023-09-19T18:21:00Z"/>
              </w:rPr>
            </w:pPr>
            <w:moveTo w:id="2539" w:author="Lane, Stefanie" w:date="2023-09-19T18:21:00Z">
              <w:r w:rsidRPr="00A12125">
                <w:t>9.6</w:t>
              </w:r>
            </w:moveTo>
          </w:p>
        </w:tc>
        <w:tc>
          <w:tcPr>
            <w:tcW w:w="800" w:type="dxa"/>
            <w:tcBorders>
              <w:top w:val="nil"/>
              <w:left w:val="nil"/>
              <w:bottom w:val="nil"/>
              <w:right w:val="nil"/>
            </w:tcBorders>
            <w:shd w:val="clear" w:color="auto" w:fill="auto"/>
            <w:noWrap/>
            <w:vAlign w:val="bottom"/>
            <w:hideMark/>
          </w:tcPr>
          <w:p w14:paraId="21BEA188" w14:textId="77777777" w:rsidR="009A267A" w:rsidRPr="00A12125" w:rsidRDefault="009A267A" w:rsidP="00836572">
            <w:pPr>
              <w:rPr>
                <w:moveTo w:id="2540" w:author="Lane, Stefanie" w:date="2023-09-19T18:21:00Z"/>
              </w:rPr>
            </w:pPr>
            <w:moveTo w:id="2541" w:author="Lane, Stefanie" w:date="2023-09-19T18:21:00Z">
              <w:r w:rsidRPr="00A12125">
                <w:t>3.3</w:t>
              </w:r>
            </w:moveTo>
          </w:p>
        </w:tc>
        <w:tc>
          <w:tcPr>
            <w:tcW w:w="800" w:type="dxa"/>
            <w:tcBorders>
              <w:top w:val="nil"/>
              <w:left w:val="nil"/>
              <w:bottom w:val="nil"/>
              <w:right w:val="nil"/>
            </w:tcBorders>
            <w:shd w:val="clear" w:color="auto" w:fill="auto"/>
            <w:noWrap/>
            <w:vAlign w:val="bottom"/>
            <w:hideMark/>
          </w:tcPr>
          <w:p w14:paraId="2947B360" w14:textId="77777777" w:rsidR="009A267A" w:rsidRPr="00A12125" w:rsidRDefault="009A267A" w:rsidP="00836572">
            <w:pPr>
              <w:rPr>
                <w:moveTo w:id="2542" w:author="Lane, Stefanie" w:date="2023-09-19T18:21:00Z"/>
              </w:rPr>
            </w:pPr>
            <w:moveTo w:id="2543" w:author="Lane, Stefanie" w:date="2023-09-19T18:21:00Z">
              <w:r w:rsidRPr="00A12125">
                <w:t>4.7</w:t>
              </w:r>
            </w:moveTo>
          </w:p>
        </w:tc>
      </w:tr>
      <w:tr w:rsidR="009A267A" w:rsidRPr="00A12125" w14:paraId="71AEC888" w14:textId="77777777" w:rsidTr="00836572">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44AD672" w14:textId="77777777" w:rsidR="009A267A" w:rsidRPr="00A12125" w:rsidRDefault="009A267A" w:rsidP="00836572">
            <w:pPr>
              <w:rPr>
                <w:moveTo w:id="2544" w:author="Lane, Stefanie" w:date="2023-09-19T18:21:00Z"/>
              </w:rPr>
            </w:pPr>
            <w:moveTo w:id="2545" w:author="Lane, Stefanie" w:date="2023-09-19T18:21:00Z">
              <w:r w:rsidRPr="00A12125">
                <w:t>2019</w:t>
              </w:r>
            </w:moveTo>
          </w:p>
        </w:tc>
        <w:tc>
          <w:tcPr>
            <w:tcW w:w="840" w:type="dxa"/>
            <w:tcBorders>
              <w:top w:val="nil"/>
              <w:left w:val="nil"/>
              <w:bottom w:val="single" w:sz="4" w:space="0" w:color="auto"/>
              <w:right w:val="nil"/>
            </w:tcBorders>
            <w:shd w:val="clear" w:color="auto" w:fill="auto"/>
            <w:noWrap/>
            <w:vAlign w:val="bottom"/>
            <w:hideMark/>
          </w:tcPr>
          <w:p w14:paraId="2611AFA7" w14:textId="77777777" w:rsidR="009A267A" w:rsidRPr="00A12125" w:rsidRDefault="009A267A" w:rsidP="00836572">
            <w:pPr>
              <w:rPr>
                <w:moveTo w:id="2546" w:author="Lane, Stefanie" w:date="2023-09-19T18:21:00Z"/>
              </w:rPr>
            </w:pPr>
            <w:moveTo w:id="2547" w:author="Lane, Stefanie" w:date="2023-09-19T18:21:00Z">
              <w:r w:rsidRPr="00A12125">
                <w:t>74</w:t>
              </w:r>
            </w:moveTo>
          </w:p>
        </w:tc>
        <w:tc>
          <w:tcPr>
            <w:tcW w:w="700" w:type="dxa"/>
            <w:tcBorders>
              <w:top w:val="single" w:sz="4" w:space="0" w:color="auto"/>
              <w:left w:val="nil"/>
              <w:bottom w:val="single" w:sz="4" w:space="0" w:color="auto"/>
              <w:right w:val="nil"/>
            </w:tcBorders>
            <w:shd w:val="clear" w:color="auto" w:fill="auto"/>
            <w:noWrap/>
            <w:vAlign w:val="bottom"/>
            <w:hideMark/>
          </w:tcPr>
          <w:p w14:paraId="0F8C6426" w14:textId="77777777" w:rsidR="009A267A" w:rsidRPr="00A12125" w:rsidRDefault="009A267A" w:rsidP="00836572">
            <w:pPr>
              <w:rPr>
                <w:moveTo w:id="2548" w:author="Lane, Stefanie" w:date="2023-09-19T18:21:00Z"/>
              </w:rPr>
            </w:pPr>
            <w:moveTo w:id="2549" w:author="Lane, Stefanie" w:date="2023-09-19T18:21:00Z">
              <w:r w:rsidRPr="00A12125">
                <w:t>44</w:t>
              </w:r>
            </w:moveTo>
          </w:p>
        </w:tc>
        <w:tc>
          <w:tcPr>
            <w:tcW w:w="300" w:type="dxa"/>
            <w:tcBorders>
              <w:top w:val="nil"/>
              <w:left w:val="nil"/>
              <w:bottom w:val="nil"/>
              <w:right w:val="nil"/>
            </w:tcBorders>
            <w:shd w:val="clear" w:color="auto" w:fill="auto"/>
            <w:noWrap/>
            <w:vAlign w:val="bottom"/>
            <w:hideMark/>
          </w:tcPr>
          <w:p w14:paraId="17EACE6A" w14:textId="77777777" w:rsidR="009A267A" w:rsidRPr="00A12125" w:rsidRDefault="009A267A" w:rsidP="00836572">
            <w:pPr>
              <w:rPr>
                <w:moveTo w:id="2550" w:author="Lane, Stefanie" w:date="2023-09-19T18:21:00Z"/>
              </w:rPr>
            </w:pPr>
          </w:p>
        </w:tc>
        <w:tc>
          <w:tcPr>
            <w:tcW w:w="800" w:type="dxa"/>
            <w:tcBorders>
              <w:top w:val="single" w:sz="4" w:space="0" w:color="auto"/>
              <w:left w:val="nil"/>
              <w:bottom w:val="single" w:sz="4" w:space="0" w:color="auto"/>
              <w:right w:val="nil"/>
            </w:tcBorders>
            <w:shd w:val="clear" w:color="auto" w:fill="auto"/>
            <w:noWrap/>
            <w:vAlign w:val="bottom"/>
            <w:hideMark/>
          </w:tcPr>
          <w:p w14:paraId="25FD6C5C" w14:textId="77777777" w:rsidR="009A267A" w:rsidRPr="00A12125" w:rsidRDefault="009A267A" w:rsidP="00836572">
            <w:pPr>
              <w:rPr>
                <w:moveTo w:id="2551" w:author="Lane, Stefanie" w:date="2023-09-19T18:21:00Z"/>
              </w:rPr>
            </w:pPr>
            <w:moveTo w:id="2552" w:author="Lane, Stefanie" w:date="2023-09-19T18:21:00Z">
              <w:r w:rsidRPr="00A12125">
                <w:t>9.4</w:t>
              </w:r>
            </w:moveTo>
          </w:p>
        </w:tc>
        <w:tc>
          <w:tcPr>
            <w:tcW w:w="800" w:type="dxa"/>
            <w:tcBorders>
              <w:top w:val="single" w:sz="4" w:space="0" w:color="auto"/>
              <w:left w:val="nil"/>
              <w:bottom w:val="single" w:sz="4" w:space="0" w:color="auto"/>
              <w:right w:val="nil"/>
            </w:tcBorders>
            <w:shd w:val="clear" w:color="auto" w:fill="auto"/>
            <w:noWrap/>
            <w:vAlign w:val="bottom"/>
            <w:hideMark/>
          </w:tcPr>
          <w:p w14:paraId="0632D393" w14:textId="77777777" w:rsidR="009A267A" w:rsidRPr="00A12125" w:rsidRDefault="009A267A" w:rsidP="00836572">
            <w:pPr>
              <w:rPr>
                <w:moveTo w:id="2553" w:author="Lane, Stefanie" w:date="2023-09-19T18:21:00Z"/>
              </w:rPr>
            </w:pPr>
            <w:moveTo w:id="2554" w:author="Lane, Stefanie" w:date="2023-09-19T18:21:00Z">
              <w:r w:rsidRPr="00A12125">
                <w:t>3.0</w:t>
              </w:r>
            </w:moveTo>
          </w:p>
        </w:tc>
        <w:tc>
          <w:tcPr>
            <w:tcW w:w="800" w:type="dxa"/>
            <w:tcBorders>
              <w:top w:val="single" w:sz="4" w:space="0" w:color="auto"/>
              <w:left w:val="nil"/>
              <w:bottom w:val="single" w:sz="4" w:space="0" w:color="auto"/>
              <w:right w:val="nil"/>
            </w:tcBorders>
            <w:shd w:val="clear" w:color="auto" w:fill="auto"/>
            <w:noWrap/>
            <w:vAlign w:val="bottom"/>
            <w:hideMark/>
          </w:tcPr>
          <w:p w14:paraId="66EB732F" w14:textId="77777777" w:rsidR="009A267A" w:rsidRPr="00A12125" w:rsidRDefault="009A267A" w:rsidP="00836572">
            <w:pPr>
              <w:rPr>
                <w:moveTo w:id="2555" w:author="Lane, Stefanie" w:date="2023-09-19T18:21:00Z"/>
              </w:rPr>
            </w:pPr>
            <w:moveTo w:id="2556" w:author="Lane, Stefanie" w:date="2023-09-19T18:21:00Z">
              <w:r w:rsidRPr="00A12125">
                <w:t>4.7</w:t>
              </w:r>
            </w:moveTo>
          </w:p>
        </w:tc>
      </w:tr>
      <w:moveToRangeEnd w:id="2300"/>
    </w:tbl>
    <w:p w14:paraId="786F3E75" w14:textId="77777777" w:rsidR="009A267A" w:rsidRPr="00DC704D" w:rsidRDefault="009A267A">
      <w:pPr>
        <w:rPr>
          <w:iCs/>
          <w:color w:val="44546A" w:themeColor="text2"/>
          <w:sz w:val="18"/>
          <w:szCs w:val="18"/>
        </w:rPr>
      </w:pPr>
    </w:p>
    <w:p w14:paraId="78D50F29" w14:textId="47E92E16" w:rsidR="00ED5179" w:rsidRDefault="00ED5179" w:rsidP="00ED5179">
      <w:pPr>
        <w:keepNext/>
      </w:pPr>
      <w:r>
        <w:rPr>
          <w:noProof/>
        </w:rPr>
        <w:lastRenderedPageBreak/>
        <w:drawing>
          <wp:anchor distT="0" distB="0" distL="114300" distR="114300" simplePos="0" relativeHeight="251658240" behindDoc="0" locked="0" layoutInCell="1" allowOverlap="1" wp14:anchorId="14580129" wp14:editId="47CAF76F">
            <wp:simplePos x="0" y="0"/>
            <wp:positionH relativeFrom="margin">
              <wp:align>right</wp:align>
            </wp:positionH>
            <wp:positionV relativeFrom="paragraph">
              <wp:posOffset>305545</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4C9040F2" w14:textId="0451CD88" w:rsidR="00733316" w:rsidRDefault="00AB4071" w:rsidP="00ED5179">
      <w:pPr>
        <w:keepNext/>
        <w:rPr>
          <w:ins w:id="2557" w:author="Lane, Stefanie" w:date="2023-09-25T14:49:00Z"/>
        </w:rPr>
      </w:pPr>
      <w:r>
        <w:rPr>
          <w:b/>
        </w:rPr>
        <w:t>Fig.</w:t>
      </w:r>
      <w:r w:rsidR="00ED5179">
        <w:rPr>
          <w:b/>
        </w:rPr>
        <w:t xml:space="preserve"> </w:t>
      </w:r>
      <w:r w:rsidR="008102CA">
        <w:rPr>
          <w:b/>
        </w:rPr>
        <w:t>3</w:t>
      </w:r>
      <w:r w:rsidR="00ED5179">
        <w:t xml:space="preserve"> </w:t>
      </w:r>
      <w:ins w:id="2558" w:author="Lane, Stefanie" w:date="2023-09-25T14:47:00Z">
        <w:r w:rsidR="003743C2" w:rsidRPr="003743C2">
          <w:t>Dendrograms from cluster analysis of species cover</w:t>
        </w:r>
        <w:r w:rsidR="004335E7">
          <w:t xml:space="preserve"> class</w:t>
        </w:r>
        <w:r w:rsidR="003743C2" w:rsidRPr="003743C2">
          <w:t xml:space="preserve"> data from each sampling period showing the three main assemblage types</w:t>
        </w:r>
      </w:ins>
      <w:ins w:id="2559" w:author="Lane, Stefanie" w:date="2023-09-25T14:52:00Z">
        <w:r w:rsidR="00315522">
          <w:t xml:space="preserve">, defined by the three highest break points in the dendrogram. </w:t>
        </w:r>
      </w:ins>
      <w:ins w:id="2560" w:author="Lane, Stefanie" w:date="2023-09-25T14:49:00Z">
        <w:r w:rsidR="00967819">
          <w:t>Eucli</w:t>
        </w:r>
        <w:r w:rsidR="00733316">
          <w:t>dean distance</w:t>
        </w:r>
      </w:ins>
      <w:ins w:id="2561" w:author="Lane, Stefanie" w:date="2023-09-25T14:51:00Z">
        <w:r w:rsidR="00B514FB">
          <w:t xml:space="preserve"> from unity to</w:t>
        </w:r>
        <w:r w:rsidR="00315522">
          <w:t xml:space="preserve"> three high</w:t>
        </w:r>
      </w:ins>
      <w:ins w:id="2562" w:author="Lane, Stefanie" w:date="2023-09-25T14:52:00Z">
        <w:r w:rsidR="00315522">
          <w:t xml:space="preserve">est break levels increased in each </w:t>
        </w:r>
        <w:r w:rsidR="00705A52">
          <w:t xml:space="preserve">dataset, </w:t>
        </w:r>
      </w:ins>
      <w:ins w:id="2563" w:author="Lane, Stefanie" w:date="2023-09-25T14:53:00Z">
        <w:r w:rsidR="0009302C">
          <w:t xml:space="preserve">especially in 2019 dataset, indicating greater dissimilarity between assemblages over time. </w:t>
        </w:r>
      </w:ins>
    </w:p>
    <w:p w14:paraId="467710AA" w14:textId="17B23C77" w:rsidR="00447116" w:rsidRPr="00ED5179" w:rsidRDefault="00ED5179" w:rsidP="00447116">
      <w:pPr>
        <w:keepNext/>
        <w:rPr>
          <w:ins w:id="2564" w:author="Lane, Stefanie" w:date="2023-09-25T15:19:00Z"/>
        </w:rPr>
      </w:pPr>
      <w:commentRangeStart w:id="2565"/>
      <w:commentRangeStart w:id="2566"/>
      <w:r w:rsidRPr="00ED5179">
        <w:t xml:space="preserve">Species cover abundance becomes more dissimilar in each assemblage over time, as shown by greater Euclidean distance between assemblage types. Note clusters of the </w:t>
      </w:r>
      <w:r w:rsidR="000A5A24">
        <w:t>S</w:t>
      </w:r>
      <w:r w:rsidRPr="00ED5179">
        <w:t xml:space="preserve">edge and </w:t>
      </w:r>
      <w:r w:rsidR="000A5A24">
        <w:t>F</w:t>
      </w:r>
      <w:r w:rsidRPr="00ED5179">
        <w:t>escue assemblages are more similar in 2019</w:t>
      </w:r>
      <w:commentRangeEnd w:id="2565"/>
      <w:r w:rsidR="00F31BDD">
        <w:rPr>
          <w:rStyle w:val="CommentReference"/>
        </w:rPr>
        <w:commentReference w:id="2565"/>
      </w:r>
      <w:commentRangeEnd w:id="2566"/>
      <w:r w:rsidR="00F87726">
        <w:rPr>
          <w:rStyle w:val="CommentReference"/>
        </w:rPr>
        <w:commentReference w:id="2566"/>
      </w:r>
    </w:p>
    <w:p w14:paraId="5E8722D8" w14:textId="77777777" w:rsidR="00447116" w:rsidRPr="00ED5179" w:rsidRDefault="00447116" w:rsidP="00ED5179">
      <w:pPr>
        <w:keepNext/>
      </w:pPr>
    </w:p>
    <w:p w14:paraId="731B6B36" w14:textId="1B989718" w:rsidR="00F2017D" w:rsidRDefault="00F2017D" w:rsidP="00DC704D">
      <w:pPr>
        <w:keepNext/>
        <w:jc w:val="center"/>
      </w:pPr>
    </w:p>
    <w:p w14:paraId="354ED2D5" w14:textId="77777777" w:rsidR="00AD4549" w:rsidRDefault="00AD4549" w:rsidP="00AD4549">
      <w:pPr>
        <w:sectPr w:rsidR="00AD4549" w:rsidSect="000D7921">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lastRenderedPageBreak/>
        <w:drawing>
          <wp:inline distT="0" distB="0" distL="0" distR="0" wp14:anchorId="561A21B6" wp14:editId="65CB7641">
            <wp:extent cx="5080764" cy="6774351"/>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080764" cy="6774351"/>
                    </a:xfrm>
                    <a:prstGeom prst="rect">
                      <a:avLst/>
                    </a:prstGeom>
                    <a:noFill/>
                    <a:ln>
                      <a:noFill/>
                    </a:ln>
                    <a:extLst>
                      <a:ext uri="{53640926-AAD7-44D8-BBD7-CCE9431645EC}">
                        <a14:shadowObscured xmlns:a14="http://schemas.microsoft.com/office/drawing/2010/main"/>
                      </a:ext>
                    </a:extLst>
                  </pic:spPr>
                </pic:pic>
              </a:graphicData>
            </a:graphic>
          </wp:inline>
        </w:drawing>
      </w:r>
      <w:bookmarkStart w:id="2567" w:name="_Ref103083520"/>
    </w:p>
    <w:p w14:paraId="41572129" w14:textId="4CED1204" w:rsidR="0089145E" w:rsidRDefault="00ED5179" w:rsidP="00ED5179">
      <w:pPr>
        <w:keepNext/>
      </w:pPr>
      <w:r>
        <w:rPr>
          <w:b/>
        </w:rPr>
        <w:t>Fig</w:t>
      </w:r>
      <w:r w:rsidR="00AB4071">
        <w:rPr>
          <w:b/>
        </w:rPr>
        <w:t>.</w:t>
      </w:r>
      <w:r>
        <w:rPr>
          <w:b/>
        </w:rPr>
        <w:t xml:space="preserve"> </w:t>
      </w:r>
      <w:r w:rsidR="001820E2">
        <w:rPr>
          <w:b/>
        </w:rPr>
        <w:t>4</w:t>
      </w:r>
      <w:r>
        <w:rPr>
          <w:b/>
        </w:rPr>
        <w:t xml:space="preserve"> </w:t>
      </w:r>
      <w:r w:rsidRPr="00ED5179">
        <w:t>Changes in mean cover abundance (cover classes) for select significant indicator species (</w:t>
      </w:r>
      <w:r w:rsidRPr="00ED5179">
        <w:rPr>
          <w:i/>
        </w:rPr>
        <w:t xml:space="preserve">Carex lyngbyei, </w:t>
      </w:r>
      <w:r w:rsidR="00B678A8">
        <w:rPr>
          <w:i/>
        </w:rPr>
        <w:t>Schedonorus arundinaceus</w:t>
      </w:r>
      <w:r w:rsidRPr="00ED5179">
        <w:rPr>
          <w:i/>
        </w:rPr>
        <w:t>,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w:t>
      </w:r>
      <w:r w:rsidR="006E4E89">
        <w:t xml:space="preserve"> asterisk</w:t>
      </w:r>
      <w:r w:rsidRPr="00ED5179">
        <w:t xml:space="preserve"> (*). Significant indicator species within each assemblage have decreased in abundance over time, while several non-native species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2568" w:name="_Hlk112157303"/>
      <w:bookmarkEnd w:id="2567"/>
      <w:r>
        <w:lastRenderedPageBreak/>
        <w:t xml:space="preserve">Discussion </w:t>
      </w:r>
    </w:p>
    <w:bookmarkEnd w:id="2568"/>
    <w:p w14:paraId="58036CC8" w14:textId="6C0673AA" w:rsidR="00B55BE4" w:rsidRDefault="00BE39A7" w:rsidP="00A07617">
      <w:pPr>
        <w:ind w:firstLine="720"/>
      </w:pPr>
      <w:r>
        <w:t>Despite</w:t>
      </w:r>
      <w:r w:rsidR="009D0E63">
        <w:t xml:space="preserve"> its status as a Wildlife Management Area</w:t>
      </w:r>
      <w:r>
        <w:t xml:space="preserve">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time-frame</w:t>
      </w:r>
      <w:r>
        <w:t>, potentially indicating broader-scale processes affected by regional pressures.</w:t>
      </w:r>
      <w:r w:rsidR="00FA51DB">
        <w:t xml:space="preserve"> </w:t>
      </w:r>
      <w:commentRangeStart w:id="2569"/>
      <w:r w:rsidR="00FA51DB">
        <w:t>T</w:t>
      </w:r>
      <w:r>
        <w:t xml:space="preserve">he three species </w:t>
      </w:r>
      <w:del w:id="2570" w:author="Lane, Stefanie" w:date="2023-09-19T17:11:00Z">
        <w:r w:rsidDel="009C6C48">
          <w:delText xml:space="preserve">most </w:delText>
        </w:r>
      </w:del>
      <w:r>
        <w:t xml:space="preserve">significantly characterizing the three plant assemblages, </w:t>
      </w:r>
      <w:r w:rsidRPr="00E96102">
        <w:t>Sedge</w:t>
      </w:r>
      <w:ins w:id="2571" w:author="Lane, Stefanie" w:date="2023-09-25T14:53:00Z">
        <w:r w:rsidR="00B16C62">
          <w:t xml:space="preserve"> </w:t>
        </w:r>
      </w:ins>
      <w:ins w:id="2572" w:author="Lane, Stefanie" w:date="2023-09-25T14:54:00Z">
        <w:r w:rsidR="00B16C62">
          <w:t>(</w:t>
        </w:r>
        <w:r w:rsidR="00B16C62">
          <w:rPr>
            <w:i/>
            <w:iCs/>
          </w:rPr>
          <w:t>C. lyngbyei</w:t>
        </w:r>
        <w:r w:rsidR="00B16C62">
          <w:t>)</w:t>
        </w:r>
      </w:ins>
      <w:r w:rsidRPr="00E96102">
        <w:t>, Fescue</w:t>
      </w:r>
      <w:ins w:id="2573" w:author="Lane, Stefanie" w:date="2023-09-25T14:54:00Z">
        <w:r w:rsidR="00B16C62">
          <w:t xml:space="preserve"> (</w:t>
        </w:r>
        <w:r w:rsidR="00B16C62">
          <w:rPr>
            <w:i/>
            <w:iCs/>
          </w:rPr>
          <w:t xml:space="preserve">S. </w:t>
        </w:r>
        <w:r w:rsidR="007C24FD">
          <w:rPr>
            <w:i/>
          </w:rPr>
          <w:t>arundinaceus</w:t>
        </w:r>
        <w:r w:rsidR="00B16C62">
          <w:t>)</w:t>
        </w:r>
      </w:ins>
      <w:r w:rsidRPr="00E96102">
        <w:t xml:space="preserve"> and</w:t>
      </w:r>
      <w:r>
        <w:t xml:space="preserve"> Bogbean</w:t>
      </w:r>
      <w:ins w:id="2574" w:author="Lane, Stefanie" w:date="2023-09-25T14:54:00Z">
        <w:r w:rsidR="00B16C62">
          <w:t xml:space="preserve"> (</w:t>
        </w:r>
        <w:r w:rsidR="00B16C62">
          <w:rPr>
            <w:i/>
            <w:iCs/>
          </w:rPr>
          <w:t>M. trifoliata</w:t>
        </w:r>
        <w:r w:rsidR="00B16C62">
          <w:t>)</w:t>
        </w:r>
      </w:ins>
      <w:r>
        <w:t>,</w:t>
      </w:r>
      <w:commentRangeEnd w:id="2569"/>
      <w:r w:rsidR="00E116F8">
        <w:rPr>
          <w:rStyle w:val="CommentReference"/>
        </w:rPr>
        <w:commentReference w:id="2569"/>
      </w:r>
      <w:r>
        <w:t xml:space="preserve"> have remained the same over the past 40 years</w:t>
      </w:r>
      <w:ins w:id="2575" w:author="Gary" w:date="2023-09-22T12:19:00Z">
        <w:r w:rsidR="00E116F8">
          <w:t>.</w:t>
        </w:r>
      </w:ins>
      <w:ins w:id="2576" w:author="Lane, Stefanie" w:date="2023-09-25T14:54:00Z">
        <w:r w:rsidR="00B16C62">
          <w:t xml:space="preserve"> </w:t>
        </w:r>
      </w:ins>
      <w:del w:id="2577" w:author="Gary" w:date="2023-09-22T12:19:00Z">
        <w:r w:rsidDel="00E116F8">
          <w:delText>, su</w:delText>
        </w:r>
      </w:del>
      <w:del w:id="2578" w:author="Lane, Stefanie" w:date="2023-09-19T17:12:00Z">
        <w:r w:rsidDel="004450EA">
          <w:delText xml:space="preserve">pporting our </w:delText>
        </w:r>
        <w:r w:rsidRPr="00B85AC6" w:rsidDel="004450EA">
          <w:delText xml:space="preserve">expectation that these characteristic </w:delText>
        </w:r>
        <w:r w:rsidRPr="00F81943" w:rsidDel="004450EA">
          <w:rPr>
            <w:highlight w:val="green"/>
            <w:rPrChange w:id="2579" w:author="Lane, Stefanie" w:date="2023-09-19T17:11:00Z">
              <w:rPr/>
            </w:rPrChange>
          </w:rPr>
          <w:delText>species should not change in the absence of significant disturbance.</w:delText>
        </w:r>
        <w:r w:rsidRPr="00B85AC6" w:rsidDel="004450EA">
          <w:delText xml:space="preserve"> </w:delText>
        </w:r>
      </w:del>
      <w:bookmarkStart w:id="2580" w:name="_Hlk123898912"/>
      <w:del w:id="2581" w:author="Gary" w:date="2023-09-22T12:19:00Z">
        <w:r w:rsidR="00306F95" w:rsidRPr="00137F24" w:rsidDel="00E116F8">
          <w:delText>W</w:delText>
        </w:r>
        <w:r w:rsidRPr="00137F24" w:rsidDel="00E116F8">
          <w:delText>e</w:delText>
        </w:r>
      </w:del>
      <w:ins w:id="2582" w:author="Lane, Stefanie" w:date="2023-09-19T17:12:00Z">
        <w:del w:id="2583" w:author="Gary" w:date="2023-09-22T12:19:00Z">
          <w:r w:rsidR="004450EA" w:rsidDel="00E116F8">
            <w:delText>however, w</w:delText>
          </w:r>
        </w:del>
      </w:ins>
      <w:ins w:id="2584" w:author="Gary" w:date="2023-09-22T12:19:00Z">
        <w:r w:rsidR="00E116F8">
          <w:t>W</w:t>
        </w:r>
      </w:ins>
      <w:ins w:id="2585" w:author="Lane, Stefanie" w:date="2023-09-19T17:12:00Z">
        <w:r w:rsidR="004450EA">
          <w:t>e</w:t>
        </w:r>
      </w:ins>
      <w:r w:rsidRPr="00137F24">
        <w:t xml:space="preserve"> observed</w:t>
      </w:r>
      <w:ins w:id="2586" w:author="Gary" w:date="2023-09-22T12:20:00Z">
        <w:r w:rsidR="00E116F8">
          <w:t>, however,</w:t>
        </w:r>
      </w:ins>
      <w:r w:rsidRPr="00137F24">
        <w:t xml:space="preserve"> a decline of native species richness accompanied by an increased richness and abundance of </w:t>
      </w:r>
      <w:r w:rsidR="00341A26" w:rsidRPr="00137F24">
        <w:t>non-native</w:t>
      </w:r>
      <w:r w:rsidRPr="00137F24">
        <w:t xml:space="preserve"> species</w:t>
      </w:r>
      <w:r w:rsidR="00D566D4" w:rsidRPr="00137F24">
        <w:t>, including invasive non-native species</w:t>
      </w:r>
      <w:r w:rsidR="001F2BA8" w:rsidRPr="00B85AC6">
        <w:t xml:space="preserve">. Of greater concern is our observation of </w:t>
      </w:r>
      <w:r w:rsidR="00DB3B41" w:rsidRPr="00B85AC6">
        <w:t>the</w:t>
      </w:r>
      <w:r w:rsidRPr="00B85AC6">
        <w:t xml:space="preserve"> </w:t>
      </w:r>
      <w:commentRangeStart w:id="2587"/>
      <w:commentRangeStart w:id="2588"/>
      <w:r w:rsidRPr="00B85AC6">
        <w:t>homogenizati</w:t>
      </w:r>
      <w:r>
        <w:t>on of cover abundance within assemblages</w:t>
      </w:r>
      <w:commentRangeEnd w:id="2587"/>
      <w:r w:rsidR="00557C64">
        <w:rPr>
          <w:rStyle w:val="CommentReference"/>
        </w:rPr>
        <w:commentReference w:id="2587"/>
      </w:r>
      <w:commentRangeEnd w:id="2588"/>
      <w:r w:rsidR="00A86327">
        <w:rPr>
          <w:rStyle w:val="CommentReference"/>
        </w:rPr>
        <w:commentReference w:id="2588"/>
      </w:r>
      <w:r w:rsidR="001F2BA8">
        <w:t>,</w:t>
      </w:r>
      <w:r w:rsidR="00EA500C">
        <w:t xml:space="preserve"> </w:t>
      </w:r>
      <w:r>
        <w:t xml:space="preserve">and overall loss of indicator species for the Sedge and Fescue assemblages. </w:t>
      </w:r>
      <w:r w:rsidR="00B55BE4">
        <w:t xml:space="preserve">Increasing abundance of non-native species within each assemblage is likely driving the greater similarity within assemblages (homogenization) </w:t>
      </w:r>
      <w:commentRangeStart w:id="2589"/>
      <w:commentRangeStart w:id="2590"/>
      <w:r w:rsidR="00B55BE4">
        <w:t>and greater dissimilarity between assemblages, as shown by cluster analysis</w:t>
      </w:r>
      <w:r w:rsidR="00CA286F">
        <w:t xml:space="preserve"> (Fig. 3)</w:t>
      </w:r>
      <w:commentRangeEnd w:id="2589"/>
      <w:r w:rsidR="00557C64">
        <w:rPr>
          <w:rStyle w:val="CommentReference"/>
        </w:rPr>
        <w:commentReference w:id="2589"/>
      </w:r>
      <w:commentRangeEnd w:id="2590"/>
      <w:r w:rsidR="002C0FB1">
        <w:rPr>
          <w:rStyle w:val="CommentReference"/>
        </w:rPr>
        <w:commentReference w:id="2590"/>
      </w:r>
      <w:r w:rsidR="00B55BE4">
        <w:t xml:space="preserve">. </w:t>
      </w:r>
      <w:r w:rsidR="001F2BA8">
        <w:t xml:space="preserve">While </w:t>
      </w:r>
      <w:r w:rsidR="004D64AE">
        <w:t xml:space="preserve">addition of non-native species can contribute to greater biodiversity </w:t>
      </w:r>
      <w:r w:rsidR="004D64AE" w:rsidRPr="004D64AE">
        <w:rPr>
          <w:rFonts w:ascii="Calibri" w:hAnsi="Calibri" w:cs="Calibri"/>
        </w:rPr>
        <w:t>(</w:t>
      </w:r>
      <w:proofErr w:type="spellStart"/>
      <w:r w:rsidR="004D64AE" w:rsidRPr="004D64AE">
        <w:rPr>
          <w:rFonts w:ascii="Calibri" w:hAnsi="Calibri" w:cs="Calibri"/>
        </w:rPr>
        <w:t>Sagoff</w:t>
      </w:r>
      <w:proofErr w:type="spellEnd"/>
      <w:r w:rsidR="004D64AE" w:rsidRPr="004D64AE">
        <w:rPr>
          <w:rFonts w:ascii="Calibri" w:hAnsi="Calibri" w:cs="Calibri"/>
        </w:rPr>
        <w:t>, 2005)</w:t>
      </w:r>
      <w:r w:rsidR="004D64AE">
        <w:t xml:space="preserve">, </w:t>
      </w:r>
      <w:r w:rsidR="00DB1408">
        <w:t>the homogenization of</w:t>
      </w:r>
      <w:r w:rsidR="00C34294">
        <w:t xml:space="preserve"> plant communities</w:t>
      </w:r>
      <w:r w:rsidR="00B85AC6">
        <w:t xml:space="preserve"> (especially by dominance of non-native invasive species)</w:t>
      </w:r>
      <w:r w:rsidR="00C34294">
        <w:t xml:space="preserve"> </w:t>
      </w:r>
      <w:r w:rsidR="004E7DB3">
        <w:t xml:space="preserve">leads to lower diversity overall </w:t>
      </w:r>
      <w:r w:rsidR="00AA2531" w:rsidRPr="00AA2531">
        <w:rPr>
          <w:rFonts w:ascii="Calibri" w:hAnsi="Calibri" w:cs="Calibri"/>
        </w:rPr>
        <w:t>(Houlahan &amp; Findlay, 2004)</w:t>
      </w:r>
      <w:r w:rsidR="004E7DB3">
        <w:t>, which in turn may lead to lower functional redundancy and potential for reduced ecosystem</w:t>
      </w:r>
      <w:r w:rsidR="002E3586">
        <w:t xml:space="preserve"> stability</w:t>
      </w:r>
      <w:r w:rsidR="00AA2531">
        <w:t xml:space="preserve"> </w:t>
      </w:r>
      <w:r w:rsidR="00AA2531" w:rsidRPr="00AA2531">
        <w:rPr>
          <w:rFonts w:ascii="Calibri" w:hAnsi="Calibri" w:cs="Calibri"/>
        </w:rPr>
        <w:t>(de Bello et al., 2021)</w:t>
      </w:r>
      <w:r w:rsidR="004E7DB3">
        <w:t xml:space="preserve">. </w:t>
      </w:r>
      <w:bookmarkEnd w:id="2580"/>
    </w:p>
    <w:p w14:paraId="5DFABAFC" w14:textId="1210A780"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rPr>
          <w:rFonts w:ascii="Calibri" w:hAnsi="Calibri" w:cs="Calibri"/>
        </w:rPr>
        <w:t>(Waller et al., 2020)</w:t>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Sedge assemblage in 2019. This could suggest long-term shifts in edaphic factors</w:t>
      </w:r>
      <w:ins w:id="2591" w:author="Lane, Stefanie" w:date="2023-09-19T17:13:00Z">
        <w:r w:rsidR="00615DAF">
          <w:t>, nutrient regimes,</w:t>
        </w:r>
      </w:ins>
      <w:r w:rsidR="00BE39A7">
        <w:t xml:space="preserve"> and/or the </w:t>
      </w:r>
      <w:r w:rsidR="005A5EAC">
        <w:t xml:space="preserve">competitive </w:t>
      </w:r>
      <w:r w:rsidR="00BE39A7" w:rsidRPr="00DE0B21">
        <w:t xml:space="preserve">encroachment of </w:t>
      </w:r>
      <w:del w:id="2592" w:author="Lane, Stefanie" w:date="2023-09-18T11:47:00Z">
        <w:r w:rsidR="00341A26" w:rsidRPr="00DE0B21" w:rsidDel="00DE0B21">
          <w:delText>non-native</w:delText>
        </w:r>
        <w:r w:rsidR="00BE39A7" w:rsidRPr="00DE0B21" w:rsidDel="00DE0B21">
          <w:delText xml:space="preserve"> </w:delText>
        </w:r>
        <w:r w:rsidR="00F62139" w:rsidRPr="00DE0B21" w:rsidDel="00DE0B21">
          <w:delText>invasive</w:delText>
        </w:r>
      </w:del>
      <w:ins w:id="2593" w:author="Lane, Stefanie" w:date="2023-09-18T11:47:00Z">
        <w:r w:rsidR="00DE0B21" w:rsidRPr="00DE0B21">
          <w:rPr>
            <w:rPrChange w:id="2594" w:author="Lane, Stefanie" w:date="2023-09-18T11:47:00Z">
              <w:rPr>
                <w:highlight w:val="yellow"/>
              </w:rPr>
            </w:rPrChange>
          </w:rPr>
          <w:t>invasive</w:t>
        </w:r>
      </w:ins>
      <w:r w:rsidR="00F62139" w:rsidRPr="00DE0B21">
        <w:t xml:space="preserve"> </w:t>
      </w:r>
      <w:r w:rsidR="00BE39A7" w:rsidRPr="00DE0B21">
        <w:t>reed canary grass</w:t>
      </w:r>
      <w:r w:rsidR="00BE39A7">
        <w:t xml:space="preserve">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w:t>
      </w:r>
      <w:commentRangeStart w:id="2595"/>
      <w:commentRangeStart w:id="2596"/>
      <w:r w:rsidR="00086D6C">
        <w:t xml:space="preserve">as evidenced by the </w:t>
      </w:r>
      <w:r w:rsidR="00AB7C6D">
        <w:t xml:space="preserve">clustering of the Fescue and Sedge groups on the same branch in the 2019 dendrogram </w:t>
      </w:r>
      <w:commentRangeEnd w:id="2595"/>
      <w:r w:rsidR="009542AA">
        <w:rPr>
          <w:rStyle w:val="CommentReference"/>
        </w:rPr>
        <w:commentReference w:id="2595"/>
      </w:r>
      <w:commentRangeEnd w:id="2596"/>
      <w:r w:rsidR="00A86327">
        <w:rPr>
          <w:rStyle w:val="CommentReference"/>
        </w:rPr>
        <w:commentReference w:id="2596"/>
      </w:r>
      <w:r w:rsidR="00AB7C6D">
        <w:t>(</w:t>
      </w:r>
      <w:r w:rsidR="00777525">
        <w:t xml:space="preserve">Fig. </w:t>
      </w:r>
      <w:r w:rsidR="009A277A">
        <w:t>3</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 xml:space="preserve">Table </w:t>
      </w:r>
      <w:ins w:id="2597" w:author="Lane, Stefanie" w:date="2023-09-19T18:33:00Z">
        <w:r w:rsidR="00563E1B">
          <w:t>1</w:t>
        </w:r>
      </w:ins>
      <w:del w:id="2598" w:author="Lane, Stefanie" w:date="2023-09-19T18:33:00Z">
        <w:r w:rsidR="00777525" w:rsidDel="00563E1B">
          <w:delText>2</w:delText>
        </w:r>
      </w:del>
      <w:r w:rsidR="001D7CD1">
        <w:t>)</w:t>
      </w:r>
      <w:r w:rsidR="00BE39A7">
        <w:t>.</w:t>
      </w:r>
      <w:r w:rsidR="00D4353A">
        <w:t xml:space="preserve"> </w:t>
      </w:r>
    </w:p>
    <w:p w14:paraId="528CD059" w14:textId="1AF6DEBD" w:rsidR="0024557E" w:rsidRDefault="008A576F" w:rsidP="00CD26DB">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A72AA9">
        <w:t xml:space="preserve"> (Table </w:t>
      </w:r>
      <w:ins w:id="2599" w:author="Lane, Stefanie" w:date="2023-09-19T18:33:00Z">
        <w:r w:rsidR="00563E1B">
          <w:t>1</w:t>
        </w:r>
      </w:ins>
      <w:del w:id="2600" w:author="Lane, Stefanie" w:date="2023-09-19T18:33:00Z">
        <w:r w:rsidR="00A72AA9" w:rsidDel="00563E1B">
          <w:delText>2</w:delText>
        </w:r>
      </w:del>
      <w:r w:rsidR="00A72AA9">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r w:rsidR="0050398A">
        <w:t xml:space="preserve">brackish estuarine </w:t>
      </w:r>
      <w:r w:rsidR="007B08D6">
        <w:t>marshes</w:t>
      </w:r>
      <w:r w:rsidR="00A47782">
        <w:t xml:space="preserve"> in the Pacific Northwest of North America</w:t>
      </w:r>
      <w:r w:rsidR="008A7ABD">
        <w:t>. R</w:t>
      </w:r>
      <w:r w:rsidR="007B08D6">
        <w:t>ather than indicating altered abiotic conditions</w:t>
      </w:r>
      <w:r w:rsidR="008A7ABD">
        <w:t>,</w:t>
      </w:r>
      <w:r w:rsidR="007B08D6">
        <w:t xml:space="preserve"> </w:t>
      </w:r>
      <w:r w:rsidR="00633FDF">
        <w:t xml:space="preserve">their inclusion as indicator species </w:t>
      </w:r>
      <w:r w:rsidR="007B08D6">
        <w:t xml:space="preserve">may </w:t>
      </w:r>
      <w:ins w:id="2601" w:author="Gary" w:date="2023-09-22T12:45:00Z">
        <w:r w:rsidR="00627299">
          <w:t xml:space="preserve">simply </w:t>
        </w:r>
      </w:ins>
      <w:r w:rsidR="007B08D6">
        <w:t>represent population dynamics of short-lived perennials</w:t>
      </w:r>
      <w:r w:rsidR="00F35D6A">
        <w:t xml:space="preserve"> such as dispersal and recruitment</w:t>
      </w:r>
      <w:r w:rsidR="007B08D6">
        <w:t>.</w:t>
      </w:r>
      <w:r w:rsidR="00180C15">
        <w:t xml:space="preserve"> </w:t>
      </w:r>
      <w:r w:rsidR="00180C15" w:rsidRPr="00752557">
        <w:t xml:space="preserve">Thus, </w:t>
      </w:r>
      <w:r w:rsidR="005569B1" w:rsidRPr="00752557">
        <w:t>we propose</w:t>
      </w:r>
      <w:r w:rsidR="00180C15" w:rsidRPr="00752557">
        <w:t xml:space="preserve"> two potential alternative </w:t>
      </w:r>
      <w:r w:rsidR="004B125C" w:rsidRPr="00752557">
        <w:t xml:space="preserve">explanations </w:t>
      </w:r>
      <w:r w:rsidR="00180C15" w:rsidRPr="00752557">
        <w:t xml:space="preserve">for </w:t>
      </w:r>
      <w:r w:rsidR="003E5EE4" w:rsidRPr="00752557">
        <w:t xml:space="preserve">the observed </w:t>
      </w:r>
      <w:r w:rsidR="00180C15" w:rsidRPr="00752557">
        <w:t>changes in floristic composition observed in the different assemblages:</w:t>
      </w:r>
      <w:ins w:id="2602" w:author="Lane, Stefanie" w:date="2023-09-19T17:24:00Z">
        <w:r w:rsidR="00CD26DB" w:rsidRPr="00752557">
          <w:rPr>
            <w:rPrChange w:id="2603" w:author="Lane, Stefanie" w:date="2023-09-19T17:27:00Z">
              <w:rPr>
                <w:highlight w:val="green"/>
              </w:rPr>
            </w:rPrChange>
          </w:rPr>
          <w:t xml:space="preserve"> cumulative stressors such as altered nutrient regimes or hydrogeomorphological </w:t>
        </w:r>
      </w:ins>
      <w:ins w:id="2604" w:author="Lane, Stefanie" w:date="2023-09-19T17:26:00Z">
        <w:r w:rsidR="00FA0870" w:rsidRPr="00752557">
          <w:rPr>
            <w:rPrChange w:id="2605" w:author="Lane, Stefanie" w:date="2023-09-19T17:27:00Z">
              <w:rPr>
                <w:highlight w:val="green"/>
              </w:rPr>
            </w:rPrChange>
          </w:rPr>
          <w:t xml:space="preserve">processes </w:t>
        </w:r>
      </w:ins>
      <w:del w:id="2606" w:author="Lane, Stefanie" w:date="2023-09-19T17:24:00Z">
        <w:r w:rsidR="00180C15" w:rsidRPr="00752557" w:rsidDel="00CD26DB">
          <w:delText xml:space="preserve"> </w:delText>
        </w:r>
        <w:r w:rsidR="006F52AD" w:rsidRPr="00752557" w:rsidDel="00CD26DB">
          <w:delText xml:space="preserve">greater </w:delText>
        </w:r>
        <w:r w:rsidR="00025568" w:rsidRPr="00752557" w:rsidDel="00CD26DB">
          <w:delText xml:space="preserve">compositional abundance </w:delText>
        </w:r>
        <w:r w:rsidR="006F52AD" w:rsidRPr="00752557" w:rsidDel="00CD26DB">
          <w:delText>of</w:delText>
        </w:r>
        <w:r w:rsidR="00025568" w:rsidRPr="00752557" w:rsidDel="00CD26DB">
          <w:delText xml:space="preserve"> woody species or </w:delText>
        </w:r>
        <w:r w:rsidR="0077580C" w:rsidRPr="00752557" w:rsidDel="00CD26DB">
          <w:delText>species</w:delText>
        </w:r>
        <w:r w:rsidR="00025568" w:rsidRPr="00752557" w:rsidDel="00CD26DB">
          <w:delText xml:space="preserve"> tolerant of drier conditions</w:delText>
        </w:r>
        <w:r w:rsidR="003E5EE4" w:rsidRPr="00752557" w:rsidDel="00CD26DB">
          <w:delText xml:space="preserve"> could be indicative of </w:delText>
        </w:r>
      </w:del>
      <w:ins w:id="2607" w:author="Lane, Stefanie" w:date="2023-09-19T17:25:00Z">
        <w:r w:rsidR="00B03495" w:rsidRPr="00752557">
          <w:rPr>
            <w:rPrChange w:id="2608" w:author="Lane, Stefanie" w:date="2023-09-19T17:27:00Z">
              <w:rPr>
                <w:highlight w:val="green"/>
              </w:rPr>
            </w:rPrChange>
          </w:rPr>
          <w:t xml:space="preserve">(e.g., altered sedimentation </w:t>
        </w:r>
        <w:r w:rsidR="00D85023" w:rsidRPr="00752557">
          <w:rPr>
            <w:rPrChange w:id="2609" w:author="Lane, Stefanie" w:date="2023-09-19T17:27:00Z">
              <w:rPr>
                <w:highlight w:val="green"/>
              </w:rPr>
            </w:rPrChange>
          </w:rPr>
          <w:t xml:space="preserve">rates </w:t>
        </w:r>
      </w:ins>
      <w:del w:id="2610" w:author="Lane, Stefanie" w:date="2023-09-19T17:10:00Z">
        <w:r w:rsidR="003E5EE4" w:rsidRPr="00752557" w:rsidDel="00A37521">
          <w:delText>channel morphology processes</w:delText>
        </w:r>
        <w:r w:rsidR="0077580C" w:rsidRPr="00752557" w:rsidDel="00A37521">
          <w:delText xml:space="preserve"> </w:delText>
        </w:r>
        <w:r w:rsidR="006F52AD" w:rsidRPr="00752557" w:rsidDel="00A37521">
          <w:delText>limiting</w:delText>
        </w:r>
        <w:r w:rsidR="0077580C" w:rsidRPr="00752557" w:rsidDel="00A37521">
          <w:delText xml:space="preserve"> </w:delText>
        </w:r>
      </w:del>
      <w:del w:id="2611" w:author="Lane, Stefanie" w:date="2023-09-19T17:25:00Z">
        <w:r w:rsidR="0077580C" w:rsidRPr="00752557" w:rsidDel="00D85023">
          <w:delText>bank topography suitable for</w:delText>
        </w:r>
        <w:r w:rsidR="003E5EE4" w:rsidRPr="00752557" w:rsidDel="00D85023">
          <w:delText xml:space="preserve"> aquatic emergent plants</w:delText>
        </w:r>
        <w:r w:rsidR="00EA2DD3" w:rsidRPr="00752557" w:rsidDel="00D85023">
          <w:delText xml:space="preserve">, or sedimentation feedback processes </w:delText>
        </w:r>
        <w:r w:rsidR="006F52AD" w:rsidRPr="00752557" w:rsidDel="00D85023">
          <w:delText>increasing elevation of</w:delText>
        </w:r>
        <w:r w:rsidR="00EA2DD3" w:rsidRPr="00752557" w:rsidDel="00D85023">
          <w:delText xml:space="preserve"> the marsh platform</w:delText>
        </w:r>
        <w:r w:rsidR="006F52AD" w:rsidRPr="00752557" w:rsidDel="00D85023">
          <w:delText xml:space="preserve"> </w:delText>
        </w:r>
      </w:del>
      <w:r w:rsidR="006F52AD" w:rsidRPr="00752557">
        <w:t>relative to tidal inundation</w:t>
      </w:r>
      <w:ins w:id="2612" w:author="Lane, Stefanie" w:date="2023-09-19T17:25:00Z">
        <w:r w:rsidR="00D85023" w:rsidRPr="00752557">
          <w:rPr>
            <w:rPrChange w:id="2613" w:author="Lane, Stefanie" w:date="2023-09-19T17:27:00Z">
              <w:rPr>
                <w:highlight w:val="green"/>
              </w:rPr>
            </w:rPrChange>
          </w:rPr>
          <w:t>)</w:t>
        </w:r>
      </w:ins>
      <w:ins w:id="2614" w:author="Lane, Stefanie" w:date="2023-09-19T17:26:00Z">
        <w:r w:rsidR="00FA0870" w:rsidRPr="00752557">
          <w:rPr>
            <w:rPrChange w:id="2615" w:author="Lane, Stefanie" w:date="2023-09-19T17:27:00Z">
              <w:rPr>
                <w:highlight w:val="green"/>
              </w:rPr>
            </w:rPrChange>
          </w:rPr>
          <w:t xml:space="preserve"> may be </w:t>
        </w:r>
        <w:r w:rsidR="005B2E38" w:rsidRPr="00752557">
          <w:rPr>
            <w:rPrChange w:id="2616" w:author="Lane, Stefanie" w:date="2023-09-19T17:27:00Z">
              <w:rPr>
                <w:highlight w:val="green"/>
              </w:rPr>
            </w:rPrChange>
          </w:rPr>
          <w:t>slowly altering abioti</w:t>
        </w:r>
      </w:ins>
      <w:ins w:id="2617" w:author="Lane, Stefanie" w:date="2023-09-19T17:27:00Z">
        <w:r w:rsidR="005B2E38" w:rsidRPr="00752557">
          <w:rPr>
            <w:rPrChange w:id="2618" w:author="Lane, Stefanie" w:date="2023-09-19T17:27:00Z">
              <w:rPr>
                <w:highlight w:val="green"/>
              </w:rPr>
            </w:rPrChange>
          </w:rPr>
          <w:t xml:space="preserve">c conditions to favor </w:t>
        </w:r>
        <w:r w:rsidR="00C04A17" w:rsidRPr="00752557">
          <w:rPr>
            <w:rPrChange w:id="2619" w:author="Lane, Stefanie" w:date="2023-09-19T17:27:00Z">
              <w:rPr>
                <w:highlight w:val="green"/>
              </w:rPr>
            </w:rPrChange>
          </w:rPr>
          <w:t>different species within each of the assemblages identified</w:t>
        </w:r>
      </w:ins>
      <w:r w:rsidR="003E5EE4" w:rsidRPr="00752557">
        <w:t>.</w:t>
      </w:r>
      <w:r w:rsidR="00EA2DD3" w:rsidRPr="00752557">
        <w:t xml:space="preserve"> Alternatively, population dynamics</w:t>
      </w:r>
      <w:ins w:id="2620" w:author="Lane, Stefanie" w:date="2023-09-19T17:24:00Z">
        <w:r w:rsidR="00D845D1" w:rsidRPr="00752557">
          <w:rPr>
            <w:rPrChange w:id="2621" w:author="Lane, Stefanie" w:date="2023-09-19T17:27:00Z">
              <w:rPr>
                <w:highlight w:val="green"/>
              </w:rPr>
            </w:rPrChange>
          </w:rPr>
          <w:t xml:space="preserve"> or </w:t>
        </w:r>
        <w:r w:rsidR="00D845D1" w:rsidRPr="00752557">
          <w:rPr>
            <w:rPrChange w:id="2622" w:author="Lane, Stefanie" w:date="2023-09-19T17:27:00Z">
              <w:rPr>
                <w:highlight w:val="green"/>
              </w:rPr>
            </w:rPrChange>
          </w:rPr>
          <w:lastRenderedPageBreak/>
          <w:t>interspecific interactions (e.g., competition)</w:t>
        </w:r>
      </w:ins>
      <w:r w:rsidR="00EA2DD3" w:rsidRPr="00752557">
        <w:t xml:space="preserve"> may be operating independently of abiotic conditions, or have </w:t>
      </w:r>
      <w:r w:rsidR="00CB5F54" w:rsidRPr="00752557">
        <w:t>different</w:t>
      </w:r>
      <w:r w:rsidR="005569B1" w:rsidRPr="00752557">
        <w:t xml:space="preserve"> outcomes depending on </w:t>
      </w:r>
      <w:del w:id="2623" w:author="Lane, Stefanie" w:date="2023-09-19T17:27:00Z">
        <w:r w:rsidR="005569B1" w:rsidRPr="00752557" w:rsidDel="00752557">
          <w:delText xml:space="preserve">edaphic </w:delText>
        </w:r>
      </w:del>
      <w:ins w:id="2624" w:author="Lane, Stefanie" w:date="2023-09-19T17:27:00Z">
        <w:r w:rsidR="00752557" w:rsidRPr="00752557">
          <w:rPr>
            <w:rPrChange w:id="2625" w:author="Lane, Stefanie" w:date="2023-09-19T17:27:00Z">
              <w:rPr>
                <w:highlight w:val="green"/>
              </w:rPr>
            </w:rPrChange>
          </w:rPr>
          <w:t>abiotic</w:t>
        </w:r>
        <w:r w:rsidR="00752557" w:rsidRPr="00752557">
          <w:t xml:space="preserve"> </w:t>
        </w:r>
      </w:ins>
      <w:r w:rsidR="005569B1" w:rsidRPr="00752557">
        <w:t xml:space="preserve">conditions in </w:t>
      </w:r>
      <w:r w:rsidR="00CB5F54" w:rsidRPr="00752557">
        <w:t>each</w:t>
      </w:r>
      <w:r w:rsidR="005569B1" w:rsidRPr="00752557">
        <w:t xml:space="preserve"> assemblage. </w:t>
      </w:r>
      <w:r w:rsidR="00BE36CE" w:rsidRPr="00752557">
        <w:t>T</w:t>
      </w:r>
      <w:r w:rsidR="007D3D81" w:rsidRPr="00752557">
        <w:t>est</w:t>
      </w:r>
      <w:r w:rsidR="00BE36CE" w:rsidRPr="00752557">
        <w:t>ing</w:t>
      </w:r>
      <w:r w:rsidR="007D3D81">
        <w:t xml:space="preserve"> how life histories (</w:t>
      </w:r>
      <w:r w:rsidR="000414B4">
        <w:t xml:space="preserve">e.g., </w:t>
      </w:r>
      <w:r w:rsidR="007D3D81">
        <w:t>species longevity</w:t>
      </w:r>
      <w:ins w:id="2626" w:author="Lane, Stefanie" w:date="2023-09-19T17:26:00Z">
        <w:r w:rsidR="00FA0870">
          <w:t xml:space="preserve"> vs. recruitment</w:t>
        </w:r>
      </w:ins>
      <w:r w:rsidR="007D3D81">
        <w:t xml:space="preserve">) offer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67199964" w:rsidR="0083015A" w:rsidRDefault="00D47477" w:rsidP="00A07617">
      <w:pPr>
        <w:ind w:firstLine="720"/>
        <w:rPr>
          <w:rFonts w:cstheme="minorHAnsi"/>
        </w:rPr>
      </w:pPr>
      <w:commentRangeStart w:id="2627"/>
      <w:r>
        <w:t>G</w:t>
      </w:r>
      <w:r w:rsidR="00BE39A7">
        <w:t>reater homogeneity of cover abundance within assemblages, and greater</w:t>
      </w:r>
      <w:r w:rsidR="00253CA2">
        <w:t xml:space="preserve"> distinction in</w:t>
      </w:r>
      <w:r w:rsidR="00BE39A7">
        <w:t xml:space="preserve"> compositional abundance between assemblages</w:t>
      </w:r>
      <w:r w:rsidR="009B1053">
        <w:t>,</w:t>
      </w:r>
      <w:commentRangeEnd w:id="2627"/>
      <w:r w:rsidR="0024586C">
        <w:rPr>
          <w:rStyle w:val="CommentReference"/>
        </w:rPr>
        <w:commentReference w:id="2627"/>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w:t>
      </w:r>
      <w:r w:rsidR="007627B8" w:rsidRPr="00EE4DC7">
        <w:t>–</w:t>
      </w:r>
      <w:r w:rsidR="007B1284">
        <w:t>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2628" w:name="_Hlk123891013"/>
      <w:r w:rsidR="005C67FA">
        <w:rPr>
          <w:rFonts w:cstheme="minorHAnsi"/>
        </w:rPr>
        <w:t xml:space="preserve"> as this </w:t>
      </w:r>
      <w:r w:rsidR="00D566D4">
        <w:rPr>
          <w:rFonts w:cstheme="minorHAnsi"/>
        </w:rPr>
        <w:t xml:space="preserve">potentially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w:t>
      </w:r>
      <w:ins w:id="2629" w:author="Gary" w:date="2023-09-22T12:52:00Z">
        <w:r w:rsidR="0024586C">
          <w:rPr>
            <w:rFonts w:cstheme="minorHAnsi"/>
          </w:rPr>
          <w:t>.</w:t>
        </w:r>
      </w:ins>
      <w:del w:id="2630" w:author="Gary" w:date="2023-09-22T12:52:00Z">
        <w:r w:rsidR="0083015A" w:rsidDel="0024586C">
          <w:rPr>
            <w:rFonts w:cstheme="minorHAnsi"/>
          </w:rPr>
          <w:delText>,</w:delText>
        </w:r>
      </w:del>
      <w:r w:rsidR="0083015A">
        <w:rPr>
          <w:rFonts w:cstheme="minorHAnsi"/>
        </w:rPr>
        <w:t xml:space="preserve"> </w:t>
      </w:r>
      <w:ins w:id="2631" w:author="Gary" w:date="2023-09-22T12:52:00Z">
        <w:r w:rsidR="0024586C">
          <w:rPr>
            <w:rFonts w:cstheme="minorHAnsi"/>
          </w:rPr>
          <w:t>Nonetheless,</w:t>
        </w:r>
      </w:ins>
      <w:del w:id="2632" w:author="Gary" w:date="2023-09-22T12:52:00Z">
        <w:r w:rsidR="0083015A" w:rsidRPr="001D7CD1" w:rsidDel="0024586C">
          <w:rPr>
            <w:rFonts w:cstheme="minorHAnsi"/>
          </w:rPr>
          <w:delText>however</w:delText>
        </w:r>
      </w:del>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2628"/>
    </w:p>
    <w:p w14:paraId="2AAF3ADA" w14:textId="07E0A0AE" w:rsidR="00BE39A7" w:rsidRPr="009D6D33" w:rsidRDefault="00E954F2" w:rsidP="00A07617">
      <w:pPr>
        <w:ind w:firstLine="720"/>
        <w:rPr>
          <w:rFonts w:cstheme="minorHAnsi"/>
        </w:rPr>
      </w:pPr>
      <w:commentRangeStart w:id="2633"/>
      <w:r>
        <w:rPr>
          <w:rFonts w:cstheme="minorHAnsi"/>
        </w:rPr>
        <w:t>Plant b</w:t>
      </w:r>
      <w:r w:rsidR="00D472DA">
        <w:rPr>
          <w:rFonts w:cstheme="minorHAnsi"/>
        </w:rPr>
        <w:t xml:space="preserve">iodiversity loss may </w:t>
      </w:r>
      <w:ins w:id="2634" w:author="Lane, Stefanie" w:date="2023-09-12T18:57:00Z">
        <w:r w:rsidR="00EC504C">
          <w:rPr>
            <w:rFonts w:cstheme="minorHAnsi"/>
          </w:rPr>
          <w:t xml:space="preserve">alter sediment trapping </w:t>
        </w:r>
        <w:r w:rsidR="00E127BA">
          <w:rPr>
            <w:rFonts w:cstheme="minorHAnsi"/>
          </w:rPr>
          <w:t xml:space="preserve">via altered </w:t>
        </w:r>
      </w:ins>
      <w:del w:id="2635" w:author="Lane, Stefanie" w:date="2023-09-12T18:57:00Z">
        <w:r w:rsidR="00D472DA" w:rsidDel="00E127BA">
          <w:rPr>
            <w:rFonts w:cstheme="minorHAnsi"/>
          </w:rPr>
          <w:delText>reduce the</w:delText>
        </w:r>
      </w:del>
      <w:ins w:id="2636" w:author="Lane, Stefanie" w:date="2023-09-12T18:56:00Z">
        <w:r w:rsidR="007F1FA6">
          <w:rPr>
            <w:rFonts w:cstheme="minorHAnsi"/>
          </w:rPr>
          <w:t xml:space="preserve">vegetation structural complexity </w:t>
        </w:r>
      </w:ins>
      <w:del w:id="2637" w:author="Lane, Stefanie" w:date="2023-09-12T18:56:00Z">
        <w:r w:rsidR="00D472DA" w:rsidDel="007F1FA6">
          <w:rPr>
            <w:rFonts w:cstheme="minorHAnsi"/>
          </w:rPr>
          <w:delText xml:space="preserve"> d</w:delText>
        </w:r>
        <w:r w:rsidR="004506A9" w:rsidDel="007F1FA6">
          <w:rPr>
            <w:rFonts w:cstheme="minorHAnsi"/>
          </w:rPr>
          <w:delText>ense root network</w:delText>
        </w:r>
      </w:del>
      <w:ins w:id="2638" w:author="Lane, Stefanie" w:date="2023-09-12T18:57:00Z">
        <w:r w:rsidR="00E127BA">
          <w:rPr>
            <w:rFonts w:cstheme="minorHAnsi"/>
          </w:rPr>
          <w:t xml:space="preserve"> </w:t>
        </w:r>
      </w:ins>
      <w:del w:id="2639" w:author="Lane, Stefanie" w:date="2023-09-12T18:56:00Z">
        <w:r w:rsidR="004506A9" w:rsidDel="007F1FA6">
          <w:rPr>
            <w:rFonts w:cstheme="minorHAnsi"/>
          </w:rPr>
          <w:delText xml:space="preserve">s </w:delText>
        </w:r>
      </w:del>
      <w:del w:id="2640" w:author="Lane, Stefanie" w:date="2023-09-12T18:57:00Z">
        <w:r w:rsidR="005F2EB8" w:rsidDel="00E127BA">
          <w:rPr>
            <w:rFonts w:cstheme="minorHAnsi"/>
          </w:rPr>
          <w:delText>to trap sediment in the marsh platform</w:delText>
        </w:r>
        <w:r w:rsidR="004506A9" w:rsidDel="00E127BA">
          <w:rPr>
            <w:rFonts w:cstheme="minorHAnsi"/>
          </w:rPr>
          <w:delText xml:space="preserve"> and</w:delText>
        </w:r>
      </w:del>
      <w:ins w:id="2641" w:author="Lane, Stefanie" w:date="2023-09-12T18:57:00Z">
        <w:r w:rsidR="00E127BA">
          <w:rPr>
            <w:rFonts w:cstheme="minorHAnsi"/>
          </w:rPr>
          <w:t>or reduce</w:t>
        </w:r>
      </w:ins>
      <w:ins w:id="2642" w:author="Lane, Stefanie" w:date="2023-09-12T18:58:00Z">
        <w:r w:rsidR="00ED3FC7">
          <w:rPr>
            <w:rFonts w:cstheme="minorHAnsi"/>
          </w:rPr>
          <w:t xml:space="preserve"> availability of</w:t>
        </w:r>
      </w:ins>
      <w:r w:rsidR="004243E3">
        <w:rPr>
          <w:rFonts w:cstheme="minorHAnsi"/>
        </w:rPr>
        <w:t xml:space="preserve"> seasonal</w:t>
      </w:r>
      <w:r w:rsidR="004506A9">
        <w:rPr>
          <w:rFonts w:cstheme="minorHAnsi"/>
        </w:rPr>
        <w:t xml:space="preserve"> pollinator </w:t>
      </w:r>
      <w:del w:id="2643" w:author="Lane, Stefanie" w:date="2023-09-12T18:58:00Z">
        <w:r w:rsidR="004506A9" w:rsidDel="00ED3FC7">
          <w:rPr>
            <w:rFonts w:cstheme="minorHAnsi"/>
          </w:rPr>
          <w:delText>value of forbs</w:delText>
        </w:r>
      </w:del>
      <w:ins w:id="2644" w:author="Lane, Stefanie" w:date="2023-09-12T18:58:00Z">
        <w:r w:rsidR="00ED3FC7">
          <w:rPr>
            <w:rFonts w:cstheme="minorHAnsi"/>
          </w:rPr>
          <w:t>plants such as forbs</w:t>
        </w:r>
      </w:ins>
      <w:r w:rsidR="00D472DA">
        <w:rPr>
          <w:rFonts w:cstheme="minorHAnsi"/>
        </w:rPr>
        <w:t xml:space="preserve">, although these contributions by the species lost in Ladner Marsh have not been quantified. </w:t>
      </w:r>
      <w:commentRangeEnd w:id="2633"/>
      <w:r w:rsidR="004A2BB7">
        <w:rPr>
          <w:rStyle w:val="CommentReference"/>
        </w:rPr>
        <w:commentReference w:id="2633"/>
      </w:r>
      <w:r w:rsidR="00D269F7">
        <w:rPr>
          <w:rFonts w:cstheme="minorHAnsi"/>
        </w:rPr>
        <w:t xml:space="preserve">Regardless of whether the loss is due to turnover or shifting abiotic conditions, trends of lost </w:t>
      </w:r>
      <w:r>
        <w:rPr>
          <w:rFonts w:cstheme="minorHAnsi"/>
        </w:rPr>
        <w:t xml:space="preserve">native plant </w:t>
      </w:r>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w:t>
      </w:r>
      <w:r w:rsidR="007627B8" w:rsidRPr="00EE4DC7">
        <w:t>–</w:t>
      </w:r>
      <w:r w:rsidR="00D1049A">
        <w:t>2019</w:t>
      </w:r>
      <w:r w:rsidR="00CD7B22">
        <w:t xml:space="preserve"> </w:t>
      </w:r>
      <w:r w:rsidR="00FC1C68">
        <w:t>(</w:t>
      </w:r>
      <w:del w:id="2645" w:author="Lane, Stefanie" w:date="2023-09-19T10:09:00Z">
        <w:r w:rsidR="00FC1C68" w:rsidDel="005461FD">
          <w:delText>Fig. S2</w:delText>
        </w:r>
      </w:del>
      <w:ins w:id="2646" w:author="Lane, Stefanie" w:date="2023-09-19T10:09:00Z">
        <w:r w:rsidR="005461FD">
          <w:t>Fig. S3</w:t>
        </w:r>
      </w:ins>
      <w:r w:rsidR="00CD7B22" w:rsidRPr="006359FF">
        <w:t>)</w:t>
      </w:r>
      <w:r w:rsidR="00BE39A7" w:rsidRPr="006359FF">
        <w:t xml:space="preserve">, although few species (native or </w:t>
      </w:r>
      <w:r w:rsidR="00341A26">
        <w:t>non-native</w:t>
      </w:r>
      <w:r w:rsidR="00BE39A7" w:rsidRPr="006359FF">
        <w:t>) represent the majority of cover within the assemblage</w:t>
      </w:r>
      <w:r w:rsidR="00CD7B22">
        <w:t xml:space="preserve"> (</w:t>
      </w:r>
      <w:r w:rsidR="00392F8F">
        <w:t>Table S5</w:t>
      </w:r>
      <w:r w:rsidR="00CD7B22">
        <w:t>)</w:t>
      </w:r>
      <w:r w:rsidR="00BE39A7" w:rsidRPr="006359FF">
        <w:t xml:space="preserve">. </w:t>
      </w:r>
      <w:ins w:id="2647" w:author="Gary" w:date="2023-09-22T12:55:00Z">
        <w:r w:rsidR="004A2BB7">
          <w:t xml:space="preserve">Although </w:t>
        </w:r>
      </w:ins>
      <w:del w:id="2648" w:author="Gary" w:date="2023-09-22T12:55:00Z">
        <w:r w:rsidR="00341A26" w:rsidDel="004A2BB7">
          <w:delText>N</w:delText>
        </w:r>
      </w:del>
      <w:ins w:id="2649" w:author="Gary" w:date="2023-09-22T12:55:00Z">
        <w:r w:rsidR="004A2BB7">
          <w:t>n</w:t>
        </w:r>
      </w:ins>
      <w:r w:rsidR="00341A26">
        <w:t>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w:t>
      </w:r>
      <w:del w:id="2650" w:author="Gary" w:date="2023-09-22T12:56:00Z">
        <w:r w:rsidR="00BE39A7" w:rsidRPr="006359FF" w:rsidDel="00E64BB9">
          <w:delText xml:space="preserve">however </w:delText>
        </w:r>
      </w:del>
      <w:r w:rsidR="00BE39A7" w:rsidRPr="006359FF">
        <w:t xml:space="preserve">these species are notorious for spreading to the point of near-exclusion of other species (especially natives) </w:t>
      </w:r>
      <w:r w:rsidR="000335B7" w:rsidRPr="000335B7">
        <w:rPr>
          <w:rFonts w:ascii="Calibri" w:hAnsi="Calibri" w:cs="Calibri"/>
        </w:rPr>
        <w:t>(Apfelbaum &amp; Sams, 1987; Sinks et al., 2021)</w:t>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7AE551C0" w14:textId="621F8DB2" w:rsidR="00C20E8A" w:rsidRDefault="00341A26" w:rsidP="00A72AA9">
      <w:pPr>
        <w:ind w:firstLine="720"/>
      </w:pPr>
      <w:r>
        <w:t>Non-native</w:t>
      </w:r>
      <w:r w:rsidR="00A03200">
        <w:t xml:space="preserve"> s</w:t>
      </w:r>
      <w:r w:rsidR="00BE39A7">
        <w:t>pecies</w:t>
      </w:r>
      <w:r w:rsidR="00BE39A7" w:rsidRPr="00757A6B">
        <w:t xml:space="preserve"> </w:t>
      </w:r>
      <w:r w:rsidR="00937C7B">
        <w:t>invasion</w:t>
      </w:r>
      <w:r w:rsidR="00937C7B"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del w:id="2651" w:author="Lane, Stefanie" w:date="2023-09-12T19:03:00Z">
        <w:r w:rsidR="00CC3464" w:rsidDel="00E851FE">
          <w:delText>, especially when top-down trophic interactions are also lost</w:delText>
        </w:r>
        <w:r w:rsidR="00C43860" w:rsidDel="00E851FE">
          <w:delText xml:space="preserve"> from the ecosystem</w:delText>
        </w:r>
      </w:del>
      <w:r w:rsidR="003644E4">
        <w:t xml:space="preserve"> </w:t>
      </w:r>
      <w:r w:rsidR="003644E4" w:rsidRPr="00A72AA9">
        <w:t>(Duffy, 2003)</w:t>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w:t>
      </w:r>
      <w:ins w:id="2652" w:author="Gary" w:date="2023-09-22T12:57:00Z">
        <w:r w:rsidR="00C43829">
          <w:t xml:space="preserve"> marsh</w:t>
        </w:r>
      </w:ins>
      <w:r w:rsidR="00D31AA5">
        <w:t xml:space="preserve"> ecosystem</w:t>
      </w:r>
      <w:r w:rsidR="003B66C2">
        <w:t>;</w:t>
      </w:r>
      <w:r w:rsidR="00BE39A7">
        <w:t xml:space="preserve"> however</w:t>
      </w:r>
      <w:r w:rsidR="003B66C2">
        <w:t>,</w:t>
      </w:r>
      <w:r w:rsidR="00BE39A7">
        <w:t xml:space="preserve"> experimentally testing </w:t>
      </w:r>
      <w:r w:rsidR="00250355">
        <w:t xml:space="preserve">optimal </w:t>
      </w:r>
      <w:r w:rsidR="00D31AA5">
        <w:t xml:space="preserve">recruitment niches of </w:t>
      </w:r>
      <w:r w:rsidR="00BE39A7">
        <w:t>species-specific</w:t>
      </w:r>
      <w:r w:rsidR="00D31AA5">
        <w:t xml:space="preserve"> propagules</w:t>
      </w:r>
      <w:r w:rsidR="00742F8E">
        <w:t xml:space="preserve"> </w:t>
      </w:r>
      <w:r w:rsidR="00742F8E" w:rsidRPr="00A72AA9">
        <w:t>(e.g., Lane, 2022)</w:t>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p>
    <w:p w14:paraId="1CA36779" w14:textId="197CE4C3" w:rsidR="00BE39A7" w:rsidRDefault="00B2311F" w:rsidP="0087541A">
      <w:pPr>
        <w:ind w:firstLine="720"/>
      </w:pPr>
      <w:r>
        <w:t xml:space="preserve">Optimal abiotic conditions for the recruitment and spatial occupancy of native or </w:t>
      </w:r>
      <w:r w:rsidR="00341A26">
        <w:t>non-native</w:t>
      </w:r>
      <w:r>
        <w:t xml:space="preserve"> species may largely be driven by soil characteristics and related sedimentation processes. </w:t>
      </w:r>
      <w:del w:id="2653" w:author="Lane, Stefanie" w:date="2023-09-12T19:06:00Z">
        <w:r w:rsidDel="00C100C2">
          <w:delText>Sedimentary c</w:delText>
        </w:r>
      </w:del>
      <w:ins w:id="2654" w:author="Lane, Stefanie" w:date="2023-09-12T19:06:00Z">
        <w:r w:rsidR="00C100C2">
          <w:t>C</w:t>
        </w:r>
      </w:ins>
      <w:r>
        <w:t>hanges such as sediment starvation</w:t>
      </w:r>
      <w:ins w:id="2655" w:author="Lane, Stefanie" w:date="2023-09-12T19:06:00Z">
        <w:r w:rsidR="00C100C2">
          <w:t xml:space="preserve">, </w:t>
        </w:r>
      </w:ins>
      <w:del w:id="2656" w:author="Lane, Stefanie" w:date="2023-09-12T19:06:00Z">
        <w:r w:rsidDel="00C100C2">
          <w:delText xml:space="preserve"> or </w:delText>
        </w:r>
      </w:del>
      <w:r>
        <w:t>subsidence</w:t>
      </w:r>
      <w:ins w:id="2657" w:author="Lane, Stefanie" w:date="2023-09-12T19:06:00Z">
        <w:r w:rsidR="00C100C2">
          <w:t>, or r</w:t>
        </w:r>
      </w:ins>
      <w:ins w:id="2658" w:author="Lane, Stefanie" w:date="2023-09-12T19:07:00Z">
        <w:r w:rsidR="00C100C2">
          <w:t xml:space="preserve">elative sea level rise </w:t>
        </w:r>
      </w:ins>
      <w:del w:id="2659" w:author="Lane, Stefanie" w:date="2023-09-12T19:06:00Z">
        <w:r w:rsidDel="00C100C2">
          <w:delText xml:space="preserve"> </w:delText>
        </w:r>
      </w:del>
      <w:r>
        <w:t>would result in more saturated areas, which would likely drive the increased prevalence of</w:t>
      </w:r>
      <w:r w:rsidR="00D95D14">
        <w:t xml:space="preserve"> saturated conditions favored by the</w:t>
      </w:r>
      <w:r>
        <w:t xml:space="preserve"> Bogbean assemblage </w:t>
      </w:r>
      <w:r w:rsidRPr="000335B7">
        <w:rPr>
          <w:rFonts w:ascii="Calibri" w:hAnsi="Calibri" w:cs="Calibri"/>
        </w:rPr>
        <w:t>(Mendelssohn &amp; Kuhn, 2003)</w:t>
      </w:r>
      <w:r>
        <w:t>. Alternatively,</w:t>
      </w:r>
      <w:r w:rsidRPr="00CC6258">
        <w:t xml:space="preserve"> </w:t>
      </w:r>
      <w:r>
        <w:t xml:space="preserve">positive feedbacks between vegetation and sedimentation could support areas of marsh accretion </w:t>
      </w:r>
      <w:r w:rsidRPr="000335B7">
        <w:rPr>
          <w:rFonts w:ascii="Calibri" w:hAnsi="Calibri" w:cs="Calibri"/>
        </w:rPr>
        <w:t>(Nyman et al., 2006)</w:t>
      </w:r>
      <w:r>
        <w:t xml:space="preserve">, which may also be more likely to receive </w:t>
      </w:r>
      <w:r w:rsidR="00341A26">
        <w:lastRenderedPageBreak/>
        <w:t>non-native</w:t>
      </w:r>
      <w:r>
        <w:t xml:space="preserve"> propagules within the d</w:t>
      </w:r>
      <w:r w:rsidRPr="00810405">
        <w:t xml:space="preserve">istributed sediment. </w:t>
      </w:r>
      <w:r w:rsidR="000703CB" w:rsidRPr="00810405">
        <w:t xml:space="preserve">While </w:t>
      </w:r>
      <w:r w:rsidR="00D305BA" w:rsidRPr="00810405">
        <w:t xml:space="preserve">Ladner Marsh </w:t>
      </w:r>
      <w:r w:rsidR="004C0E17" w:rsidRPr="00810405">
        <w:t xml:space="preserve">has </w:t>
      </w:r>
      <w:r w:rsidR="000703CB" w:rsidRPr="00810405">
        <w:t xml:space="preserve">largely escaped direct </w:t>
      </w:r>
      <w:del w:id="2660" w:author="Lane, Stefanie" w:date="2023-09-12T19:20:00Z">
        <w:r w:rsidR="000703CB" w:rsidRPr="00810405" w:rsidDel="00CF6994">
          <w:delText>natural (</w:delText>
        </w:r>
        <w:r w:rsidR="000703CB" w:rsidRPr="00B86AB9" w:rsidDel="00CF6994">
          <w:rPr>
            <w:highlight w:val="yellow"/>
            <w:rPrChange w:id="2661" w:author="Lane, Stefanie" w:date="2023-09-12T19:09:00Z">
              <w:rPr/>
            </w:rPrChange>
          </w:rPr>
          <w:delText>e.g.,</w:delText>
        </w:r>
        <w:r w:rsidR="00D966A3" w:rsidRPr="00B86AB9" w:rsidDel="00CF6994">
          <w:rPr>
            <w:highlight w:val="yellow"/>
            <w:rPrChange w:id="2662" w:author="Lane, Stefanie" w:date="2023-09-12T19:09:00Z">
              <w:rPr/>
            </w:rPrChange>
          </w:rPr>
          <w:delText xml:space="preserve"> scouring</w:delText>
        </w:r>
        <w:r w:rsidR="000703CB" w:rsidRPr="00B86AB9" w:rsidDel="00CF6994">
          <w:rPr>
            <w:highlight w:val="yellow"/>
            <w:rPrChange w:id="2663" w:author="Lane, Stefanie" w:date="2023-09-12T19:09:00Z">
              <w:rPr/>
            </w:rPrChange>
          </w:rPr>
          <w:delText xml:space="preserve"> tidal surge</w:delText>
        </w:r>
        <w:r w:rsidR="000703CB" w:rsidRPr="00810405" w:rsidDel="00CF6994">
          <w:delText xml:space="preserve">) and </w:delText>
        </w:r>
      </w:del>
      <w:r w:rsidR="000703CB" w:rsidRPr="00810405">
        <w:t xml:space="preserve">anthropogenic disturbance (e.g., </w:t>
      </w:r>
      <w:del w:id="2664" w:author="Lane, Stefanie" w:date="2023-09-12T19:26:00Z">
        <w:r w:rsidR="000703CB" w:rsidRPr="00810405" w:rsidDel="00AC1C2B">
          <w:delText>industria</w:delText>
        </w:r>
      </w:del>
      <w:ins w:id="2665" w:author="Lane, Stefanie" w:date="2023-09-12T19:26:00Z">
        <w:r w:rsidR="00AC1C2B">
          <w:t>industrial or agricultural development</w:t>
        </w:r>
      </w:ins>
      <w:del w:id="2666" w:author="Lane, Stefanie" w:date="2023-09-12T19:26:00Z">
        <w:r w:rsidR="000703CB" w:rsidRPr="00810405" w:rsidDel="00AC1C2B">
          <w:delText>l development</w:delText>
        </w:r>
      </w:del>
      <w:r w:rsidR="000703CB" w:rsidRPr="00810405">
        <w:t xml:space="preserve">), it is </w:t>
      </w:r>
      <w:r w:rsidR="00D966A3" w:rsidRPr="00810405">
        <w:t xml:space="preserve">subject to continuous pressures resulting from </w:t>
      </w:r>
      <w:ins w:id="2667" w:author="Lane, Stefanie" w:date="2023-09-12T19:24:00Z">
        <w:r w:rsidR="00E45D2F">
          <w:t xml:space="preserve">anthropogenic </w:t>
        </w:r>
      </w:ins>
      <w:r w:rsidR="00D966A3" w:rsidRPr="00810405">
        <w:t xml:space="preserve">modifications throughout the Fraser River Estuary. Cumulative effects of altered water, sediment, and nutrient regimes </w:t>
      </w:r>
      <w:r w:rsidR="001E54D2" w:rsidRPr="00810405">
        <w:t>impacting</w:t>
      </w:r>
      <w:r w:rsidR="00D966A3" w:rsidRPr="00810405">
        <w:t xml:space="preserve"> the </w:t>
      </w:r>
      <w:r w:rsidR="00D93C2E" w:rsidRPr="00810405">
        <w:t>lower reaches of the Fraser River</w:t>
      </w:r>
      <w:r w:rsidR="00B55A4F" w:rsidRPr="00810405">
        <w:t xml:space="preserve"> </w:t>
      </w:r>
      <w:r w:rsidR="00D93C2E" w:rsidRPr="00810405">
        <w:t>can alter competitive dynamics of plant communities</w:t>
      </w:r>
      <w:r w:rsidR="00C20E8A">
        <w:t xml:space="preserve"> </w:t>
      </w:r>
      <w:r w:rsidR="00B55A4F" w:rsidRPr="00810405">
        <w:t xml:space="preserve"> (</w:t>
      </w:r>
      <w:proofErr w:type="spellStart"/>
      <w:r w:rsidR="00A92976" w:rsidRPr="00810405">
        <w:t>Dethier</w:t>
      </w:r>
      <w:proofErr w:type="spellEnd"/>
      <w:r w:rsidR="00A92976" w:rsidRPr="00810405">
        <w:t xml:space="preserve"> &amp; Hacker, 2005; </w:t>
      </w:r>
      <w:r w:rsidR="003D427D" w:rsidRPr="00A46D11">
        <w:t xml:space="preserve">Flores-Moreno et al., </w:t>
      </w:r>
      <w:r w:rsidR="007112BE" w:rsidRPr="00A46D11">
        <w:t>2016</w:t>
      </w:r>
      <w:r w:rsidR="00B55A4F" w:rsidRPr="00810405">
        <w:t>)</w:t>
      </w:r>
      <w:r w:rsidR="009E79F9">
        <w:t xml:space="preserve">, and promote the dominance of invasive species </w:t>
      </w:r>
      <w:r w:rsidR="009E79F9">
        <w:fldChar w:fldCharType="begin"/>
      </w:r>
      <w:r w:rsidR="00542F64">
        <w:instrText xml:space="preserve"> ADDIN ZOTERO_ITEM CSL_CITATION {"citationID":"IcscK1TV","properties":{"formattedCitation":"(Green &amp; Galatowitsch, 2002; Woo &amp; Zedler, 2002; Zedler &amp; Kercher, 2004)","plainCitation":"(Green &amp; Galatowitsch, 2002; Woo &amp; Zedler, 2002; Zedler &amp; Kercher, 2004)","noteIndex":0},"citationItems":[{"id":2926,"uris":["http://zotero.org/users/6092945/items/CEHYII5A"],"itemData":{"id":2926,"type":"article-journal","abstract":"1 Nutrient enrichment may adversely impact plant species richness in wetlands and enhance their susceptibility to colonization and dominance by invasive species. For North American prairie wetlands, enrichment by nitrate-N (NO3-N) from agricultural runoff is thought to contribute to the increasing colonization and dominance of Phalaris arundinacea (reed canary grass), especially during restoration. If true, P. arundinacea might compromise the re-establishment of sedge meadow vegetation on sites reflooded with agricultural drainage water. 2 We tested this hypothesis using a fertilization experiment in wetlands with controlled hydrology. A community mixture comprising 11 species from native sedge meadow was seeded in mesocosms and grown under one of three NO3-N levels (0 g m−2 year−1, 12 g m−2 year−1, 48 g m−2 year−1) with or without P. arundinacea. Above- and below-ground biomass were measured after two growing seasons to assess the response of vegetation to NO3-N and P. arundinacea treatments. 3 The total shoot biomass of the native community was suppressed in the presence of P. arundinacea at all NO3-N levels, but shoot suppression was significantly greater at the highest NO3-N dose level (48 g m−2). Shoot growth of the native community was reduced by nearly one-half under these conditions. 4 The total root biomass of the community was also suppressed by P. arundinacea when no NO3-N was added. 5 As NO3-N increased, the relative abundance (shoot biomass) of native graminoids declined while native forbs increased in communities with and without Phalaris. The most common graminoid, Glyceria grandis, was suppressed by P. arundinacea at all levels, with suppression enhanced at the 48 g m−2 NO3-N level. Three other species were suppressed at the highest NO3-N level, in the presence of Phalaris. The two most common forbs, Asclepias incarnata and Sium suave, exhibited a continual increase in growth with NO3-N additions along with overall suppression by P. arundinacea. 6 Community diversity and evenness declined with increasing NO3-N levels, whether or not P. arundinacea was present. 7 Our results demonstrate that if P. arundinacea is present, the restored sedge meadow community will not achieve levels of abundance that are possible when this species is absent, regardless of NO3-N enrichment conditions. 8 At the same time, the increased suppression by P. arundinacea at the 48 g m−2 NO3-N dose level supports the hypothesis that the dominance of this species over the native sedge meadow community is enhanced by NO3-N inputs at levels that are common in agricultural landscapes. 9 Our results carry two implications for achieving biodiversity conservation in agricultural landscapes. First, reducing nitrate loads to wetland reserves is essential for minimizing declines in community diversity. Secondly, the use of P. arundinacea for soil conservation and other agri-environmental purposes should be curtailed because of the likelihood of off-site impacts to wetland biodiversity.","container-title":"Journal of Applied Ecology","DOI":"10.1046/j.1365-2664.2002.00702.x","ISSN":"1365-2664","issue":"1","language":"en","note":"_eprint: https://onlinelibrary.wiley.com/doi/pdf/10.1046/j.1365-2664.2002.00702.x","page":"134-144","source":"Wiley Online Library","title":"Effects of Phalaris arundinacea and nitrate-N addition on the establishment of wetland plant communities","volume":"39","author":[{"family":"Green","given":"Emily K."},{"family":"Galatowitsch","given":"Susan M."}],"issued":{"date-parts":[["2002"]]}},"label":"page"},{"id":2928,"uris":["http://zotero.org/users/6092945/items/2ERAR8A4"],"itemData":{"id":2928,"type":"article-journal","abstract":"Where wetlands receive urban runoff, Typha spp. and other invasive plants often displace the native vegetation. We tested the ability of nutrients (N and P) to increase vegetative growth of T. × glauca (a hybrid of T. latifolia and T. angustifolia). In the greenhouse, 17 treatments revealed that T. × glauca required both N and P for growth, and total leaf length was most stimulated where a higher proportion of P was added (7N</w:instrText>
      </w:r>
      <w:r w:rsidR="00542F64">
        <w:rPr>
          <w:rFonts w:ascii="Cambria Math" w:hAnsi="Cambria Math" w:cs="Cambria Math"/>
        </w:rPr>
        <w:instrText>∶</w:instrText>
      </w:r>
      <w:r w:rsidR="00542F64">
        <w:instrText>1P vs. 14N</w:instrText>
      </w:r>
      <w:r w:rsidR="00542F64">
        <w:rPr>
          <w:rFonts w:ascii="Cambria Math" w:hAnsi="Cambria Math" w:cs="Cambria Math"/>
        </w:rPr>
        <w:instrText>∶</w:instrText>
      </w:r>
      <w:r w:rsidR="00542F64">
        <w:instrText>1P, with N constant and P changed), regardless of concentration (the High treatment was 4× the Low treatment). In Gardner Marsh (Madison, Wisconsin, USA), we set up 28 plots (1×6 m) that bisected the boundary between sedge meadow (graminoids) and T. × glauca, and we added a common lawn fertilizer (9N</w:instrText>
      </w:r>
      <w:r w:rsidR="00542F64">
        <w:rPr>
          <w:rFonts w:ascii="Cambria Math" w:hAnsi="Cambria Math" w:cs="Cambria Math"/>
        </w:rPr>
        <w:instrText>∶</w:instrText>
      </w:r>
      <w:r w:rsidR="00542F64">
        <w:instrText>1P</w:instrText>
      </w:r>
      <w:r w:rsidR="00542F64">
        <w:rPr>
          <w:rFonts w:ascii="Cambria Math" w:hAnsi="Cambria Math" w:cs="Cambria Math"/>
        </w:rPr>
        <w:instrText>∶</w:instrText>
      </w:r>
      <w:r w:rsidR="00542F64">
        <w:instrText>4K) at high (62.5 g/m2), medium (31.3 g/m2), low (15.6 g/m2), and control (0 g/m2) rates on five dates, with n=7 plots/treatment. After one growing season, fertilizer addition increased T. × glauca ramet density, height, and biomass, especially where the sedge meadow graminoids were initially dominant. Aboveground biomass of T. × glauca in the high nutrient addition treatment (1029±256.1 g/m2) was more than double that for control plots (431±80.52 g/m2) overall, with the greatest percent increase in sedge meadow subplots. In contrast, native graminoids (mostly Carex spp.) did not respond to treatment, either in biomass or percent cover. Typha × glauca allocated nutrients to both growth and storage, as indicated by higher N and P concentrations in leaves, shoot bases, and rhizomes in plots with high nutrient addition. Because fertilizing the marsh enhanced the shoot growth of T. × glauca but not native graminoids, and because the 7N</w:instrText>
      </w:r>
      <w:r w:rsidR="00542F64">
        <w:rPr>
          <w:rFonts w:ascii="Cambria Math" w:hAnsi="Cambria Math" w:cs="Cambria Math"/>
        </w:rPr>
        <w:instrText>∶</w:instrText>
      </w:r>
      <w:r w:rsidR="00542F64">
        <w:instrText xml:space="preserve">1P treatment stimulated growth in the greenhouse, we suggest that wetland managers focus on reducing P inflows to urban wetlands. Fertilizer additions below those recommended by the manufacturer for new lawns (5× that of our highest treatment) should be more economical and have fewer impacts on receiving wetlands.","container-title":"Wetlands","DOI":"10.1672/0277-5212(2002)022[0509:CNASAS]2.0.CO;2","ISSN":"1943-6246","issue":"3","journalAbbreviation":"Wetlands","language":"en","page":"509-521","source":"Springer Link","title":"Can nutrients alone shift a sedge meadow towards dominance by the invasive Typha × glauca","volume":"22","author":[{"family":"Woo","given":"Isa"},{"family":"Zedler","given":"Joy B."}],"issued":{"date-parts":[["2002",9,1]]}},"label":"page"},{"id":2927,"uris":["http://zotero.org/users/6092945/items/IDEWWKFC"],"itemData":{"id":2927,"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flux, salt infl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ficient growth (high plant volume per unit biomass).","container-title":"Critical Reviews in Plant Sciences","DOI":"10.1080/07352680490514673","ISSN":"0735-2689","issue":"5","note":"publisher: Taylor &amp; Francis\n_eprint: https://doi.org/10.1080/07352680490514673","page":"431-452","source":"Taylor and Francis+NEJM","title":"Causes and Consequences of Invasive Plants in Wetlands: Opportunities, Opportunists, and Outcomes","title-short":"Causes and Consequences of Invasive Plants in Wetlands","volume":"23","author":[{"family":"Zedler","given":"Joy B."},{"family":"Kercher","given":"Suzanne"}],"issued":{"date-parts":[["2004",9,1]]}},"label":"page"}],"schema":"https://github.com/citation-style-language/schema/raw/master/csl-citation.json"} </w:instrText>
      </w:r>
      <w:r w:rsidR="009E79F9">
        <w:fldChar w:fldCharType="separate"/>
      </w:r>
      <w:r w:rsidR="000E42AB" w:rsidRPr="000E42AB">
        <w:rPr>
          <w:rFonts w:ascii="Calibri" w:hAnsi="Calibri" w:cs="Calibri"/>
        </w:rPr>
        <w:t xml:space="preserve">(Green &amp; </w:t>
      </w:r>
      <w:proofErr w:type="spellStart"/>
      <w:r w:rsidR="000E42AB" w:rsidRPr="000E42AB">
        <w:rPr>
          <w:rFonts w:ascii="Calibri" w:hAnsi="Calibri" w:cs="Calibri"/>
        </w:rPr>
        <w:t>Galatowitsch</w:t>
      </w:r>
      <w:proofErr w:type="spellEnd"/>
      <w:r w:rsidR="000E42AB" w:rsidRPr="000E42AB">
        <w:rPr>
          <w:rFonts w:ascii="Calibri" w:hAnsi="Calibri" w:cs="Calibri"/>
        </w:rPr>
        <w:t>, 2002; Woo &amp; Zedler, 2002; Zedler &amp; Kercher, 2004)</w:t>
      </w:r>
      <w:r w:rsidR="009E79F9">
        <w:fldChar w:fldCharType="end"/>
      </w:r>
      <w:r w:rsidR="000E42AB">
        <w:t xml:space="preserve">. In turn, this </w:t>
      </w:r>
      <w:r w:rsidR="0087541A">
        <w:t>may facilitate</w:t>
      </w:r>
      <w:r w:rsidR="00EC289D" w:rsidRPr="00810405">
        <w:t xml:space="preserve"> dispersal and recruitment of non-native species </w:t>
      </w:r>
      <w:r w:rsidR="00E97B8B" w:rsidRPr="00810405">
        <w:t>and</w:t>
      </w:r>
      <w:r w:rsidR="00EC289D" w:rsidRPr="00810405">
        <w:t xml:space="preserve"> potentially </w:t>
      </w:r>
      <w:r w:rsidR="0087541A">
        <w:t>limit</w:t>
      </w:r>
      <w:r w:rsidR="00EC289D" w:rsidRPr="00810405">
        <w:t xml:space="preserve"> the dispersal and recruitment of native species</w:t>
      </w:r>
      <w:r w:rsidR="0087541A">
        <w:t xml:space="preserve"> because p</w:t>
      </w:r>
      <w:r w:rsidRPr="00810405">
        <w:t xml:space="preserve">ropagule pools </w:t>
      </w:r>
      <w:r w:rsidR="0087541A">
        <w:t>are</w:t>
      </w:r>
      <w:r w:rsidRPr="00810405">
        <w:t xml:space="preserve"> </w:t>
      </w:r>
      <w:r w:rsidR="0087541A">
        <w:t>dependent</w:t>
      </w:r>
      <w:r w:rsidRPr="00810405">
        <w:t xml:space="preserve"> on local and regional proximity. If similar habitats within tidal estuarine ecosystems are lost to th</w:t>
      </w:r>
      <w:r>
        <w:t xml:space="preserve">e point where distance between patches exceeds propagule dispersal distance </w:t>
      </w:r>
      <w:r w:rsidRPr="00EC470A">
        <w:rPr>
          <w:rFonts w:ascii="Calibri" w:hAnsi="Calibri" w:cs="Calibri"/>
        </w:rPr>
        <w:t xml:space="preserve">(Shi, </w:t>
      </w:r>
      <w:r>
        <w:rPr>
          <w:rFonts w:ascii="Calibri" w:hAnsi="Calibri" w:cs="Calibri"/>
        </w:rPr>
        <w:t>et al.</w:t>
      </w:r>
      <w:r w:rsidRPr="00EC470A">
        <w:rPr>
          <w:rFonts w:ascii="Calibri" w:hAnsi="Calibri" w:cs="Calibri"/>
        </w:rPr>
        <w:t>, 2020)</w:t>
      </w:r>
      <w:r>
        <w:t>, then species colonization within the ecosystem is rare or lost</w:t>
      </w:r>
      <w:r w:rsidR="004318EB">
        <w:t xml:space="preserve"> (but see Stewart et al., 2022)</w:t>
      </w:r>
      <w:r w:rsidRPr="00FD48B1">
        <w:t xml:space="preserve">. Alternatively, if </w:t>
      </w:r>
      <w:r w:rsidR="00341A26">
        <w:t>non-native</w:t>
      </w:r>
      <w:r w:rsidRPr="00FD48B1">
        <w:t xml:space="preserve"> species are more prevalent throughout the regional dispersal network, then there is a greater chance of </w:t>
      </w:r>
      <w:r w:rsidR="00341A26">
        <w:t>non-native</w:t>
      </w:r>
      <w:r w:rsidRPr="00FD48B1">
        <w:t xml:space="preserve"> species introduction within a local marsh community</w:t>
      </w:r>
      <w:r w:rsidR="009A329B">
        <w:t xml:space="preserve"> (Briski et al., 2012)</w:t>
      </w:r>
      <w:r w:rsidRPr="00FD48B1">
        <w:t>.</w:t>
      </w:r>
      <w:r w:rsidR="0077726A" w:rsidRPr="00FD48B1">
        <w:t xml:space="preserve"> </w:t>
      </w:r>
      <w:del w:id="2668" w:author="Lane, Stefanie" w:date="2023-09-19T18:35:00Z">
        <w:r w:rsidR="0077726A" w:rsidDel="001D5ED1">
          <w:delText>Thus</w:delText>
        </w:r>
        <w:commentRangeStart w:id="2669"/>
        <w:r w:rsidR="0077726A" w:rsidDel="001D5ED1">
          <w:delText>, a</w:delText>
        </w:r>
        <w:r w:rsidDel="001D5ED1">
          <w:delText>biotic shifts may be altering the seed recruitment niches</w:delText>
        </w:r>
        <w:r w:rsidR="00387B4B" w:rsidDel="001D5ED1">
          <w:delText xml:space="preserve"> </w:delText>
        </w:r>
        <w:commentRangeEnd w:id="2669"/>
        <w:r w:rsidR="004E3A0E" w:rsidDel="001D5ED1">
          <w:rPr>
            <w:rStyle w:val="CommentReference"/>
          </w:rPr>
          <w:commentReference w:id="2669"/>
        </w:r>
        <w:r w:rsidR="00387B4B" w:rsidDel="001D5ED1">
          <w:delText>which may</w:delText>
        </w:r>
        <w:r w:rsidDel="001D5ED1">
          <w:delText xml:space="preserve"> </w:delText>
        </w:r>
        <w:r w:rsidR="00742F8E" w:rsidDel="001D5ED1">
          <w:delText>restrict</w:delText>
        </w:r>
        <w:r w:rsidR="005A1945" w:rsidDel="001D5ED1">
          <w:delText xml:space="preserve"> recruitment of</w:delText>
        </w:r>
        <w:r w:rsidR="00742F8E" w:rsidDel="001D5ED1">
          <w:delText xml:space="preserve"> native</w:delText>
        </w:r>
        <w:r w:rsidDel="001D5ED1">
          <w:delText xml:space="preserve"> speci</w:delText>
        </w:r>
        <w:r w:rsidR="005A1945" w:rsidDel="001D5ED1">
          <w:delText>es diversity</w:delText>
        </w:r>
        <w:r w:rsidDel="001D5ED1">
          <w:delText xml:space="preserve">, while dispersal networks may be delivering disproportionately more seed of </w:delText>
        </w:r>
        <w:r w:rsidR="00341A26" w:rsidDel="001D5ED1">
          <w:delText>non-native</w:delText>
        </w:r>
        <w:r w:rsidR="00B55A4F" w:rsidDel="001D5ED1">
          <w:delText>, invasive</w:delText>
        </w:r>
        <w:r w:rsidDel="001D5ED1">
          <w:delText xml:space="preserve"> species. </w:delText>
        </w:r>
      </w:del>
    </w:p>
    <w:p w14:paraId="4D96ECF3" w14:textId="74DE1DE4" w:rsidR="003414EC" w:rsidRDefault="00961F12" w:rsidP="00BE39A7">
      <w:pPr>
        <w:ind w:firstLine="720"/>
      </w:pPr>
      <w:r>
        <w:t xml:space="preserve">A common </w:t>
      </w:r>
      <w:r w:rsidR="00195DA8">
        <w:t>(mis)</w:t>
      </w:r>
      <w:r>
        <w:t xml:space="preserve">assumption is that </w:t>
      </w:r>
      <w:r w:rsidR="005F13EE">
        <w:t>“</w:t>
      </w:r>
      <w:r>
        <w:t>undisturbed</w:t>
      </w:r>
      <w:r w:rsidR="005F13EE">
        <w:t>”</w:t>
      </w:r>
      <w:r>
        <w:t xml:space="preserve"> </w:t>
      </w:r>
      <w:r w:rsidR="003414EC">
        <w:t xml:space="preserve">protected </w:t>
      </w:r>
      <w:r>
        <w:t>areas</w:t>
      </w:r>
      <w:r w:rsidR="005F13EE">
        <w:t xml:space="preserve"> such as Ladner Marsh</w:t>
      </w:r>
      <w:r>
        <w:t xml:space="preserve"> represent </w:t>
      </w:r>
      <w:r w:rsidR="00BE39A7">
        <w:t>ecologically appropriate reference state</w:t>
      </w:r>
      <w:r w:rsidR="00195DA8">
        <w:t>s</w:t>
      </w:r>
      <w:r w:rsidR="00BE39A7">
        <w:t xml:space="preserve"> </w:t>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t xml:space="preserve">. </w:t>
      </w:r>
      <w:bookmarkStart w:id="2670"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r w:rsidR="00E954F2">
        <w:t>region</w:t>
      </w:r>
      <w:r w:rsidR="00C244E6">
        <w:t xml:space="preserve"> </w:t>
      </w:r>
      <w:r w:rsidR="00C244E6" w:rsidRPr="00C244E6">
        <w:rPr>
          <w:rFonts w:ascii="Calibri" w:hAnsi="Calibri" w:cs="Calibri"/>
        </w:rPr>
        <w:t>(Finn et al., 2021)</w:t>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historical reference</w:t>
      </w:r>
      <w:r w:rsidR="00E954F2">
        <w:t>s</w:t>
      </w:r>
      <w:r w:rsidR="00C04996">
        <w:t>, yet</w:t>
      </w:r>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t xml:space="preserve">. </w:t>
      </w:r>
      <w:r w:rsidR="006033C4">
        <w:t>However, the designation of Ladner Marsh as a Wildlife Management Area is</w:t>
      </w:r>
      <w:r w:rsidR="00937950">
        <w:t xml:space="preserve"> likely</w:t>
      </w:r>
      <w:r w:rsidR="006033C4">
        <w:t xml:space="preserve"> insufficient </w:t>
      </w:r>
      <w:r w:rsidR="00937950">
        <w:t xml:space="preserve">to protect the habitat from </w:t>
      </w:r>
      <w:r w:rsidR="008871E9">
        <w:t>large-scale environmental</w:t>
      </w:r>
      <w:r w:rsidR="00937950">
        <w:t xml:space="preserve"> stressors </w:t>
      </w:r>
      <w:r w:rsidR="008871E9">
        <w:t xml:space="preserve">in the Fraser River Estuary, such as nutrient enrichment.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r w:rsidR="00E954F2">
        <w:t xml:space="preserve">sites </w:t>
      </w:r>
      <w:r w:rsidR="00811EA0">
        <w:t xml:space="preserve">may </w:t>
      </w:r>
      <w:r w:rsidR="00165333">
        <w:t xml:space="preserve">have </w:t>
      </w:r>
      <w:r w:rsidR="00811EA0">
        <w:t>change</w:t>
      </w:r>
      <w:r w:rsidR="00165333">
        <w:t>d</w:t>
      </w:r>
      <w:r w:rsidR="00811EA0">
        <w:t xml:space="preserve"> </w:t>
      </w:r>
      <w:r w:rsidR="00937950">
        <w:t xml:space="preserve">with respect to non-native, invasive encroachment </w:t>
      </w:r>
      <w:r w:rsidR="00811EA0">
        <w:t xml:space="preserve">during the span </w:t>
      </w:r>
      <w:r w:rsidR="00FD0F70">
        <w:t>of 20</w:t>
      </w:r>
      <w:r w:rsidR="002F3BE6" w:rsidRPr="00EE4DC7">
        <w:t>–</w:t>
      </w:r>
      <w:r w:rsidR="00FD0F70">
        <w:t>40 years</w:t>
      </w:r>
      <w:r w:rsidR="00811EA0">
        <w:t>.</w:t>
      </w:r>
      <w:r w:rsidR="00A15529">
        <w:t xml:space="preserve"> </w:t>
      </w:r>
      <w:bookmarkEnd w:id="2670"/>
      <w:r w:rsidR="00F70051">
        <w:t xml:space="preserve">We strongly advocate for the development of long-term vegetation monitoring to inform </w:t>
      </w:r>
      <w:r w:rsidR="00BA178F">
        <w:t>non-native invasive species management occurring in this</w:t>
      </w:r>
      <w:r w:rsidR="005F38AE">
        <w:t xml:space="preserve"> and similar</w:t>
      </w:r>
      <w:r w:rsidR="00BA178F">
        <w:t xml:space="preserve"> WMA</w:t>
      </w:r>
      <w:r w:rsidR="005F38AE">
        <w:t>s</w:t>
      </w:r>
      <w:r w:rsidR="00BA178F">
        <w:t xml:space="preserve"> (see also Stewart, Hood, and Martin, 2023). </w:t>
      </w:r>
    </w:p>
    <w:p w14:paraId="43C54AEC" w14:textId="4B55B3C1" w:rsidR="00BE39A7" w:rsidRDefault="00BE39A7" w:rsidP="00BE39A7">
      <w:pPr>
        <w:ind w:firstLine="720"/>
      </w:pPr>
      <w:r>
        <w:t xml:space="preserve">If we are to prioritize conservation of functional coastal wetlands that include a significant representation of native species, we must seek new ways to manage habitats such as </w:t>
      </w:r>
      <w:del w:id="2671" w:author="Gary" w:date="2023-09-22T13:00:00Z">
        <w:r w:rsidR="00195DA8" w:rsidDel="00B72AA6">
          <w:delText xml:space="preserve">the </w:delText>
        </w:r>
      </w:del>
      <w:r>
        <w:t>Ladner Marsh</w:t>
      </w:r>
      <w:r w:rsidR="0052296F">
        <w:t>.</w:t>
      </w:r>
      <w:r w:rsidR="003414EC" w:rsidRPr="003414EC">
        <w:t xml:space="preserve"> </w:t>
      </w:r>
      <w:r w:rsidR="003414EC">
        <w:t xml:space="preserve">Active management may be required to maintain ecologically-desired species composition in the wake of environmental change, and should be informed by ongoing experimentation into the role of  hydrogeomorphologic drivers, dispersal networks, recruitment strategies, disturbance, and invasive species management to achieve this goal. </w:t>
      </w:r>
      <w:r w:rsidR="00E031ED">
        <w:t xml:space="preserve">In so doing, </w:t>
      </w:r>
      <w:r w:rsidR="0052296F">
        <w:t xml:space="preserve">practitioners may </w:t>
      </w:r>
      <w:r>
        <w:t xml:space="preserve">enhance ecosystem processes within remnant </w:t>
      </w:r>
      <w:r w:rsidR="008A398F">
        <w:t>coastal</w:t>
      </w:r>
      <w:r w:rsidR="0052296F">
        <w:t xml:space="preserve"> wetland </w:t>
      </w:r>
      <w:r>
        <w:t xml:space="preserve">habitats. This active management process also presents a timely and necessary opportunity </w:t>
      </w:r>
      <w:r w:rsidR="008A398F">
        <w:t xml:space="preserve">in the Pacific Northwest of North America </w:t>
      </w:r>
      <w:r>
        <w:t>to engage with First Nations to revive traditional management practices</w:t>
      </w:r>
      <w:r w:rsidR="00680610">
        <w:t xml:space="preserve"> in tidal wetlands</w:t>
      </w:r>
      <w:r>
        <w:t xml:space="preserve">, such as select mechanical disturbance </w:t>
      </w:r>
      <w:r w:rsidR="000335B7" w:rsidRPr="000335B7">
        <w:rPr>
          <w:rFonts w:ascii="Calibri" w:hAnsi="Calibri" w:cs="Calibri"/>
        </w:rPr>
        <w:t>(Turner, 2014)</w:t>
      </w:r>
      <w:ins w:id="2672" w:author="Gary" w:date="2023-09-22T13:01:00Z">
        <w:r w:rsidR="009C7F56">
          <w:t>.</w:t>
        </w:r>
      </w:ins>
      <w:del w:id="2673" w:author="Gary" w:date="2023-09-22T13:01:00Z">
        <w:r w:rsidDel="009C7F56">
          <w:delText>:</w:delText>
        </w:r>
      </w:del>
      <w:r>
        <w:t xml:space="preserve"> </w:t>
      </w:r>
      <w:ins w:id="2674" w:author="Gary" w:date="2023-09-22T13:01:00Z">
        <w:r w:rsidR="009C7F56">
          <w:t>W</w:t>
        </w:r>
      </w:ins>
      <w:del w:id="2675" w:author="Gary" w:date="2023-09-22T13:02:00Z">
        <w:r w:rsidDel="009C7F56">
          <w:delText>w</w:delText>
        </w:r>
      </w:del>
      <w:r>
        <w:t xml:space="preserve">orking with traditional knowledge holders </w:t>
      </w:r>
      <w:r w:rsidR="00680610">
        <w:t xml:space="preserve">in these ecosystems </w:t>
      </w:r>
      <w:r>
        <w:t xml:space="preserve">may yield deeper understanding of plant community function and habitat stability, which would enhance ecosystem resilience and potentially lead to positive </w:t>
      </w:r>
      <w:commentRangeStart w:id="2676"/>
      <w:r>
        <w:t xml:space="preserve">effects </w:t>
      </w:r>
      <w:commentRangeEnd w:id="2676"/>
      <w:r w:rsidR="009C7F56">
        <w:rPr>
          <w:rStyle w:val="CommentReference"/>
        </w:rPr>
        <w:commentReference w:id="2676"/>
      </w:r>
      <w:r>
        <w:t>on</w:t>
      </w:r>
      <w:r w:rsidR="001D74D7">
        <w:t xml:space="preserve"> regional</w:t>
      </w:r>
      <w:r w:rsidR="00EB0285">
        <w:t xml:space="preserve">ly important </w:t>
      </w:r>
      <w:r>
        <w:t xml:space="preserve">salmonid </w:t>
      </w:r>
      <w:r w:rsidR="00680610">
        <w:t xml:space="preserve">and </w:t>
      </w:r>
      <w:r w:rsidR="00FA337D">
        <w:t>shore</w:t>
      </w:r>
      <w:r w:rsidR="00680610">
        <w:t xml:space="preserve">bird </w:t>
      </w:r>
      <w:r>
        <w:t xml:space="preserve">populations while contributing to reconciliation between Indigenous and colonial cultures. </w:t>
      </w:r>
    </w:p>
    <w:p w14:paraId="0C240E1B" w14:textId="5E10C584" w:rsidR="00EB1BCB" w:rsidRDefault="00EB1BCB" w:rsidP="00137F24">
      <w:pPr>
        <w:ind w:hanging="480"/>
        <w:rPr>
          <w:rFonts w:asciiTheme="majorHAnsi" w:eastAsiaTheme="majorEastAsia" w:hAnsiTheme="majorHAnsi" w:cstheme="majorBidi"/>
          <w:color w:val="2F5496" w:themeColor="accent1" w:themeShade="BF"/>
          <w:sz w:val="32"/>
          <w:szCs w:val="32"/>
        </w:rPr>
      </w:pPr>
    </w:p>
    <w:p w14:paraId="4324C8C6" w14:textId="77777777" w:rsidR="003341A4" w:rsidRDefault="003341A4">
      <w:pPr>
        <w:rPr>
          <w:ins w:id="2677" w:author="Lane, Stefanie" w:date="2023-09-19T18:35:00Z"/>
        </w:rPr>
        <w:pPrChange w:id="2678" w:author="Lane, Stefanie" w:date="2023-09-19T18:56:00Z">
          <w:pPr>
            <w:pStyle w:val="Heading1"/>
          </w:pPr>
        </w:pPrChange>
      </w:pPr>
    </w:p>
    <w:p w14:paraId="074FB016" w14:textId="5F43B287"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44763770"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w:t>
      </w:r>
      <w:r w:rsidR="0040644B">
        <w:rPr>
          <w:rFonts w:cstheme="minorHAnsi"/>
        </w:rPr>
        <w:t>ohn S.</w:t>
      </w:r>
      <w:r>
        <w:rPr>
          <w:rFonts w:cstheme="minorHAnsi"/>
        </w:rPr>
        <w:t xml:space="preserve"> Richardson (University of British Columbia).</w:t>
      </w:r>
      <w:r w:rsidR="00B9796C">
        <w:rPr>
          <w:rFonts w:cstheme="minorHAnsi"/>
        </w:rPr>
        <w:t xml:space="preserve"> </w:t>
      </w:r>
      <w:r w:rsidR="002F00D1">
        <w:rPr>
          <w:rFonts w:cstheme="minorHAnsi"/>
        </w:rPr>
        <w:t>A</w:t>
      </w:r>
      <w:r w:rsidR="00B9796C">
        <w:rPr>
          <w:rFonts w:cstheme="minorHAnsi"/>
        </w:rPr>
        <w:t>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6BC4A5B4" w:rsidR="00694C2C" w:rsidRDefault="00A1025B" w:rsidP="00694C2C">
      <w:r>
        <w:t>Study conception</w:t>
      </w:r>
      <w:r w:rsidR="002F00D1">
        <w:t>,</w:t>
      </w:r>
      <w:r w:rsidR="0014430F">
        <w:t xml:space="preserve"> 2019 data collection, </w:t>
      </w:r>
      <w:del w:id="2679" w:author="Lane, Stefanie" w:date="2023-09-25T15:08:00Z">
        <w:r w:rsidR="0014430F" w:rsidDel="004E0419">
          <w:delText xml:space="preserve">and </w:delText>
        </w:r>
      </w:del>
      <w:r w:rsidR="0014430F">
        <w:t>analysis</w:t>
      </w:r>
      <w:ins w:id="2680" w:author="Lane, Stefanie" w:date="2023-09-25T15:08:00Z">
        <w:r w:rsidR="004E0419">
          <w:t>, and interpretation</w:t>
        </w:r>
      </w:ins>
      <w:r w:rsidR="0014430F">
        <w:t xml:space="preserve"> </w:t>
      </w:r>
      <w:r>
        <w:t>were</w:t>
      </w:r>
      <w:r w:rsidR="0014430F">
        <w:t xml:space="preserve"> </w:t>
      </w:r>
      <w:r w:rsidR="00441CBB">
        <w:t>undertaken</w:t>
      </w:r>
      <w:r w:rsidR="00895AFF">
        <w:t xml:space="preserve"> </w:t>
      </w:r>
      <w:r w:rsidR="0014430F">
        <w:t xml:space="preserve">by Stefanie L. Lane. </w:t>
      </w:r>
      <w:ins w:id="2681" w:author="Lane, Stefanie" w:date="2023-09-25T15:04:00Z">
        <w:r w:rsidR="00236BE8">
          <w:t xml:space="preserve">Gary E. Bradfield </w:t>
        </w:r>
        <w:r w:rsidR="00EA06B0">
          <w:t>oversaw o</w:t>
        </w:r>
      </w:ins>
      <w:del w:id="2682" w:author="Lane, Stefanie" w:date="2023-09-25T15:04:00Z">
        <w:r w:rsidR="0014430F" w:rsidDel="00236BE8">
          <w:delText>O</w:delText>
        </w:r>
      </w:del>
      <w:r w:rsidR="0014430F">
        <w:t xml:space="preserve">riginal </w:t>
      </w:r>
      <w:del w:id="2683" w:author="Lane, Stefanie" w:date="2023-09-25T15:03:00Z">
        <w:r w:rsidR="0014430F" w:rsidDel="00236BE8">
          <w:delText>(1979)</w:delText>
        </w:r>
        <w:r w:rsidDel="00236BE8">
          <w:delText xml:space="preserve"> </w:delText>
        </w:r>
      </w:del>
      <w:r>
        <w:t>study</w:t>
      </w:r>
      <w:ins w:id="2684" w:author="Lane, Stefanie" w:date="2023-09-25T15:05:00Z">
        <w:r w:rsidR="000469D4">
          <w:t xml:space="preserve"> design and publication</w:t>
        </w:r>
      </w:ins>
      <w:ins w:id="2685" w:author="Lane, Stefanie" w:date="2023-09-25T15:08:00Z">
        <w:r w:rsidR="001416D2">
          <w:t xml:space="preserve"> (Bradfield &amp; Porter, 1982)</w:t>
        </w:r>
      </w:ins>
      <w:ins w:id="2686" w:author="Lane, Stefanie" w:date="2023-09-25T15:05:00Z">
        <w:r w:rsidR="000469D4">
          <w:t>, as</w:t>
        </w:r>
      </w:ins>
      <w:del w:id="2687" w:author="Lane, Stefanie" w:date="2023-09-25T15:05:00Z">
        <w:r w:rsidDel="000469D4">
          <w:delText xml:space="preserve"> concept comparing pla</w:delText>
        </w:r>
        <w:r w:rsidR="0014430F" w:rsidDel="000469D4">
          <w:delText>nt assemblages, data collection, and analysis</w:delText>
        </w:r>
      </w:del>
      <w:ins w:id="2688" w:author="Lane, Stefanie" w:date="2023-09-25T15:04:00Z">
        <w:r w:rsidR="00EA06B0">
          <w:t xml:space="preserve"> well as</w:t>
        </w:r>
      </w:ins>
      <w:ins w:id="2689" w:author="Lane, Stefanie" w:date="2023-09-25T15:06:00Z">
        <w:r w:rsidR="00B90A31">
          <w:t xml:space="preserve"> comparison of Methods and Results presented in this study. </w:t>
        </w:r>
      </w:ins>
      <w:ins w:id="2690" w:author="Lane, Stefanie" w:date="2023-09-25T15:04:00Z">
        <w:r w:rsidR="00C97A00">
          <w:t xml:space="preserve"> </w:t>
        </w:r>
      </w:ins>
      <w:del w:id="2691" w:author="Lane, Stefanie" w:date="2023-09-25T15:06:00Z">
        <w:r w:rsidR="0014430F" w:rsidDel="00B90A31">
          <w:delText xml:space="preserve"> were performed or overseen by Gary</w:delText>
        </w:r>
        <w:r w:rsidR="002F00D1" w:rsidDel="00B90A31">
          <w:delText xml:space="preserve"> E.</w:delText>
        </w:r>
        <w:r w:rsidR="0014430F" w:rsidDel="00B90A31">
          <w:delText xml:space="preserve"> Bradfield.</w:delText>
        </w:r>
      </w:del>
      <w:del w:id="2692" w:author="Lane, Stefanie" w:date="2023-09-25T15:07:00Z">
        <w:r w:rsidR="0014430F" w:rsidDel="006B102C">
          <w:delText xml:space="preserve"> </w:delText>
        </w:r>
      </w:del>
      <w:r w:rsidR="0014430F">
        <w:t xml:space="preserve">Madlen Denoth contributed </w:t>
      </w:r>
      <w:r w:rsidR="009F538B">
        <w:t>data collected in 1999</w:t>
      </w:r>
      <w:r w:rsidR="0014430F">
        <w:t>. Nancy</w:t>
      </w:r>
      <w:del w:id="2693" w:author="Lane, Stefanie" w:date="2023-09-07T12:00:00Z">
        <w:r w:rsidR="0014430F" w:rsidDel="00027FAA">
          <w:delText xml:space="preserve"> </w:delText>
        </w:r>
        <w:r w:rsidR="002F00D1" w:rsidDel="00027FAA">
          <w:delText>A.</w:delText>
        </w:r>
      </w:del>
      <w:r w:rsidR="002F00D1">
        <w:t xml:space="preserve"> </w:t>
      </w:r>
      <w:r w:rsidR="0014430F">
        <w:t xml:space="preserve">Shackelford </w:t>
      </w:r>
      <w:r w:rsidR="001F4CD8">
        <w:t>assisted with theoretical framework</w:t>
      </w:r>
      <w:r w:rsidR="00441CBB">
        <w:t xml:space="preserve"> and manuscript revision</w:t>
      </w:r>
      <w:r w:rsidR="001F4CD8">
        <w:t>. Manuscript was drafted by Stefanie L. Lane;</w:t>
      </w:r>
      <w:r w:rsidR="00BD0D32">
        <w:t xml:space="preserve"> Gary E. Bradfield,</w:t>
      </w:r>
      <w:r w:rsidR="001F4CD8">
        <w:t xml:space="preserve"> Nancy</w:t>
      </w:r>
      <w:r w:rsidR="000F1E70">
        <w:t xml:space="preserve"> </w:t>
      </w:r>
      <w:del w:id="2694" w:author="Lane, Stefanie" w:date="2023-09-07T11:59:00Z">
        <w:r w:rsidR="000F1E70" w:rsidDel="003578C0">
          <w:delText>A.</w:delText>
        </w:r>
        <w:r w:rsidR="001F4CD8" w:rsidDel="003578C0">
          <w:delText xml:space="preserve"> </w:delText>
        </w:r>
      </w:del>
      <w:r w:rsidR="001F4CD8">
        <w:t>Shackelford</w:t>
      </w:r>
      <w:r w:rsidR="00BD0D32">
        <w:t>,</w:t>
      </w:r>
      <w:r w:rsidR="001F4CD8">
        <w:t xml:space="preserve"> and Tara G. Martin </w:t>
      </w:r>
      <w:ins w:id="2695" w:author="Lane, Stefanie" w:date="2023-09-25T15:07:00Z">
        <w:r w:rsidR="006B102C">
          <w:t xml:space="preserve">supported draft revisions </w:t>
        </w:r>
      </w:ins>
      <w:del w:id="2696" w:author="Lane, Stefanie" w:date="2023-09-25T15:07:00Z">
        <w:r w:rsidR="001F4CD8" w:rsidDel="006B102C">
          <w:delText xml:space="preserve">commented </w:delText>
        </w:r>
      </w:del>
      <w:r w:rsidR="001F4CD8">
        <w:t>on previous versions of th</w:t>
      </w:r>
      <w:r w:rsidR="000F1E70">
        <w:t>is</w:t>
      </w:r>
      <w:r w:rsidR="001F4CD8">
        <w:t xml:space="preserve"> manuscript. All authors read and approved the final manuscript. </w:t>
      </w:r>
    </w:p>
    <w:p w14:paraId="7DBEAC01" w14:textId="5218273E" w:rsidR="00694C2C" w:rsidRPr="00694C2C" w:rsidRDefault="00694C2C" w:rsidP="00694C2C">
      <w:pPr>
        <w:pStyle w:val="Heading2"/>
      </w:pPr>
      <w:r>
        <w:t>Data availability</w:t>
      </w:r>
    </w:p>
    <w:p w14:paraId="489EC96B" w14:textId="6397B517" w:rsidR="00694C2C" w:rsidRDefault="00EE06AB" w:rsidP="00694C2C">
      <w:r>
        <w:t xml:space="preserve">Data </w:t>
      </w:r>
      <w:r w:rsidR="003D1B65">
        <w:t xml:space="preserve">and code </w:t>
      </w:r>
      <w:r>
        <w:t>for all years of observation are available on GitHub (</w:t>
      </w:r>
      <w:hyperlink r:id="rId27" w:history="1">
        <w:r w:rsidR="003D1B65" w:rsidRPr="00FF29DB">
          <w:rPr>
            <w:rStyle w:val="Hyperlink"/>
          </w:rPr>
          <w:t>https://github.com/stefanielane/CommunityStability.git</w:t>
        </w:r>
      </w:hyperlink>
      <w:r>
        <w:t xml:space="preserve">), or </w:t>
      </w:r>
      <w:r w:rsidR="00126A23">
        <w:t>via Dryad (</w:t>
      </w:r>
      <w:hyperlink r:id="rId28" w:history="1">
        <w:r w:rsidR="001410CD">
          <w:rPr>
            <w:rStyle w:val="Hyperlink"/>
          </w:rPr>
          <w:t>https://doi.org/10.5061/dryad.r7sqv9sh8</w:t>
        </w:r>
      </w:hyperlink>
      <w:r w:rsidR="00126A23">
        <w:t>)</w:t>
      </w:r>
    </w:p>
    <w:p w14:paraId="6BB1A7AD" w14:textId="77777777" w:rsidR="00694C2C" w:rsidRPr="00694C2C" w:rsidRDefault="00694C2C" w:rsidP="00694C2C"/>
    <w:p w14:paraId="558E9722" w14:textId="4E0B2938" w:rsidR="003B66C2" w:rsidRPr="00CE3708" w:rsidRDefault="003B66C2" w:rsidP="00CE3708">
      <w:pPr>
        <w:tabs>
          <w:tab w:val="left" w:pos="6384"/>
        </w:tabs>
      </w:pPr>
      <w:r>
        <w:tab/>
      </w:r>
    </w:p>
    <w:p w14:paraId="13E35A3D" w14:textId="77777777" w:rsidR="00694C2C" w:rsidRDefault="00694C2C" w:rsidP="00CE3708">
      <w:pPr>
        <w:tabs>
          <w:tab w:val="left" w:pos="6384"/>
        </w:tabs>
        <w:rPr>
          <w:rFonts w:asciiTheme="majorHAnsi" w:eastAsiaTheme="majorEastAsia" w:hAnsiTheme="majorHAnsi" w:cstheme="majorBidi"/>
          <w:color w:val="2F5496" w:themeColor="accent1" w:themeShade="BF"/>
          <w:sz w:val="32"/>
          <w:szCs w:val="32"/>
        </w:rPr>
      </w:pPr>
      <w:r w:rsidRPr="003B66C2">
        <w:br w:type="page"/>
      </w:r>
      <w:r w:rsidR="003B66C2">
        <w:lastRenderedPageBreak/>
        <w:tab/>
      </w:r>
    </w:p>
    <w:p w14:paraId="527F62BB" w14:textId="731A5DD5" w:rsidR="00D81CB7" w:rsidRDefault="00340BB0" w:rsidP="00340BB0">
      <w:pPr>
        <w:pStyle w:val="Heading1"/>
      </w:pPr>
      <w:r>
        <w:t>Literature Cited</w:t>
      </w:r>
    </w:p>
    <w:p w14:paraId="29F2B36E" w14:textId="7334975C" w:rsidR="0001502A" w:rsidRPr="0001502A" w:rsidRDefault="0001502A" w:rsidP="00A80EDB">
      <w:pPr>
        <w:pStyle w:val="Bibliography"/>
        <w:spacing w:line="240" w:lineRule="auto"/>
        <w:rPr>
          <w:ins w:id="2697" w:author="Lane, Stefanie" w:date="2023-09-18T13:07:00Z"/>
          <w:rFonts w:ascii="Calibri" w:hAnsi="Calibri" w:cs="Calibri"/>
        </w:rPr>
      </w:pPr>
      <w:ins w:id="2698" w:author="Lane, Stefanie" w:date="2023-09-18T13:07:00Z">
        <w:r>
          <w:rPr>
            <w:rFonts w:ascii="Calibri" w:hAnsi="Calibri" w:cs="Calibri"/>
          </w:rPr>
          <w:t xml:space="preserve">Anderson, </w:t>
        </w:r>
      </w:ins>
      <w:ins w:id="2699" w:author="Lane, Stefanie" w:date="2023-09-18T13:08:00Z">
        <w:r>
          <w:rPr>
            <w:rFonts w:ascii="Calibri" w:hAnsi="Calibri" w:cs="Calibri"/>
          </w:rPr>
          <w:t xml:space="preserve">N. O., Smith, A. G., </w:t>
        </w:r>
        <w:proofErr w:type="spellStart"/>
        <w:r>
          <w:rPr>
            <w:rFonts w:ascii="Calibri" w:hAnsi="Calibri" w:cs="Calibri"/>
          </w:rPr>
          <w:t>Noyszewski</w:t>
        </w:r>
        <w:proofErr w:type="spellEnd"/>
        <w:r>
          <w:rPr>
            <w:rFonts w:ascii="Calibri" w:hAnsi="Calibri" w:cs="Calibri"/>
          </w:rPr>
          <w:t xml:space="preserve">, A. K., Ito, E., </w:t>
        </w:r>
        <w:proofErr w:type="spellStart"/>
        <w:r>
          <w:rPr>
            <w:rFonts w:ascii="Calibri" w:hAnsi="Calibri" w:cs="Calibri"/>
          </w:rPr>
          <w:t>Dalbotten</w:t>
        </w:r>
        <w:proofErr w:type="spellEnd"/>
        <w:r>
          <w:rPr>
            <w:rFonts w:ascii="Calibri" w:hAnsi="Calibri" w:cs="Calibri"/>
          </w:rPr>
          <w:t xml:space="preserve">, D., &amp; Pellerin, H. (2021). Management and control issues for native, invasive species (reed Canarygrass): Evaluating philosophical, management, and legislative issues. </w:t>
        </w:r>
        <w:proofErr w:type="spellStart"/>
        <w:r>
          <w:rPr>
            <w:rFonts w:ascii="Calibri" w:hAnsi="Calibri" w:cs="Calibri"/>
            <w:i/>
            <w:iCs/>
          </w:rPr>
          <w:t>HortTechnology</w:t>
        </w:r>
        <w:proofErr w:type="spellEnd"/>
        <w:r>
          <w:rPr>
            <w:rFonts w:ascii="Calibri" w:hAnsi="Calibri" w:cs="Calibri"/>
            <w:i/>
            <w:iCs/>
          </w:rPr>
          <w:t>, 31</w:t>
        </w:r>
        <w:r>
          <w:rPr>
            <w:rFonts w:ascii="Calibri" w:hAnsi="Calibri" w:cs="Calibri"/>
          </w:rPr>
          <w:t>(4) 354-366</w:t>
        </w:r>
      </w:ins>
      <w:ins w:id="2700" w:author="Lane, Stefanie" w:date="2023-09-18T13:09:00Z">
        <w:r w:rsidR="009135AC">
          <w:rPr>
            <w:rFonts w:ascii="Calibri" w:hAnsi="Calibri" w:cs="Calibri"/>
          </w:rPr>
          <w:t xml:space="preserve">. </w:t>
        </w:r>
      </w:ins>
    </w:p>
    <w:p w14:paraId="35226628" w14:textId="2DA4E505" w:rsidR="00AA2531" w:rsidRPr="00AA2531" w:rsidRDefault="00AA2531">
      <w:pPr>
        <w:pStyle w:val="Bibliography"/>
        <w:spacing w:line="240" w:lineRule="auto"/>
        <w:rPr>
          <w:rFonts w:ascii="Calibri" w:hAnsi="Calibri" w:cs="Calibri"/>
        </w:rPr>
        <w:pPrChange w:id="2701" w:author="Lane, Stefanie" w:date="2023-09-18T13:00:00Z">
          <w:pPr>
            <w:pStyle w:val="Bibliography"/>
          </w:pPr>
        </w:pPrChange>
      </w:pPr>
      <w:r w:rsidRPr="00AA2531">
        <w:rPr>
          <w:rFonts w:ascii="Calibri" w:hAnsi="Calibri" w:cs="Calibri"/>
        </w:rPr>
        <w:t xml:space="preserve">Apfelbaum, S. I., &amp; Sams, C. E. (1987). Ecology and Control of Reed Canary Grass (Phalaris arundinacea L.).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2), 69–74.</w:t>
      </w:r>
    </w:p>
    <w:p w14:paraId="03B5D271" w14:textId="230E1109" w:rsidR="00AA2531" w:rsidRDefault="00AA2531">
      <w:pPr>
        <w:pStyle w:val="Bibliography"/>
        <w:spacing w:line="240" w:lineRule="auto"/>
        <w:rPr>
          <w:ins w:id="2702" w:author="Lane, Stefanie" w:date="2023-09-18T12:59:00Z"/>
          <w:rFonts w:ascii="Calibri" w:hAnsi="Calibri" w:cs="Calibri"/>
        </w:rPr>
        <w:pPrChange w:id="2703" w:author="Lane, Stefanie" w:date="2023-09-18T13:00:00Z">
          <w:pPr>
            <w:pStyle w:val="Bibliography"/>
          </w:pPr>
        </w:pPrChange>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 xml:space="preserve">(7005), 181–184. </w:t>
      </w:r>
      <w:ins w:id="2704" w:author="Lane, Stefanie" w:date="2023-09-18T12:59:00Z">
        <w:r w:rsidR="002C24E0">
          <w:rPr>
            <w:rFonts w:ascii="Calibri" w:hAnsi="Calibri" w:cs="Calibri"/>
          </w:rPr>
          <w:fldChar w:fldCharType="begin"/>
        </w:r>
        <w:r w:rsidR="002C24E0">
          <w:rPr>
            <w:rFonts w:ascii="Calibri" w:hAnsi="Calibri" w:cs="Calibri"/>
          </w:rPr>
          <w:instrText>HYPERLINK "</w:instrText>
        </w:r>
      </w:ins>
      <w:r w:rsidR="002C24E0" w:rsidRPr="00AA2531">
        <w:rPr>
          <w:rFonts w:ascii="Calibri" w:hAnsi="Calibri" w:cs="Calibri"/>
        </w:rPr>
        <w:instrText>https://doi.org/10.1038/nature02850</w:instrText>
      </w:r>
      <w:ins w:id="2705" w:author="Lane, Stefanie" w:date="2023-09-18T12:59:00Z">
        <w:r w:rsidR="002C24E0">
          <w:rPr>
            <w:rFonts w:ascii="Calibri" w:hAnsi="Calibri" w:cs="Calibri"/>
          </w:rPr>
          <w:instrText>"</w:instrText>
        </w:r>
        <w:r w:rsidR="002C24E0">
          <w:rPr>
            <w:rFonts w:ascii="Calibri" w:hAnsi="Calibri" w:cs="Calibri"/>
          </w:rPr>
        </w:r>
        <w:r w:rsidR="002C24E0">
          <w:rPr>
            <w:rFonts w:ascii="Calibri" w:hAnsi="Calibri" w:cs="Calibri"/>
          </w:rPr>
          <w:fldChar w:fldCharType="separate"/>
        </w:r>
      </w:ins>
      <w:r w:rsidR="002C24E0" w:rsidRPr="007916FF">
        <w:rPr>
          <w:rStyle w:val="Hyperlink"/>
          <w:rFonts w:ascii="Calibri" w:hAnsi="Calibri" w:cs="Calibri"/>
        </w:rPr>
        <w:t>https://doi.org/10.1038/nature02850</w:t>
      </w:r>
      <w:ins w:id="2706" w:author="Lane, Stefanie" w:date="2023-09-18T12:59:00Z">
        <w:r w:rsidR="002C24E0">
          <w:rPr>
            <w:rFonts w:ascii="Calibri" w:hAnsi="Calibri" w:cs="Calibri"/>
          </w:rPr>
          <w:fldChar w:fldCharType="end"/>
        </w:r>
      </w:ins>
    </w:p>
    <w:p w14:paraId="0BBA43C1" w14:textId="1EC17212" w:rsidR="002C24E0" w:rsidRPr="002C24E0" w:rsidRDefault="002C24E0">
      <w:pPr>
        <w:spacing w:line="240" w:lineRule="auto"/>
        <w:ind w:left="720" w:hanging="720"/>
        <w:rPr>
          <w:rFonts w:ascii="Calibri" w:hAnsi="Calibri" w:cs="Calibri"/>
        </w:rPr>
        <w:pPrChange w:id="2707" w:author="Lane, Stefanie" w:date="2023-09-18T13:00:00Z">
          <w:pPr>
            <w:pStyle w:val="Bibliography"/>
          </w:pPr>
        </w:pPrChange>
      </w:pPr>
      <w:ins w:id="2708" w:author="Lane, Stefanie" w:date="2023-09-18T12:59:00Z">
        <w:r w:rsidRPr="002C24E0">
          <w:rPr>
            <w:rFonts w:ascii="Calibri" w:hAnsi="Calibri" w:cs="Calibri"/>
            <w:rPrChange w:id="2709" w:author="Lane, Stefanie" w:date="2023-09-18T12:59:00Z">
              <w:rPr/>
            </w:rPrChange>
          </w:rPr>
          <w:t>B.C. Conservation Data Centre</w:t>
        </w:r>
        <w:r w:rsidR="00A80EDB">
          <w:rPr>
            <w:rFonts w:ascii="Calibri" w:hAnsi="Calibri" w:cs="Calibri"/>
          </w:rPr>
          <w:t xml:space="preserve"> (</w:t>
        </w:r>
        <w:r w:rsidRPr="002C24E0">
          <w:rPr>
            <w:rFonts w:ascii="Calibri" w:hAnsi="Calibri" w:cs="Calibri"/>
            <w:rPrChange w:id="2710" w:author="Lane, Stefanie" w:date="2023-09-18T12:59:00Z">
              <w:rPr/>
            </w:rPrChange>
          </w:rPr>
          <w:t>2023</w:t>
        </w:r>
        <w:r w:rsidR="00A80EDB">
          <w:rPr>
            <w:rFonts w:ascii="Calibri" w:hAnsi="Calibri" w:cs="Calibri"/>
          </w:rPr>
          <w:t>)</w:t>
        </w:r>
        <w:r w:rsidRPr="002C24E0">
          <w:rPr>
            <w:rFonts w:ascii="Calibri" w:hAnsi="Calibri" w:cs="Calibri"/>
            <w:rPrChange w:id="2711" w:author="Lane, Stefanie" w:date="2023-09-18T12:59:00Z">
              <w:rPr/>
            </w:rPrChange>
          </w:rPr>
          <w:t xml:space="preserve">. BC Species and Ecosystems Explorer. B.C. </w:t>
        </w:r>
        <w:proofErr w:type="spellStart"/>
        <w:r w:rsidRPr="002C24E0">
          <w:rPr>
            <w:rFonts w:ascii="Calibri" w:hAnsi="Calibri" w:cs="Calibri"/>
            <w:rPrChange w:id="2712" w:author="Lane, Stefanie" w:date="2023-09-18T12:59:00Z">
              <w:rPr/>
            </w:rPrChange>
          </w:rPr>
          <w:t>Minist</w:t>
        </w:r>
        <w:proofErr w:type="spellEnd"/>
        <w:r w:rsidRPr="002C24E0">
          <w:rPr>
            <w:rFonts w:ascii="Calibri" w:hAnsi="Calibri" w:cs="Calibri"/>
            <w:rPrChange w:id="2713" w:author="Lane, Stefanie" w:date="2023-09-18T12:59:00Z">
              <w:rPr/>
            </w:rPrChange>
          </w:rPr>
          <w:t xml:space="preserve">. of Environ. Victoria, B.C. Available: </w:t>
        </w:r>
        <w:r w:rsidRPr="002C24E0">
          <w:rPr>
            <w:rFonts w:ascii="Calibri" w:hAnsi="Calibri" w:cs="Calibri"/>
            <w:rPrChange w:id="2714" w:author="Lane, Stefanie" w:date="2023-09-18T12:59:00Z">
              <w:rPr/>
            </w:rPrChange>
          </w:rPr>
          <w:fldChar w:fldCharType="begin"/>
        </w:r>
        <w:r w:rsidRPr="002C24E0">
          <w:rPr>
            <w:rFonts w:ascii="Calibri" w:hAnsi="Calibri" w:cs="Calibri"/>
            <w:rPrChange w:id="2715" w:author="Lane, Stefanie" w:date="2023-09-18T12:59:00Z">
              <w:rPr/>
            </w:rPrChange>
          </w:rPr>
          <w:instrText>HYPERLINK "https://a100.gov.bc.ca/pub/eswp/"</w:instrText>
        </w:r>
        <w:r w:rsidRPr="0008222B">
          <w:rPr>
            <w:rFonts w:ascii="Calibri" w:hAnsi="Calibri" w:cs="Calibri"/>
          </w:rPr>
        </w:r>
        <w:r w:rsidRPr="002C24E0">
          <w:rPr>
            <w:rFonts w:ascii="Calibri" w:hAnsi="Calibri" w:cs="Calibri"/>
            <w:rPrChange w:id="2716" w:author="Lane, Stefanie" w:date="2023-09-18T12:59:00Z">
              <w:rPr/>
            </w:rPrChange>
          </w:rPr>
          <w:fldChar w:fldCharType="separate"/>
        </w:r>
        <w:r w:rsidRPr="002C24E0">
          <w:rPr>
            <w:rFonts w:ascii="Calibri" w:hAnsi="Calibri" w:cs="Calibri"/>
            <w:rPrChange w:id="2717" w:author="Lane, Stefanie" w:date="2023-09-18T12:59:00Z">
              <w:rPr>
                <w:rStyle w:val="Hyperlink"/>
              </w:rPr>
            </w:rPrChange>
          </w:rPr>
          <w:t>https://a100.gov.bc.ca/pub/eswp/</w:t>
        </w:r>
        <w:r w:rsidRPr="002C24E0">
          <w:rPr>
            <w:rFonts w:ascii="Calibri" w:hAnsi="Calibri" w:cs="Calibri"/>
            <w:rPrChange w:id="2718" w:author="Lane, Stefanie" w:date="2023-09-18T12:59:00Z">
              <w:rPr/>
            </w:rPrChange>
          </w:rPr>
          <w:fldChar w:fldCharType="end"/>
        </w:r>
        <w:r w:rsidRPr="002C24E0">
          <w:rPr>
            <w:rFonts w:ascii="Calibri" w:hAnsi="Calibri" w:cs="Calibri"/>
            <w:rPrChange w:id="2719" w:author="Lane, Stefanie" w:date="2023-09-18T12:59:00Z">
              <w:rPr/>
            </w:rPrChange>
          </w:rPr>
          <w:t xml:space="preserve"> (accessed Sep 18, 2023).</w:t>
        </w:r>
      </w:ins>
    </w:p>
    <w:p w14:paraId="1A18FEF7" w14:textId="3798907D" w:rsidR="00416A5C" w:rsidRPr="0077094B" w:rsidRDefault="00416A5C">
      <w:pPr>
        <w:pStyle w:val="Bibliography"/>
        <w:spacing w:line="240" w:lineRule="auto"/>
        <w:rPr>
          <w:ins w:id="2720" w:author="Lane, Stefanie" w:date="2023-09-14T10:41:00Z"/>
          <w:rFonts w:ascii="Calibri" w:hAnsi="Calibri" w:cs="Calibri"/>
        </w:rPr>
        <w:pPrChange w:id="2721" w:author="Lane, Stefanie" w:date="2023-09-18T13:00:00Z">
          <w:pPr>
            <w:pStyle w:val="Bibliography"/>
          </w:pPr>
        </w:pPrChange>
      </w:pPr>
      <w:ins w:id="2722" w:author="Lane, Stefanie" w:date="2023-09-14T10:41:00Z">
        <w:r>
          <w:rPr>
            <w:rFonts w:ascii="Calibri" w:hAnsi="Calibri" w:cs="Calibri"/>
          </w:rPr>
          <w:t xml:space="preserve">Bertness, M. D., &amp; Ellison, A. M. (1987). </w:t>
        </w:r>
        <w:r w:rsidR="0077094B">
          <w:rPr>
            <w:rFonts w:ascii="Calibri" w:hAnsi="Calibri" w:cs="Calibri"/>
          </w:rPr>
          <w:t xml:space="preserve">Determinants of Pattern in a New England Salt Marsh Plant Community. </w:t>
        </w:r>
        <w:r w:rsidR="0077094B">
          <w:rPr>
            <w:rFonts w:ascii="Calibri" w:hAnsi="Calibri" w:cs="Calibri"/>
            <w:i/>
            <w:iCs/>
          </w:rPr>
          <w:t xml:space="preserve">Ecological Monographs, </w:t>
        </w:r>
      </w:ins>
      <w:ins w:id="2723" w:author="Lane, Stefanie" w:date="2023-09-14T10:42:00Z">
        <w:r w:rsidR="0077094B">
          <w:rPr>
            <w:rFonts w:ascii="Calibri" w:hAnsi="Calibri" w:cs="Calibri"/>
            <w:i/>
            <w:iCs/>
          </w:rPr>
          <w:t>57</w:t>
        </w:r>
        <w:r w:rsidR="0077094B">
          <w:rPr>
            <w:rFonts w:ascii="Calibri" w:hAnsi="Calibri" w:cs="Calibri"/>
          </w:rPr>
          <w:t>(2), 129-147.</w:t>
        </w:r>
      </w:ins>
    </w:p>
    <w:p w14:paraId="7156FE95" w14:textId="725AA280" w:rsidR="00AA2531" w:rsidRPr="00AA2531" w:rsidRDefault="00AA2531">
      <w:pPr>
        <w:pStyle w:val="Bibliography"/>
        <w:spacing w:line="240" w:lineRule="auto"/>
        <w:rPr>
          <w:rFonts w:ascii="Calibri" w:hAnsi="Calibri" w:cs="Calibri"/>
        </w:rPr>
        <w:pPrChange w:id="2724" w:author="Lane, Stefanie" w:date="2023-09-18T13:00:00Z">
          <w:pPr>
            <w:pStyle w:val="Bibliography"/>
          </w:pPr>
        </w:pPrChange>
      </w:pPr>
      <w:r w:rsidRPr="00AA2531">
        <w:rPr>
          <w:rFonts w:ascii="Calibri" w:hAnsi="Calibri" w:cs="Calibri"/>
        </w:rPr>
        <w:t xml:space="preserve">Bradfield, G. E., &amp; Porter, G. L. (1982). Vegetation structure and diversity components of a Fraser estuary tidal marsh. </w:t>
      </w:r>
      <w:r w:rsidRPr="00AA2531">
        <w:rPr>
          <w:rFonts w:ascii="Calibri" w:hAnsi="Calibri" w:cs="Calibri"/>
          <w:i/>
          <w:iCs/>
        </w:rPr>
        <w:t>Canadian Journal of Botany</w:t>
      </w:r>
      <w:r w:rsidRPr="00AA2531">
        <w:rPr>
          <w:rFonts w:ascii="Calibri" w:hAnsi="Calibri" w:cs="Calibri"/>
        </w:rPr>
        <w:t xml:space="preserve">, </w:t>
      </w:r>
      <w:r w:rsidRPr="00AA2531">
        <w:rPr>
          <w:rFonts w:ascii="Calibri" w:hAnsi="Calibri" w:cs="Calibri"/>
          <w:i/>
          <w:iCs/>
        </w:rPr>
        <w:t>60</w:t>
      </w:r>
      <w:r w:rsidRPr="00AA2531">
        <w:rPr>
          <w:rFonts w:ascii="Calibri" w:hAnsi="Calibri" w:cs="Calibri"/>
        </w:rPr>
        <w:t>(4), 440–451. https://doi.org/10.1139/b82-060</w:t>
      </w:r>
    </w:p>
    <w:p w14:paraId="691D7F40" w14:textId="20189686" w:rsidR="00BA7ED6" w:rsidRDefault="00BA7ED6">
      <w:pPr>
        <w:pStyle w:val="Bibliography"/>
        <w:spacing w:line="240" w:lineRule="auto"/>
        <w:rPr>
          <w:rFonts w:ascii="Calibri" w:hAnsi="Calibri" w:cs="Calibri"/>
        </w:rPr>
        <w:pPrChange w:id="2725" w:author="Lane, Stefanie" w:date="2023-09-18T13:00:00Z">
          <w:pPr>
            <w:pStyle w:val="Bibliography"/>
          </w:pPr>
        </w:pPrChange>
      </w:pPr>
      <w:r w:rsidRPr="00BA7ED6">
        <w:rPr>
          <w:rFonts w:ascii="Calibri" w:hAnsi="Calibri" w:cs="Calibri"/>
        </w:rPr>
        <w:t>Briski, E., Bailey, S. A., Casas-Monroy, O., DiBacco, C., Kaczmarska, I., Levings, C., ... &amp; MacIsaac, H. J. (2012). Relationship between propagule pressure and colonization pressure in invasion ecology: a test with ships' ballast. Proceedings of the Royal Society B: Biological Sciences, 279(1740), 2990-2997.</w:t>
      </w:r>
    </w:p>
    <w:p w14:paraId="3171898C" w14:textId="0ED6FFBC" w:rsidR="00AA2531" w:rsidRPr="00AA2531" w:rsidRDefault="00AA2531">
      <w:pPr>
        <w:pStyle w:val="Bibliography"/>
        <w:spacing w:line="240" w:lineRule="auto"/>
        <w:rPr>
          <w:rFonts w:ascii="Calibri" w:hAnsi="Calibri" w:cs="Calibri"/>
        </w:rPr>
        <w:pPrChange w:id="2726" w:author="Lane, Stefanie" w:date="2023-09-18T13:00:00Z">
          <w:pPr>
            <w:pStyle w:val="Bibliography"/>
          </w:pPr>
        </w:pPrChange>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pPr>
        <w:pStyle w:val="Bibliography"/>
        <w:spacing w:line="240" w:lineRule="auto"/>
        <w:rPr>
          <w:rFonts w:ascii="Calibri" w:hAnsi="Calibri" w:cs="Calibri"/>
        </w:rPr>
        <w:pPrChange w:id="2727" w:author="Lane, Stefanie" w:date="2023-09-18T13:00:00Z">
          <w:pPr>
            <w:pStyle w:val="Bibliography"/>
          </w:pPr>
        </w:pPrChange>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1179:FOCBPC]2.0.CO;2</w:t>
      </w:r>
    </w:p>
    <w:p w14:paraId="57C8B2F9" w14:textId="77777777" w:rsidR="00AA2531" w:rsidRPr="00AA2531" w:rsidRDefault="00AA2531">
      <w:pPr>
        <w:pStyle w:val="Bibliography"/>
        <w:spacing w:line="240" w:lineRule="auto"/>
        <w:rPr>
          <w:rFonts w:ascii="Calibri" w:hAnsi="Calibri" w:cs="Calibri"/>
        </w:rPr>
        <w:pPrChange w:id="2728" w:author="Lane, Stefanie" w:date="2023-09-18T13:00:00Z">
          <w:pPr>
            <w:pStyle w:val="Bibliography"/>
          </w:pPr>
        </w:pPrChange>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pPr>
        <w:pStyle w:val="Bibliography"/>
        <w:spacing w:line="240" w:lineRule="auto"/>
        <w:rPr>
          <w:rFonts w:ascii="Calibri" w:hAnsi="Calibri" w:cs="Calibri"/>
        </w:rPr>
        <w:pPrChange w:id="2729" w:author="Lane, Stefanie" w:date="2023-09-18T13:00:00Z">
          <w:pPr>
            <w:pStyle w:val="Bibliography"/>
          </w:pPr>
        </w:pPrChange>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pPr>
        <w:pStyle w:val="Bibliography"/>
        <w:spacing w:line="240" w:lineRule="auto"/>
        <w:rPr>
          <w:rFonts w:ascii="Calibri" w:hAnsi="Calibri" w:cs="Calibri"/>
        </w:rPr>
        <w:pPrChange w:id="2730" w:author="Lane, Stefanie" w:date="2023-09-18T13:00:00Z">
          <w:pPr>
            <w:pStyle w:val="Bibliography"/>
          </w:pPr>
        </w:pPrChange>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pPr>
        <w:pStyle w:val="Bibliography"/>
        <w:spacing w:line="240" w:lineRule="auto"/>
        <w:rPr>
          <w:rFonts w:ascii="Calibri" w:hAnsi="Calibri" w:cs="Calibri"/>
        </w:rPr>
        <w:pPrChange w:id="2731" w:author="Lane, Stefanie" w:date="2023-09-18T13:00:00Z">
          <w:pPr>
            <w:pStyle w:val="Bibliography"/>
          </w:pPr>
        </w:pPrChange>
      </w:pPr>
      <w:r w:rsidRPr="00AA2531">
        <w:rPr>
          <w:rFonts w:ascii="Calibri" w:hAnsi="Calibri" w:cs="Calibri"/>
        </w:rPr>
        <w:t xml:space="preserve">de Bello, F., </w:t>
      </w:r>
      <w:proofErr w:type="spellStart"/>
      <w:r w:rsidRPr="00AA2531">
        <w:rPr>
          <w:rFonts w:ascii="Calibri" w:hAnsi="Calibri" w:cs="Calibri"/>
        </w:rPr>
        <w:t>Lavorel</w:t>
      </w:r>
      <w:proofErr w:type="spellEnd"/>
      <w:r w:rsidRPr="00AA2531">
        <w:rPr>
          <w:rFonts w:ascii="Calibri" w:hAnsi="Calibri" w:cs="Calibri"/>
        </w:rPr>
        <w:t xml:space="preserve">, S., Hallett, L. M., Valencia, E., Garnier, E., Roscher, C., Conti, L., Galland, T., </w:t>
      </w:r>
      <w:proofErr w:type="spellStart"/>
      <w:r w:rsidRPr="00AA2531">
        <w:rPr>
          <w:rFonts w:ascii="Calibri" w:hAnsi="Calibri" w:cs="Calibri"/>
        </w:rPr>
        <w:t>Goberna</w:t>
      </w:r>
      <w:proofErr w:type="spellEnd"/>
      <w:r w:rsidRPr="00AA2531">
        <w:rPr>
          <w:rFonts w:ascii="Calibri" w:hAnsi="Calibri" w:cs="Calibri"/>
        </w:rPr>
        <w:t xml:space="preserve">, M., </w:t>
      </w:r>
      <w:proofErr w:type="spellStart"/>
      <w:r w:rsidRPr="00AA2531">
        <w:rPr>
          <w:rFonts w:ascii="Calibri" w:hAnsi="Calibri" w:cs="Calibri"/>
        </w:rPr>
        <w:t>Májeková</w:t>
      </w:r>
      <w:proofErr w:type="spellEnd"/>
      <w:r w:rsidRPr="00AA2531">
        <w:rPr>
          <w:rFonts w:ascii="Calibri" w:hAnsi="Calibri" w:cs="Calibri"/>
        </w:rPr>
        <w:t xml:space="preserve">, M., Montesinos-Navarro, A., </w:t>
      </w:r>
      <w:proofErr w:type="spellStart"/>
      <w:r w:rsidRPr="00AA2531">
        <w:rPr>
          <w:rFonts w:ascii="Calibri" w:hAnsi="Calibri" w:cs="Calibri"/>
        </w:rPr>
        <w:t>Pausas</w:t>
      </w:r>
      <w:proofErr w:type="spellEnd"/>
      <w:r w:rsidRPr="00AA2531">
        <w:rPr>
          <w:rFonts w:ascii="Calibri" w:hAnsi="Calibri" w:cs="Calibri"/>
        </w:rPr>
        <w:t>, J. G., Verdú, M., E-</w:t>
      </w:r>
      <w:proofErr w:type="spellStart"/>
      <w:r w:rsidRPr="00AA2531">
        <w:rPr>
          <w:rFonts w:ascii="Calibri" w:hAnsi="Calibri" w:cs="Calibri"/>
        </w:rPr>
        <w:t>Vojtkó</w:t>
      </w:r>
      <w:proofErr w:type="spellEnd"/>
      <w:r w:rsidRPr="00AA2531">
        <w:rPr>
          <w:rFonts w:ascii="Calibri" w:hAnsi="Calibri" w:cs="Calibri"/>
        </w:rPr>
        <w:t xml:space="preserve">, A., </w:t>
      </w:r>
      <w:proofErr w:type="spellStart"/>
      <w:r w:rsidRPr="00AA2531">
        <w:rPr>
          <w:rFonts w:ascii="Calibri" w:hAnsi="Calibri" w:cs="Calibri"/>
        </w:rPr>
        <w:t>Götzenberger</w:t>
      </w:r>
      <w:proofErr w:type="spellEnd"/>
      <w:r w:rsidRPr="00AA2531">
        <w:rPr>
          <w:rFonts w:ascii="Calibri" w:hAnsi="Calibri" w:cs="Calibri"/>
        </w:rPr>
        <w:t xml:space="preserve">, L., &amp; Lepš, J. (2021). Functional trait effects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pPr>
        <w:pStyle w:val="Bibliography"/>
        <w:spacing w:line="240" w:lineRule="auto"/>
        <w:rPr>
          <w:rFonts w:ascii="Calibri" w:hAnsi="Calibri" w:cs="Calibri"/>
        </w:rPr>
        <w:pPrChange w:id="2732" w:author="Lane, Stefanie" w:date="2023-09-18T13:00:00Z">
          <w:pPr>
            <w:pStyle w:val="Bibliography"/>
          </w:pPr>
        </w:pPrChange>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pPr>
        <w:pStyle w:val="Bibliography"/>
        <w:spacing w:line="240" w:lineRule="auto"/>
        <w:rPr>
          <w:rFonts w:ascii="Calibri" w:hAnsi="Calibri" w:cs="Calibri"/>
        </w:rPr>
        <w:pPrChange w:id="2733" w:author="Lane, Stefanie" w:date="2023-09-18T13:00:00Z">
          <w:pPr>
            <w:pStyle w:val="Bibliography"/>
          </w:pPr>
        </w:pPrChange>
      </w:pPr>
      <w:r w:rsidRPr="00AA2531">
        <w:rPr>
          <w:rFonts w:ascii="Calibri" w:hAnsi="Calibri" w:cs="Calibri"/>
        </w:rPr>
        <w:lastRenderedPageBreak/>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75892892" w14:textId="6EA0C340" w:rsidR="0050398F" w:rsidRDefault="0050398F">
      <w:pPr>
        <w:pStyle w:val="Bibliography"/>
        <w:spacing w:line="240" w:lineRule="auto"/>
        <w:rPr>
          <w:rFonts w:ascii="Calibri" w:hAnsi="Calibri" w:cs="Calibri"/>
        </w:rPr>
        <w:pPrChange w:id="2734" w:author="Lane, Stefanie" w:date="2023-09-18T13:00:00Z">
          <w:pPr>
            <w:pStyle w:val="Bibliography"/>
          </w:pPr>
        </w:pPrChange>
      </w:pPr>
      <w:proofErr w:type="spellStart"/>
      <w:r w:rsidRPr="0050398F">
        <w:rPr>
          <w:rFonts w:ascii="Calibri" w:hAnsi="Calibri" w:cs="Calibri"/>
        </w:rPr>
        <w:t>Dethier</w:t>
      </w:r>
      <w:proofErr w:type="spellEnd"/>
      <w:r w:rsidRPr="0050398F">
        <w:rPr>
          <w:rFonts w:ascii="Calibri" w:hAnsi="Calibri" w:cs="Calibri"/>
        </w:rPr>
        <w:t>, M. N., &amp; Hacker, S. D. (2005). Physical factors vs. biotic resistance in controlling the invasion of an estuarine marsh grass. Ecological Applications, 15(4), 1273-1283.</w:t>
      </w:r>
      <w:r>
        <w:rPr>
          <w:rFonts w:ascii="Calibri" w:hAnsi="Calibri" w:cs="Calibri"/>
        </w:rPr>
        <w:t xml:space="preserve"> </w:t>
      </w:r>
      <w:r w:rsidRPr="0050398F">
        <w:rPr>
          <w:rFonts w:ascii="Calibri" w:hAnsi="Calibri" w:cs="Calibri"/>
        </w:rPr>
        <w:t>https://doi.org/10.1890/04-0505</w:t>
      </w:r>
    </w:p>
    <w:p w14:paraId="5DD4ABE7" w14:textId="1D197ACF" w:rsidR="00AA2531" w:rsidRPr="00AA2531" w:rsidRDefault="00AA2531">
      <w:pPr>
        <w:pStyle w:val="Bibliography"/>
        <w:spacing w:line="240" w:lineRule="auto"/>
        <w:rPr>
          <w:rFonts w:ascii="Calibri" w:hAnsi="Calibri" w:cs="Calibri"/>
        </w:rPr>
        <w:pPrChange w:id="2735" w:author="Lane, Stefanie" w:date="2023-09-18T13:00:00Z">
          <w:pPr>
            <w:pStyle w:val="Bibliography"/>
          </w:pPr>
        </w:pPrChange>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pPr>
        <w:pStyle w:val="Bibliography"/>
        <w:spacing w:line="240" w:lineRule="auto"/>
        <w:rPr>
          <w:rFonts w:ascii="Calibri" w:hAnsi="Calibri" w:cs="Calibri"/>
        </w:rPr>
        <w:pPrChange w:id="2736" w:author="Lane, Stefanie" w:date="2023-09-18T13:00:00Z">
          <w:pPr>
            <w:pStyle w:val="Bibliography"/>
          </w:pPr>
        </w:pPrChange>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pPr>
        <w:pStyle w:val="Bibliography"/>
        <w:spacing w:line="240" w:lineRule="auto"/>
        <w:rPr>
          <w:rFonts w:ascii="Calibri" w:hAnsi="Calibri" w:cs="Calibri"/>
        </w:rPr>
        <w:pPrChange w:id="2737" w:author="Lane, Stefanie" w:date="2023-09-18T13:00:00Z">
          <w:pPr>
            <w:pStyle w:val="Bibliography"/>
          </w:pPr>
        </w:pPrChange>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pPr>
        <w:pStyle w:val="Bibliography"/>
        <w:spacing w:line="240" w:lineRule="auto"/>
        <w:rPr>
          <w:rFonts w:ascii="Calibri" w:hAnsi="Calibri" w:cs="Calibri"/>
        </w:rPr>
        <w:pPrChange w:id="2738" w:author="Lane, Stefanie" w:date="2023-09-18T13:00:00Z">
          <w:pPr>
            <w:pStyle w:val="Bibliography"/>
          </w:pPr>
        </w:pPrChange>
      </w:pPr>
      <w:r w:rsidRPr="00AA2531">
        <w:rPr>
          <w:rFonts w:ascii="Calibri" w:hAnsi="Calibri" w:cs="Calibri"/>
        </w:rPr>
        <w:t xml:space="preserve">Dufrêne, M., &amp; Legendre, P. (1997). Species Assemblages and Indicator </w:t>
      </w:r>
      <w:r w:rsidR="00E5257D" w:rsidRPr="00AA2531">
        <w:rPr>
          <w:rFonts w:ascii="Calibri" w:hAnsi="Calibri" w:cs="Calibri"/>
        </w:rPr>
        <w:t>Species: the</w:t>
      </w:r>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0345:SAAIST]2.0.CO;2</w:t>
      </w:r>
    </w:p>
    <w:p w14:paraId="09DB40AD" w14:textId="77777777" w:rsidR="00AA2531" w:rsidRPr="00AA2531" w:rsidRDefault="00AA2531">
      <w:pPr>
        <w:pStyle w:val="Bibliography"/>
        <w:spacing w:line="240" w:lineRule="auto"/>
        <w:rPr>
          <w:rFonts w:ascii="Calibri" w:hAnsi="Calibri" w:cs="Calibri"/>
        </w:rPr>
        <w:pPrChange w:id="2739" w:author="Lane, Stefanie" w:date="2023-09-18T13:00:00Z">
          <w:pPr>
            <w:pStyle w:val="Bibliography"/>
          </w:pPr>
        </w:pPrChange>
      </w:pPr>
      <w:r w:rsidRPr="00AA2531">
        <w:rPr>
          <w:rFonts w:ascii="Calibri" w:hAnsi="Calibri" w:cs="Calibri"/>
        </w:rPr>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pPr>
        <w:pStyle w:val="Bibliography"/>
        <w:spacing w:line="240" w:lineRule="auto"/>
        <w:rPr>
          <w:rFonts w:ascii="Calibri" w:hAnsi="Calibri" w:cs="Calibri"/>
        </w:rPr>
        <w:pPrChange w:id="2740" w:author="Lane, Stefanie" w:date="2023-09-18T13:00:00Z">
          <w:pPr>
            <w:pStyle w:val="Bibliography"/>
          </w:pPr>
        </w:pPrChange>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5F646CD7" w14:textId="2CBF15FB" w:rsidR="007112BE" w:rsidRDefault="007112BE">
      <w:pPr>
        <w:pStyle w:val="Bibliography"/>
        <w:spacing w:line="240" w:lineRule="auto"/>
        <w:rPr>
          <w:rFonts w:ascii="Calibri" w:hAnsi="Calibri" w:cs="Calibri"/>
        </w:rPr>
        <w:pPrChange w:id="2741" w:author="Lane, Stefanie" w:date="2023-09-18T13:00:00Z">
          <w:pPr>
            <w:pStyle w:val="Bibliography"/>
          </w:pPr>
        </w:pPrChange>
      </w:pPr>
      <w:r w:rsidRPr="007112BE">
        <w:rPr>
          <w:rFonts w:ascii="Calibri" w:hAnsi="Calibri" w:cs="Calibri"/>
        </w:rPr>
        <w:t xml:space="preserve">Flores-Moreno, H., Reich, P. B., Lind, E. M., Sullivan, L. L., Seabloom, E. W., </w:t>
      </w:r>
      <w:proofErr w:type="spellStart"/>
      <w:r w:rsidRPr="007112BE">
        <w:rPr>
          <w:rFonts w:ascii="Calibri" w:hAnsi="Calibri" w:cs="Calibri"/>
        </w:rPr>
        <w:t>Yahdjian</w:t>
      </w:r>
      <w:proofErr w:type="spellEnd"/>
      <w:r w:rsidRPr="007112BE">
        <w:rPr>
          <w:rFonts w:ascii="Calibri" w:hAnsi="Calibri" w:cs="Calibri"/>
        </w:rPr>
        <w:t>, L., ... &amp; Borer, E. T. (2016). Climate modifies response of non-native and native species richness to nutrient enrichment. Philosophical Transactions of the Royal Society B: Biological Sciences, 371(1694), 20150273.</w:t>
      </w:r>
      <w:r>
        <w:rPr>
          <w:rFonts w:ascii="Calibri" w:hAnsi="Calibri" w:cs="Calibri"/>
        </w:rPr>
        <w:t xml:space="preserve"> </w:t>
      </w:r>
      <w:r w:rsidRPr="007112BE">
        <w:rPr>
          <w:rFonts w:ascii="Calibri" w:hAnsi="Calibri" w:cs="Calibri"/>
        </w:rPr>
        <w:t>https://doi.org/10.1098/rstb.2015.0273</w:t>
      </w:r>
    </w:p>
    <w:p w14:paraId="49D9E444" w14:textId="4C7C80C2" w:rsidR="006A158D" w:rsidRPr="00684F80" w:rsidRDefault="006A158D">
      <w:pPr>
        <w:pStyle w:val="Bibliography"/>
        <w:spacing w:line="240" w:lineRule="auto"/>
        <w:rPr>
          <w:rFonts w:ascii="Calibri" w:hAnsi="Calibri" w:cs="Calibri"/>
        </w:rPr>
        <w:pPrChange w:id="2742" w:author="Lane, Stefanie" w:date="2023-09-18T13:00:00Z">
          <w:pPr>
            <w:pStyle w:val="Bibliography"/>
          </w:pPr>
        </w:pPrChange>
      </w:pPr>
      <w:r>
        <w:rPr>
          <w:rFonts w:ascii="Calibri" w:hAnsi="Calibri" w:cs="Calibri"/>
        </w:rPr>
        <w:t xml:space="preserve">Gailis, M., Kohfeld, K. E., </w:t>
      </w:r>
      <w:proofErr w:type="spellStart"/>
      <w:r>
        <w:rPr>
          <w:rFonts w:ascii="Calibri" w:hAnsi="Calibri" w:cs="Calibri"/>
        </w:rPr>
        <w:t>Pellat</w:t>
      </w:r>
      <w:proofErr w:type="spellEnd"/>
      <w:r>
        <w:rPr>
          <w:rFonts w:ascii="Calibri" w:hAnsi="Calibri" w:cs="Calibri"/>
        </w:rPr>
        <w:t xml:space="preserve">, M. G., &amp; Carlson, D. (2021). </w:t>
      </w:r>
      <w:r w:rsidR="00684F80" w:rsidRPr="00684F80">
        <w:rPr>
          <w:rFonts w:ascii="Calibri" w:hAnsi="Calibri" w:cs="Calibri"/>
        </w:rPr>
        <w:t>Quantifying blue carbon for the largest salt marsh in southern British Columbia: implications for regional coastal management</w:t>
      </w:r>
      <w:r w:rsidR="00684F80">
        <w:rPr>
          <w:rFonts w:ascii="Calibri" w:hAnsi="Calibri" w:cs="Calibri"/>
        </w:rPr>
        <w:t xml:space="preserve">. </w:t>
      </w:r>
      <w:r w:rsidR="00684F80">
        <w:rPr>
          <w:rFonts w:ascii="Calibri" w:hAnsi="Calibri" w:cs="Calibri"/>
          <w:i/>
        </w:rPr>
        <w:t>Coastal Engineering Journal</w:t>
      </w:r>
      <w:r w:rsidR="00684F80">
        <w:rPr>
          <w:rFonts w:ascii="Calibri" w:hAnsi="Calibri" w:cs="Calibri"/>
        </w:rPr>
        <w:t xml:space="preserve">, 63(3), 275-309. </w:t>
      </w:r>
      <w:r w:rsidR="00684F80" w:rsidRPr="00684F80">
        <w:rPr>
          <w:rFonts w:ascii="Calibri" w:hAnsi="Calibri" w:cs="Calibri"/>
        </w:rPr>
        <w:t>https://doi.org/10.1080/21664250.2021.1894815</w:t>
      </w:r>
      <w:r w:rsidR="00684F80">
        <w:rPr>
          <w:rFonts w:ascii="Calibri" w:hAnsi="Calibri" w:cs="Calibri"/>
        </w:rPr>
        <w:t xml:space="preserve"> </w:t>
      </w:r>
    </w:p>
    <w:p w14:paraId="0D527855" w14:textId="7C7C5BC7" w:rsidR="00AA2531" w:rsidRPr="00AA2531" w:rsidRDefault="00AA2531">
      <w:pPr>
        <w:pStyle w:val="Bibliography"/>
        <w:spacing w:line="240" w:lineRule="auto"/>
        <w:rPr>
          <w:rFonts w:ascii="Calibri" w:hAnsi="Calibri" w:cs="Calibri"/>
        </w:rPr>
        <w:pPrChange w:id="2743" w:author="Lane, Stefanie" w:date="2023-09-18T13:00:00Z">
          <w:pPr>
            <w:pStyle w:val="Bibliography"/>
          </w:pPr>
        </w:pPrChange>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pPr>
        <w:pStyle w:val="Bibliography"/>
        <w:spacing w:line="240" w:lineRule="auto"/>
        <w:rPr>
          <w:rFonts w:ascii="Calibri" w:hAnsi="Calibri" w:cs="Calibri"/>
        </w:rPr>
        <w:pPrChange w:id="2744" w:author="Lane, Stefanie" w:date="2023-09-18T13:00:00Z">
          <w:pPr>
            <w:pStyle w:val="Bibliography"/>
          </w:pPr>
        </w:pPrChange>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pPr>
        <w:pStyle w:val="Bibliography"/>
        <w:spacing w:line="240" w:lineRule="auto"/>
        <w:rPr>
          <w:rFonts w:ascii="Calibri" w:hAnsi="Calibri" w:cs="Calibri"/>
        </w:rPr>
        <w:pPrChange w:id="2745" w:author="Lane, Stefanie" w:date="2023-09-18T13:00:00Z">
          <w:pPr>
            <w:pStyle w:val="Bibliography"/>
          </w:pPr>
        </w:pPrChange>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pPr>
        <w:pStyle w:val="Bibliography"/>
        <w:spacing w:line="240" w:lineRule="auto"/>
        <w:rPr>
          <w:rFonts w:ascii="Calibri" w:hAnsi="Calibri" w:cs="Calibri"/>
        </w:rPr>
        <w:pPrChange w:id="2746" w:author="Lane, Stefanie" w:date="2023-09-18T13:00:00Z">
          <w:pPr>
            <w:pStyle w:val="Bibliography"/>
          </w:pPr>
        </w:pPrChange>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pPr>
        <w:pStyle w:val="Bibliography"/>
        <w:spacing w:line="240" w:lineRule="auto"/>
        <w:rPr>
          <w:rFonts w:ascii="Calibri" w:hAnsi="Calibri" w:cs="Calibri"/>
        </w:rPr>
        <w:pPrChange w:id="2747" w:author="Lane, Stefanie" w:date="2023-09-18T13:00:00Z">
          <w:pPr>
            <w:pStyle w:val="Bibliography"/>
          </w:pPr>
        </w:pPrChange>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pPr>
        <w:pStyle w:val="Bibliography"/>
        <w:spacing w:line="240" w:lineRule="auto"/>
        <w:rPr>
          <w:rFonts w:ascii="Calibri" w:hAnsi="Calibri" w:cs="Calibri"/>
        </w:rPr>
        <w:pPrChange w:id="2748" w:author="Lane, Stefanie" w:date="2023-09-18T13:00:00Z">
          <w:pPr>
            <w:pStyle w:val="Bibliography"/>
          </w:pPr>
        </w:pPrChange>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w:t>
      </w:r>
      <w:r w:rsidRPr="00AA2531">
        <w:rPr>
          <w:rFonts w:ascii="Calibri" w:hAnsi="Calibri" w:cs="Calibri"/>
        </w:rPr>
        <w:lastRenderedPageBreak/>
        <w:t xml:space="preserve">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pPr>
        <w:pStyle w:val="Bibliography"/>
        <w:spacing w:line="240" w:lineRule="auto"/>
        <w:rPr>
          <w:rFonts w:ascii="Calibri" w:hAnsi="Calibri" w:cs="Calibri"/>
        </w:rPr>
        <w:pPrChange w:id="2749" w:author="Lane, Stefanie" w:date="2023-09-18T13:00:00Z">
          <w:pPr>
            <w:pStyle w:val="Bibliography"/>
          </w:pPr>
        </w:pPrChange>
      </w:pPr>
      <w:r w:rsidRPr="00AA2531">
        <w:rPr>
          <w:rFonts w:ascii="Calibri" w:hAnsi="Calibri" w:cs="Calibri"/>
        </w:rPr>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pPr>
        <w:pStyle w:val="Bibliography"/>
        <w:spacing w:line="240" w:lineRule="auto"/>
        <w:rPr>
          <w:rFonts w:ascii="Calibri" w:hAnsi="Calibri" w:cs="Calibri"/>
        </w:rPr>
        <w:pPrChange w:id="2750" w:author="Lane, Stefanie" w:date="2023-09-18T13:00:00Z">
          <w:pPr>
            <w:pStyle w:val="Bibliography"/>
          </w:pPr>
        </w:pPrChange>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pPr>
        <w:pStyle w:val="Bibliography"/>
        <w:spacing w:line="240" w:lineRule="auto"/>
        <w:rPr>
          <w:rFonts w:ascii="Calibri" w:hAnsi="Calibri" w:cs="Calibri"/>
        </w:rPr>
        <w:pPrChange w:id="2751" w:author="Lane, Stefanie" w:date="2023-09-18T13:00:00Z">
          <w:pPr>
            <w:pStyle w:val="Bibliography"/>
          </w:pPr>
        </w:pPrChange>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pPr>
        <w:pStyle w:val="Bibliography"/>
        <w:spacing w:line="240" w:lineRule="auto"/>
        <w:rPr>
          <w:rFonts w:ascii="Calibri" w:hAnsi="Calibri" w:cs="Calibri"/>
        </w:rPr>
        <w:pPrChange w:id="2752" w:author="Lane, Stefanie" w:date="2023-09-18T13:00:00Z">
          <w:pPr>
            <w:pStyle w:val="Bibliography"/>
          </w:pPr>
        </w:pPrChange>
      </w:pPr>
      <w:r w:rsidRPr="00AA2531">
        <w:rPr>
          <w:rFonts w:ascii="Calibri" w:hAnsi="Calibri" w:cs="Calibri"/>
        </w:rPr>
        <w:t xml:space="preserve">Lepš, J. (2004). What do the biodiversity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77777777" w:rsidR="00AA2531" w:rsidRPr="00AA2531" w:rsidRDefault="00AA2531">
      <w:pPr>
        <w:pStyle w:val="Bibliography"/>
        <w:spacing w:line="240" w:lineRule="auto"/>
        <w:rPr>
          <w:rFonts w:ascii="Calibri" w:hAnsi="Calibri" w:cs="Calibri"/>
        </w:rPr>
        <w:pPrChange w:id="2753" w:author="Lane, Stefanie" w:date="2023-09-18T13:00:00Z">
          <w:pPr>
            <w:pStyle w:val="Bibliography"/>
          </w:pPr>
        </w:pPrChange>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2), 115–128. https://doi.org/10.1016/j.ecoleng.2003.09.006</w:t>
      </w:r>
    </w:p>
    <w:p w14:paraId="2770C2E5" w14:textId="77777777" w:rsidR="00AA2531" w:rsidRPr="00AA2531" w:rsidRDefault="00AA2531">
      <w:pPr>
        <w:pStyle w:val="Bibliography"/>
        <w:spacing w:line="240" w:lineRule="auto"/>
        <w:rPr>
          <w:rFonts w:ascii="Calibri" w:hAnsi="Calibri" w:cs="Calibri"/>
        </w:rPr>
        <w:pPrChange w:id="2754" w:author="Lane, Stefanie" w:date="2023-09-18T13:00:00Z">
          <w:pPr>
            <w:pStyle w:val="Bibliography"/>
          </w:pPr>
        </w:pPrChange>
      </w:pPr>
      <w:r w:rsidRPr="00AA2531">
        <w:rPr>
          <w:rFonts w:ascii="Calibri" w:hAnsi="Calibri" w:cs="Calibri"/>
        </w:rPr>
        <w:t xml:space="preserve">Nyman, J. A., Walters, R. J., Delaune, R. D., &amp; Patrick, W. H. (2006). Marsh vertical accretion via vegetative growth. </w:t>
      </w:r>
      <w:r w:rsidRPr="00AA2531">
        <w:rPr>
          <w:rFonts w:ascii="Calibri" w:hAnsi="Calibri" w:cs="Calibri"/>
          <w:i/>
          <w:iCs/>
        </w:rPr>
        <w:t>Estuarine, Coastal and Shelf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pPr>
        <w:pStyle w:val="Bibliography"/>
        <w:spacing w:line="240" w:lineRule="auto"/>
        <w:rPr>
          <w:rFonts w:ascii="Calibri" w:hAnsi="Calibri" w:cs="Calibri"/>
        </w:rPr>
        <w:pPrChange w:id="2755" w:author="Lane, Stefanie" w:date="2023-09-18T13:00:00Z">
          <w:pPr>
            <w:pStyle w:val="Bibliography"/>
          </w:pPr>
        </w:pPrChange>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pPr>
        <w:pStyle w:val="Bibliography"/>
        <w:spacing w:line="240" w:lineRule="auto"/>
        <w:rPr>
          <w:rFonts w:ascii="Calibri" w:hAnsi="Calibri" w:cs="Calibri"/>
        </w:rPr>
        <w:pPrChange w:id="2756" w:author="Lane, Stefanie" w:date="2023-09-18T13:00:00Z">
          <w:pPr>
            <w:pStyle w:val="Bibliography"/>
          </w:pPr>
        </w:pPrChange>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pPr>
        <w:pStyle w:val="Bibliography"/>
        <w:spacing w:line="240" w:lineRule="auto"/>
        <w:rPr>
          <w:rFonts w:ascii="Calibri" w:hAnsi="Calibri" w:cs="Calibri"/>
        </w:rPr>
        <w:pPrChange w:id="2757" w:author="Lane, Stefanie" w:date="2023-09-18T13:00:00Z">
          <w:pPr>
            <w:pStyle w:val="Bibliography"/>
          </w:pPr>
        </w:pPrChange>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pPr>
        <w:pStyle w:val="Bibliography"/>
        <w:spacing w:line="240" w:lineRule="auto"/>
        <w:rPr>
          <w:rFonts w:ascii="Calibri" w:hAnsi="Calibri" w:cs="Calibri"/>
        </w:rPr>
        <w:pPrChange w:id="2758" w:author="Lane, Stefanie" w:date="2023-09-18T13:00:00Z">
          <w:pPr>
            <w:pStyle w:val="Bibliography"/>
          </w:pPr>
        </w:pPrChange>
      </w:pPr>
      <w:r w:rsidRPr="00C5392E">
        <w:rPr>
          <w:rFonts w:ascii="Calibri" w:hAnsi="Calibri" w:cs="Calibri"/>
        </w:rPr>
        <w:t>R Core Team (2022). R: A language and environment for statistical</w:t>
      </w:r>
      <w:r w:rsidR="00F854BF">
        <w:rPr>
          <w:rFonts w:ascii="Calibri" w:hAnsi="Calibri" w:cs="Calibri"/>
        </w:rPr>
        <w:t xml:space="preserve"> </w:t>
      </w:r>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p>
    <w:p w14:paraId="465FA489" w14:textId="06ECB55A" w:rsidR="00AA2531" w:rsidRPr="00AA2531" w:rsidRDefault="00AA2531">
      <w:pPr>
        <w:pStyle w:val="Bibliography"/>
        <w:spacing w:line="240" w:lineRule="auto"/>
        <w:rPr>
          <w:rFonts w:ascii="Calibri" w:hAnsi="Calibri" w:cs="Calibri"/>
        </w:rPr>
        <w:pPrChange w:id="2759" w:author="Lane, Stefanie" w:date="2023-09-18T13:00:00Z">
          <w:pPr>
            <w:pStyle w:val="Bibliography"/>
          </w:pPr>
        </w:pPrChange>
      </w:pPr>
      <w:proofErr w:type="spellStart"/>
      <w:r w:rsidRPr="00AA2531">
        <w:rPr>
          <w:rFonts w:ascii="Calibri" w:hAnsi="Calibri" w:cs="Calibri"/>
        </w:rPr>
        <w:t>Sagoff</w:t>
      </w:r>
      <w:proofErr w:type="spellEnd"/>
      <w:r w:rsidRPr="00AA2531">
        <w:rPr>
          <w:rFonts w:ascii="Calibri" w:hAnsi="Calibri" w:cs="Calibri"/>
        </w:rPr>
        <w:t xml:space="preserve">, M. (2005). Do Non-Native Species Threaten Th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pPr>
        <w:pStyle w:val="Bibliography"/>
        <w:spacing w:line="240" w:lineRule="auto"/>
        <w:rPr>
          <w:rFonts w:ascii="Calibri" w:hAnsi="Calibri" w:cs="Calibri"/>
        </w:rPr>
        <w:pPrChange w:id="2760" w:author="Lane, Stefanie" w:date="2023-09-18T13:00:00Z">
          <w:pPr>
            <w:pStyle w:val="Bibliography"/>
          </w:pPr>
        </w:pPrChange>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pPr>
        <w:pStyle w:val="Bibliography"/>
        <w:spacing w:line="240" w:lineRule="auto"/>
        <w:rPr>
          <w:rFonts w:ascii="Calibri" w:hAnsi="Calibri" w:cs="Calibri"/>
        </w:rPr>
        <w:pPrChange w:id="2761" w:author="Lane, Stefanie" w:date="2023-09-18T13:00:00Z">
          <w:pPr>
            <w:pStyle w:val="Bibliography"/>
          </w:pPr>
        </w:pPrChange>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pPr>
        <w:pStyle w:val="Bibliography"/>
        <w:spacing w:line="240" w:lineRule="auto"/>
        <w:rPr>
          <w:rFonts w:ascii="Calibri" w:hAnsi="Calibri" w:cs="Calibri"/>
        </w:rPr>
        <w:pPrChange w:id="2762" w:author="Lane, Stefanie" w:date="2023-09-18T13:00:00Z">
          <w:pPr>
            <w:pStyle w:val="Bibliography"/>
          </w:pPr>
        </w:pPrChange>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pPr>
        <w:pStyle w:val="Bibliography"/>
        <w:spacing w:line="240" w:lineRule="auto"/>
        <w:rPr>
          <w:rFonts w:ascii="Calibri" w:hAnsi="Calibri" w:cs="Calibri"/>
        </w:rPr>
        <w:pPrChange w:id="2763" w:author="Lane, Stefanie" w:date="2023-09-18T13:00:00Z">
          <w:pPr>
            <w:pStyle w:val="Bibliography"/>
          </w:pPr>
        </w:pPrChange>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343EE2C4" w14:textId="5254939D" w:rsidR="0076765B" w:rsidRDefault="0076765B">
      <w:pPr>
        <w:pStyle w:val="Bibliography"/>
        <w:spacing w:line="240" w:lineRule="auto"/>
        <w:rPr>
          <w:rFonts w:ascii="Calibri" w:hAnsi="Calibri" w:cs="Calibri"/>
        </w:rPr>
        <w:pPrChange w:id="2764" w:author="Lane, Stefanie" w:date="2023-09-18T13:00:00Z">
          <w:pPr>
            <w:pStyle w:val="Bibliography"/>
          </w:pPr>
        </w:pPrChange>
      </w:pPr>
      <w:r w:rsidRPr="0076765B">
        <w:rPr>
          <w:rFonts w:ascii="Calibri" w:hAnsi="Calibri" w:cs="Calibri"/>
        </w:rPr>
        <w:t>Stewart</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Hennigar</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Ingham</w:t>
      </w:r>
      <w:r>
        <w:rPr>
          <w:rFonts w:ascii="Calibri" w:hAnsi="Calibri" w:cs="Calibri"/>
        </w:rPr>
        <w:t>,</w:t>
      </w:r>
      <w:r w:rsidRPr="0076765B">
        <w:rPr>
          <w:rFonts w:ascii="Calibri" w:hAnsi="Calibri" w:cs="Calibri"/>
        </w:rPr>
        <w:t xml:space="preserve"> R</w:t>
      </w:r>
      <w:r>
        <w:rPr>
          <w:rFonts w:ascii="Calibri" w:hAnsi="Calibri" w:cs="Calibri"/>
        </w:rPr>
        <w:t>.</w:t>
      </w:r>
      <w:r w:rsidRPr="0076765B">
        <w:rPr>
          <w:rFonts w:ascii="Calibri" w:hAnsi="Calibri" w:cs="Calibri"/>
        </w:rPr>
        <w:t xml:space="preserve">, </w:t>
      </w:r>
      <w:r>
        <w:rPr>
          <w:rFonts w:ascii="Calibri" w:hAnsi="Calibri" w:cs="Calibri"/>
        </w:rPr>
        <w:t xml:space="preserve">&amp; </w:t>
      </w:r>
      <w:r w:rsidRPr="0076765B">
        <w:rPr>
          <w:rFonts w:ascii="Calibri" w:hAnsi="Calibri" w:cs="Calibri"/>
        </w:rPr>
        <w:t xml:space="preserve">Balke, E. </w:t>
      </w:r>
      <w:r>
        <w:rPr>
          <w:rFonts w:ascii="Calibri" w:hAnsi="Calibri" w:cs="Calibri"/>
        </w:rPr>
        <w:t>(</w:t>
      </w:r>
      <w:r w:rsidRPr="0076765B">
        <w:rPr>
          <w:rFonts w:ascii="Calibri" w:hAnsi="Calibri" w:cs="Calibri"/>
        </w:rPr>
        <w:t>2022</w:t>
      </w:r>
      <w:r>
        <w:rPr>
          <w:rFonts w:ascii="Calibri" w:hAnsi="Calibri" w:cs="Calibri"/>
        </w:rPr>
        <w:t>)</w:t>
      </w:r>
      <w:r w:rsidRPr="0076765B">
        <w:rPr>
          <w:rFonts w:ascii="Calibri" w:hAnsi="Calibri" w:cs="Calibri"/>
        </w:rPr>
        <w:t>. Factors influencing the</w:t>
      </w:r>
      <w:r>
        <w:rPr>
          <w:rFonts w:ascii="Calibri" w:hAnsi="Calibri" w:cs="Calibri"/>
        </w:rPr>
        <w:t xml:space="preserve"> </w:t>
      </w:r>
      <w:r w:rsidRPr="0076765B">
        <w:rPr>
          <w:rFonts w:ascii="Calibri" w:hAnsi="Calibri" w:cs="Calibri"/>
        </w:rPr>
        <w:t>persistence of created tidal marshes in the Fraser River Estuary. Ducks Unlimited Canada, Surrey,</w:t>
      </w:r>
      <w:r>
        <w:rPr>
          <w:rFonts w:ascii="Calibri" w:hAnsi="Calibri" w:cs="Calibri"/>
        </w:rPr>
        <w:t xml:space="preserve"> </w:t>
      </w:r>
      <w:r w:rsidRPr="0076765B">
        <w:rPr>
          <w:rFonts w:ascii="Calibri" w:hAnsi="Calibri" w:cs="Calibri"/>
        </w:rPr>
        <w:t>British Columbia, Canada</w:t>
      </w:r>
    </w:p>
    <w:p w14:paraId="11AFD943" w14:textId="51D6F7EB" w:rsidR="006922E8" w:rsidRPr="006922E8" w:rsidRDefault="006922E8">
      <w:pPr>
        <w:pStyle w:val="Bibliography"/>
        <w:spacing w:line="240" w:lineRule="auto"/>
        <w:rPr>
          <w:rFonts w:ascii="Calibri" w:hAnsi="Calibri" w:cs="Calibri"/>
        </w:rPr>
        <w:pPrChange w:id="2765" w:author="Lane, Stefanie" w:date="2023-09-18T13:00:00Z">
          <w:pPr>
            <w:pStyle w:val="Bibliography"/>
          </w:pPr>
        </w:pPrChange>
      </w:pPr>
      <w:r w:rsidRPr="00137F24">
        <w:rPr>
          <w:rFonts w:ascii="Calibri" w:hAnsi="Calibri" w:cs="Calibri"/>
        </w:rPr>
        <w:t xml:space="preserve">Stewart, D., Hood, W. G., &amp; Martin, T. G. (2023). Undetected but Widespread: </w:t>
      </w:r>
      <w:r w:rsidRPr="006922E8">
        <w:rPr>
          <w:rFonts w:ascii="Calibri" w:hAnsi="Calibri" w:cs="Calibri"/>
        </w:rPr>
        <w:t>The</w:t>
      </w:r>
      <w:r w:rsidRPr="00137F24">
        <w:rPr>
          <w:rFonts w:ascii="Calibri" w:hAnsi="Calibri" w:cs="Calibri"/>
        </w:rPr>
        <w:t xml:space="preserve"> Cryptic Invasion of </w:t>
      </w:r>
      <w:r>
        <w:rPr>
          <w:rFonts w:ascii="Calibri" w:hAnsi="Calibri" w:cs="Calibri"/>
        </w:rPr>
        <w:t>N</w:t>
      </w:r>
      <w:r w:rsidRPr="00137F24">
        <w:rPr>
          <w:rFonts w:ascii="Calibri" w:hAnsi="Calibri" w:cs="Calibri"/>
        </w:rPr>
        <w:t>on-Native Cattail (</w:t>
      </w:r>
      <w:r w:rsidRPr="00137F24">
        <w:rPr>
          <w:rFonts w:ascii="Calibri" w:hAnsi="Calibri" w:cs="Calibri"/>
          <w:i/>
        </w:rPr>
        <w:t>Typha</w:t>
      </w:r>
      <w:r w:rsidRPr="00137F24">
        <w:rPr>
          <w:rFonts w:ascii="Calibri" w:hAnsi="Calibri" w:cs="Calibri"/>
        </w:rPr>
        <w:t>) in a Pacific Northwest Estuary. Estuaries and Coasts, 1-16.</w:t>
      </w:r>
      <w:r>
        <w:rPr>
          <w:rFonts w:ascii="Calibri" w:hAnsi="Calibri" w:cs="Calibri"/>
        </w:rPr>
        <w:t xml:space="preserve"> </w:t>
      </w:r>
      <w:r w:rsidRPr="006922E8">
        <w:rPr>
          <w:rFonts w:ascii="Calibri" w:hAnsi="Calibri" w:cs="Calibri"/>
        </w:rPr>
        <w:t>https://doi.org/10.1007/s12237-023-01171-4</w:t>
      </w:r>
    </w:p>
    <w:p w14:paraId="6B5DF0F0" w14:textId="31DE325D" w:rsidR="00AA2531" w:rsidRPr="00AA2531" w:rsidRDefault="00AA2531">
      <w:pPr>
        <w:pStyle w:val="Bibliography"/>
        <w:spacing w:line="240" w:lineRule="auto"/>
        <w:rPr>
          <w:rFonts w:ascii="Calibri" w:hAnsi="Calibri" w:cs="Calibri"/>
        </w:rPr>
        <w:pPrChange w:id="2766" w:author="Lane, Stefanie" w:date="2023-09-18T13:00:00Z">
          <w:pPr>
            <w:pStyle w:val="Bibliography"/>
          </w:pPr>
        </w:pPrChange>
      </w:pPr>
      <w:r w:rsidRPr="00AA2531">
        <w:rPr>
          <w:rFonts w:ascii="Calibri" w:hAnsi="Calibri" w:cs="Calibri"/>
        </w:rPr>
        <w:lastRenderedPageBreak/>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1267:SEFTEC]2.0.CO;2</w:t>
      </w:r>
    </w:p>
    <w:p w14:paraId="0DF12020" w14:textId="77777777" w:rsidR="00AA2531" w:rsidRPr="00AA2531" w:rsidRDefault="00AA2531">
      <w:pPr>
        <w:pStyle w:val="Bibliography"/>
        <w:spacing w:line="240" w:lineRule="auto"/>
        <w:rPr>
          <w:rFonts w:ascii="Calibri" w:hAnsi="Calibri" w:cs="Calibri"/>
        </w:rPr>
        <w:pPrChange w:id="2767" w:author="Lane, Stefanie" w:date="2023-09-18T13:00:00Z">
          <w:pPr>
            <w:pStyle w:val="Bibliography"/>
          </w:pPr>
        </w:pPrChange>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5427050" w:rsidR="00AA2531" w:rsidRDefault="00AA2531" w:rsidP="00A80EDB">
      <w:pPr>
        <w:pStyle w:val="Bibliography"/>
        <w:spacing w:line="240" w:lineRule="auto"/>
        <w:rPr>
          <w:ins w:id="2768" w:author="Lane, Stefanie" w:date="2023-09-18T13:05:00Z"/>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 xml:space="preserve">(7093), 629–632. </w:t>
      </w:r>
      <w:ins w:id="2769" w:author="Lane, Stefanie" w:date="2023-09-18T13:05:00Z">
        <w:r w:rsidR="009B4356">
          <w:rPr>
            <w:rFonts w:ascii="Calibri" w:hAnsi="Calibri" w:cs="Calibri"/>
          </w:rPr>
          <w:fldChar w:fldCharType="begin"/>
        </w:r>
        <w:r w:rsidR="009B4356">
          <w:rPr>
            <w:rFonts w:ascii="Calibri" w:hAnsi="Calibri" w:cs="Calibri"/>
          </w:rPr>
          <w:instrText>HYPERLINK "</w:instrText>
        </w:r>
      </w:ins>
      <w:r w:rsidR="009B4356" w:rsidRPr="00AA2531">
        <w:rPr>
          <w:rFonts w:ascii="Calibri" w:hAnsi="Calibri" w:cs="Calibri"/>
        </w:rPr>
        <w:instrText>https://doi.org/10.1038/nature04742</w:instrText>
      </w:r>
      <w:ins w:id="2770" w:author="Lane, Stefanie" w:date="2023-09-18T13:05:00Z">
        <w:r w:rsidR="009B4356">
          <w:rPr>
            <w:rFonts w:ascii="Calibri" w:hAnsi="Calibri" w:cs="Calibri"/>
          </w:rPr>
          <w:instrText>"</w:instrText>
        </w:r>
        <w:r w:rsidR="009B4356">
          <w:rPr>
            <w:rFonts w:ascii="Calibri" w:hAnsi="Calibri" w:cs="Calibri"/>
          </w:rPr>
        </w:r>
        <w:r w:rsidR="009B4356">
          <w:rPr>
            <w:rFonts w:ascii="Calibri" w:hAnsi="Calibri" w:cs="Calibri"/>
          </w:rPr>
          <w:fldChar w:fldCharType="separate"/>
        </w:r>
      </w:ins>
      <w:r w:rsidR="009B4356" w:rsidRPr="007526D1">
        <w:rPr>
          <w:rStyle w:val="Hyperlink"/>
          <w:rFonts w:ascii="Calibri" w:hAnsi="Calibri" w:cs="Calibri"/>
        </w:rPr>
        <w:t>https://doi.org/10.1038/nature04742</w:t>
      </w:r>
      <w:ins w:id="2771" w:author="Lane, Stefanie" w:date="2023-09-18T13:05:00Z">
        <w:r w:rsidR="009B4356">
          <w:rPr>
            <w:rFonts w:ascii="Calibri" w:hAnsi="Calibri" w:cs="Calibri"/>
          </w:rPr>
          <w:fldChar w:fldCharType="end"/>
        </w:r>
      </w:ins>
    </w:p>
    <w:p w14:paraId="63A0353B" w14:textId="1F5E78DD" w:rsidR="009B4356" w:rsidRPr="00CF17C6" w:rsidRDefault="009B4356">
      <w:pPr>
        <w:pStyle w:val="Bibliography"/>
        <w:spacing w:line="240" w:lineRule="auto"/>
        <w:rPr>
          <w:rFonts w:ascii="Calibri" w:hAnsi="Calibri" w:cs="Calibri"/>
        </w:rPr>
        <w:pPrChange w:id="2772" w:author="Lane, Stefanie" w:date="2023-09-18T13:07:00Z">
          <w:pPr>
            <w:pStyle w:val="Bibliography"/>
          </w:pPr>
        </w:pPrChange>
      </w:pPr>
      <w:ins w:id="2773" w:author="Lane, Stefanie" w:date="2023-09-18T13:05:00Z">
        <w:r w:rsidRPr="00CF17C6">
          <w:rPr>
            <w:rFonts w:ascii="Calibri" w:hAnsi="Calibri" w:cs="Calibri"/>
            <w:rPrChange w:id="2774" w:author="Lane, Stefanie" w:date="2023-09-18T13:07:00Z">
              <w:rPr/>
            </w:rPrChange>
          </w:rPr>
          <w:t>Townsend, L., &amp; Hebda, R. J. (2013). Pollen and macro-fossil</w:t>
        </w:r>
      </w:ins>
      <w:ins w:id="2775" w:author="Lane, Stefanie" w:date="2023-09-18T13:06:00Z">
        <w:r w:rsidRPr="00CF17C6">
          <w:rPr>
            <w:rFonts w:ascii="Calibri" w:hAnsi="Calibri" w:cs="Calibri"/>
            <w:rPrChange w:id="2776" w:author="Lane, Stefanie" w:date="2023-09-18T13:07:00Z">
              <w:rPr/>
            </w:rPrChange>
          </w:rPr>
          <w:t xml:space="preserve"> assemblages in disturbed urban wetlands </w:t>
        </w:r>
        <w:r w:rsidR="003232CF" w:rsidRPr="00CF17C6">
          <w:rPr>
            <w:rFonts w:ascii="Calibri" w:hAnsi="Calibri" w:cs="Calibri"/>
            <w:rPrChange w:id="2777" w:author="Lane, Stefanie" w:date="2023-09-18T13:07:00Z">
              <w:rPr/>
            </w:rPrChange>
          </w:rPr>
          <w:t xml:space="preserve">on South Vancouver Island reveal recent invasion of reed Canarygrass (Phalaris arundinacea) and guide restoration. </w:t>
        </w:r>
        <w:r w:rsidR="003232CF" w:rsidRPr="00CF17C6">
          <w:rPr>
            <w:rFonts w:ascii="Calibri" w:hAnsi="Calibri" w:cs="Calibri"/>
            <w:rPrChange w:id="2778" w:author="Lane, Stefanie" w:date="2023-09-18T13:07:00Z">
              <w:rPr>
                <w:i/>
                <w:iCs/>
              </w:rPr>
            </w:rPrChange>
          </w:rPr>
          <w:t>Restoration Ecology</w:t>
        </w:r>
        <w:r w:rsidR="0060179E" w:rsidRPr="00CF17C6">
          <w:rPr>
            <w:rFonts w:ascii="Calibri" w:hAnsi="Calibri" w:cs="Calibri"/>
            <w:rPrChange w:id="2779" w:author="Lane, Stefanie" w:date="2023-09-18T13:07:00Z">
              <w:rPr>
                <w:i/>
                <w:iCs/>
              </w:rPr>
            </w:rPrChange>
          </w:rPr>
          <w:t>, 21</w:t>
        </w:r>
        <w:r w:rsidR="0060179E" w:rsidRPr="00CF17C6">
          <w:rPr>
            <w:rFonts w:ascii="Calibri" w:hAnsi="Calibri" w:cs="Calibri"/>
            <w:rPrChange w:id="2780" w:author="Lane, Stefanie" w:date="2023-09-18T13:07:00Z">
              <w:rPr/>
            </w:rPrChange>
          </w:rPr>
          <w:t xml:space="preserve">(1), 114-123. </w:t>
        </w:r>
      </w:ins>
    </w:p>
    <w:p w14:paraId="6134EEBC" w14:textId="77777777" w:rsidR="00AA2531" w:rsidRPr="00AA2531" w:rsidRDefault="00AA2531">
      <w:pPr>
        <w:pStyle w:val="Bibliography"/>
        <w:spacing w:line="240" w:lineRule="auto"/>
        <w:rPr>
          <w:rFonts w:ascii="Calibri" w:hAnsi="Calibri" w:cs="Calibri"/>
        </w:rPr>
        <w:pPrChange w:id="2781" w:author="Lane, Stefanie" w:date="2023-09-18T13:00:00Z">
          <w:pPr>
            <w:pStyle w:val="Bibliography"/>
          </w:pPr>
        </w:pPrChange>
      </w:pPr>
      <w:r w:rsidRPr="00AA2531">
        <w:rPr>
          <w:rFonts w:ascii="Calibri" w:hAnsi="Calibri" w:cs="Calibri"/>
        </w:rPr>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pPr>
        <w:pStyle w:val="Bibliography"/>
        <w:spacing w:line="240" w:lineRule="auto"/>
        <w:rPr>
          <w:rFonts w:ascii="Calibri" w:hAnsi="Calibri" w:cs="Calibri"/>
        </w:rPr>
        <w:pPrChange w:id="2782" w:author="Lane, Stefanie" w:date="2023-09-18T13:00:00Z">
          <w:pPr>
            <w:pStyle w:val="Bibliography"/>
          </w:pPr>
        </w:pPrChange>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pPr>
        <w:pStyle w:val="Bibliography"/>
        <w:spacing w:line="240" w:lineRule="auto"/>
        <w:rPr>
          <w:rFonts w:ascii="Calibri" w:hAnsi="Calibri" w:cs="Calibri"/>
        </w:rPr>
        <w:pPrChange w:id="2783" w:author="Lane, Stefanie" w:date="2023-09-18T13:00:00Z">
          <w:pPr>
            <w:pStyle w:val="Bibliography"/>
          </w:pPr>
        </w:pPrChange>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pPr>
        <w:pStyle w:val="Bibliography"/>
        <w:spacing w:line="240" w:lineRule="auto"/>
        <w:rPr>
          <w:rFonts w:ascii="Calibri" w:hAnsi="Calibri" w:cs="Calibri"/>
        </w:rPr>
        <w:pPrChange w:id="2784" w:author="Lane, Stefanie" w:date="2023-09-18T13:00:00Z">
          <w:pPr>
            <w:pStyle w:val="Bibliography"/>
          </w:pPr>
        </w:pPrChange>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02BB4011" w:rsidR="00340BB0" w:rsidRDefault="00340BB0" w:rsidP="00340BB0"/>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3AB856E7" w:rsidR="00F222C0" w:rsidRDefault="00F222C0" w:rsidP="00F222C0"/>
    <w:p w14:paraId="4CEA9C81" w14:textId="30EBF3D5" w:rsidR="00ED5179" w:rsidRDefault="003B2929" w:rsidP="00F222C0">
      <w:r w:rsidRPr="003B2929">
        <w:rPr>
          <w:b/>
        </w:rPr>
        <w:t>Table S1</w:t>
      </w:r>
      <w:r>
        <w:rPr>
          <w:b/>
        </w:rPr>
        <w:t xml:space="preserve"> </w:t>
      </w:r>
      <w:r w:rsidRPr="003B2929">
        <w:t>A total of</w:t>
      </w:r>
      <w:commentRangeStart w:id="2785"/>
      <w:r w:rsidRPr="003B2929">
        <w:t xml:space="preserve"> 2</w:t>
      </w:r>
      <w:del w:id="2786" w:author="Lane, Stefanie" w:date="2023-07-26T15:07:00Z">
        <w:r w:rsidRPr="003B2929" w:rsidDel="001A7972">
          <w:delText>5</w:delText>
        </w:r>
      </w:del>
      <w:ins w:id="2787" w:author="Lane, Stefanie" w:date="2023-07-26T15:07:00Z">
        <w:r w:rsidR="001A7972">
          <w:t>7</w:t>
        </w:r>
      </w:ins>
      <w:r w:rsidRPr="003B2929">
        <w:t xml:space="preserve"> plots</w:t>
      </w:r>
      <w:commentRangeEnd w:id="2785"/>
      <w:r w:rsidR="002B3817">
        <w:rPr>
          <w:rStyle w:val="CommentReference"/>
        </w:rPr>
        <w:commentReference w:id="2785"/>
      </w:r>
      <w:r w:rsidRPr="003B2929">
        <w:t xml:space="preserve">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2788" w:name="_Ref103856212"/>
    </w:p>
    <w:bookmarkEnd w:id="2788"/>
    <w:p w14:paraId="26042487" w14:textId="40815DA6" w:rsidR="003B2929" w:rsidRPr="003B2929" w:rsidRDefault="003B2929" w:rsidP="00F752B9">
      <w:r>
        <w:rPr>
          <w:b/>
        </w:rPr>
        <w:lastRenderedPageBreak/>
        <w:t>Table S2</w:t>
      </w:r>
      <w:r>
        <w:t xml:space="preserve"> </w:t>
      </w:r>
      <w:r w:rsidRPr="003B2929">
        <w:t>Species indicator analysis of cluster groups using Bray-Curtis distance identifies the same dominant species in each assemblage type (Sedge, Fescue, Bogbean), however Bray-Curtis distance identifies different associated indicator species than those identified by Euclidean distance (</w:t>
      </w:r>
      <w:r w:rsidR="0092463A" w:rsidRPr="00DF171B">
        <w:t xml:space="preserve">Table </w:t>
      </w:r>
      <w:del w:id="2789" w:author="Lane, Stefanie" w:date="2023-09-19T18:32:00Z">
        <w:r w:rsidR="0092463A" w:rsidRPr="00DF171B" w:rsidDel="00A214F1">
          <w:delText>2</w:delText>
        </w:r>
      </w:del>
      <w:ins w:id="2790" w:author="Lane, Stefanie" w:date="2023-09-19T18:32:00Z">
        <w:r w:rsidR="00A214F1">
          <w:t>1</w:t>
        </w:r>
      </w:ins>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77"/>
        <w:gridCol w:w="2420"/>
        <w:gridCol w:w="780"/>
        <w:gridCol w:w="277"/>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6BA4F27B" w:rsidR="00DF171B" w:rsidRPr="00DF171B" w:rsidRDefault="00C00465"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Mentha canad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31F73E23"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5179C74"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25DA02E1"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02814A97" w:rsidR="005B324C" w:rsidRPr="005B324C" w:rsidRDefault="005B324C" w:rsidP="005B324C">
      <w:r>
        <w:rPr>
          <w:b/>
        </w:rPr>
        <w:t>Table S3</w:t>
      </w:r>
      <w:r>
        <w:t xml:space="preserve"> </w:t>
      </w:r>
      <w:r w:rsidRPr="005B324C">
        <w:t xml:space="preserve">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w:t>
      </w:r>
      <w:del w:id="2791" w:author="Lane, Stefanie" w:date="2023-09-19T18:33:00Z">
        <w:r w:rsidRPr="005B324C" w:rsidDel="005446D0">
          <w:delText xml:space="preserve">as reported in Table 2 </w:delText>
        </w:r>
      </w:del>
      <w:r w:rsidRPr="005B324C">
        <w:t>is not expected to affect loss of species or plot-based diversity metrics</w:t>
      </w:r>
    </w:p>
    <w:p w14:paraId="654F12BE" w14:textId="0B7F2EF6" w:rsidR="0008222B" w:rsidRDefault="0047773F">
      <w:pPr>
        <w:pStyle w:val="Caption"/>
        <w:rPr>
          <w:i w:val="0"/>
          <w:iCs w:val="0"/>
          <w:color w:val="auto"/>
          <w:sz w:val="22"/>
          <w:szCs w:val="22"/>
        </w:rPr>
      </w:pPr>
      <w:r>
        <w:fldChar w:fldCharType="begin"/>
      </w:r>
      <w:r>
        <w:instrText xml:space="preserve"> LINK </w:instrText>
      </w:r>
      <w:r w:rsidR="0008222B">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rsidR="0008222B">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Change w:id="2792">
          <w:tblGrid>
            <w:gridCol w:w="1311"/>
            <w:gridCol w:w="1030"/>
            <w:gridCol w:w="960"/>
            <w:gridCol w:w="300"/>
            <w:gridCol w:w="1004"/>
            <w:gridCol w:w="1004"/>
            <w:gridCol w:w="1004"/>
          </w:tblGrid>
        </w:tblGridChange>
      </w:tblGrid>
      <w:tr w:rsidR="0008222B" w:rsidRPr="0008222B" w14:paraId="6EF6A70F" w14:textId="77777777" w:rsidTr="0008222B">
        <w:trPr>
          <w:divId w:val="1077748668"/>
          <w:trHeight w:val="470"/>
          <w:jc w:val="center"/>
          <w:ins w:id="2793" w:author="Lane, Stefanie" w:date="2023-09-25T14:32:00Z"/>
        </w:trPr>
        <w:tc>
          <w:tcPr>
            <w:tcW w:w="1180" w:type="dxa"/>
            <w:tcBorders>
              <w:top w:val="nil"/>
              <w:left w:val="nil"/>
              <w:bottom w:val="nil"/>
              <w:right w:val="nil"/>
            </w:tcBorders>
            <w:shd w:val="clear" w:color="auto" w:fill="auto"/>
            <w:noWrap/>
            <w:vAlign w:val="bottom"/>
            <w:hideMark/>
          </w:tcPr>
          <w:p w14:paraId="6BED22AF" w14:textId="15E09F61" w:rsidR="0008222B" w:rsidRPr="0008222B" w:rsidRDefault="0008222B" w:rsidP="0008222B">
            <w:pPr>
              <w:spacing w:after="0" w:line="240" w:lineRule="auto"/>
              <w:rPr>
                <w:ins w:id="2794" w:author="Lane, Stefanie" w:date="2023-09-25T14:32:00Z"/>
                <w:rFonts w:ascii="Times New Roman" w:eastAsia="Times New Roman" w:hAnsi="Times New Roman" w:cs="Times New Roman"/>
                <w:rPrChange w:id="2795" w:author="Lane, Stefanie" w:date="2023-09-25T14:32:00Z">
                  <w:rPr>
                    <w:ins w:id="2796" w:author="Lane, Stefanie" w:date="2023-09-25T14:32:00Z"/>
                  </w:rPr>
                </w:rPrChange>
              </w:rPr>
              <w:pPrChange w:id="2797" w:author="Lane, Stefanie" w:date="2023-09-25T14:32:00Z">
                <w:pPr/>
              </w:pPrChange>
            </w:pPr>
          </w:p>
        </w:tc>
        <w:tc>
          <w:tcPr>
            <w:tcW w:w="1920" w:type="dxa"/>
            <w:gridSpan w:val="2"/>
            <w:tcBorders>
              <w:top w:val="nil"/>
              <w:left w:val="nil"/>
              <w:bottom w:val="nil"/>
              <w:right w:val="nil"/>
            </w:tcBorders>
            <w:shd w:val="clear" w:color="auto" w:fill="auto"/>
            <w:noWrap/>
            <w:vAlign w:val="center"/>
            <w:hideMark/>
          </w:tcPr>
          <w:p w14:paraId="03588C4A" w14:textId="77777777" w:rsidR="0008222B" w:rsidRPr="0008222B" w:rsidRDefault="0008222B" w:rsidP="0008222B">
            <w:pPr>
              <w:spacing w:after="0" w:line="240" w:lineRule="auto"/>
              <w:jc w:val="center"/>
              <w:rPr>
                <w:ins w:id="2798" w:author="Lane, Stefanie" w:date="2023-09-25T14:32:00Z"/>
                <w:rFonts w:ascii="Calibri" w:eastAsia="Times New Roman" w:hAnsi="Calibri" w:cs="Calibri"/>
                <w:b/>
                <w:bCs/>
                <w:color w:val="000000"/>
                <w:rPrChange w:id="2799" w:author="Lane, Stefanie" w:date="2023-09-25T14:32:00Z">
                  <w:rPr>
                    <w:ins w:id="2800" w:author="Lane, Stefanie" w:date="2023-09-25T14:32:00Z"/>
                  </w:rPr>
                </w:rPrChange>
              </w:rPr>
              <w:pPrChange w:id="2801" w:author="Lane, Stefanie" w:date="2023-09-25T14:32:00Z">
                <w:pPr>
                  <w:jc w:val="center"/>
                </w:pPr>
              </w:pPrChange>
            </w:pPr>
            <w:ins w:id="2802" w:author="Lane, Stefanie" w:date="2023-09-25T14:32:00Z">
              <w:r w:rsidRPr="0008222B">
                <w:rPr>
                  <w:rFonts w:ascii="Calibri" w:eastAsia="Times New Roman" w:hAnsi="Calibri" w:cs="Calibri"/>
                  <w:b/>
                  <w:bCs/>
                  <w:color w:val="000000"/>
                  <w:rPrChange w:id="2803" w:author="Lane, Stefanie" w:date="2023-09-25T14:32:00Z">
                    <w:rPr/>
                  </w:rPrChange>
                </w:rPr>
                <w:t>Plot-level components</w:t>
              </w:r>
            </w:ins>
          </w:p>
        </w:tc>
        <w:tc>
          <w:tcPr>
            <w:tcW w:w="300" w:type="dxa"/>
            <w:tcBorders>
              <w:top w:val="nil"/>
              <w:left w:val="nil"/>
              <w:bottom w:val="nil"/>
              <w:right w:val="nil"/>
            </w:tcBorders>
            <w:shd w:val="clear" w:color="auto" w:fill="auto"/>
            <w:noWrap/>
            <w:vAlign w:val="bottom"/>
            <w:hideMark/>
          </w:tcPr>
          <w:p w14:paraId="770A97F8" w14:textId="77777777" w:rsidR="0008222B" w:rsidRPr="0008222B" w:rsidRDefault="0008222B" w:rsidP="0008222B">
            <w:pPr>
              <w:spacing w:after="0" w:line="240" w:lineRule="auto"/>
              <w:jc w:val="center"/>
              <w:rPr>
                <w:ins w:id="2804" w:author="Lane, Stefanie" w:date="2023-09-25T14:32:00Z"/>
                <w:rFonts w:ascii="Calibri" w:eastAsia="Times New Roman" w:hAnsi="Calibri" w:cs="Calibri"/>
                <w:b/>
                <w:bCs/>
                <w:color w:val="000000"/>
                <w:rPrChange w:id="2805" w:author="Lane, Stefanie" w:date="2023-09-25T14:32:00Z">
                  <w:rPr>
                    <w:ins w:id="2806" w:author="Lane, Stefanie" w:date="2023-09-25T14:32:00Z"/>
                  </w:rPr>
                </w:rPrChange>
              </w:rPr>
              <w:pPrChange w:id="2807" w:author="Lane, Stefanie" w:date="2023-09-25T14:32:00Z">
                <w:pPr>
                  <w:jc w:val="center"/>
                </w:pPr>
              </w:pPrChange>
            </w:pPr>
          </w:p>
        </w:tc>
        <w:tc>
          <w:tcPr>
            <w:tcW w:w="2880" w:type="dxa"/>
            <w:gridSpan w:val="3"/>
            <w:tcBorders>
              <w:top w:val="nil"/>
              <w:left w:val="nil"/>
              <w:bottom w:val="nil"/>
              <w:right w:val="nil"/>
            </w:tcBorders>
            <w:shd w:val="clear" w:color="auto" w:fill="auto"/>
            <w:noWrap/>
            <w:vAlign w:val="center"/>
            <w:hideMark/>
          </w:tcPr>
          <w:p w14:paraId="6C7501EC" w14:textId="77777777" w:rsidR="0008222B" w:rsidRPr="0008222B" w:rsidRDefault="0008222B" w:rsidP="0008222B">
            <w:pPr>
              <w:spacing w:after="0" w:line="240" w:lineRule="auto"/>
              <w:jc w:val="center"/>
              <w:rPr>
                <w:ins w:id="2808" w:author="Lane, Stefanie" w:date="2023-09-25T14:32:00Z"/>
                <w:rFonts w:ascii="Calibri" w:eastAsia="Times New Roman" w:hAnsi="Calibri" w:cs="Calibri"/>
                <w:b/>
                <w:bCs/>
                <w:color w:val="000000"/>
                <w:rPrChange w:id="2809" w:author="Lane, Stefanie" w:date="2023-09-25T14:32:00Z">
                  <w:rPr>
                    <w:ins w:id="2810" w:author="Lane, Stefanie" w:date="2023-09-25T14:32:00Z"/>
                  </w:rPr>
                </w:rPrChange>
              </w:rPr>
              <w:pPrChange w:id="2811" w:author="Lane, Stefanie" w:date="2023-09-25T14:32:00Z">
                <w:pPr>
                  <w:jc w:val="center"/>
                </w:pPr>
              </w:pPrChange>
            </w:pPr>
            <w:ins w:id="2812" w:author="Lane, Stefanie" w:date="2023-09-25T14:32:00Z">
              <w:r w:rsidRPr="0008222B">
                <w:rPr>
                  <w:rFonts w:ascii="Calibri" w:eastAsia="Times New Roman" w:hAnsi="Calibri" w:cs="Calibri"/>
                  <w:b/>
                  <w:bCs/>
                  <w:color w:val="000000"/>
                  <w:rPrChange w:id="2813" w:author="Lane, Stefanie" w:date="2023-09-25T14:32:00Z">
                    <w:rPr/>
                  </w:rPrChange>
                </w:rPr>
                <w:t>Diversity components</w:t>
              </w:r>
            </w:ins>
          </w:p>
        </w:tc>
      </w:tr>
      <w:tr w:rsidR="0008222B" w:rsidRPr="0008222B" w14:paraId="08F4D131" w14:textId="77777777" w:rsidTr="0008222B">
        <w:trPr>
          <w:divId w:val="1077748668"/>
          <w:trHeight w:val="780"/>
          <w:jc w:val="center"/>
          <w:ins w:id="2814" w:author="Lane, Stefanie" w:date="2023-09-25T14:32:00Z"/>
        </w:trPr>
        <w:tc>
          <w:tcPr>
            <w:tcW w:w="1180" w:type="dxa"/>
            <w:tcBorders>
              <w:top w:val="nil"/>
              <w:left w:val="nil"/>
              <w:bottom w:val="nil"/>
              <w:right w:val="nil"/>
            </w:tcBorders>
            <w:shd w:val="clear" w:color="auto" w:fill="auto"/>
            <w:vAlign w:val="center"/>
            <w:hideMark/>
          </w:tcPr>
          <w:p w14:paraId="6FF7F448" w14:textId="77777777" w:rsidR="0008222B" w:rsidRPr="0008222B" w:rsidRDefault="0008222B" w:rsidP="0008222B">
            <w:pPr>
              <w:spacing w:after="0" w:line="240" w:lineRule="auto"/>
              <w:jc w:val="center"/>
              <w:rPr>
                <w:ins w:id="2815" w:author="Lane, Stefanie" w:date="2023-09-25T14:32:00Z"/>
                <w:rFonts w:ascii="Calibri" w:eastAsia="Times New Roman" w:hAnsi="Calibri" w:cs="Calibri"/>
                <w:b/>
                <w:bCs/>
                <w:color w:val="000000"/>
                <w:rPrChange w:id="2816" w:author="Lane, Stefanie" w:date="2023-09-25T14:32:00Z">
                  <w:rPr>
                    <w:ins w:id="2817" w:author="Lane, Stefanie" w:date="2023-09-25T14:32:00Z"/>
                  </w:rPr>
                </w:rPrChange>
              </w:rPr>
              <w:pPrChange w:id="2818" w:author="Lane, Stefanie" w:date="2023-09-25T14:32:00Z">
                <w:pPr>
                  <w:jc w:val="center"/>
                </w:pPr>
              </w:pPrChange>
            </w:pPr>
            <w:ins w:id="2819" w:author="Lane, Stefanie" w:date="2023-09-25T14:32:00Z">
              <w:r w:rsidRPr="0008222B">
                <w:rPr>
                  <w:rFonts w:ascii="Calibri" w:eastAsia="Times New Roman" w:hAnsi="Calibri" w:cs="Calibri"/>
                  <w:b/>
                  <w:bCs/>
                  <w:color w:val="000000"/>
                  <w:rPrChange w:id="2820" w:author="Lane, Stefanie" w:date="2023-09-25T14:32:00Z">
                    <w:rPr/>
                  </w:rPrChange>
                </w:rPr>
                <w:t>Assemblage</w:t>
              </w:r>
            </w:ins>
          </w:p>
        </w:tc>
        <w:tc>
          <w:tcPr>
            <w:tcW w:w="960" w:type="dxa"/>
            <w:tcBorders>
              <w:top w:val="nil"/>
              <w:left w:val="nil"/>
              <w:bottom w:val="nil"/>
              <w:right w:val="nil"/>
            </w:tcBorders>
            <w:shd w:val="clear" w:color="auto" w:fill="auto"/>
            <w:vAlign w:val="center"/>
            <w:hideMark/>
          </w:tcPr>
          <w:p w14:paraId="1663509D" w14:textId="77777777" w:rsidR="0008222B" w:rsidRPr="0008222B" w:rsidRDefault="0008222B" w:rsidP="0008222B">
            <w:pPr>
              <w:spacing w:after="0" w:line="240" w:lineRule="auto"/>
              <w:jc w:val="center"/>
              <w:rPr>
                <w:ins w:id="2821" w:author="Lane, Stefanie" w:date="2023-09-25T14:32:00Z"/>
                <w:rFonts w:ascii="Calibri" w:eastAsia="Times New Roman" w:hAnsi="Calibri" w:cs="Calibri"/>
                <w:b/>
                <w:bCs/>
                <w:color w:val="000000"/>
                <w:rPrChange w:id="2822" w:author="Lane, Stefanie" w:date="2023-09-25T14:32:00Z">
                  <w:rPr>
                    <w:ins w:id="2823" w:author="Lane, Stefanie" w:date="2023-09-25T14:32:00Z"/>
                  </w:rPr>
                </w:rPrChange>
              </w:rPr>
              <w:pPrChange w:id="2824" w:author="Lane, Stefanie" w:date="2023-09-25T14:32:00Z">
                <w:pPr>
                  <w:jc w:val="center"/>
                </w:pPr>
              </w:pPrChange>
            </w:pPr>
            <w:ins w:id="2825" w:author="Lane, Stefanie" w:date="2023-09-25T14:32:00Z">
              <w:r w:rsidRPr="0008222B">
                <w:rPr>
                  <w:rFonts w:ascii="Calibri" w:eastAsia="Times New Roman" w:hAnsi="Calibri" w:cs="Calibri"/>
                  <w:b/>
                  <w:bCs/>
                  <w:color w:val="000000"/>
                  <w:rPrChange w:id="2826" w:author="Lane, Stefanie" w:date="2023-09-25T14:32:00Z">
                    <w:rPr/>
                  </w:rPrChange>
                </w:rPr>
                <w:t>No. quadrats</w:t>
              </w:r>
            </w:ins>
          </w:p>
        </w:tc>
        <w:tc>
          <w:tcPr>
            <w:tcW w:w="960" w:type="dxa"/>
            <w:tcBorders>
              <w:top w:val="nil"/>
              <w:left w:val="nil"/>
              <w:bottom w:val="nil"/>
              <w:right w:val="nil"/>
            </w:tcBorders>
            <w:shd w:val="clear" w:color="auto" w:fill="auto"/>
            <w:vAlign w:val="center"/>
            <w:hideMark/>
          </w:tcPr>
          <w:p w14:paraId="7B186495" w14:textId="77777777" w:rsidR="0008222B" w:rsidRPr="0008222B" w:rsidRDefault="0008222B" w:rsidP="0008222B">
            <w:pPr>
              <w:spacing w:after="0" w:line="240" w:lineRule="auto"/>
              <w:jc w:val="center"/>
              <w:rPr>
                <w:ins w:id="2827" w:author="Lane, Stefanie" w:date="2023-09-25T14:32:00Z"/>
                <w:rFonts w:ascii="Calibri" w:eastAsia="Times New Roman" w:hAnsi="Calibri" w:cs="Calibri"/>
                <w:b/>
                <w:bCs/>
                <w:color w:val="000000"/>
                <w:rPrChange w:id="2828" w:author="Lane, Stefanie" w:date="2023-09-25T14:32:00Z">
                  <w:rPr>
                    <w:ins w:id="2829" w:author="Lane, Stefanie" w:date="2023-09-25T14:32:00Z"/>
                  </w:rPr>
                </w:rPrChange>
              </w:rPr>
              <w:pPrChange w:id="2830" w:author="Lane, Stefanie" w:date="2023-09-25T14:32:00Z">
                <w:pPr>
                  <w:jc w:val="center"/>
                </w:pPr>
              </w:pPrChange>
            </w:pPr>
            <w:ins w:id="2831" w:author="Lane, Stefanie" w:date="2023-09-25T14:32:00Z">
              <w:r w:rsidRPr="0008222B">
                <w:rPr>
                  <w:rFonts w:ascii="Calibri" w:eastAsia="Times New Roman" w:hAnsi="Calibri" w:cs="Calibri"/>
                  <w:b/>
                  <w:bCs/>
                  <w:color w:val="000000"/>
                  <w:rPrChange w:id="2832" w:author="Lane, Stefanie" w:date="2023-09-25T14:32:00Z">
                    <w:rPr/>
                  </w:rPrChange>
                </w:rPr>
                <w:t>No. species</w:t>
              </w:r>
            </w:ins>
          </w:p>
        </w:tc>
        <w:tc>
          <w:tcPr>
            <w:tcW w:w="300" w:type="dxa"/>
            <w:tcBorders>
              <w:top w:val="nil"/>
              <w:left w:val="nil"/>
              <w:bottom w:val="nil"/>
              <w:right w:val="nil"/>
            </w:tcBorders>
            <w:shd w:val="clear" w:color="auto" w:fill="auto"/>
            <w:vAlign w:val="center"/>
            <w:hideMark/>
          </w:tcPr>
          <w:p w14:paraId="71D7A841" w14:textId="77777777" w:rsidR="0008222B" w:rsidRPr="0008222B" w:rsidRDefault="0008222B" w:rsidP="0008222B">
            <w:pPr>
              <w:spacing w:after="0" w:line="240" w:lineRule="auto"/>
              <w:jc w:val="center"/>
              <w:rPr>
                <w:ins w:id="2833" w:author="Lane, Stefanie" w:date="2023-09-25T14:32:00Z"/>
                <w:rFonts w:ascii="Calibri" w:eastAsia="Times New Roman" w:hAnsi="Calibri" w:cs="Calibri"/>
                <w:b/>
                <w:bCs/>
                <w:color w:val="000000"/>
                <w:rPrChange w:id="2834" w:author="Lane, Stefanie" w:date="2023-09-25T14:32:00Z">
                  <w:rPr>
                    <w:ins w:id="2835" w:author="Lane, Stefanie" w:date="2023-09-25T14:32:00Z"/>
                  </w:rPr>
                </w:rPrChange>
              </w:rPr>
              <w:pPrChange w:id="2836" w:author="Lane, Stefanie" w:date="2023-09-25T14:32:00Z">
                <w:pPr>
                  <w:jc w:val="center"/>
                </w:pPr>
              </w:pPrChange>
            </w:pPr>
          </w:p>
        </w:tc>
        <w:tc>
          <w:tcPr>
            <w:tcW w:w="960" w:type="dxa"/>
            <w:tcBorders>
              <w:top w:val="nil"/>
              <w:left w:val="nil"/>
              <w:bottom w:val="nil"/>
              <w:right w:val="nil"/>
            </w:tcBorders>
            <w:shd w:val="clear" w:color="auto" w:fill="auto"/>
            <w:vAlign w:val="center"/>
            <w:hideMark/>
          </w:tcPr>
          <w:p w14:paraId="795EB6D4" w14:textId="77777777" w:rsidR="0008222B" w:rsidRPr="0008222B" w:rsidRDefault="0008222B" w:rsidP="0008222B">
            <w:pPr>
              <w:spacing w:after="0" w:line="240" w:lineRule="auto"/>
              <w:jc w:val="center"/>
              <w:rPr>
                <w:ins w:id="2837" w:author="Lane, Stefanie" w:date="2023-09-25T14:32:00Z"/>
                <w:rFonts w:ascii="Calibri" w:eastAsia="Times New Roman" w:hAnsi="Calibri" w:cs="Calibri"/>
                <w:b/>
                <w:bCs/>
                <w:color w:val="000000"/>
                <w:rPrChange w:id="2838" w:author="Lane, Stefanie" w:date="2023-09-25T14:32:00Z">
                  <w:rPr>
                    <w:ins w:id="2839" w:author="Lane, Stefanie" w:date="2023-09-25T14:32:00Z"/>
                  </w:rPr>
                </w:rPrChange>
              </w:rPr>
              <w:pPrChange w:id="2840" w:author="Lane, Stefanie" w:date="2023-09-25T14:32:00Z">
                <w:pPr>
                  <w:jc w:val="center"/>
                </w:pPr>
              </w:pPrChange>
            </w:pPr>
            <w:ins w:id="2841" w:author="Lane, Stefanie" w:date="2023-09-25T14:32:00Z">
              <w:r w:rsidRPr="0008222B">
                <w:rPr>
                  <w:rFonts w:ascii="Calibri" w:eastAsia="Times New Roman" w:hAnsi="Calibri" w:cs="Calibri"/>
                  <w:b/>
                  <w:bCs/>
                  <w:color w:val="000000"/>
                  <w:rPrChange w:id="2842" w:author="Lane, Stefanie" w:date="2023-09-25T14:32:00Z">
                    <w:rPr/>
                  </w:rPrChange>
                </w:rPr>
                <w:t>α diversity</w:t>
              </w:r>
            </w:ins>
          </w:p>
        </w:tc>
        <w:tc>
          <w:tcPr>
            <w:tcW w:w="960" w:type="dxa"/>
            <w:tcBorders>
              <w:top w:val="nil"/>
              <w:left w:val="nil"/>
              <w:bottom w:val="nil"/>
              <w:right w:val="nil"/>
            </w:tcBorders>
            <w:shd w:val="clear" w:color="auto" w:fill="auto"/>
            <w:vAlign w:val="center"/>
            <w:hideMark/>
          </w:tcPr>
          <w:p w14:paraId="4198CE8A" w14:textId="77777777" w:rsidR="0008222B" w:rsidRPr="0008222B" w:rsidRDefault="0008222B" w:rsidP="0008222B">
            <w:pPr>
              <w:spacing w:after="0" w:line="240" w:lineRule="auto"/>
              <w:jc w:val="center"/>
              <w:rPr>
                <w:ins w:id="2843" w:author="Lane, Stefanie" w:date="2023-09-25T14:32:00Z"/>
                <w:rFonts w:ascii="Calibri" w:eastAsia="Times New Roman" w:hAnsi="Calibri" w:cs="Calibri"/>
                <w:b/>
                <w:bCs/>
                <w:color w:val="000000"/>
                <w:rPrChange w:id="2844" w:author="Lane, Stefanie" w:date="2023-09-25T14:32:00Z">
                  <w:rPr>
                    <w:ins w:id="2845" w:author="Lane, Stefanie" w:date="2023-09-25T14:32:00Z"/>
                  </w:rPr>
                </w:rPrChange>
              </w:rPr>
              <w:pPrChange w:id="2846" w:author="Lane, Stefanie" w:date="2023-09-25T14:32:00Z">
                <w:pPr>
                  <w:jc w:val="center"/>
                </w:pPr>
              </w:pPrChange>
            </w:pPr>
            <w:ins w:id="2847" w:author="Lane, Stefanie" w:date="2023-09-25T14:32:00Z">
              <w:r w:rsidRPr="0008222B">
                <w:rPr>
                  <w:rFonts w:ascii="Calibri" w:eastAsia="Times New Roman" w:hAnsi="Calibri" w:cs="Calibri"/>
                  <w:b/>
                  <w:bCs/>
                  <w:color w:val="000000"/>
                  <w:rPrChange w:id="2848" w:author="Lane, Stefanie" w:date="2023-09-25T14:32:00Z">
                    <w:rPr/>
                  </w:rPrChange>
                </w:rPr>
                <w:t xml:space="preserve">α diversity </w:t>
              </w:r>
              <w:proofErr w:type="spellStart"/>
              <w:r w:rsidRPr="0008222B">
                <w:rPr>
                  <w:rFonts w:ascii="Calibri" w:eastAsia="Times New Roman" w:hAnsi="Calibri" w:cs="Calibri"/>
                  <w:b/>
                  <w:bCs/>
                  <w:color w:val="000000"/>
                  <w:rPrChange w:id="2849" w:author="Lane, Stefanie" w:date="2023-09-25T14:32:00Z">
                    <w:rPr/>
                  </w:rPrChange>
                </w:rPr>
                <w:t>sd</w:t>
              </w:r>
              <w:proofErr w:type="spellEnd"/>
            </w:ins>
          </w:p>
        </w:tc>
        <w:tc>
          <w:tcPr>
            <w:tcW w:w="960" w:type="dxa"/>
            <w:tcBorders>
              <w:top w:val="nil"/>
              <w:left w:val="nil"/>
              <w:bottom w:val="nil"/>
              <w:right w:val="nil"/>
            </w:tcBorders>
            <w:shd w:val="clear" w:color="auto" w:fill="auto"/>
            <w:vAlign w:val="center"/>
            <w:hideMark/>
          </w:tcPr>
          <w:p w14:paraId="1E3850C9" w14:textId="77777777" w:rsidR="0008222B" w:rsidRPr="0008222B" w:rsidRDefault="0008222B" w:rsidP="0008222B">
            <w:pPr>
              <w:spacing w:after="0" w:line="240" w:lineRule="auto"/>
              <w:jc w:val="center"/>
              <w:rPr>
                <w:ins w:id="2850" w:author="Lane, Stefanie" w:date="2023-09-25T14:32:00Z"/>
                <w:rFonts w:ascii="Calibri" w:eastAsia="Times New Roman" w:hAnsi="Calibri" w:cs="Calibri"/>
                <w:b/>
                <w:bCs/>
                <w:color w:val="000000"/>
                <w:rPrChange w:id="2851" w:author="Lane, Stefanie" w:date="2023-09-25T14:32:00Z">
                  <w:rPr>
                    <w:ins w:id="2852" w:author="Lane, Stefanie" w:date="2023-09-25T14:32:00Z"/>
                  </w:rPr>
                </w:rPrChange>
              </w:rPr>
              <w:pPrChange w:id="2853" w:author="Lane, Stefanie" w:date="2023-09-25T14:32:00Z">
                <w:pPr>
                  <w:jc w:val="center"/>
                </w:pPr>
              </w:pPrChange>
            </w:pPr>
            <w:ins w:id="2854" w:author="Lane, Stefanie" w:date="2023-09-25T14:32:00Z">
              <w:r w:rsidRPr="0008222B">
                <w:rPr>
                  <w:rFonts w:ascii="Calibri" w:eastAsia="Times New Roman" w:hAnsi="Calibri" w:cs="Calibri"/>
                  <w:b/>
                  <w:bCs/>
                  <w:color w:val="000000"/>
                  <w:rPrChange w:id="2855" w:author="Lane, Stefanie" w:date="2023-09-25T14:32:00Z">
                    <w:rPr/>
                  </w:rPrChange>
                </w:rPr>
                <w:t>β diversity</w:t>
              </w:r>
            </w:ins>
          </w:p>
        </w:tc>
      </w:tr>
      <w:tr w:rsidR="0008222B" w:rsidRPr="0008222B" w14:paraId="17F46B9E" w14:textId="77777777" w:rsidTr="0008222B">
        <w:trPr>
          <w:divId w:val="1077748668"/>
          <w:trHeight w:val="290"/>
          <w:jc w:val="center"/>
          <w:ins w:id="2856" w:author="Lane, Stefanie" w:date="2023-09-25T14:32:00Z"/>
        </w:trPr>
        <w:tc>
          <w:tcPr>
            <w:tcW w:w="1180" w:type="dxa"/>
            <w:tcBorders>
              <w:top w:val="nil"/>
              <w:left w:val="nil"/>
              <w:bottom w:val="nil"/>
              <w:right w:val="nil"/>
            </w:tcBorders>
            <w:shd w:val="clear" w:color="auto" w:fill="auto"/>
            <w:vAlign w:val="bottom"/>
            <w:hideMark/>
          </w:tcPr>
          <w:p w14:paraId="56D55D9F" w14:textId="77777777" w:rsidR="0008222B" w:rsidRPr="0008222B" w:rsidRDefault="0008222B" w:rsidP="0008222B">
            <w:pPr>
              <w:spacing w:after="0" w:line="240" w:lineRule="auto"/>
              <w:rPr>
                <w:ins w:id="2857" w:author="Lane, Stefanie" w:date="2023-09-25T14:32:00Z"/>
                <w:rFonts w:ascii="Calibri" w:eastAsia="Times New Roman" w:hAnsi="Calibri" w:cs="Calibri"/>
                <w:b/>
                <w:bCs/>
                <w:color w:val="000000"/>
                <w:rPrChange w:id="2858" w:author="Lane, Stefanie" w:date="2023-09-25T14:32:00Z">
                  <w:rPr>
                    <w:ins w:id="2859" w:author="Lane, Stefanie" w:date="2023-09-25T14:32:00Z"/>
                  </w:rPr>
                </w:rPrChange>
              </w:rPr>
              <w:pPrChange w:id="2860" w:author="Lane, Stefanie" w:date="2023-09-25T14:32:00Z">
                <w:pPr/>
              </w:pPrChange>
            </w:pPr>
            <w:ins w:id="2861" w:author="Lane, Stefanie" w:date="2023-09-25T14:32:00Z">
              <w:r w:rsidRPr="0008222B">
                <w:rPr>
                  <w:rFonts w:ascii="Calibri" w:eastAsia="Times New Roman" w:hAnsi="Calibri" w:cs="Calibri"/>
                  <w:b/>
                  <w:bCs/>
                  <w:color w:val="000000"/>
                  <w:rPrChange w:id="2862" w:author="Lane, Stefanie" w:date="2023-09-25T14:32:00Z">
                    <w:rPr/>
                  </w:rPrChange>
                </w:rPr>
                <w:t>Sedge</w:t>
              </w:r>
            </w:ins>
          </w:p>
        </w:tc>
        <w:tc>
          <w:tcPr>
            <w:tcW w:w="960" w:type="dxa"/>
            <w:tcBorders>
              <w:top w:val="nil"/>
              <w:left w:val="nil"/>
              <w:bottom w:val="nil"/>
              <w:right w:val="nil"/>
            </w:tcBorders>
            <w:shd w:val="clear" w:color="auto" w:fill="auto"/>
            <w:noWrap/>
            <w:vAlign w:val="bottom"/>
            <w:hideMark/>
          </w:tcPr>
          <w:p w14:paraId="527575DA" w14:textId="77777777" w:rsidR="0008222B" w:rsidRPr="0008222B" w:rsidRDefault="0008222B" w:rsidP="0008222B">
            <w:pPr>
              <w:spacing w:after="0" w:line="240" w:lineRule="auto"/>
              <w:rPr>
                <w:ins w:id="2863" w:author="Lane, Stefanie" w:date="2023-09-25T14:32:00Z"/>
                <w:rFonts w:ascii="Calibri" w:eastAsia="Times New Roman" w:hAnsi="Calibri" w:cs="Calibri"/>
                <w:b/>
                <w:bCs/>
                <w:color w:val="000000"/>
                <w:rPrChange w:id="2864" w:author="Lane, Stefanie" w:date="2023-09-25T14:32:00Z">
                  <w:rPr>
                    <w:ins w:id="2865" w:author="Lane, Stefanie" w:date="2023-09-25T14:32:00Z"/>
                  </w:rPr>
                </w:rPrChange>
              </w:rPr>
              <w:pPrChange w:id="2866" w:author="Lane, Stefanie" w:date="2023-09-25T14:32:00Z">
                <w:pPr/>
              </w:pPrChange>
            </w:pPr>
          </w:p>
        </w:tc>
        <w:tc>
          <w:tcPr>
            <w:tcW w:w="960" w:type="dxa"/>
            <w:tcBorders>
              <w:top w:val="nil"/>
              <w:left w:val="nil"/>
              <w:bottom w:val="nil"/>
              <w:right w:val="nil"/>
            </w:tcBorders>
            <w:shd w:val="clear" w:color="auto" w:fill="auto"/>
            <w:noWrap/>
            <w:vAlign w:val="bottom"/>
            <w:hideMark/>
          </w:tcPr>
          <w:p w14:paraId="7F3704E8" w14:textId="77777777" w:rsidR="0008222B" w:rsidRPr="0008222B" w:rsidRDefault="0008222B" w:rsidP="0008222B">
            <w:pPr>
              <w:spacing w:after="0" w:line="240" w:lineRule="auto"/>
              <w:rPr>
                <w:ins w:id="2867" w:author="Lane, Stefanie" w:date="2023-09-25T14:32:00Z"/>
                <w:rFonts w:ascii="Times New Roman" w:eastAsia="Times New Roman" w:hAnsi="Times New Roman" w:cs="Times New Roman"/>
                <w:rPrChange w:id="2868" w:author="Lane, Stefanie" w:date="2023-09-25T14:32:00Z">
                  <w:rPr>
                    <w:ins w:id="2869" w:author="Lane, Stefanie" w:date="2023-09-25T14:32:00Z"/>
                  </w:rPr>
                </w:rPrChange>
              </w:rPr>
              <w:pPrChange w:id="2870" w:author="Lane, Stefanie" w:date="2023-09-25T14:32:00Z">
                <w:pPr/>
              </w:pPrChange>
            </w:pPr>
          </w:p>
        </w:tc>
        <w:tc>
          <w:tcPr>
            <w:tcW w:w="300" w:type="dxa"/>
            <w:tcBorders>
              <w:top w:val="nil"/>
              <w:left w:val="nil"/>
              <w:bottom w:val="nil"/>
              <w:right w:val="nil"/>
            </w:tcBorders>
            <w:shd w:val="clear" w:color="auto" w:fill="auto"/>
            <w:noWrap/>
            <w:vAlign w:val="bottom"/>
            <w:hideMark/>
          </w:tcPr>
          <w:p w14:paraId="7CC43AE1" w14:textId="77777777" w:rsidR="0008222B" w:rsidRPr="0008222B" w:rsidRDefault="0008222B" w:rsidP="0008222B">
            <w:pPr>
              <w:spacing w:after="0" w:line="240" w:lineRule="auto"/>
              <w:rPr>
                <w:ins w:id="2871" w:author="Lane, Stefanie" w:date="2023-09-25T14:32:00Z"/>
                <w:rFonts w:ascii="Times New Roman" w:eastAsia="Times New Roman" w:hAnsi="Times New Roman" w:cs="Times New Roman"/>
                <w:rPrChange w:id="2872" w:author="Lane, Stefanie" w:date="2023-09-25T14:32:00Z">
                  <w:rPr>
                    <w:ins w:id="2873" w:author="Lane, Stefanie" w:date="2023-09-25T14:32:00Z"/>
                  </w:rPr>
                </w:rPrChange>
              </w:rPr>
              <w:pPrChange w:id="2874" w:author="Lane, Stefanie" w:date="2023-09-25T14:32:00Z">
                <w:pPr/>
              </w:pPrChange>
            </w:pPr>
          </w:p>
        </w:tc>
        <w:tc>
          <w:tcPr>
            <w:tcW w:w="960" w:type="dxa"/>
            <w:tcBorders>
              <w:top w:val="nil"/>
              <w:left w:val="nil"/>
              <w:bottom w:val="nil"/>
              <w:right w:val="nil"/>
            </w:tcBorders>
            <w:shd w:val="clear" w:color="auto" w:fill="auto"/>
            <w:noWrap/>
            <w:vAlign w:val="bottom"/>
            <w:hideMark/>
          </w:tcPr>
          <w:p w14:paraId="0F13BAA9" w14:textId="77777777" w:rsidR="0008222B" w:rsidRPr="0008222B" w:rsidRDefault="0008222B" w:rsidP="0008222B">
            <w:pPr>
              <w:spacing w:after="0" w:line="240" w:lineRule="auto"/>
              <w:rPr>
                <w:ins w:id="2875" w:author="Lane, Stefanie" w:date="2023-09-25T14:32:00Z"/>
                <w:rFonts w:ascii="Times New Roman" w:eastAsia="Times New Roman" w:hAnsi="Times New Roman" w:cs="Times New Roman"/>
                <w:rPrChange w:id="2876" w:author="Lane, Stefanie" w:date="2023-09-25T14:32:00Z">
                  <w:rPr>
                    <w:ins w:id="2877" w:author="Lane, Stefanie" w:date="2023-09-25T14:32:00Z"/>
                  </w:rPr>
                </w:rPrChange>
              </w:rPr>
              <w:pPrChange w:id="2878" w:author="Lane, Stefanie" w:date="2023-09-25T14:32:00Z">
                <w:pPr/>
              </w:pPrChange>
            </w:pPr>
          </w:p>
        </w:tc>
        <w:tc>
          <w:tcPr>
            <w:tcW w:w="960" w:type="dxa"/>
            <w:tcBorders>
              <w:top w:val="nil"/>
              <w:left w:val="nil"/>
              <w:bottom w:val="nil"/>
              <w:right w:val="nil"/>
            </w:tcBorders>
            <w:shd w:val="clear" w:color="auto" w:fill="auto"/>
            <w:noWrap/>
            <w:vAlign w:val="bottom"/>
            <w:hideMark/>
          </w:tcPr>
          <w:p w14:paraId="02EC8EAF" w14:textId="77777777" w:rsidR="0008222B" w:rsidRPr="0008222B" w:rsidRDefault="0008222B" w:rsidP="0008222B">
            <w:pPr>
              <w:spacing w:after="0" w:line="240" w:lineRule="auto"/>
              <w:rPr>
                <w:ins w:id="2879" w:author="Lane, Stefanie" w:date="2023-09-25T14:32:00Z"/>
                <w:rFonts w:ascii="Times New Roman" w:eastAsia="Times New Roman" w:hAnsi="Times New Roman" w:cs="Times New Roman"/>
                <w:rPrChange w:id="2880" w:author="Lane, Stefanie" w:date="2023-09-25T14:32:00Z">
                  <w:rPr>
                    <w:ins w:id="2881" w:author="Lane, Stefanie" w:date="2023-09-25T14:32:00Z"/>
                  </w:rPr>
                </w:rPrChange>
              </w:rPr>
              <w:pPrChange w:id="2882" w:author="Lane, Stefanie" w:date="2023-09-25T14:32:00Z">
                <w:pPr/>
              </w:pPrChange>
            </w:pPr>
          </w:p>
        </w:tc>
        <w:tc>
          <w:tcPr>
            <w:tcW w:w="960" w:type="dxa"/>
            <w:tcBorders>
              <w:top w:val="nil"/>
              <w:left w:val="nil"/>
              <w:bottom w:val="nil"/>
              <w:right w:val="nil"/>
            </w:tcBorders>
            <w:shd w:val="clear" w:color="auto" w:fill="auto"/>
            <w:noWrap/>
            <w:vAlign w:val="bottom"/>
            <w:hideMark/>
          </w:tcPr>
          <w:p w14:paraId="482A8646" w14:textId="77777777" w:rsidR="0008222B" w:rsidRPr="0008222B" w:rsidRDefault="0008222B" w:rsidP="0008222B">
            <w:pPr>
              <w:spacing w:after="0" w:line="240" w:lineRule="auto"/>
              <w:rPr>
                <w:ins w:id="2883" w:author="Lane, Stefanie" w:date="2023-09-25T14:32:00Z"/>
                <w:rFonts w:ascii="Times New Roman" w:eastAsia="Times New Roman" w:hAnsi="Times New Roman" w:cs="Times New Roman"/>
                <w:rPrChange w:id="2884" w:author="Lane, Stefanie" w:date="2023-09-25T14:32:00Z">
                  <w:rPr>
                    <w:ins w:id="2885" w:author="Lane, Stefanie" w:date="2023-09-25T14:32:00Z"/>
                  </w:rPr>
                </w:rPrChange>
              </w:rPr>
              <w:pPrChange w:id="2886" w:author="Lane, Stefanie" w:date="2023-09-25T14:32:00Z">
                <w:pPr/>
              </w:pPrChange>
            </w:pPr>
          </w:p>
        </w:tc>
      </w:tr>
      <w:tr w:rsidR="0008222B" w:rsidRPr="0008222B" w14:paraId="02B0AD3D" w14:textId="77777777" w:rsidTr="0008222B">
        <w:trPr>
          <w:divId w:val="1077748668"/>
          <w:trHeight w:val="290"/>
          <w:jc w:val="center"/>
          <w:ins w:id="2887" w:author="Lane, Stefanie" w:date="2023-09-25T14:32:00Z"/>
        </w:trPr>
        <w:tc>
          <w:tcPr>
            <w:tcW w:w="1180" w:type="dxa"/>
            <w:tcBorders>
              <w:top w:val="single" w:sz="4" w:space="0" w:color="auto"/>
              <w:left w:val="nil"/>
              <w:bottom w:val="single" w:sz="4" w:space="0" w:color="auto"/>
              <w:right w:val="nil"/>
            </w:tcBorders>
            <w:shd w:val="clear" w:color="auto" w:fill="auto"/>
            <w:noWrap/>
            <w:vAlign w:val="bottom"/>
            <w:hideMark/>
          </w:tcPr>
          <w:p w14:paraId="6F7CEB61" w14:textId="77777777" w:rsidR="0008222B" w:rsidRPr="0008222B" w:rsidRDefault="0008222B" w:rsidP="0008222B">
            <w:pPr>
              <w:spacing w:after="0" w:line="240" w:lineRule="auto"/>
              <w:jc w:val="right"/>
              <w:rPr>
                <w:ins w:id="2888" w:author="Lane, Stefanie" w:date="2023-09-25T14:32:00Z"/>
                <w:rFonts w:ascii="Calibri" w:eastAsia="Times New Roman" w:hAnsi="Calibri" w:cs="Calibri"/>
                <w:color w:val="000000"/>
                <w:rPrChange w:id="2889" w:author="Lane, Stefanie" w:date="2023-09-25T14:32:00Z">
                  <w:rPr>
                    <w:ins w:id="2890" w:author="Lane, Stefanie" w:date="2023-09-25T14:32:00Z"/>
                  </w:rPr>
                </w:rPrChange>
              </w:rPr>
              <w:pPrChange w:id="2891" w:author="Lane, Stefanie" w:date="2023-09-25T14:32:00Z">
                <w:pPr>
                  <w:jc w:val="right"/>
                </w:pPr>
              </w:pPrChange>
            </w:pPr>
            <w:ins w:id="2892" w:author="Lane, Stefanie" w:date="2023-09-25T14:32:00Z">
              <w:r w:rsidRPr="0008222B">
                <w:rPr>
                  <w:rFonts w:ascii="Calibri" w:eastAsia="Times New Roman" w:hAnsi="Calibri" w:cs="Calibri"/>
                  <w:color w:val="000000"/>
                  <w:rPrChange w:id="2893" w:author="Lane, Stefanie" w:date="2023-09-25T14:32: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265EE3DF" w14:textId="77777777" w:rsidR="0008222B" w:rsidRPr="0008222B" w:rsidRDefault="0008222B" w:rsidP="0008222B">
            <w:pPr>
              <w:spacing w:after="0" w:line="240" w:lineRule="auto"/>
              <w:jc w:val="center"/>
              <w:rPr>
                <w:ins w:id="2894" w:author="Lane, Stefanie" w:date="2023-09-25T14:32:00Z"/>
                <w:rFonts w:ascii="Calibri" w:eastAsia="Times New Roman" w:hAnsi="Calibri" w:cs="Calibri"/>
                <w:color w:val="000000"/>
                <w:rPrChange w:id="2895" w:author="Lane, Stefanie" w:date="2023-09-25T14:32:00Z">
                  <w:rPr>
                    <w:ins w:id="2896" w:author="Lane, Stefanie" w:date="2023-09-25T14:32:00Z"/>
                  </w:rPr>
                </w:rPrChange>
              </w:rPr>
              <w:pPrChange w:id="2897" w:author="Lane, Stefanie" w:date="2023-09-25T14:32:00Z">
                <w:pPr>
                  <w:jc w:val="center"/>
                </w:pPr>
              </w:pPrChange>
            </w:pPr>
            <w:ins w:id="2898" w:author="Lane, Stefanie" w:date="2023-09-25T14:32:00Z">
              <w:r w:rsidRPr="0008222B">
                <w:rPr>
                  <w:rFonts w:ascii="Calibri" w:eastAsia="Times New Roman" w:hAnsi="Calibri" w:cs="Calibri"/>
                  <w:color w:val="000000"/>
                  <w:rPrChange w:id="2899" w:author="Lane, Stefanie" w:date="2023-09-25T14:32: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2158B0C3" w14:textId="77777777" w:rsidR="0008222B" w:rsidRPr="0008222B" w:rsidRDefault="0008222B" w:rsidP="0008222B">
            <w:pPr>
              <w:spacing w:after="0" w:line="240" w:lineRule="auto"/>
              <w:jc w:val="center"/>
              <w:rPr>
                <w:ins w:id="2900" w:author="Lane, Stefanie" w:date="2023-09-25T14:32:00Z"/>
                <w:rFonts w:ascii="Calibri" w:eastAsia="Times New Roman" w:hAnsi="Calibri" w:cs="Calibri"/>
                <w:color w:val="000000"/>
                <w:rPrChange w:id="2901" w:author="Lane, Stefanie" w:date="2023-09-25T14:32:00Z">
                  <w:rPr>
                    <w:ins w:id="2902" w:author="Lane, Stefanie" w:date="2023-09-25T14:32:00Z"/>
                  </w:rPr>
                </w:rPrChange>
              </w:rPr>
              <w:pPrChange w:id="2903" w:author="Lane, Stefanie" w:date="2023-09-25T14:32:00Z">
                <w:pPr>
                  <w:jc w:val="center"/>
                </w:pPr>
              </w:pPrChange>
            </w:pPr>
            <w:ins w:id="2904" w:author="Lane, Stefanie" w:date="2023-09-25T14:32:00Z">
              <w:r w:rsidRPr="0008222B">
                <w:rPr>
                  <w:rFonts w:ascii="Calibri" w:eastAsia="Times New Roman" w:hAnsi="Calibri" w:cs="Calibri"/>
                  <w:color w:val="000000"/>
                  <w:rPrChange w:id="2905" w:author="Lane, Stefanie" w:date="2023-09-25T14:32:00Z">
                    <w:rPr/>
                  </w:rPrChange>
                </w:rPr>
                <w:t>32.3</w:t>
              </w:r>
            </w:ins>
          </w:p>
        </w:tc>
        <w:tc>
          <w:tcPr>
            <w:tcW w:w="300" w:type="dxa"/>
            <w:tcBorders>
              <w:top w:val="nil"/>
              <w:left w:val="nil"/>
              <w:bottom w:val="nil"/>
              <w:right w:val="nil"/>
            </w:tcBorders>
            <w:shd w:val="clear" w:color="auto" w:fill="auto"/>
            <w:noWrap/>
            <w:vAlign w:val="bottom"/>
            <w:hideMark/>
          </w:tcPr>
          <w:p w14:paraId="6281FF01" w14:textId="77777777" w:rsidR="0008222B" w:rsidRPr="0008222B" w:rsidRDefault="0008222B" w:rsidP="0008222B">
            <w:pPr>
              <w:spacing w:after="0" w:line="240" w:lineRule="auto"/>
              <w:jc w:val="center"/>
              <w:rPr>
                <w:ins w:id="2906" w:author="Lane, Stefanie" w:date="2023-09-25T14:32:00Z"/>
                <w:rFonts w:ascii="Calibri" w:eastAsia="Times New Roman" w:hAnsi="Calibri" w:cs="Calibri"/>
                <w:color w:val="000000"/>
                <w:rPrChange w:id="2907" w:author="Lane, Stefanie" w:date="2023-09-25T14:32:00Z">
                  <w:rPr>
                    <w:ins w:id="2908" w:author="Lane, Stefanie" w:date="2023-09-25T14:32:00Z"/>
                  </w:rPr>
                </w:rPrChange>
              </w:rPr>
              <w:pPrChange w:id="2909" w:author="Lane, Stefanie" w:date="2023-09-25T14:32: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3020C539" w14:textId="77777777" w:rsidR="0008222B" w:rsidRPr="0008222B" w:rsidRDefault="0008222B" w:rsidP="0008222B">
            <w:pPr>
              <w:spacing w:after="0" w:line="240" w:lineRule="auto"/>
              <w:jc w:val="center"/>
              <w:rPr>
                <w:ins w:id="2910" w:author="Lane, Stefanie" w:date="2023-09-25T14:32:00Z"/>
                <w:rFonts w:ascii="Calibri" w:eastAsia="Times New Roman" w:hAnsi="Calibri" w:cs="Calibri"/>
                <w:color w:val="000000"/>
                <w:rPrChange w:id="2911" w:author="Lane, Stefanie" w:date="2023-09-25T14:32:00Z">
                  <w:rPr>
                    <w:ins w:id="2912" w:author="Lane, Stefanie" w:date="2023-09-25T14:32:00Z"/>
                  </w:rPr>
                </w:rPrChange>
              </w:rPr>
              <w:pPrChange w:id="2913" w:author="Lane, Stefanie" w:date="2023-09-25T14:32:00Z">
                <w:pPr>
                  <w:jc w:val="center"/>
                </w:pPr>
              </w:pPrChange>
            </w:pPr>
            <w:ins w:id="2914" w:author="Lane, Stefanie" w:date="2023-09-25T14:32:00Z">
              <w:r w:rsidRPr="0008222B">
                <w:rPr>
                  <w:rFonts w:ascii="Calibri" w:eastAsia="Times New Roman" w:hAnsi="Calibri" w:cs="Calibri"/>
                  <w:color w:val="000000"/>
                  <w:rPrChange w:id="2915" w:author="Lane, Stefanie" w:date="2023-09-25T14:32:00Z">
                    <w:rPr/>
                  </w:rPrChange>
                </w:rPr>
                <w:t>10.67</w:t>
              </w:r>
            </w:ins>
          </w:p>
        </w:tc>
        <w:tc>
          <w:tcPr>
            <w:tcW w:w="960" w:type="dxa"/>
            <w:tcBorders>
              <w:top w:val="single" w:sz="4" w:space="0" w:color="auto"/>
              <w:left w:val="nil"/>
              <w:bottom w:val="single" w:sz="4" w:space="0" w:color="auto"/>
              <w:right w:val="nil"/>
            </w:tcBorders>
            <w:shd w:val="clear" w:color="auto" w:fill="auto"/>
            <w:noWrap/>
            <w:vAlign w:val="bottom"/>
            <w:hideMark/>
          </w:tcPr>
          <w:p w14:paraId="743AD8D8" w14:textId="77777777" w:rsidR="0008222B" w:rsidRPr="0008222B" w:rsidRDefault="0008222B" w:rsidP="0008222B">
            <w:pPr>
              <w:spacing w:after="0" w:line="240" w:lineRule="auto"/>
              <w:jc w:val="center"/>
              <w:rPr>
                <w:ins w:id="2916" w:author="Lane, Stefanie" w:date="2023-09-25T14:32:00Z"/>
                <w:rFonts w:ascii="Calibri" w:eastAsia="Times New Roman" w:hAnsi="Calibri" w:cs="Calibri"/>
                <w:color w:val="000000"/>
                <w:rPrChange w:id="2917" w:author="Lane, Stefanie" w:date="2023-09-25T14:32:00Z">
                  <w:rPr>
                    <w:ins w:id="2918" w:author="Lane, Stefanie" w:date="2023-09-25T14:32:00Z"/>
                  </w:rPr>
                </w:rPrChange>
              </w:rPr>
              <w:pPrChange w:id="2919" w:author="Lane, Stefanie" w:date="2023-09-25T14:32:00Z">
                <w:pPr>
                  <w:jc w:val="center"/>
                </w:pPr>
              </w:pPrChange>
            </w:pPr>
            <w:ins w:id="2920" w:author="Lane, Stefanie" w:date="2023-09-25T14:32:00Z">
              <w:r w:rsidRPr="0008222B">
                <w:rPr>
                  <w:rFonts w:ascii="Calibri" w:eastAsia="Times New Roman" w:hAnsi="Calibri" w:cs="Calibri"/>
                  <w:color w:val="000000"/>
                  <w:rPrChange w:id="2921" w:author="Lane, Stefanie" w:date="2023-09-25T14:32:00Z">
                    <w:rPr/>
                  </w:rPrChange>
                </w:rPr>
                <w:t>2.34</w:t>
              </w:r>
            </w:ins>
          </w:p>
        </w:tc>
        <w:tc>
          <w:tcPr>
            <w:tcW w:w="960" w:type="dxa"/>
            <w:tcBorders>
              <w:top w:val="single" w:sz="4" w:space="0" w:color="auto"/>
              <w:left w:val="nil"/>
              <w:bottom w:val="single" w:sz="4" w:space="0" w:color="auto"/>
              <w:right w:val="nil"/>
            </w:tcBorders>
            <w:shd w:val="clear" w:color="auto" w:fill="auto"/>
            <w:noWrap/>
            <w:vAlign w:val="bottom"/>
            <w:hideMark/>
          </w:tcPr>
          <w:p w14:paraId="109DDF11" w14:textId="77777777" w:rsidR="0008222B" w:rsidRPr="0008222B" w:rsidRDefault="0008222B" w:rsidP="0008222B">
            <w:pPr>
              <w:spacing w:after="0" w:line="240" w:lineRule="auto"/>
              <w:jc w:val="center"/>
              <w:rPr>
                <w:ins w:id="2922" w:author="Lane, Stefanie" w:date="2023-09-25T14:32:00Z"/>
                <w:rFonts w:ascii="Calibri" w:eastAsia="Times New Roman" w:hAnsi="Calibri" w:cs="Calibri"/>
                <w:color w:val="000000"/>
                <w:rPrChange w:id="2923" w:author="Lane, Stefanie" w:date="2023-09-25T14:32:00Z">
                  <w:rPr>
                    <w:ins w:id="2924" w:author="Lane, Stefanie" w:date="2023-09-25T14:32:00Z"/>
                  </w:rPr>
                </w:rPrChange>
              </w:rPr>
              <w:pPrChange w:id="2925" w:author="Lane, Stefanie" w:date="2023-09-25T14:32:00Z">
                <w:pPr>
                  <w:jc w:val="center"/>
                </w:pPr>
              </w:pPrChange>
            </w:pPr>
            <w:ins w:id="2926" w:author="Lane, Stefanie" w:date="2023-09-25T14:32:00Z">
              <w:r w:rsidRPr="0008222B">
                <w:rPr>
                  <w:rFonts w:ascii="Calibri" w:eastAsia="Times New Roman" w:hAnsi="Calibri" w:cs="Calibri"/>
                  <w:color w:val="000000"/>
                  <w:rPrChange w:id="2927" w:author="Lane, Stefanie" w:date="2023-09-25T14:32:00Z">
                    <w:rPr/>
                  </w:rPrChange>
                </w:rPr>
                <w:t>3.03</w:t>
              </w:r>
            </w:ins>
          </w:p>
        </w:tc>
      </w:tr>
      <w:tr w:rsidR="0008222B" w:rsidRPr="0008222B" w14:paraId="0E6324AC" w14:textId="77777777" w:rsidTr="0008222B">
        <w:trPr>
          <w:divId w:val="1077748668"/>
          <w:trHeight w:val="290"/>
          <w:jc w:val="center"/>
          <w:ins w:id="2928" w:author="Lane, Stefanie" w:date="2023-09-25T14:32:00Z"/>
        </w:trPr>
        <w:tc>
          <w:tcPr>
            <w:tcW w:w="1180" w:type="dxa"/>
            <w:tcBorders>
              <w:top w:val="nil"/>
              <w:left w:val="nil"/>
              <w:bottom w:val="nil"/>
              <w:right w:val="nil"/>
            </w:tcBorders>
            <w:shd w:val="clear" w:color="auto" w:fill="auto"/>
            <w:noWrap/>
            <w:vAlign w:val="bottom"/>
            <w:hideMark/>
          </w:tcPr>
          <w:p w14:paraId="2E64498C" w14:textId="77777777" w:rsidR="0008222B" w:rsidRPr="0008222B" w:rsidRDefault="0008222B" w:rsidP="0008222B">
            <w:pPr>
              <w:spacing w:after="0" w:line="240" w:lineRule="auto"/>
              <w:jc w:val="right"/>
              <w:rPr>
                <w:ins w:id="2929" w:author="Lane, Stefanie" w:date="2023-09-25T14:32:00Z"/>
                <w:rFonts w:ascii="Calibri" w:eastAsia="Times New Roman" w:hAnsi="Calibri" w:cs="Calibri"/>
                <w:color w:val="000000"/>
                <w:rPrChange w:id="2930" w:author="Lane, Stefanie" w:date="2023-09-25T14:32:00Z">
                  <w:rPr>
                    <w:ins w:id="2931" w:author="Lane, Stefanie" w:date="2023-09-25T14:32:00Z"/>
                  </w:rPr>
                </w:rPrChange>
              </w:rPr>
              <w:pPrChange w:id="2932" w:author="Lane, Stefanie" w:date="2023-09-25T14:32:00Z">
                <w:pPr>
                  <w:jc w:val="right"/>
                </w:pPr>
              </w:pPrChange>
            </w:pPr>
            <w:ins w:id="2933" w:author="Lane, Stefanie" w:date="2023-09-25T14:32:00Z">
              <w:r w:rsidRPr="0008222B">
                <w:rPr>
                  <w:rFonts w:ascii="Calibri" w:eastAsia="Times New Roman" w:hAnsi="Calibri" w:cs="Calibri"/>
                  <w:color w:val="000000"/>
                  <w:rPrChange w:id="2934" w:author="Lane, Stefanie" w:date="2023-09-25T14:32:00Z">
                    <w:rPr/>
                  </w:rPrChange>
                </w:rPr>
                <w:t>1999</w:t>
              </w:r>
            </w:ins>
          </w:p>
        </w:tc>
        <w:tc>
          <w:tcPr>
            <w:tcW w:w="960" w:type="dxa"/>
            <w:tcBorders>
              <w:top w:val="nil"/>
              <w:left w:val="nil"/>
              <w:bottom w:val="single" w:sz="4" w:space="0" w:color="auto"/>
              <w:right w:val="nil"/>
            </w:tcBorders>
            <w:shd w:val="clear" w:color="auto" w:fill="auto"/>
            <w:noWrap/>
            <w:vAlign w:val="bottom"/>
            <w:hideMark/>
          </w:tcPr>
          <w:p w14:paraId="58664D8F" w14:textId="77777777" w:rsidR="0008222B" w:rsidRPr="0008222B" w:rsidRDefault="0008222B" w:rsidP="0008222B">
            <w:pPr>
              <w:spacing w:after="0" w:line="240" w:lineRule="auto"/>
              <w:jc w:val="center"/>
              <w:rPr>
                <w:ins w:id="2935" w:author="Lane, Stefanie" w:date="2023-09-25T14:32:00Z"/>
                <w:rFonts w:ascii="Calibri" w:eastAsia="Times New Roman" w:hAnsi="Calibri" w:cs="Calibri"/>
                <w:color w:val="000000"/>
                <w:rPrChange w:id="2936" w:author="Lane, Stefanie" w:date="2023-09-25T14:32:00Z">
                  <w:rPr>
                    <w:ins w:id="2937" w:author="Lane, Stefanie" w:date="2023-09-25T14:32:00Z"/>
                  </w:rPr>
                </w:rPrChange>
              </w:rPr>
              <w:pPrChange w:id="2938" w:author="Lane, Stefanie" w:date="2023-09-25T14:32:00Z">
                <w:pPr>
                  <w:jc w:val="center"/>
                </w:pPr>
              </w:pPrChange>
            </w:pPr>
            <w:ins w:id="2939" w:author="Lane, Stefanie" w:date="2023-09-25T14:32:00Z">
              <w:r w:rsidRPr="0008222B">
                <w:rPr>
                  <w:rFonts w:ascii="Calibri" w:eastAsia="Times New Roman" w:hAnsi="Calibri" w:cs="Calibri"/>
                  <w:color w:val="000000"/>
                  <w:rPrChange w:id="2940" w:author="Lane, Stefanie" w:date="2023-09-25T14:32:00Z">
                    <w:rPr/>
                  </w:rPrChange>
                </w:rPr>
                <w:t>18</w:t>
              </w:r>
            </w:ins>
          </w:p>
        </w:tc>
        <w:tc>
          <w:tcPr>
            <w:tcW w:w="960" w:type="dxa"/>
            <w:tcBorders>
              <w:top w:val="nil"/>
              <w:left w:val="nil"/>
              <w:bottom w:val="nil"/>
              <w:right w:val="nil"/>
            </w:tcBorders>
            <w:shd w:val="clear" w:color="auto" w:fill="auto"/>
            <w:noWrap/>
            <w:vAlign w:val="bottom"/>
            <w:hideMark/>
          </w:tcPr>
          <w:p w14:paraId="67BA4EA6" w14:textId="77777777" w:rsidR="0008222B" w:rsidRPr="0008222B" w:rsidRDefault="0008222B" w:rsidP="0008222B">
            <w:pPr>
              <w:spacing w:after="0" w:line="240" w:lineRule="auto"/>
              <w:jc w:val="center"/>
              <w:rPr>
                <w:ins w:id="2941" w:author="Lane, Stefanie" w:date="2023-09-25T14:32:00Z"/>
                <w:rFonts w:ascii="Calibri" w:eastAsia="Times New Roman" w:hAnsi="Calibri" w:cs="Calibri"/>
                <w:color w:val="000000"/>
                <w:rPrChange w:id="2942" w:author="Lane, Stefanie" w:date="2023-09-25T14:32:00Z">
                  <w:rPr>
                    <w:ins w:id="2943" w:author="Lane, Stefanie" w:date="2023-09-25T14:32:00Z"/>
                  </w:rPr>
                </w:rPrChange>
              </w:rPr>
              <w:pPrChange w:id="2944" w:author="Lane, Stefanie" w:date="2023-09-25T14:32:00Z">
                <w:pPr>
                  <w:jc w:val="center"/>
                </w:pPr>
              </w:pPrChange>
            </w:pPr>
            <w:ins w:id="2945" w:author="Lane, Stefanie" w:date="2023-09-25T14:32:00Z">
              <w:r w:rsidRPr="0008222B">
                <w:rPr>
                  <w:rFonts w:ascii="Calibri" w:eastAsia="Times New Roman" w:hAnsi="Calibri" w:cs="Calibri"/>
                  <w:color w:val="000000"/>
                  <w:rPrChange w:id="2946" w:author="Lane, Stefanie" w:date="2023-09-25T14:32:00Z">
                    <w:rPr/>
                  </w:rPrChange>
                </w:rPr>
                <w:t>31.6</w:t>
              </w:r>
            </w:ins>
          </w:p>
        </w:tc>
        <w:tc>
          <w:tcPr>
            <w:tcW w:w="300" w:type="dxa"/>
            <w:tcBorders>
              <w:top w:val="nil"/>
              <w:left w:val="nil"/>
              <w:bottom w:val="nil"/>
              <w:right w:val="nil"/>
            </w:tcBorders>
            <w:shd w:val="clear" w:color="auto" w:fill="auto"/>
            <w:noWrap/>
            <w:vAlign w:val="bottom"/>
            <w:hideMark/>
          </w:tcPr>
          <w:p w14:paraId="71681F20" w14:textId="77777777" w:rsidR="0008222B" w:rsidRPr="0008222B" w:rsidRDefault="0008222B" w:rsidP="0008222B">
            <w:pPr>
              <w:spacing w:after="0" w:line="240" w:lineRule="auto"/>
              <w:jc w:val="center"/>
              <w:rPr>
                <w:ins w:id="2947" w:author="Lane, Stefanie" w:date="2023-09-25T14:32:00Z"/>
                <w:rFonts w:ascii="Calibri" w:eastAsia="Times New Roman" w:hAnsi="Calibri" w:cs="Calibri"/>
                <w:color w:val="000000"/>
                <w:rPrChange w:id="2948" w:author="Lane, Stefanie" w:date="2023-09-25T14:32:00Z">
                  <w:rPr>
                    <w:ins w:id="2949" w:author="Lane, Stefanie" w:date="2023-09-25T14:32:00Z"/>
                  </w:rPr>
                </w:rPrChange>
              </w:rPr>
              <w:pPrChange w:id="2950" w:author="Lane, Stefanie" w:date="2023-09-25T14:32: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427F1340" w14:textId="77777777" w:rsidR="0008222B" w:rsidRPr="0008222B" w:rsidRDefault="0008222B" w:rsidP="0008222B">
            <w:pPr>
              <w:spacing w:after="0" w:line="240" w:lineRule="auto"/>
              <w:jc w:val="center"/>
              <w:rPr>
                <w:ins w:id="2951" w:author="Lane, Stefanie" w:date="2023-09-25T14:32:00Z"/>
                <w:rFonts w:ascii="Calibri" w:eastAsia="Times New Roman" w:hAnsi="Calibri" w:cs="Calibri"/>
                <w:color w:val="000000"/>
                <w:rPrChange w:id="2952" w:author="Lane, Stefanie" w:date="2023-09-25T14:32:00Z">
                  <w:rPr>
                    <w:ins w:id="2953" w:author="Lane, Stefanie" w:date="2023-09-25T14:32:00Z"/>
                  </w:rPr>
                </w:rPrChange>
              </w:rPr>
              <w:pPrChange w:id="2954" w:author="Lane, Stefanie" w:date="2023-09-25T14:32:00Z">
                <w:pPr>
                  <w:jc w:val="center"/>
                </w:pPr>
              </w:pPrChange>
            </w:pPr>
            <w:ins w:id="2955" w:author="Lane, Stefanie" w:date="2023-09-25T14:32:00Z">
              <w:r w:rsidRPr="0008222B">
                <w:rPr>
                  <w:rFonts w:ascii="Calibri" w:eastAsia="Times New Roman" w:hAnsi="Calibri" w:cs="Calibri"/>
                  <w:color w:val="000000"/>
                  <w:rPrChange w:id="2956" w:author="Lane, Stefanie" w:date="2023-09-25T14:32:00Z">
                    <w:rPr/>
                  </w:rPrChange>
                </w:rPr>
                <w:t>8.31</w:t>
              </w:r>
            </w:ins>
          </w:p>
        </w:tc>
        <w:tc>
          <w:tcPr>
            <w:tcW w:w="960" w:type="dxa"/>
            <w:tcBorders>
              <w:top w:val="nil"/>
              <w:left w:val="nil"/>
              <w:bottom w:val="single" w:sz="4" w:space="0" w:color="auto"/>
              <w:right w:val="nil"/>
            </w:tcBorders>
            <w:shd w:val="clear" w:color="auto" w:fill="auto"/>
            <w:noWrap/>
            <w:vAlign w:val="bottom"/>
            <w:hideMark/>
          </w:tcPr>
          <w:p w14:paraId="20124536" w14:textId="77777777" w:rsidR="0008222B" w:rsidRPr="0008222B" w:rsidRDefault="0008222B" w:rsidP="0008222B">
            <w:pPr>
              <w:spacing w:after="0" w:line="240" w:lineRule="auto"/>
              <w:jc w:val="center"/>
              <w:rPr>
                <w:ins w:id="2957" w:author="Lane, Stefanie" w:date="2023-09-25T14:32:00Z"/>
                <w:rFonts w:ascii="Calibri" w:eastAsia="Times New Roman" w:hAnsi="Calibri" w:cs="Calibri"/>
                <w:color w:val="000000"/>
                <w:rPrChange w:id="2958" w:author="Lane, Stefanie" w:date="2023-09-25T14:32:00Z">
                  <w:rPr>
                    <w:ins w:id="2959" w:author="Lane, Stefanie" w:date="2023-09-25T14:32:00Z"/>
                  </w:rPr>
                </w:rPrChange>
              </w:rPr>
              <w:pPrChange w:id="2960" w:author="Lane, Stefanie" w:date="2023-09-25T14:32:00Z">
                <w:pPr>
                  <w:jc w:val="center"/>
                </w:pPr>
              </w:pPrChange>
            </w:pPr>
            <w:ins w:id="2961" w:author="Lane, Stefanie" w:date="2023-09-25T14:32:00Z">
              <w:r w:rsidRPr="0008222B">
                <w:rPr>
                  <w:rFonts w:ascii="Calibri" w:eastAsia="Times New Roman" w:hAnsi="Calibri" w:cs="Calibri"/>
                  <w:color w:val="000000"/>
                  <w:rPrChange w:id="2962" w:author="Lane, Stefanie" w:date="2023-09-25T14:32:00Z">
                    <w:rPr/>
                  </w:rPrChange>
                </w:rPr>
                <w:t>1.98</w:t>
              </w:r>
            </w:ins>
          </w:p>
        </w:tc>
        <w:tc>
          <w:tcPr>
            <w:tcW w:w="960" w:type="dxa"/>
            <w:tcBorders>
              <w:top w:val="nil"/>
              <w:left w:val="nil"/>
              <w:bottom w:val="single" w:sz="4" w:space="0" w:color="auto"/>
              <w:right w:val="nil"/>
            </w:tcBorders>
            <w:shd w:val="clear" w:color="auto" w:fill="auto"/>
            <w:noWrap/>
            <w:vAlign w:val="bottom"/>
            <w:hideMark/>
          </w:tcPr>
          <w:p w14:paraId="77F5DC9D" w14:textId="77777777" w:rsidR="0008222B" w:rsidRPr="0008222B" w:rsidRDefault="0008222B" w:rsidP="0008222B">
            <w:pPr>
              <w:spacing w:after="0" w:line="240" w:lineRule="auto"/>
              <w:jc w:val="center"/>
              <w:rPr>
                <w:ins w:id="2963" w:author="Lane, Stefanie" w:date="2023-09-25T14:32:00Z"/>
                <w:rFonts w:ascii="Calibri" w:eastAsia="Times New Roman" w:hAnsi="Calibri" w:cs="Calibri"/>
                <w:color w:val="000000"/>
                <w:rPrChange w:id="2964" w:author="Lane, Stefanie" w:date="2023-09-25T14:32:00Z">
                  <w:rPr>
                    <w:ins w:id="2965" w:author="Lane, Stefanie" w:date="2023-09-25T14:32:00Z"/>
                  </w:rPr>
                </w:rPrChange>
              </w:rPr>
              <w:pPrChange w:id="2966" w:author="Lane, Stefanie" w:date="2023-09-25T14:32:00Z">
                <w:pPr>
                  <w:jc w:val="center"/>
                </w:pPr>
              </w:pPrChange>
            </w:pPr>
            <w:ins w:id="2967" w:author="Lane, Stefanie" w:date="2023-09-25T14:32:00Z">
              <w:r w:rsidRPr="0008222B">
                <w:rPr>
                  <w:rFonts w:ascii="Calibri" w:eastAsia="Times New Roman" w:hAnsi="Calibri" w:cs="Calibri"/>
                  <w:color w:val="000000"/>
                  <w:rPrChange w:id="2968" w:author="Lane, Stefanie" w:date="2023-09-25T14:32:00Z">
                    <w:rPr/>
                  </w:rPrChange>
                </w:rPr>
                <w:t>3.81</w:t>
              </w:r>
            </w:ins>
          </w:p>
        </w:tc>
      </w:tr>
      <w:tr w:rsidR="0008222B" w:rsidRPr="0008222B" w14:paraId="7BCA9DF8" w14:textId="77777777" w:rsidTr="0008222B">
        <w:trPr>
          <w:divId w:val="1077748668"/>
          <w:trHeight w:val="290"/>
          <w:jc w:val="center"/>
          <w:ins w:id="2969" w:author="Lane, Stefanie" w:date="2023-09-25T14:32:00Z"/>
        </w:trPr>
        <w:tc>
          <w:tcPr>
            <w:tcW w:w="1180" w:type="dxa"/>
            <w:tcBorders>
              <w:top w:val="single" w:sz="4" w:space="0" w:color="auto"/>
              <w:left w:val="nil"/>
              <w:bottom w:val="single" w:sz="4" w:space="0" w:color="auto"/>
              <w:right w:val="nil"/>
            </w:tcBorders>
            <w:shd w:val="clear" w:color="auto" w:fill="auto"/>
            <w:noWrap/>
            <w:vAlign w:val="bottom"/>
            <w:hideMark/>
          </w:tcPr>
          <w:p w14:paraId="3B30F907" w14:textId="77777777" w:rsidR="0008222B" w:rsidRPr="0008222B" w:rsidRDefault="0008222B" w:rsidP="0008222B">
            <w:pPr>
              <w:spacing w:after="0" w:line="240" w:lineRule="auto"/>
              <w:jc w:val="right"/>
              <w:rPr>
                <w:ins w:id="2970" w:author="Lane, Stefanie" w:date="2023-09-25T14:32:00Z"/>
                <w:rFonts w:ascii="Calibri" w:eastAsia="Times New Roman" w:hAnsi="Calibri" w:cs="Calibri"/>
                <w:color w:val="000000"/>
                <w:rPrChange w:id="2971" w:author="Lane, Stefanie" w:date="2023-09-25T14:32:00Z">
                  <w:rPr>
                    <w:ins w:id="2972" w:author="Lane, Stefanie" w:date="2023-09-25T14:32:00Z"/>
                  </w:rPr>
                </w:rPrChange>
              </w:rPr>
              <w:pPrChange w:id="2973" w:author="Lane, Stefanie" w:date="2023-09-25T14:32:00Z">
                <w:pPr>
                  <w:jc w:val="right"/>
                </w:pPr>
              </w:pPrChange>
            </w:pPr>
            <w:ins w:id="2974" w:author="Lane, Stefanie" w:date="2023-09-25T14:32:00Z">
              <w:r w:rsidRPr="0008222B">
                <w:rPr>
                  <w:rFonts w:ascii="Calibri" w:eastAsia="Times New Roman" w:hAnsi="Calibri" w:cs="Calibri"/>
                  <w:color w:val="000000"/>
                  <w:rPrChange w:id="2975" w:author="Lane, Stefanie" w:date="2023-09-25T14:32:00Z">
                    <w:rPr/>
                  </w:rPrChange>
                </w:rPr>
                <w:t>2019</w:t>
              </w:r>
            </w:ins>
          </w:p>
        </w:tc>
        <w:tc>
          <w:tcPr>
            <w:tcW w:w="960" w:type="dxa"/>
            <w:tcBorders>
              <w:top w:val="nil"/>
              <w:left w:val="nil"/>
              <w:bottom w:val="single" w:sz="4" w:space="0" w:color="auto"/>
              <w:right w:val="nil"/>
            </w:tcBorders>
            <w:shd w:val="clear" w:color="auto" w:fill="auto"/>
            <w:noWrap/>
            <w:vAlign w:val="bottom"/>
            <w:hideMark/>
          </w:tcPr>
          <w:p w14:paraId="60CE595B" w14:textId="77777777" w:rsidR="0008222B" w:rsidRPr="0008222B" w:rsidRDefault="0008222B" w:rsidP="0008222B">
            <w:pPr>
              <w:spacing w:after="0" w:line="240" w:lineRule="auto"/>
              <w:jc w:val="center"/>
              <w:rPr>
                <w:ins w:id="2976" w:author="Lane, Stefanie" w:date="2023-09-25T14:32:00Z"/>
                <w:rFonts w:ascii="Calibri" w:eastAsia="Times New Roman" w:hAnsi="Calibri" w:cs="Calibri"/>
                <w:color w:val="000000"/>
                <w:rPrChange w:id="2977" w:author="Lane, Stefanie" w:date="2023-09-25T14:32:00Z">
                  <w:rPr>
                    <w:ins w:id="2978" w:author="Lane, Stefanie" w:date="2023-09-25T14:32:00Z"/>
                  </w:rPr>
                </w:rPrChange>
              </w:rPr>
              <w:pPrChange w:id="2979" w:author="Lane, Stefanie" w:date="2023-09-25T14:32:00Z">
                <w:pPr>
                  <w:jc w:val="center"/>
                </w:pPr>
              </w:pPrChange>
            </w:pPr>
            <w:ins w:id="2980" w:author="Lane, Stefanie" w:date="2023-09-25T14:32:00Z">
              <w:r w:rsidRPr="0008222B">
                <w:rPr>
                  <w:rFonts w:ascii="Calibri" w:eastAsia="Times New Roman" w:hAnsi="Calibri" w:cs="Calibri"/>
                  <w:color w:val="000000"/>
                  <w:rPrChange w:id="2981" w:author="Lane, Stefanie" w:date="2023-09-25T14:32: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6746F3C3" w14:textId="77777777" w:rsidR="0008222B" w:rsidRPr="0008222B" w:rsidRDefault="0008222B" w:rsidP="0008222B">
            <w:pPr>
              <w:spacing w:after="0" w:line="240" w:lineRule="auto"/>
              <w:jc w:val="center"/>
              <w:rPr>
                <w:ins w:id="2982" w:author="Lane, Stefanie" w:date="2023-09-25T14:32:00Z"/>
                <w:rFonts w:ascii="Calibri" w:eastAsia="Times New Roman" w:hAnsi="Calibri" w:cs="Calibri"/>
                <w:color w:val="000000"/>
                <w:rPrChange w:id="2983" w:author="Lane, Stefanie" w:date="2023-09-25T14:32:00Z">
                  <w:rPr>
                    <w:ins w:id="2984" w:author="Lane, Stefanie" w:date="2023-09-25T14:32:00Z"/>
                  </w:rPr>
                </w:rPrChange>
              </w:rPr>
              <w:pPrChange w:id="2985" w:author="Lane, Stefanie" w:date="2023-09-25T14:32:00Z">
                <w:pPr>
                  <w:jc w:val="center"/>
                </w:pPr>
              </w:pPrChange>
            </w:pPr>
            <w:ins w:id="2986" w:author="Lane, Stefanie" w:date="2023-09-25T14:32:00Z">
              <w:r w:rsidRPr="0008222B">
                <w:rPr>
                  <w:rFonts w:ascii="Calibri" w:eastAsia="Times New Roman" w:hAnsi="Calibri" w:cs="Calibri"/>
                  <w:color w:val="000000"/>
                  <w:rPrChange w:id="2987" w:author="Lane, Stefanie" w:date="2023-09-25T14:32:00Z">
                    <w:rPr/>
                  </w:rPrChange>
                </w:rPr>
                <w:t>30.8</w:t>
              </w:r>
            </w:ins>
          </w:p>
        </w:tc>
        <w:tc>
          <w:tcPr>
            <w:tcW w:w="300" w:type="dxa"/>
            <w:tcBorders>
              <w:top w:val="nil"/>
              <w:left w:val="nil"/>
              <w:bottom w:val="nil"/>
              <w:right w:val="nil"/>
            </w:tcBorders>
            <w:shd w:val="clear" w:color="auto" w:fill="auto"/>
            <w:noWrap/>
            <w:vAlign w:val="bottom"/>
            <w:hideMark/>
          </w:tcPr>
          <w:p w14:paraId="28027BC6" w14:textId="77777777" w:rsidR="0008222B" w:rsidRPr="0008222B" w:rsidRDefault="0008222B" w:rsidP="0008222B">
            <w:pPr>
              <w:spacing w:after="0" w:line="240" w:lineRule="auto"/>
              <w:jc w:val="center"/>
              <w:rPr>
                <w:ins w:id="2988" w:author="Lane, Stefanie" w:date="2023-09-25T14:32:00Z"/>
                <w:rFonts w:ascii="Calibri" w:eastAsia="Times New Roman" w:hAnsi="Calibri" w:cs="Calibri"/>
                <w:color w:val="000000"/>
                <w:rPrChange w:id="2989" w:author="Lane, Stefanie" w:date="2023-09-25T14:32:00Z">
                  <w:rPr>
                    <w:ins w:id="2990" w:author="Lane, Stefanie" w:date="2023-09-25T14:32:00Z"/>
                  </w:rPr>
                </w:rPrChange>
              </w:rPr>
              <w:pPrChange w:id="2991" w:author="Lane, Stefanie" w:date="2023-09-25T14:32: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02531F0B" w14:textId="77777777" w:rsidR="0008222B" w:rsidRPr="0008222B" w:rsidRDefault="0008222B" w:rsidP="0008222B">
            <w:pPr>
              <w:spacing w:after="0" w:line="240" w:lineRule="auto"/>
              <w:jc w:val="center"/>
              <w:rPr>
                <w:ins w:id="2992" w:author="Lane, Stefanie" w:date="2023-09-25T14:32:00Z"/>
                <w:rFonts w:ascii="Calibri" w:eastAsia="Times New Roman" w:hAnsi="Calibri" w:cs="Calibri"/>
                <w:color w:val="000000"/>
                <w:rPrChange w:id="2993" w:author="Lane, Stefanie" w:date="2023-09-25T14:32:00Z">
                  <w:rPr>
                    <w:ins w:id="2994" w:author="Lane, Stefanie" w:date="2023-09-25T14:32:00Z"/>
                  </w:rPr>
                </w:rPrChange>
              </w:rPr>
              <w:pPrChange w:id="2995" w:author="Lane, Stefanie" w:date="2023-09-25T14:32:00Z">
                <w:pPr>
                  <w:jc w:val="center"/>
                </w:pPr>
              </w:pPrChange>
            </w:pPr>
            <w:ins w:id="2996" w:author="Lane, Stefanie" w:date="2023-09-25T14:32:00Z">
              <w:r w:rsidRPr="0008222B">
                <w:rPr>
                  <w:rFonts w:ascii="Calibri" w:eastAsia="Times New Roman" w:hAnsi="Calibri" w:cs="Calibri"/>
                  <w:color w:val="000000"/>
                  <w:rPrChange w:id="2997" w:author="Lane, Stefanie" w:date="2023-09-25T14:32:00Z">
                    <w:rPr/>
                  </w:rPrChange>
                </w:rPr>
                <w:t>8.18</w:t>
              </w:r>
            </w:ins>
          </w:p>
        </w:tc>
        <w:tc>
          <w:tcPr>
            <w:tcW w:w="960" w:type="dxa"/>
            <w:tcBorders>
              <w:top w:val="nil"/>
              <w:left w:val="nil"/>
              <w:bottom w:val="single" w:sz="4" w:space="0" w:color="auto"/>
              <w:right w:val="nil"/>
            </w:tcBorders>
            <w:shd w:val="clear" w:color="auto" w:fill="auto"/>
            <w:noWrap/>
            <w:vAlign w:val="bottom"/>
            <w:hideMark/>
          </w:tcPr>
          <w:p w14:paraId="49DAA0BE" w14:textId="77777777" w:rsidR="0008222B" w:rsidRPr="0008222B" w:rsidRDefault="0008222B" w:rsidP="0008222B">
            <w:pPr>
              <w:spacing w:after="0" w:line="240" w:lineRule="auto"/>
              <w:jc w:val="center"/>
              <w:rPr>
                <w:ins w:id="2998" w:author="Lane, Stefanie" w:date="2023-09-25T14:32:00Z"/>
                <w:rFonts w:ascii="Calibri" w:eastAsia="Times New Roman" w:hAnsi="Calibri" w:cs="Calibri"/>
                <w:color w:val="000000"/>
                <w:rPrChange w:id="2999" w:author="Lane, Stefanie" w:date="2023-09-25T14:32:00Z">
                  <w:rPr>
                    <w:ins w:id="3000" w:author="Lane, Stefanie" w:date="2023-09-25T14:32:00Z"/>
                  </w:rPr>
                </w:rPrChange>
              </w:rPr>
              <w:pPrChange w:id="3001" w:author="Lane, Stefanie" w:date="2023-09-25T14:32:00Z">
                <w:pPr>
                  <w:jc w:val="center"/>
                </w:pPr>
              </w:pPrChange>
            </w:pPr>
            <w:ins w:id="3002" w:author="Lane, Stefanie" w:date="2023-09-25T14:32:00Z">
              <w:r w:rsidRPr="0008222B">
                <w:rPr>
                  <w:rFonts w:ascii="Calibri" w:eastAsia="Times New Roman" w:hAnsi="Calibri" w:cs="Calibri"/>
                  <w:color w:val="000000"/>
                  <w:rPrChange w:id="3003" w:author="Lane, Stefanie" w:date="2023-09-25T14:32:00Z">
                    <w:rPr/>
                  </w:rPrChange>
                </w:rPr>
                <w:t>2.51</w:t>
              </w:r>
            </w:ins>
          </w:p>
        </w:tc>
        <w:tc>
          <w:tcPr>
            <w:tcW w:w="960" w:type="dxa"/>
            <w:tcBorders>
              <w:top w:val="nil"/>
              <w:left w:val="nil"/>
              <w:bottom w:val="single" w:sz="4" w:space="0" w:color="auto"/>
              <w:right w:val="nil"/>
            </w:tcBorders>
            <w:shd w:val="clear" w:color="auto" w:fill="auto"/>
            <w:noWrap/>
            <w:vAlign w:val="bottom"/>
            <w:hideMark/>
          </w:tcPr>
          <w:p w14:paraId="63557842" w14:textId="77777777" w:rsidR="0008222B" w:rsidRPr="0008222B" w:rsidRDefault="0008222B" w:rsidP="0008222B">
            <w:pPr>
              <w:spacing w:after="0" w:line="240" w:lineRule="auto"/>
              <w:jc w:val="center"/>
              <w:rPr>
                <w:ins w:id="3004" w:author="Lane, Stefanie" w:date="2023-09-25T14:32:00Z"/>
                <w:rFonts w:ascii="Calibri" w:eastAsia="Times New Roman" w:hAnsi="Calibri" w:cs="Calibri"/>
                <w:color w:val="000000"/>
                <w:rPrChange w:id="3005" w:author="Lane, Stefanie" w:date="2023-09-25T14:32:00Z">
                  <w:rPr>
                    <w:ins w:id="3006" w:author="Lane, Stefanie" w:date="2023-09-25T14:32:00Z"/>
                  </w:rPr>
                </w:rPrChange>
              </w:rPr>
              <w:pPrChange w:id="3007" w:author="Lane, Stefanie" w:date="2023-09-25T14:32:00Z">
                <w:pPr>
                  <w:jc w:val="center"/>
                </w:pPr>
              </w:pPrChange>
            </w:pPr>
            <w:ins w:id="3008" w:author="Lane, Stefanie" w:date="2023-09-25T14:32:00Z">
              <w:r w:rsidRPr="0008222B">
                <w:rPr>
                  <w:rFonts w:ascii="Calibri" w:eastAsia="Times New Roman" w:hAnsi="Calibri" w:cs="Calibri"/>
                  <w:color w:val="000000"/>
                  <w:rPrChange w:id="3009" w:author="Lane, Stefanie" w:date="2023-09-25T14:32:00Z">
                    <w:rPr/>
                  </w:rPrChange>
                </w:rPr>
                <w:t>3.77</w:t>
              </w:r>
            </w:ins>
          </w:p>
        </w:tc>
      </w:tr>
      <w:tr w:rsidR="0008222B" w:rsidRPr="0008222B" w14:paraId="393E20A3" w14:textId="77777777" w:rsidTr="0008222B">
        <w:trPr>
          <w:divId w:val="1077748668"/>
          <w:trHeight w:val="200"/>
          <w:jc w:val="center"/>
          <w:ins w:id="3010" w:author="Lane, Stefanie" w:date="2023-09-25T14:32:00Z"/>
        </w:trPr>
        <w:tc>
          <w:tcPr>
            <w:tcW w:w="1180" w:type="dxa"/>
            <w:tcBorders>
              <w:top w:val="nil"/>
              <w:left w:val="nil"/>
              <w:bottom w:val="nil"/>
              <w:right w:val="nil"/>
            </w:tcBorders>
            <w:shd w:val="clear" w:color="auto" w:fill="auto"/>
            <w:noWrap/>
            <w:vAlign w:val="bottom"/>
            <w:hideMark/>
          </w:tcPr>
          <w:p w14:paraId="74DC25D1" w14:textId="77777777" w:rsidR="0008222B" w:rsidRPr="0008222B" w:rsidRDefault="0008222B" w:rsidP="0008222B">
            <w:pPr>
              <w:spacing w:after="0" w:line="240" w:lineRule="auto"/>
              <w:jc w:val="center"/>
              <w:rPr>
                <w:ins w:id="3011" w:author="Lane, Stefanie" w:date="2023-09-25T14:32:00Z"/>
                <w:rFonts w:ascii="Calibri" w:eastAsia="Times New Roman" w:hAnsi="Calibri" w:cs="Calibri"/>
                <w:color w:val="000000"/>
                <w:rPrChange w:id="3012" w:author="Lane, Stefanie" w:date="2023-09-25T14:32:00Z">
                  <w:rPr>
                    <w:ins w:id="3013" w:author="Lane, Stefanie" w:date="2023-09-25T14:32:00Z"/>
                  </w:rPr>
                </w:rPrChange>
              </w:rPr>
              <w:pPrChange w:id="3014"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3CA3ACF3" w14:textId="77777777" w:rsidR="0008222B" w:rsidRPr="0008222B" w:rsidRDefault="0008222B" w:rsidP="0008222B">
            <w:pPr>
              <w:spacing w:after="0" w:line="240" w:lineRule="auto"/>
              <w:rPr>
                <w:ins w:id="3015" w:author="Lane, Stefanie" w:date="2023-09-25T14:32:00Z"/>
                <w:rFonts w:ascii="Times New Roman" w:eastAsia="Times New Roman" w:hAnsi="Times New Roman" w:cs="Times New Roman"/>
                <w:rPrChange w:id="3016" w:author="Lane, Stefanie" w:date="2023-09-25T14:32:00Z">
                  <w:rPr>
                    <w:ins w:id="3017" w:author="Lane, Stefanie" w:date="2023-09-25T14:32:00Z"/>
                  </w:rPr>
                </w:rPrChange>
              </w:rPr>
              <w:pPrChange w:id="3018" w:author="Lane, Stefanie" w:date="2023-09-25T14:32:00Z">
                <w:pPr/>
              </w:pPrChange>
            </w:pPr>
          </w:p>
        </w:tc>
        <w:tc>
          <w:tcPr>
            <w:tcW w:w="960" w:type="dxa"/>
            <w:tcBorders>
              <w:top w:val="nil"/>
              <w:left w:val="nil"/>
              <w:bottom w:val="nil"/>
              <w:right w:val="nil"/>
            </w:tcBorders>
            <w:shd w:val="clear" w:color="auto" w:fill="auto"/>
            <w:noWrap/>
            <w:vAlign w:val="bottom"/>
            <w:hideMark/>
          </w:tcPr>
          <w:p w14:paraId="6E2EC103" w14:textId="77777777" w:rsidR="0008222B" w:rsidRPr="0008222B" w:rsidRDefault="0008222B" w:rsidP="0008222B">
            <w:pPr>
              <w:spacing w:after="0" w:line="240" w:lineRule="auto"/>
              <w:jc w:val="center"/>
              <w:rPr>
                <w:ins w:id="3019" w:author="Lane, Stefanie" w:date="2023-09-25T14:32:00Z"/>
                <w:rFonts w:ascii="Times New Roman" w:eastAsia="Times New Roman" w:hAnsi="Times New Roman" w:cs="Times New Roman"/>
                <w:rPrChange w:id="3020" w:author="Lane, Stefanie" w:date="2023-09-25T14:32:00Z">
                  <w:rPr>
                    <w:ins w:id="3021" w:author="Lane, Stefanie" w:date="2023-09-25T14:32:00Z"/>
                  </w:rPr>
                </w:rPrChange>
              </w:rPr>
              <w:pPrChange w:id="3022" w:author="Lane, Stefanie" w:date="2023-09-25T14:32:00Z">
                <w:pPr>
                  <w:jc w:val="center"/>
                </w:pPr>
              </w:pPrChange>
            </w:pPr>
          </w:p>
        </w:tc>
        <w:tc>
          <w:tcPr>
            <w:tcW w:w="300" w:type="dxa"/>
            <w:tcBorders>
              <w:top w:val="nil"/>
              <w:left w:val="nil"/>
              <w:bottom w:val="nil"/>
              <w:right w:val="nil"/>
            </w:tcBorders>
            <w:shd w:val="clear" w:color="auto" w:fill="auto"/>
            <w:noWrap/>
            <w:vAlign w:val="bottom"/>
            <w:hideMark/>
          </w:tcPr>
          <w:p w14:paraId="12AF8F05" w14:textId="77777777" w:rsidR="0008222B" w:rsidRPr="0008222B" w:rsidRDefault="0008222B" w:rsidP="0008222B">
            <w:pPr>
              <w:spacing w:after="0" w:line="240" w:lineRule="auto"/>
              <w:jc w:val="center"/>
              <w:rPr>
                <w:ins w:id="3023" w:author="Lane, Stefanie" w:date="2023-09-25T14:32:00Z"/>
                <w:rFonts w:ascii="Times New Roman" w:eastAsia="Times New Roman" w:hAnsi="Times New Roman" w:cs="Times New Roman"/>
                <w:rPrChange w:id="3024" w:author="Lane, Stefanie" w:date="2023-09-25T14:32:00Z">
                  <w:rPr>
                    <w:ins w:id="3025" w:author="Lane, Stefanie" w:date="2023-09-25T14:32:00Z"/>
                  </w:rPr>
                </w:rPrChange>
              </w:rPr>
              <w:pPrChange w:id="3026"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740E8143" w14:textId="77777777" w:rsidR="0008222B" w:rsidRPr="0008222B" w:rsidRDefault="0008222B" w:rsidP="0008222B">
            <w:pPr>
              <w:spacing w:after="0" w:line="240" w:lineRule="auto"/>
              <w:jc w:val="center"/>
              <w:rPr>
                <w:ins w:id="3027" w:author="Lane, Stefanie" w:date="2023-09-25T14:32:00Z"/>
                <w:rFonts w:ascii="Times New Roman" w:eastAsia="Times New Roman" w:hAnsi="Times New Roman" w:cs="Times New Roman"/>
                <w:rPrChange w:id="3028" w:author="Lane, Stefanie" w:date="2023-09-25T14:32:00Z">
                  <w:rPr>
                    <w:ins w:id="3029" w:author="Lane, Stefanie" w:date="2023-09-25T14:32:00Z"/>
                  </w:rPr>
                </w:rPrChange>
              </w:rPr>
              <w:pPrChange w:id="3030"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6B81EE5C" w14:textId="77777777" w:rsidR="0008222B" w:rsidRPr="0008222B" w:rsidRDefault="0008222B" w:rsidP="0008222B">
            <w:pPr>
              <w:spacing w:after="0" w:line="240" w:lineRule="auto"/>
              <w:jc w:val="center"/>
              <w:rPr>
                <w:ins w:id="3031" w:author="Lane, Stefanie" w:date="2023-09-25T14:32:00Z"/>
                <w:rFonts w:ascii="Times New Roman" w:eastAsia="Times New Roman" w:hAnsi="Times New Roman" w:cs="Times New Roman"/>
                <w:rPrChange w:id="3032" w:author="Lane, Stefanie" w:date="2023-09-25T14:32:00Z">
                  <w:rPr>
                    <w:ins w:id="3033" w:author="Lane, Stefanie" w:date="2023-09-25T14:32:00Z"/>
                  </w:rPr>
                </w:rPrChange>
              </w:rPr>
              <w:pPrChange w:id="3034"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72A2258C" w14:textId="77777777" w:rsidR="0008222B" w:rsidRPr="0008222B" w:rsidRDefault="0008222B" w:rsidP="0008222B">
            <w:pPr>
              <w:spacing w:after="0" w:line="240" w:lineRule="auto"/>
              <w:jc w:val="center"/>
              <w:rPr>
                <w:ins w:id="3035" w:author="Lane, Stefanie" w:date="2023-09-25T14:32:00Z"/>
                <w:rFonts w:ascii="Times New Roman" w:eastAsia="Times New Roman" w:hAnsi="Times New Roman" w:cs="Times New Roman"/>
                <w:rPrChange w:id="3036" w:author="Lane, Stefanie" w:date="2023-09-25T14:32:00Z">
                  <w:rPr>
                    <w:ins w:id="3037" w:author="Lane, Stefanie" w:date="2023-09-25T14:32:00Z"/>
                  </w:rPr>
                </w:rPrChange>
              </w:rPr>
              <w:pPrChange w:id="3038" w:author="Lane, Stefanie" w:date="2023-09-25T14:32:00Z">
                <w:pPr>
                  <w:jc w:val="center"/>
                </w:pPr>
              </w:pPrChange>
            </w:pPr>
          </w:p>
        </w:tc>
      </w:tr>
      <w:tr w:rsidR="0008222B" w:rsidRPr="0008222B" w14:paraId="29B04568" w14:textId="77777777" w:rsidTr="0008222B">
        <w:trPr>
          <w:divId w:val="1077748668"/>
          <w:trHeight w:val="290"/>
          <w:jc w:val="center"/>
          <w:ins w:id="3039" w:author="Lane, Stefanie" w:date="2023-09-25T14:32:00Z"/>
        </w:trPr>
        <w:tc>
          <w:tcPr>
            <w:tcW w:w="1180" w:type="dxa"/>
            <w:tcBorders>
              <w:top w:val="nil"/>
              <w:left w:val="nil"/>
              <w:bottom w:val="nil"/>
              <w:right w:val="nil"/>
            </w:tcBorders>
            <w:shd w:val="clear" w:color="auto" w:fill="auto"/>
            <w:noWrap/>
            <w:vAlign w:val="bottom"/>
            <w:hideMark/>
          </w:tcPr>
          <w:p w14:paraId="50DC8F7E" w14:textId="77777777" w:rsidR="0008222B" w:rsidRPr="0008222B" w:rsidRDefault="0008222B" w:rsidP="0008222B">
            <w:pPr>
              <w:spacing w:after="0" w:line="240" w:lineRule="auto"/>
              <w:rPr>
                <w:ins w:id="3040" w:author="Lane, Stefanie" w:date="2023-09-25T14:32:00Z"/>
                <w:rFonts w:ascii="Calibri" w:eastAsia="Times New Roman" w:hAnsi="Calibri" w:cs="Calibri"/>
                <w:b/>
                <w:bCs/>
                <w:color w:val="000000"/>
                <w:rPrChange w:id="3041" w:author="Lane, Stefanie" w:date="2023-09-25T14:32:00Z">
                  <w:rPr>
                    <w:ins w:id="3042" w:author="Lane, Stefanie" w:date="2023-09-25T14:32:00Z"/>
                  </w:rPr>
                </w:rPrChange>
              </w:rPr>
              <w:pPrChange w:id="3043" w:author="Lane, Stefanie" w:date="2023-09-25T14:32:00Z">
                <w:pPr/>
              </w:pPrChange>
            </w:pPr>
            <w:ins w:id="3044" w:author="Lane, Stefanie" w:date="2023-09-25T14:32:00Z">
              <w:r w:rsidRPr="0008222B">
                <w:rPr>
                  <w:rFonts w:ascii="Calibri" w:eastAsia="Times New Roman" w:hAnsi="Calibri" w:cs="Calibri"/>
                  <w:b/>
                  <w:bCs/>
                  <w:color w:val="000000"/>
                  <w:rPrChange w:id="3045" w:author="Lane, Stefanie" w:date="2023-09-25T14:32:00Z">
                    <w:rPr/>
                  </w:rPrChange>
                </w:rPr>
                <w:t>Fescue</w:t>
              </w:r>
            </w:ins>
          </w:p>
        </w:tc>
        <w:tc>
          <w:tcPr>
            <w:tcW w:w="960" w:type="dxa"/>
            <w:tcBorders>
              <w:top w:val="nil"/>
              <w:left w:val="nil"/>
              <w:bottom w:val="nil"/>
              <w:right w:val="nil"/>
            </w:tcBorders>
            <w:shd w:val="clear" w:color="auto" w:fill="auto"/>
            <w:noWrap/>
            <w:vAlign w:val="bottom"/>
            <w:hideMark/>
          </w:tcPr>
          <w:p w14:paraId="3879BCED" w14:textId="77777777" w:rsidR="0008222B" w:rsidRPr="0008222B" w:rsidRDefault="0008222B" w:rsidP="0008222B">
            <w:pPr>
              <w:spacing w:after="0" w:line="240" w:lineRule="auto"/>
              <w:rPr>
                <w:ins w:id="3046" w:author="Lane, Stefanie" w:date="2023-09-25T14:32:00Z"/>
                <w:rFonts w:ascii="Calibri" w:eastAsia="Times New Roman" w:hAnsi="Calibri" w:cs="Calibri"/>
                <w:b/>
                <w:bCs/>
                <w:color w:val="000000"/>
                <w:rPrChange w:id="3047" w:author="Lane, Stefanie" w:date="2023-09-25T14:32:00Z">
                  <w:rPr>
                    <w:ins w:id="3048" w:author="Lane, Stefanie" w:date="2023-09-25T14:32:00Z"/>
                  </w:rPr>
                </w:rPrChange>
              </w:rPr>
              <w:pPrChange w:id="3049" w:author="Lane, Stefanie" w:date="2023-09-25T14:32:00Z">
                <w:pPr/>
              </w:pPrChange>
            </w:pPr>
          </w:p>
        </w:tc>
        <w:tc>
          <w:tcPr>
            <w:tcW w:w="960" w:type="dxa"/>
            <w:tcBorders>
              <w:top w:val="nil"/>
              <w:left w:val="nil"/>
              <w:bottom w:val="nil"/>
              <w:right w:val="nil"/>
            </w:tcBorders>
            <w:shd w:val="clear" w:color="auto" w:fill="auto"/>
            <w:noWrap/>
            <w:vAlign w:val="bottom"/>
            <w:hideMark/>
          </w:tcPr>
          <w:p w14:paraId="31519602" w14:textId="77777777" w:rsidR="0008222B" w:rsidRPr="0008222B" w:rsidRDefault="0008222B" w:rsidP="0008222B">
            <w:pPr>
              <w:spacing w:after="0" w:line="240" w:lineRule="auto"/>
              <w:jc w:val="center"/>
              <w:rPr>
                <w:ins w:id="3050" w:author="Lane, Stefanie" w:date="2023-09-25T14:32:00Z"/>
                <w:rFonts w:ascii="Times New Roman" w:eastAsia="Times New Roman" w:hAnsi="Times New Roman" w:cs="Times New Roman"/>
                <w:rPrChange w:id="3051" w:author="Lane, Stefanie" w:date="2023-09-25T14:32:00Z">
                  <w:rPr>
                    <w:ins w:id="3052" w:author="Lane, Stefanie" w:date="2023-09-25T14:32:00Z"/>
                  </w:rPr>
                </w:rPrChange>
              </w:rPr>
              <w:pPrChange w:id="3053" w:author="Lane, Stefanie" w:date="2023-09-25T14:32:00Z">
                <w:pPr>
                  <w:jc w:val="center"/>
                </w:pPr>
              </w:pPrChange>
            </w:pPr>
          </w:p>
        </w:tc>
        <w:tc>
          <w:tcPr>
            <w:tcW w:w="300" w:type="dxa"/>
            <w:tcBorders>
              <w:top w:val="nil"/>
              <w:left w:val="nil"/>
              <w:bottom w:val="nil"/>
              <w:right w:val="nil"/>
            </w:tcBorders>
            <w:shd w:val="clear" w:color="auto" w:fill="auto"/>
            <w:noWrap/>
            <w:vAlign w:val="bottom"/>
            <w:hideMark/>
          </w:tcPr>
          <w:p w14:paraId="21F49043" w14:textId="77777777" w:rsidR="0008222B" w:rsidRPr="0008222B" w:rsidRDefault="0008222B" w:rsidP="0008222B">
            <w:pPr>
              <w:spacing w:after="0" w:line="240" w:lineRule="auto"/>
              <w:jc w:val="center"/>
              <w:rPr>
                <w:ins w:id="3054" w:author="Lane, Stefanie" w:date="2023-09-25T14:32:00Z"/>
                <w:rFonts w:ascii="Times New Roman" w:eastAsia="Times New Roman" w:hAnsi="Times New Roman" w:cs="Times New Roman"/>
                <w:rPrChange w:id="3055" w:author="Lane, Stefanie" w:date="2023-09-25T14:32:00Z">
                  <w:rPr>
                    <w:ins w:id="3056" w:author="Lane, Stefanie" w:date="2023-09-25T14:32:00Z"/>
                  </w:rPr>
                </w:rPrChange>
              </w:rPr>
              <w:pPrChange w:id="3057"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3E4F2365" w14:textId="77777777" w:rsidR="0008222B" w:rsidRPr="0008222B" w:rsidRDefault="0008222B" w:rsidP="0008222B">
            <w:pPr>
              <w:spacing w:after="0" w:line="240" w:lineRule="auto"/>
              <w:jc w:val="center"/>
              <w:rPr>
                <w:ins w:id="3058" w:author="Lane, Stefanie" w:date="2023-09-25T14:32:00Z"/>
                <w:rFonts w:ascii="Times New Roman" w:eastAsia="Times New Roman" w:hAnsi="Times New Roman" w:cs="Times New Roman"/>
                <w:rPrChange w:id="3059" w:author="Lane, Stefanie" w:date="2023-09-25T14:32:00Z">
                  <w:rPr>
                    <w:ins w:id="3060" w:author="Lane, Stefanie" w:date="2023-09-25T14:32:00Z"/>
                  </w:rPr>
                </w:rPrChange>
              </w:rPr>
              <w:pPrChange w:id="3061"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7D0DB759" w14:textId="77777777" w:rsidR="0008222B" w:rsidRPr="0008222B" w:rsidRDefault="0008222B" w:rsidP="0008222B">
            <w:pPr>
              <w:spacing w:after="0" w:line="240" w:lineRule="auto"/>
              <w:jc w:val="center"/>
              <w:rPr>
                <w:ins w:id="3062" w:author="Lane, Stefanie" w:date="2023-09-25T14:32:00Z"/>
                <w:rFonts w:ascii="Times New Roman" w:eastAsia="Times New Roman" w:hAnsi="Times New Roman" w:cs="Times New Roman"/>
                <w:rPrChange w:id="3063" w:author="Lane, Stefanie" w:date="2023-09-25T14:32:00Z">
                  <w:rPr>
                    <w:ins w:id="3064" w:author="Lane, Stefanie" w:date="2023-09-25T14:32:00Z"/>
                  </w:rPr>
                </w:rPrChange>
              </w:rPr>
              <w:pPrChange w:id="3065"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123FD37C" w14:textId="77777777" w:rsidR="0008222B" w:rsidRPr="0008222B" w:rsidRDefault="0008222B" w:rsidP="0008222B">
            <w:pPr>
              <w:spacing w:after="0" w:line="240" w:lineRule="auto"/>
              <w:jc w:val="center"/>
              <w:rPr>
                <w:ins w:id="3066" w:author="Lane, Stefanie" w:date="2023-09-25T14:32:00Z"/>
                <w:rFonts w:ascii="Times New Roman" w:eastAsia="Times New Roman" w:hAnsi="Times New Roman" w:cs="Times New Roman"/>
                <w:rPrChange w:id="3067" w:author="Lane, Stefanie" w:date="2023-09-25T14:32:00Z">
                  <w:rPr>
                    <w:ins w:id="3068" w:author="Lane, Stefanie" w:date="2023-09-25T14:32:00Z"/>
                  </w:rPr>
                </w:rPrChange>
              </w:rPr>
              <w:pPrChange w:id="3069" w:author="Lane, Stefanie" w:date="2023-09-25T14:32:00Z">
                <w:pPr>
                  <w:jc w:val="center"/>
                </w:pPr>
              </w:pPrChange>
            </w:pPr>
          </w:p>
        </w:tc>
      </w:tr>
      <w:tr w:rsidR="0008222B" w:rsidRPr="0008222B" w14:paraId="2E4970C5" w14:textId="77777777" w:rsidTr="0008222B">
        <w:trPr>
          <w:divId w:val="1077748668"/>
          <w:trHeight w:val="290"/>
          <w:jc w:val="center"/>
          <w:ins w:id="3070" w:author="Lane, Stefanie" w:date="2023-09-25T14:32:00Z"/>
        </w:trPr>
        <w:tc>
          <w:tcPr>
            <w:tcW w:w="1180" w:type="dxa"/>
            <w:tcBorders>
              <w:top w:val="single" w:sz="4" w:space="0" w:color="auto"/>
              <w:left w:val="nil"/>
              <w:bottom w:val="single" w:sz="4" w:space="0" w:color="auto"/>
              <w:right w:val="nil"/>
            </w:tcBorders>
            <w:shd w:val="clear" w:color="auto" w:fill="auto"/>
            <w:noWrap/>
            <w:vAlign w:val="bottom"/>
            <w:hideMark/>
          </w:tcPr>
          <w:p w14:paraId="7D02D777" w14:textId="77777777" w:rsidR="0008222B" w:rsidRPr="0008222B" w:rsidRDefault="0008222B" w:rsidP="0008222B">
            <w:pPr>
              <w:spacing w:after="0" w:line="240" w:lineRule="auto"/>
              <w:jc w:val="right"/>
              <w:rPr>
                <w:ins w:id="3071" w:author="Lane, Stefanie" w:date="2023-09-25T14:32:00Z"/>
                <w:rFonts w:ascii="Calibri" w:eastAsia="Times New Roman" w:hAnsi="Calibri" w:cs="Calibri"/>
                <w:color w:val="000000"/>
                <w:rPrChange w:id="3072" w:author="Lane, Stefanie" w:date="2023-09-25T14:32:00Z">
                  <w:rPr>
                    <w:ins w:id="3073" w:author="Lane, Stefanie" w:date="2023-09-25T14:32:00Z"/>
                  </w:rPr>
                </w:rPrChange>
              </w:rPr>
              <w:pPrChange w:id="3074" w:author="Lane, Stefanie" w:date="2023-09-25T14:32:00Z">
                <w:pPr>
                  <w:jc w:val="right"/>
                </w:pPr>
              </w:pPrChange>
            </w:pPr>
            <w:ins w:id="3075" w:author="Lane, Stefanie" w:date="2023-09-25T14:32:00Z">
              <w:r w:rsidRPr="0008222B">
                <w:rPr>
                  <w:rFonts w:ascii="Calibri" w:eastAsia="Times New Roman" w:hAnsi="Calibri" w:cs="Calibri"/>
                  <w:color w:val="000000"/>
                  <w:rPrChange w:id="3076" w:author="Lane, Stefanie" w:date="2023-09-25T14:32: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7110EA70" w14:textId="77777777" w:rsidR="0008222B" w:rsidRPr="0008222B" w:rsidRDefault="0008222B" w:rsidP="0008222B">
            <w:pPr>
              <w:spacing w:after="0" w:line="240" w:lineRule="auto"/>
              <w:jc w:val="center"/>
              <w:rPr>
                <w:ins w:id="3077" w:author="Lane, Stefanie" w:date="2023-09-25T14:32:00Z"/>
                <w:rFonts w:ascii="Calibri" w:eastAsia="Times New Roman" w:hAnsi="Calibri" w:cs="Calibri"/>
                <w:color w:val="000000"/>
                <w:rPrChange w:id="3078" w:author="Lane, Stefanie" w:date="2023-09-25T14:32:00Z">
                  <w:rPr>
                    <w:ins w:id="3079" w:author="Lane, Stefanie" w:date="2023-09-25T14:32:00Z"/>
                  </w:rPr>
                </w:rPrChange>
              </w:rPr>
              <w:pPrChange w:id="3080" w:author="Lane, Stefanie" w:date="2023-09-25T14:32:00Z">
                <w:pPr>
                  <w:jc w:val="center"/>
                </w:pPr>
              </w:pPrChange>
            </w:pPr>
            <w:ins w:id="3081" w:author="Lane, Stefanie" w:date="2023-09-25T14:32:00Z">
              <w:r w:rsidRPr="0008222B">
                <w:rPr>
                  <w:rFonts w:ascii="Calibri" w:eastAsia="Times New Roman" w:hAnsi="Calibri" w:cs="Calibri"/>
                  <w:color w:val="000000"/>
                  <w:rPrChange w:id="3082" w:author="Lane, Stefanie" w:date="2023-09-25T14:32: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30FEAE6B" w14:textId="77777777" w:rsidR="0008222B" w:rsidRPr="0008222B" w:rsidRDefault="0008222B" w:rsidP="0008222B">
            <w:pPr>
              <w:spacing w:after="0" w:line="240" w:lineRule="auto"/>
              <w:jc w:val="center"/>
              <w:rPr>
                <w:ins w:id="3083" w:author="Lane, Stefanie" w:date="2023-09-25T14:32:00Z"/>
                <w:rFonts w:ascii="Calibri" w:eastAsia="Times New Roman" w:hAnsi="Calibri" w:cs="Calibri"/>
                <w:color w:val="000000"/>
                <w:rPrChange w:id="3084" w:author="Lane, Stefanie" w:date="2023-09-25T14:32:00Z">
                  <w:rPr>
                    <w:ins w:id="3085" w:author="Lane, Stefanie" w:date="2023-09-25T14:32:00Z"/>
                  </w:rPr>
                </w:rPrChange>
              </w:rPr>
              <w:pPrChange w:id="3086" w:author="Lane, Stefanie" w:date="2023-09-25T14:32:00Z">
                <w:pPr>
                  <w:jc w:val="center"/>
                </w:pPr>
              </w:pPrChange>
            </w:pPr>
            <w:ins w:id="3087" w:author="Lane, Stefanie" w:date="2023-09-25T14:32:00Z">
              <w:r w:rsidRPr="0008222B">
                <w:rPr>
                  <w:rFonts w:ascii="Calibri" w:eastAsia="Times New Roman" w:hAnsi="Calibri" w:cs="Calibri"/>
                  <w:color w:val="000000"/>
                  <w:rPrChange w:id="3088" w:author="Lane, Stefanie" w:date="2023-09-25T14:32:00Z">
                    <w:rPr/>
                  </w:rPrChange>
                </w:rPr>
                <w:t>43</w:t>
              </w:r>
            </w:ins>
          </w:p>
        </w:tc>
        <w:tc>
          <w:tcPr>
            <w:tcW w:w="300" w:type="dxa"/>
            <w:tcBorders>
              <w:top w:val="nil"/>
              <w:left w:val="nil"/>
              <w:bottom w:val="nil"/>
              <w:right w:val="nil"/>
            </w:tcBorders>
            <w:shd w:val="clear" w:color="auto" w:fill="auto"/>
            <w:noWrap/>
            <w:vAlign w:val="bottom"/>
            <w:hideMark/>
          </w:tcPr>
          <w:p w14:paraId="35760FB8" w14:textId="77777777" w:rsidR="0008222B" w:rsidRPr="0008222B" w:rsidRDefault="0008222B" w:rsidP="0008222B">
            <w:pPr>
              <w:spacing w:after="0" w:line="240" w:lineRule="auto"/>
              <w:jc w:val="center"/>
              <w:rPr>
                <w:ins w:id="3089" w:author="Lane, Stefanie" w:date="2023-09-25T14:32:00Z"/>
                <w:rFonts w:ascii="Calibri" w:eastAsia="Times New Roman" w:hAnsi="Calibri" w:cs="Calibri"/>
                <w:color w:val="000000"/>
                <w:rPrChange w:id="3090" w:author="Lane, Stefanie" w:date="2023-09-25T14:32:00Z">
                  <w:rPr>
                    <w:ins w:id="3091" w:author="Lane, Stefanie" w:date="2023-09-25T14:32:00Z"/>
                  </w:rPr>
                </w:rPrChange>
              </w:rPr>
              <w:pPrChange w:id="3092" w:author="Lane, Stefanie" w:date="2023-09-25T14:32: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0D45DF50" w14:textId="77777777" w:rsidR="0008222B" w:rsidRPr="0008222B" w:rsidRDefault="0008222B" w:rsidP="0008222B">
            <w:pPr>
              <w:spacing w:after="0" w:line="240" w:lineRule="auto"/>
              <w:jc w:val="center"/>
              <w:rPr>
                <w:ins w:id="3093" w:author="Lane, Stefanie" w:date="2023-09-25T14:32:00Z"/>
                <w:rFonts w:ascii="Calibri" w:eastAsia="Times New Roman" w:hAnsi="Calibri" w:cs="Calibri"/>
                <w:color w:val="000000"/>
                <w:rPrChange w:id="3094" w:author="Lane, Stefanie" w:date="2023-09-25T14:32:00Z">
                  <w:rPr>
                    <w:ins w:id="3095" w:author="Lane, Stefanie" w:date="2023-09-25T14:32:00Z"/>
                  </w:rPr>
                </w:rPrChange>
              </w:rPr>
              <w:pPrChange w:id="3096" w:author="Lane, Stefanie" w:date="2023-09-25T14:32:00Z">
                <w:pPr>
                  <w:jc w:val="center"/>
                </w:pPr>
              </w:pPrChange>
            </w:pPr>
            <w:ins w:id="3097" w:author="Lane, Stefanie" w:date="2023-09-25T14:32:00Z">
              <w:r w:rsidRPr="0008222B">
                <w:rPr>
                  <w:rFonts w:ascii="Calibri" w:eastAsia="Times New Roman" w:hAnsi="Calibri" w:cs="Calibri"/>
                  <w:color w:val="000000"/>
                  <w:rPrChange w:id="3098" w:author="Lane, Stefanie" w:date="2023-09-25T14:32:00Z">
                    <w:rPr/>
                  </w:rPrChange>
                </w:rPr>
                <w:t>13.0</w:t>
              </w:r>
            </w:ins>
          </w:p>
        </w:tc>
        <w:tc>
          <w:tcPr>
            <w:tcW w:w="960" w:type="dxa"/>
            <w:tcBorders>
              <w:top w:val="single" w:sz="4" w:space="0" w:color="auto"/>
              <w:left w:val="nil"/>
              <w:bottom w:val="single" w:sz="4" w:space="0" w:color="auto"/>
              <w:right w:val="nil"/>
            </w:tcBorders>
            <w:shd w:val="clear" w:color="auto" w:fill="auto"/>
            <w:noWrap/>
            <w:vAlign w:val="bottom"/>
            <w:hideMark/>
          </w:tcPr>
          <w:p w14:paraId="4C94AEE4" w14:textId="77777777" w:rsidR="0008222B" w:rsidRPr="0008222B" w:rsidRDefault="0008222B" w:rsidP="0008222B">
            <w:pPr>
              <w:spacing w:after="0" w:line="240" w:lineRule="auto"/>
              <w:jc w:val="center"/>
              <w:rPr>
                <w:ins w:id="3099" w:author="Lane, Stefanie" w:date="2023-09-25T14:32:00Z"/>
                <w:rFonts w:ascii="Calibri" w:eastAsia="Times New Roman" w:hAnsi="Calibri" w:cs="Calibri"/>
                <w:color w:val="000000"/>
                <w:rPrChange w:id="3100" w:author="Lane, Stefanie" w:date="2023-09-25T14:32:00Z">
                  <w:rPr>
                    <w:ins w:id="3101" w:author="Lane, Stefanie" w:date="2023-09-25T14:32:00Z"/>
                  </w:rPr>
                </w:rPrChange>
              </w:rPr>
              <w:pPrChange w:id="3102" w:author="Lane, Stefanie" w:date="2023-09-25T14:32:00Z">
                <w:pPr>
                  <w:jc w:val="center"/>
                </w:pPr>
              </w:pPrChange>
            </w:pPr>
            <w:ins w:id="3103" w:author="Lane, Stefanie" w:date="2023-09-25T14:32:00Z">
              <w:r w:rsidRPr="0008222B">
                <w:rPr>
                  <w:rFonts w:ascii="Calibri" w:eastAsia="Times New Roman" w:hAnsi="Calibri" w:cs="Calibri"/>
                  <w:color w:val="000000"/>
                  <w:rPrChange w:id="3104" w:author="Lane, Stefanie" w:date="2023-09-25T14:32:00Z">
                    <w:rPr/>
                  </w:rPrChange>
                </w:rPr>
                <w:t>3.9</w:t>
              </w:r>
            </w:ins>
          </w:p>
        </w:tc>
        <w:tc>
          <w:tcPr>
            <w:tcW w:w="960" w:type="dxa"/>
            <w:tcBorders>
              <w:top w:val="single" w:sz="4" w:space="0" w:color="auto"/>
              <w:left w:val="nil"/>
              <w:bottom w:val="single" w:sz="4" w:space="0" w:color="auto"/>
              <w:right w:val="nil"/>
            </w:tcBorders>
            <w:shd w:val="clear" w:color="auto" w:fill="auto"/>
            <w:noWrap/>
            <w:vAlign w:val="bottom"/>
            <w:hideMark/>
          </w:tcPr>
          <w:p w14:paraId="7F064ED2" w14:textId="77777777" w:rsidR="0008222B" w:rsidRPr="0008222B" w:rsidRDefault="0008222B" w:rsidP="0008222B">
            <w:pPr>
              <w:spacing w:after="0" w:line="240" w:lineRule="auto"/>
              <w:jc w:val="center"/>
              <w:rPr>
                <w:ins w:id="3105" w:author="Lane, Stefanie" w:date="2023-09-25T14:32:00Z"/>
                <w:rFonts w:ascii="Calibri" w:eastAsia="Times New Roman" w:hAnsi="Calibri" w:cs="Calibri"/>
                <w:color w:val="000000"/>
                <w:rPrChange w:id="3106" w:author="Lane, Stefanie" w:date="2023-09-25T14:32:00Z">
                  <w:rPr>
                    <w:ins w:id="3107" w:author="Lane, Stefanie" w:date="2023-09-25T14:32:00Z"/>
                  </w:rPr>
                </w:rPrChange>
              </w:rPr>
              <w:pPrChange w:id="3108" w:author="Lane, Stefanie" w:date="2023-09-25T14:32:00Z">
                <w:pPr>
                  <w:jc w:val="center"/>
                </w:pPr>
              </w:pPrChange>
            </w:pPr>
            <w:ins w:id="3109" w:author="Lane, Stefanie" w:date="2023-09-25T14:32:00Z">
              <w:r w:rsidRPr="0008222B">
                <w:rPr>
                  <w:rFonts w:ascii="Calibri" w:eastAsia="Times New Roman" w:hAnsi="Calibri" w:cs="Calibri"/>
                  <w:color w:val="000000"/>
                  <w:rPrChange w:id="3110" w:author="Lane, Stefanie" w:date="2023-09-25T14:32:00Z">
                    <w:rPr/>
                  </w:rPrChange>
                </w:rPr>
                <w:t>3.3</w:t>
              </w:r>
            </w:ins>
          </w:p>
        </w:tc>
      </w:tr>
      <w:tr w:rsidR="0008222B" w:rsidRPr="0008222B" w14:paraId="0F50BAC8" w14:textId="77777777" w:rsidTr="0008222B">
        <w:trPr>
          <w:divId w:val="1077748668"/>
          <w:trHeight w:val="290"/>
          <w:jc w:val="center"/>
          <w:ins w:id="3111" w:author="Lane, Stefanie" w:date="2023-09-25T14:32:00Z"/>
        </w:trPr>
        <w:tc>
          <w:tcPr>
            <w:tcW w:w="1180" w:type="dxa"/>
            <w:tcBorders>
              <w:top w:val="nil"/>
              <w:left w:val="nil"/>
              <w:bottom w:val="nil"/>
              <w:right w:val="nil"/>
            </w:tcBorders>
            <w:shd w:val="clear" w:color="auto" w:fill="auto"/>
            <w:noWrap/>
            <w:vAlign w:val="bottom"/>
            <w:hideMark/>
          </w:tcPr>
          <w:p w14:paraId="279B20CD" w14:textId="77777777" w:rsidR="0008222B" w:rsidRPr="0008222B" w:rsidRDefault="0008222B" w:rsidP="0008222B">
            <w:pPr>
              <w:spacing w:after="0" w:line="240" w:lineRule="auto"/>
              <w:jc w:val="right"/>
              <w:rPr>
                <w:ins w:id="3112" w:author="Lane, Stefanie" w:date="2023-09-25T14:32:00Z"/>
                <w:rFonts w:ascii="Calibri" w:eastAsia="Times New Roman" w:hAnsi="Calibri" w:cs="Calibri"/>
                <w:color w:val="000000"/>
                <w:rPrChange w:id="3113" w:author="Lane, Stefanie" w:date="2023-09-25T14:32:00Z">
                  <w:rPr>
                    <w:ins w:id="3114" w:author="Lane, Stefanie" w:date="2023-09-25T14:32:00Z"/>
                  </w:rPr>
                </w:rPrChange>
              </w:rPr>
              <w:pPrChange w:id="3115" w:author="Lane, Stefanie" w:date="2023-09-25T14:32:00Z">
                <w:pPr>
                  <w:jc w:val="right"/>
                </w:pPr>
              </w:pPrChange>
            </w:pPr>
            <w:ins w:id="3116" w:author="Lane, Stefanie" w:date="2023-09-25T14:32:00Z">
              <w:r w:rsidRPr="0008222B">
                <w:rPr>
                  <w:rFonts w:ascii="Calibri" w:eastAsia="Times New Roman" w:hAnsi="Calibri" w:cs="Calibri"/>
                  <w:color w:val="000000"/>
                  <w:rPrChange w:id="3117" w:author="Lane, Stefanie" w:date="2023-09-25T14:32:00Z">
                    <w:rPr/>
                  </w:rPrChange>
                </w:rPr>
                <w:t>1999</w:t>
              </w:r>
            </w:ins>
          </w:p>
        </w:tc>
        <w:tc>
          <w:tcPr>
            <w:tcW w:w="960" w:type="dxa"/>
            <w:tcBorders>
              <w:top w:val="nil"/>
              <w:left w:val="nil"/>
              <w:bottom w:val="single" w:sz="4" w:space="0" w:color="auto"/>
              <w:right w:val="nil"/>
            </w:tcBorders>
            <w:shd w:val="clear" w:color="auto" w:fill="auto"/>
            <w:noWrap/>
            <w:vAlign w:val="bottom"/>
            <w:hideMark/>
          </w:tcPr>
          <w:p w14:paraId="05461F5C" w14:textId="77777777" w:rsidR="0008222B" w:rsidRPr="0008222B" w:rsidRDefault="0008222B" w:rsidP="0008222B">
            <w:pPr>
              <w:spacing w:after="0" w:line="240" w:lineRule="auto"/>
              <w:jc w:val="center"/>
              <w:rPr>
                <w:ins w:id="3118" w:author="Lane, Stefanie" w:date="2023-09-25T14:32:00Z"/>
                <w:rFonts w:ascii="Calibri" w:eastAsia="Times New Roman" w:hAnsi="Calibri" w:cs="Calibri"/>
                <w:color w:val="000000"/>
                <w:rPrChange w:id="3119" w:author="Lane, Stefanie" w:date="2023-09-25T14:32:00Z">
                  <w:rPr>
                    <w:ins w:id="3120" w:author="Lane, Stefanie" w:date="2023-09-25T14:32:00Z"/>
                  </w:rPr>
                </w:rPrChange>
              </w:rPr>
              <w:pPrChange w:id="3121" w:author="Lane, Stefanie" w:date="2023-09-25T14:32:00Z">
                <w:pPr>
                  <w:jc w:val="center"/>
                </w:pPr>
              </w:pPrChange>
            </w:pPr>
            <w:ins w:id="3122" w:author="Lane, Stefanie" w:date="2023-09-25T14:32:00Z">
              <w:r w:rsidRPr="0008222B">
                <w:rPr>
                  <w:rFonts w:ascii="Calibri" w:eastAsia="Times New Roman" w:hAnsi="Calibri" w:cs="Calibri"/>
                  <w:color w:val="000000"/>
                  <w:rPrChange w:id="3123" w:author="Lane, Stefanie" w:date="2023-09-25T14:32:00Z">
                    <w:rPr/>
                  </w:rPrChange>
                </w:rPr>
                <w:t>18</w:t>
              </w:r>
            </w:ins>
          </w:p>
        </w:tc>
        <w:tc>
          <w:tcPr>
            <w:tcW w:w="960" w:type="dxa"/>
            <w:tcBorders>
              <w:top w:val="nil"/>
              <w:left w:val="nil"/>
              <w:bottom w:val="nil"/>
              <w:right w:val="nil"/>
            </w:tcBorders>
            <w:shd w:val="clear" w:color="auto" w:fill="auto"/>
            <w:noWrap/>
            <w:vAlign w:val="bottom"/>
            <w:hideMark/>
          </w:tcPr>
          <w:p w14:paraId="6E2DB974" w14:textId="77777777" w:rsidR="0008222B" w:rsidRPr="0008222B" w:rsidRDefault="0008222B" w:rsidP="0008222B">
            <w:pPr>
              <w:spacing w:after="0" w:line="240" w:lineRule="auto"/>
              <w:jc w:val="center"/>
              <w:rPr>
                <w:ins w:id="3124" w:author="Lane, Stefanie" w:date="2023-09-25T14:32:00Z"/>
                <w:rFonts w:ascii="Calibri" w:eastAsia="Times New Roman" w:hAnsi="Calibri" w:cs="Calibri"/>
                <w:color w:val="000000"/>
                <w:rPrChange w:id="3125" w:author="Lane, Stefanie" w:date="2023-09-25T14:32:00Z">
                  <w:rPr>
                    <w:ins w:id="3126" w:author="Lane, Stefanie" w:date="2023-09-25T14:32:00Z"/>
                  </w:rPr>
                </w:rPrChange>
              </w:rPr>
              <w:pPrChange w:id="3127" w:author="Lane, Stefanie" w:date="2023-09-25T14:32:00Z">
                <w:pPr>
                  <w:jc w:val="center"/>
                </w:pPr>
              </w:pPrChange>
            </w:pPr>
            <w:ins w:id="3128" w:author="Lane, Stefanie" w:date="2023-09-25T14:32:00Z">
              <w:r w:rsidRPr="0008222B">
                <w:rPr>
                  <w:rFonts w:ascii="Calibri" w:eastAsia="Times New Roman" w:hAnsi="Calibri" w:cs="Calibri"/>
                  <w:color w:val="000000"/>
                  <w:rPrChange w:id="3129" w:author="Lane, Stefanie" w:date="2023-09-25T14:32:00Z">
                    <w:rPr/>
                  </w:rPrChange>
                </w:rPr>
                <w:t>36</w:t>
              </w:r>
            </w:ins>
          </w:p>
        </w:tc>
        <w:tc>
          <w:tcPr>
            <w:tcW w:w="300" w:type="dxa"/>
            <w:tcBorders>
              <w:top w:val="nil"/>
              <w:left w:val="nil"/>
              <w:bottom w:val="nil"/>
              <w:right w:val="nil"/>
            </w:tcBorders>
            <w:shd w:val="clear" w:color="auto" w:fill="auto"/>
            <w:noWrap/>
            <w:vAlign w:val="bottom"/>
            <w:hideMark/>
          </w:tcPr>
          <w:p w14:paraId="6B307759" w14:textId="77777777" w:rsidR="0008222B" w:rsidRPr="0008222B" w:rsidRDefault="0008222B" w:rsidP="0008222B">
            <w:pPr>
              <w:spacing w:after="0" w:line="240" w:lineRule="auto"/>
              <w:jc w:val="center"/>
              <w:rPr>
                <w:ins w:id="3130" w:author="Lane, Stefanie" w:date="2023-09-25T14:32:00Z"/>
                <w:rFonts w:ascii="Calibri" w:eastAsia="Times New Roman" w:hAnsi="Calibri" w:cs="Calibri"/>
                <w:color w:val="000000"/>
                <w:rPrChange w:id="3131" w:author="Lane, Stefanie" w:date="2023-09-25T14:32:00Z">
                  <w:rPr>
                    <w:ins w:id="3132" w:author="Lane, Stefanie" w:date="2023-09-25T14:32:00Z"/>
                  </w:rPr>
                </w:rPrChange>
              </w:rPr>
              <w:pPrChange w:id="3133" w:author="Lane, Stefanie" w:date="2023-09-25T14:32: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3D5F73DD" w14:textId="77777777" w:rsidR="0008222B" w:rsidRPr="0008222B" w:rsidRDefault="0008222B" w:rsidP="0008222B">
            <w:pPr>
              <w:spacing w:after="0" w:line="240" w:lineRule="auto"/>
              <w:jc w:val="center"/>
              <w:rPr>
                <w:ins w:id="3134" w:author="Lane, Stefanie" w:date="2023-09-25T14:32:00Z"/>
                <w:rFonts w:ascii="Calibri" w:eastAsia="Times New Roman" w:hAnsi="Calibri" w:cs="Calibri"/>
                <w:color w:val="000000"/>
                <w:rPrChange w:id="3135" w:author="Lane, Stefanie" w:date="2023-09-25T14:32:00Z">
                  <w:rPr>
                    <w:ins w:id="3136" w:author="Lane, Stefanie" w:date="2023-09-25T14:32:00Z"/>
                  </w:rPr>
                </w:rPrChange>
              </w:rPr>
              <w:pPrChange w:id="3137" w:author="Lane, Stefanie" w:date="2023-09-25T14:32:00Z">
                <w:pPr>
                  <w:jc w:val="center"/>
                </w:pPr>
              </w:pPrChange>
            </w:pPr>
            <w:ins w:id="3138" w:author="Lane, Stefanie" w:date="2023-09-25T14:32:00Z">
              <w:r w:rsidRPr="0008222B">
                <w:rPr>
                  <w:rFonts w:ascii="Calibri" w:eastAsia="Times New Roman" w:hAnsi="Calibri" w:cs="Calibri"/>
                  <w:color w:val="000000"/>
                  <w:rPrChange w:id="3139" w:author="Lane, Stefanie" w:date="2023-09-25T14:32:00Z">
                    <w:rPr/>
                  </w:rPrChange>
                </w:rPr>
                <w:t>9.7</w:t>
              </w:r>
            </w:ins>
          </w:p>
        </w:tc>
        <w:tc>
          <w:tcPr>
            <w:tcW w:w="960" w:type="dxa"/>
            <w:tcBorders>
              <w:top w:val="nil"/>
              <w:left w:val="nil"/>
              <w:bottom w:val="single" w:sz="4" w:space="0" w:color="auto"/>
              <w:right w:val="nil"/>
            </w:tcBorders>
            <w:shd w:val="clear" w:color="auto" w:fill="auto"/>
            <w:noWrap/>
            <w:vAlign w:val="bottom"/>
            <w:hideMark/>
          </w:tcPr>
          <w:p w14:paraId="11ECB9BC" w14:textId="77777777" w:rsidR="0008222B" w:rsidRPr="0008222B" w:rsidRDefault="0008222B" w:rsidP="0008222B">
            <w:pPr>
              <w:spacing w:after="0" w:line="240" w:lineRule="auto"/>
              <w:jc w:val="center"/>
              <w:rPr>
                <w:ins w:id="3140" w:author="Lane, Stefanie" w:date="2023-09-25T14:32:00Z"/>
                <w:rFonts w:ascii="Calibri" w:eastAsia="Times New Roman" w:hAnsi="Calibri" w:cs="Calibri"/>
                <w:color w:val="000000"/>
                <w:rPrChange w:id="3141" w:author="Lane, Stefanie" w:date="2023-09-25T14:32:00Z">
                  <w:rPr>
                    <w:ins w:id="3142" w:author="Lane, Stefanie" w:date="2023-09-25T14:32:00Z"/>
                  </w:rPr>
                </w:rPrChange>
              </w:rPr>
              <w:pPrChange w:id="3143" w:author="Lane, Stefanie" w:date="2023-09-25T14:32:00Z">
                <w:pPr>
                  <w:jc w:val="center"/>
                </w:pPr>
              </w:pPrChange>
            </w:pPr>
            <w:ins w:id="3144" w:author="Lane, Stefanie" w:date="2023-09-25T14:32:00Z">
              <w:r w:rsidRPr="0008222B">
                <w:rPr>
                  <w:rFonts w:ascii="Calibri" w:eastAsia="Times New Roman" w:hAnsi="Calibri" w:cs="Calibri"/>
                  <w:color w:val="000000"/>
                  <w:rPrChange w:id="3145" w:author="Lane, Stefanie" w:date="2023-09-25T14:32:00Z">
                    <w:rPr/>
                  </w:rPrChange>
                </w:rPr>
                <w:t>3.9</w:t>
              </w:r>
            </w:ins>
          </w:p>
        </w:tc>
        <w:tc>
          <w:tcPr>
            <w:tcW w:w="960" w:type="dxa"/>
            <w:tcBorders>
              <w:top w:val="nil"/>
              <w:left w:val="nil"/>
              <w:bottom w:val="single" w:sz="4" w:space="0" w:color="auto"/>
              <w:right w:val="nil"/>
            </w:tcBorders>
            <w:shd w:val="clear" w:color="auto" w:fill="auto"/>
            <w:noWrap/>
            <w:vAlign w:val="bottom"/>
            <w:hideMark/>
          </w:tcPr>
          <w:p w14:paraId="419E099C" w14:textId="77777777" w:rsidR="0008222B" w:rsidRPr="0008222B" w:rsidRDefault="0008222B" w:rsidP="0008222B">
            <w:pPr>
              <w:spacing w:after="0" w:line="240" w:lineRule="auto"/>
              <w:jc w:val="center"/>
              <w:rPr>
                <w:ins w:id="3146" w:author="Lane, Stefanie" w:date="2023-09-25T14:32:00Z"/>
                <w:rFonts w:ascii="Calibri" w:eastAsia="Times New Roman" w:hAnsi="Calibri" w:cs="Calibri"/>
                <w:color w:val="000000"/>
                <w:rPrChange w:id="3147" w:author="Lane, Stefanie" w:date="2023-09-25T14:32:00Z">
                  <w:rPr>
                    <w:ins w:id="3148" w:author="Lane, Stefanie" w:date="2023-09-25T14:32:00Z"/>
                  </w:rPr>
                </w:rPrChange>
              </w:rPr>
              <w:pPrChange w:id="3149" w:author="Lane, Stefanie" w:date="2023-09-25T14:32:00Z">
                <w:pPr>
                  <w:jc w:val="center"/>
                </w:pPr>
              </w:pPrChange>
            </w:pPr>
            <w:ins w:id="3150" w:author="Lane, Stefanie" w:date="2023-09-25T14:32:00Z">
              <w:r w:rsidRPr="0008222B">
                <w:rPr>
                  <w:rFonts w:ascii="Calibri" w:eastAsia="Times New Roman" w:hAnsi="Calibri" w:cs="Calibri"/>
                  <w:color w:val="000000"/>
                  <w:rPrChange w:id="3151" w:author="Lane, Stefanie" w:date="2023-09-25T14:32:00Z">
                    <w:rPr/>
                  </w:rPrChange>
                </w:rPr>
                <w:t>3.8</w:t>
              </w:r>
            </w:ins>
          </w:p>
        </w:tc>
      </w:tr>
      <w:tr w:rsidR="0008222B" w:rsidRPr="0008222B" w14:paraId="4215225B" w14:textId="77777777" w:rsidTr="0008222B">
        <w:trPr>
          <w:divId w:val="1077748668"/>
          <w:trHeight w:val="290"/>
          <w:jc w:val="center"/>
          <w:ins w:id="3152" w:author="Lane, Stefanie" w:date="2023-09-25T14:32:00Z"/>
        </w:trPr>
        <w:tc>
          <w:tcPr>
            <w:tcW w:w="1180" w:type="dxa"/>
            <w:tcBorders>
              <w:top w:val="single" w:sz="4" w:space="0" w:color="auto"/>
              <w:left w:val="nil"/>
              <w:bottom w:val="single" w:sz="4" w:space="0" w:color="auto"/>
              <w:right w:val="nil"/>
            </w:tcBorders>
            <w:shd w:val="clear" w:color="auto" w:fill="auto"/>
            <w:noWrap/>
            <w:vAlign w:val="bottom"/>
            <w:hideMark/>
          </w:tcPr>
          <w:p w14:paraId="3F0768A0" w14:textId="77777777" w:rsidR="0008222B" w:rsidRPr="0008222B" w:rsidRDefault="0008222B" w:rsidP="0008222B">
            <w:pPr>
              <w:spacing w:after="0" w:line="240" w:lineRule="auto"/>
              <w:jc w:val="right"/>
              <w:rPr>
                <w:ins w:id="3153" w:author="Lane, Stefanie" w:date="2023-09-25T14:32:00Z"/>
                <w:rFonts w:ascii="Calibri" w:eastAsia="Times New Roman" w:hAnsi="Calibri" w:cs="Calibri"/>
                <w:color w:val="000000"/>
                <w:rPrChange w:id="3154" w:author="Lane, Stefanie" w:date="2023-09-25T14:32:00Z">
                  <w:rPr>
                    <w:ins w:id="3155" w:author="Lane, Stefanie" w:date="2023-09-25T14:32:00Z"/>
                  </w:rPr>
                </w:rPrChange>
              </w:rPr>
              <w:pPrChange w:id="3156" w:author="Lane, Stefanie" w:date="2023-09-25T14:32:00Z">
                <w:pPr>
                  <w:jc w:val="right"/>
                </w:pPr>
              </w:pPrChange>
            </w:pPr>
            <w:ins w:id="3157" w:author="Lane, Stefanie" w:date="2023-09-25T14:32:00Z">
              <w:r w:rsidRPr="0008222B">
                <w:rPr>
                  <w:rFonts w:ascii="Calibri" w:eastAsia="Times New Roman" w:hAnsi="Calibri" w:cs="Calibri"/>
                  <w:color w:val="000000"/>
                  <w:rPrChange w:id="3158" w:author="Lane, Stefanie" w:date="2023-09-25T14:32:00Z">
                    <w:rPr/>
                  </w:rPrChange>
                </w:rPr>
                <w:t>2019</w:t>
              </w:r>
            </w:ins>
          </w:p>
        </w:tc>
        <w:tc>
          <w:tcPr>
            <w:tcW w:w="960" w:type="dxa"/>
            <w:tcBorders>
              <w:top w:val="nil"/>
              <w:left w:val="nil"/>
              <w:bottom w:val="single" w:sz="4" w:space="0" w:color="auto"/>
              <w:right w:val="nil"/>
            </w:tcBorders>
            <w:shd w:val="clear" w:color="auto" w:fill="auto"/>
            <w:noWrap/>
            <w:vAlign w:val="bottom"/>
            <w:hideMark/>
          </w:tcPr>
          <w:p w14:paraId="1A45A542" w14:textId="77777777" w:rsidR="0008222B" w:rsidRPr="0008222B" w:rsidRDefault="0008222B" w:rsidP="0008222B">
            <w:pPr>
              <w:spacing w:after="0" w:line="240" w:lineRule="auto"/>
              <w:jc w:val="center"/>
              <w:rPr>
                <w:ins w:id="3159" w:author="Lane, Stefanie" w:date="2023-09-25T14:32:00Z"/>
                <w:rFonts w:ascii="Calibri" w:eastAsia="Times New Roman" w:hAnsi="Calibri" w:cs="Calibri"/>
                <w:color w:val="000000"/>
                <w:rPrChange w:id="3160" w:author="Lane, Stefanie" w:date="2023-09-25T14:32:00Z">
                  <w:rPr>
                    <w:ins w:id="3161" w:author="Lane, Stefanie" w:date="2023-09-25T14:32:00Z"/>
                  </w:rPr>
                </w:rPrChange>
              </w:rPr>
              <w:pPrChange w:id="3162" w:author="Lane, Stefanie" w:date="2023-09-25T14:32:00Z">
                <w:pPr>
                  <w:jc w:val="center"/>
                </w:pPr>
              </w:pPrChange>
            </w:pPr>
            <w:ins w:id="3163" w:author="Lane, Stefanie" w:date="2023-09-25T14:32:00Z">
              <w:r w:rsidRPr="0008222B">
                <w:rPr>
                  <w:rFonts w:ascii="Calibri" w:eastAsia="Times New Roman" w:hAnsi="Calibri" w:cs="Calibri"/>
                  <w:color w:val="000000"/>
                  <w:rPrChange w:id="3164" w:author="Lane, Stefanie" w:date="2023-09-25T14:32: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7CE1945D" w14:textId="77777777" w:rsidR="0008222B" w:rsidRPr="0008222B" w:rsidRDefault="0008222B" w:rsidP="0008222B">
            <w:pPr>
              <w:spacing w:after="0" w:line="240" w:lineRule="auto"/>
              <w:jc w:val="center"/>
              <w:rPr>
                <w:ins w:id="3165" w:author="Lane, Stefanie" w:date="2023-09-25T14:32:00Z"/>
                <w:rFonts w:ascii="Calibri" w:eastAsia="Times New Roman" w:hAnsi="Calibri" w:cs="Calibri"/>
                <w:color w:val="000000"/>
                <w:rPrChange w:id="3166" w:author="Lane, Stefanie" w:date="2023-09-25T14:32:00Z">
                  <w:rPr>
                    <w:ins w:id="3167" w:author="Lane, Stefanie" w:date="2023-09-25T14:32:00Z"/>
                  </w:rPr>
                </w:rPrChange>
              </w:rPr>
              <w:pPrChange w:id="3168" w:author="Lane, Stefanie" w:date="2023-09-25T14:32:00Z">
                <w:pPr>
                  <w:jc w:val="center"/>
                </w:pPr>
              </w:pPrChange>
            </w:pPr>
            <w:ins w:id="3169" w:author="Lane, Stefanie" w:date="2023-09-25T14:32:00Z">
              <w:r w:rsidRPr="0008222B">
                <w:rPr>
                  <w:rFonts w:ascii="Calibri" w:eastAsia="Times New Roman" w:hAnsi="Calibri" w:cs="Calibri"/>
                  <w:color w:val="000000"/>
                  <w:rPrChange w:id="3170" w:author="Lane, Stefanie" w:date="2023-09-25T14:32:00Z">
                    <w:rPr/>
                  </w:rPrChange>
                </w:rPr>
                <w:t>27</w:t>
              </w:r>
            </w:ins>
          </w:p>
        </w:tc>
        <w:tc>
          <w:tcPr>
            <w:tcW w:w="300" w:type="dxa"/>
            <w:tcBorders>
              <w:top w:val="nil"/>
              <w:left w:val="nil"/>
              <w:bottom w:val="nil"/>
              <w:right w:val="nil"/>
            </w:tcBorders>
            <w:shd w:val="clear" w:color="auto" w:fill="auto"/>
            <w:noWrap/>
            <w:vAlign w:val="bottom"/>
            <w:hideMark/>
          </w:tcPr>
          <w:p w14:paraId="7505A73F" w14:textId="77777777" w:rsidR="0008222B" w:rsidRPr="0008222B" w:rsidRDefault="0008222B" w:rsidP="0008222B">
            <w:pPr>
              <w:spacing w:after="0" w:line="240" w:lineRule="auto"/>
              <w:jc w:val="center"/>
              <w:rPr>
                <w:ins w:id="3171" w:author="Lane, Stefanie" w:date="2023-09-25T14:32:00Z"/>
                <w:rFonts w:ascii="Calibri" w:eastAsia="Times New Roman" w:hAnsi="Calibri" w:cs="Calibri"/>
                <w:color w:val="000000"/>
                <w:rPrChange w:id="3172" w:author="Lane, Stefanie" w:date="2023-09-25T14:32:00Z">
                  <w:rPr>
                    <w:ins w:id="3173" w:author="Lane, Stefanie" w:date="2023-09-25T14:32:00Z"/>
                  </w:rPr>
                </w:rPrChange>
              </w:rPr>
              <w:pPrChange w:id="3174" w:author="Lane, Stefanie" w:date="2023-09-25T14:32: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74EE18A4" w14:textId="77777777" w:rsidR="0008222B" w:rsidRPr="0008222B" w:rsidRDefault="0008222B" w:rsidP="0008222B">
            <w:pPr>
              <w:spacing w:after="0" w:line="240" w:lineRule="auto"/>
              <w:jc w:val="center"/>
              <w:rPr>
                <w:ins w:id="3175" w:author="Lane, Stefanie" w:date="2023-09-25T14:32:00Z"/>
                <w:rFonts w:ascii="Calibri" w:eastAsia="Times New Roman" w:hAnsi="Calibri" w:cs="Calibri"/>
                <w:color w:val="000000"/>
                <w:rPrChange w:id="3176" w:author="Lane, Stefanie" w:date="2023-09-25T14:32:00Z">
                  <w:rPr>
                    <w:ins w:id="3177" w:author="Lane, Stefanie" w:date="2023-09-25T14:32:00Z"/>
                  </w:rPr>
                </w:rPrChange>
              </w:rPr>
              <w:pPrChange w:id="3178" w:author="Lane, Stefanie" w:date="2023-09-25T14:32:00Z">
                <w:pPr>
                  <w:jc w:val="center"/>
                </w:pPr>
              </w:pPrChange>
            </w:pPr>
            <w:ins w:id="3179" w:author="Lane, Stefanie" w:date="2023-09-25T14:32:00Z">
              <w:r w:rsidRPr="0008222B">
                <w:rPr>
                  <w:rFonts w:ascii="Calibri" w:eastAsia="Times New Roman" w:hAnsi="Calibri" w:cs="Calibri"/>
                  <w:color w:val="000000"/>
                  <w:rPrChange w:id="3180" w:author="Lane, Stefanie" w:date="2023-09-25T14:32:00Z">
                    <w:rPr/>
                  </w:rPrChange>
                </w:rPr>
                <w:t>5.8</w:t>
              </w:r>
            </w:ins>
          </w:p>
        </w:tc>
        <w:tc>
          <w:tcPr>
            <w:tcW w:w="960" w:type="dxa"/>
            <w:tcBorders>
              <w:top w:val="nil"/>
              <w:left w:val="nil"/>
              <w:bottom w:val="single" w:sz="4" w:space="0" w:color="auto"/>
              <w:right w:val="nil"/>
            </w:tcBorders>
            <w:shd w:val="clear" w:color="auto" w:fill="auto"/>
            <w:noWrap/>
            <w:vAlign w:val="bottom"/>
            <w:hideMark/>
          </w:tcPr>
          <w:p w14:paraId="6D34360C" w14:textId="77777777" w:rsidR="0008222B" w:rsidRPr="0008222B" w:rsidRDefault="0008222B" w:rsidP="0008222B">
            <w:pPr>
              <w:spacing w:after="0" w:line="240" w:lineRule="auto"/>
              <w:jc w:val="center"/>
              <w:rPr>
                <w:ins w:id="3181" w:author="Lane, Stefanie" w:date="2023-09-25T14:32:00Z"/>
                <w:rFonts w:ascii="Calibri" w:eastAsia="Times New Roman" w:hAnsi="Calibri" w:cs="Calibri"/>
                <w:color w:val="000000"/>
                <w:rPrChange w:id="3182" w:author="Lane, Stefanie" w:date="2023-09-25T14:32:00Z">
                  <w:rPr>
                    <w:ins w:id="3183" w:author="Lane, Stefanie" w:date="2023-09-25T14:32:00Z"/>
                  </w:rPr>
                </w:rPrChange>
              </w:rPr>
              <w:pPrChange w:id="3184" w:author="Lane, Stefanie" w:date="2023-09-25T14:32:00Z">
                <w:pPr>
                  <w:jc w:val="center"/>
                </w:pPr>
              </w:pPrChange>
            </w:pPr>
            <w:ins w:id="3185" w:author="Lane, Stefanie" w:date="2023-09-25T14:32:00Z">
              <w:r w:rsidRPr="0008222B">
                <w:rPr>
                  <w:rFonts w:ascii="Calibri" w:eastAsia="Times New Roman" w:hAnsi="Calibri" w:cs="Calibri"/>
                  <w:color w:val="000000"/>
                  <w:rPrChange w:id="3186" w:author="Lane, Stefanie" w:date="2023-09-25T14:32:00Z">
                    <w:rPr/>
                  </w:rPrChange>
                </w:rPr>
                <w:t>2.8</w:t>
              </w:r>
            </w:ins>
          </w:p>
        </w:tc>
        <w:tc>
          <w:tcPr>
            <w:tcW w:w="960" w:type="dxa"/>
            <w:tcBorders>
              <w:top w:val="nil"/>
              <w:left w:val="nil"/>
              <w:bottom w:val="single" w:sz="4" w:space="0" w:color="auto"/>
              <w:right w:val="nil"/>
            </w:tcBorders>
            <w:shd w:val="clear" w:color="auto" w:fill="auto"/>
            <w:noWrap/>
            <w:vAlign w:val="bottom"/>
            <w:hideMark/>
          </w:tcPr>
          <w:p w14:paraId="070A6EE9" w14:textId="77777777" w:rsidR="0008222B" w:rsidRPr="0008222B" w:rsidRDefault="0008222B" w:rsidP="0008222B">
            <w:pPr>
              <w:spacing w:after="0" w:line="240" w:lineRule="auto"/>
              <w:jc w:val="center"/>
              <w:rPr>
                <w:ins w:id="3187" w:author="Lane, Stefanie" w:date="2023-09-25T14:32:00Z"/>
                <w:rFonts w:ascii="Calibri" w:eastAsia="Times New Roman" w:hAnsi="Calibri" w:cs="Calibri"/>
                <w:color w:val="000000"/>
                <w:rPrChange w:id="3188" w:author="Lane, Stefanie" w:date="2023-09-25T14:32:00Z">
                  <w:rPr>
                    <w:ins w:id="3189" w:author="Lane, Stefanie" w:date="2023-09-25T14:32:00Z"/>
                  </w:rPr>
                </w:rPrChange>
              </w:rPr>
              <w:pPrChange w:id="3190" w:author="Lane, Stefanie" w:date="2023-09-25T14:32:00Z">
                <w:pPr>
                  <w:jc w:val="center"/>
                </w:pPr>
              </w:pPrChange>
            </w:pPr>
            <w:ins w:id="3191" w:author="Lane, Stefanie" w:date="2023-09-25T14:32:00Z">
              <w:r w:rsidRPr="0008222B">
                <w:rPr>
                  <w:rFonts w:ascii="Calibri" w:eastAsia="Times New Roman" w:hAnsi="Calibri" w:cs="Calibri"/>
                  <w:color w:val="000000"/>
                  <w:rPrChange w:id="3192" w:author="Lane, Stefanie" w:date="2023-09-25T14:32:00Z">
                    <w:rPr/>
                  </w:rPrChange>
                </w:rPr>
                <w:t>4.6</w:t>
              </w:r>
            </w:ins>
          </w:p>
        </w:tc>
      </w:tr>
      <w:tr w:rsidR="0008222B" w:rsidRPr="0008222B" w14:paraId="061FDB37" w14:textId="77777777" w:rsidTr="0008222B">
        <w:trPr>
          <w:divId w:val="1077748668"/>
          <w:trHeight w:val="200"/>
          <w:jc w:val="center"/>
          <w:ins w:id="3193" w:author="Lane, Stefanie" w:date="2023-09-25T14:32:00Z"/>
        </w:trPr>
        <w:tc>
          <w:tcPr>
            <w:tcW w:w="1180" w:type="dxa"/>
            <w:tcBorders>
              <w:top w:val="nil"/>
              <w:left w:val="nil"/>
              <w:bottom w:val="nil"/>
              <w:right w:val="nil"/>
            </w:tcBorders>
            <w:shd w:val="clear" w:color="auto" w:fill="auto"/>
            <w:noWrap/>
            <w:vAlign w:val="bottom"/>
            <w:hideMark/>
          </w:tcPr>
          <w:p w14:paraId="5B156577" w14:textId="77777777" w:rsidR="0008222B" w:rsidRPr="0008222B" w:rsidRDefault="0008222B" w:rsidP="0008222B">
            <w:pPr>
              <w:spacing w:after="0" w:line="240" w:lineRule="auto"/>
              <w:jc w:val="center"/>
              <w:rPr>
                <w:ins w:id="3194" w:author="Lane, Stefanie" w:date="2023-09-25T14:32:00Z"/>
                <w:rFonts w:ascii="Calibri" w:eastAsia="Times New Roman" w:hAnsi="Calibri" w:cs="Calibri"/>
                <w:color w:val="000000"/>
                <w:rPrChange w:id="3195" w:author="Lane, Stefanie" w:date="2023-09-25T14:32:00Z">
                  <w:rPr>
                    <w:ins w:id="3196" w:author="Lane, Stefanie" w:date="2023-09-25T14:32:00Z"/>
                  </w:rPr>
                </w:rPrChange>
              </w:rPr>
              <w:pPrChange w:id="3197"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5EE26610" w14:textId="77777777" w:rsidR="0008222B" w:rsidRPr="0008222B" w:rsidRDefault="0008222B" w:rsidP="0008222B">
            <w:pPr>
              <w:spacing w:after="0" w:line="240" w:lineRule="auto"/>
              <w:rPr>
                <w:ins w:id="3198" w:author="Lane, Stefanie" w:date="2023-09-25T14:32:00Z"/>
                <w:rFonts w:ascii="Times New Roman" w:eastAsia="Times New Roman" w:hAnsi="Times New Roman" w:cs="Times New Roman"/>
                <w:rPrChange w:id="3199" w:author="Lane, Stefanie" w:date="2023-09-25T14:32:00Z">
                  <w:rPr>
                    <w:ins w:id="3200" w:author="Lane, Stefanie" w:date="2023-09-25T14:32:00Z"/>
                  </w:rPr>
                </w:rPrChange>
              </w:rPr>
              <w:pPrChange w:id="3201" w:author="Lane, Stefanie" w:date="2023-09-25T14:32:00Z">
                <w:pPr/>
              </w:pPrChange>
            </w:pPr>
          </w:p>
        </w:tc>
        <w:tc>
          <w:tcPr>
            <w:tcW w:w="960" w:type="dxa"/>
            <w:tcBorders>
              <w:top w:val="nil"/>
              <w:left w:val="nil"/>
              <w:bottom w:val="nil"/>
              <w:right w:val="nil"/>
            </w:tcBorders>
            <w:shd w:val="clear" w:color="auto" w:fill="auto"/>
            <w:noWrap/>
            <w:vAlign w:val="bottom"/>
            <w:hideMark/>
          </w:tcPr>
          <w:p w14:paraId="2E7259DE" w14:textId="77777777" w:rsidR="0008222B" w:rsidRPr="0008222B" w:rsidRDefault="0008222B" w:rsidP="0008222B">
            <w:pPr>
              <w:spacing w:after="0" w:line="240" w:lineRule="auto"/>
              <w:jc w:val="center"/>
              <w:rPr>
                <w:ins w:id="3202" w:author="Lane, Stefanie" w:date="2023-09-25T14:32:00Z"/>
                <w:rFonts w:ascii="Times New Roman" w:eastAsia="Times New Roman" w:hAnsi="Times New Roman" w:cs="Times New Roman"/>
                <w:rPrChange w:id="3203" w:author="Lane, Stefanie" w:date="2023-09-25T14:32:00Z">
                  <w:rPr>
                    <w:ins w:id="3204" w:author="Lane, Stefanie" w:date="2023-09-25T14:32:00Z"/>
                  </w:rPr>
                </w:rPrChange>
              </w:rPr>
              <w:pPrChange w:id="3205" w:author="Lane, Stefanie" w:date="2023-09-25T14:32:00Z">
                <w:pPr>
                  <w:jc w:val="center"/>
                </w:pPr>
              </w:pPrChange>
            </w:pPr>
          </w:p>
        </w:tc>
        <w:tc>
          <w:tcPr>
            <w:tcW w:w="300" w:type="dxa"/>
            <w:tcBorders>
              <w:top w:val="nil"/>
              <w:left w:val="nil"/>
              <w:bottom w:val="nil"/>
              <w:right w:val="nil"/>
            </w:tcBorders>
            <w:shd w:val="clear" w:color="auto" w:fill="auto"/>
            <w:noWrap/>
            <w:vAlign w:val="bottom"/>
            <w:hideMark/>
          </w:tcPr>
          <w:p w14:paraId="73EE5C42" w14:textId="77777777" w:rsidR="0008222B" w:rsidRPr="0008222B" w:rsidRDefault="0008222B" w:rsidP="0008222B">
            <w:pPr>
              <w:spacing w:after="0" w:line="240" w:lineRule="auto"/>
              <w:jc w:val="center"/>
              <w:rPr>
                <w:ins w:id="3206" w:author="Lane, Stefanie" w:date="2023-09-25T14:32:00Z"/>
                <w:rFonts w:ascii="Times New Roman" w:eastAsia="Times New Roman" w:hAnsi="Times New Roman" w:cs="Times New Roman"/>
                <w:rPrChange w:id="3207" w:author="Lane, Stefanie" w:date="2023-09-25T14:32:00Z">
                  <w:rPr>
                    <w:ins w:id="3208" w:author="Lane, Stefanie" w:date="2023-09-25T14:32:00Z"/>
                  </w:rPr>
                </w:rPrChange>
              </w:rPr>
              <w:pPrChange w:id="3209"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1A563C2D" w14:textId="77777777" w:rsidR="0008222B" w:rsidRPr="0008222B" w:rsidRDefault="0008222B" w:rsidP="0008222B">
            <w:pPr>
              <w:spacing w:after="0" w:line="240" w:lineRule="auto"/>
              <w:jc w:val="center"/>
              <w:rPr>
                <w:ins w:id="3210" w:author="Lane, Stefanie" w:date="2023-09-25T14:32:00Z"/>
                <w:rFonts w:ascii="Times New Roman" w:eastAsia="Times New Roman" w:hAnsi="Times New Roman" w:cs="Times New Roman"/>
                <w:rPrChange w:id="3211" w:author="Lane, Stefanie" w:date="2023-09-25T14:32:00Z">
                  <w:rPr>
                    <w:ins w:id="3212" w:author="Lane, Stefanie" w:date="2023-09-25T14:32:00Z"/>
                  </w:rPr>
                </w:rPrChange>
              </w:rPr>
              <w:pPrChange w:id="3213"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794F48E9" w14:textId="77777777" w:rsidR="0008222B" w:rsidRPr="0008222B" w:rsidRDefault="0008222B" w:rsidP="0008222B">
            <w:pPr>
              <w:spacing w:after="0" w:line="240" w:lineRule="auto"/>
              <w:jc w:val="center"/>
              <w:rPr>
                <w:ins w:id="3214" w:author="Lane, Stefanie" w:date="2023-09-25T14:32:00Z"/>
                <w:rFonts w:ascii="Times New Roman" w:eastAsia="Times New Roman" w:hAnsi="Times New Roman" w:cs="Times New Roman"/>
                <w:rPrChange w:id="3215" w:author="Lane, Stefanie" w:date="2023-09-25T14:32:00Z">
                  <w:rPr>
                    <w:ins w:id="3216" w:author="Lane, Stefanie" w:date="2023-09-25T14:32:00Z"/>
                  </w:rPr>
                </w:rPrChange>
              </w:rPr>
              <w:pPrChange w:id="3217"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71AD062E" w14:textId="77777777" w:rsidR="0008222B" w:rsidRPr="0008222B" w:rsidRDefault="0008222B" w:rsidP="0008222B">
            <w:pPr>
              <w:spacing w:after="0" w:line="240" w:lineRule="auto"/>
              <w:jc w:val="center"/>
              <w:rPr>
                <w:ins w:id="3218" w:author="Lane, Stefanie" w:date="2023-09-25T14:32:00Z"/>
                <w:rFonts w:ascii="Times New Roman" w:eastAsia="Times New Roman" w:hAnsi="Times New Roman" w:cs="Times New Roman"/>
                <w:rPrChange w:id="3219" w:author="Lane, Stefanie" w:date="2023-09-25T14:32:00Z">
                  <w:rPr>
                    <w:ins w:id="3220" w:author="Lane, Stefanie" w:date="2023-09-25T14:32:00Z"/>
                  </w:rPr>
                </w:rPrChange>
              </w:rPr>
              <w:pPrChange w:id="3221" w:author="Lane, Stefanie" w:date="2023-09-25T14:32:00Z">
                <w:pPr>
                  <w:jc w:val="center"/>
                </w:pPr>
              </w:pPrChange>
            </w:pPr>
          </w:p>
        </w:tc>
      </w:tr>
      <w:tr w:rsidR="0008222B" w:rsidRPr="0008222B" w14:paraId="77DEABD7" w14:textId="77777777" w:rsidTr="0008222B">
        <w:trPr>
          <w:divId w:val="1077748668"/>
          <w:trHeight w:val="290"/>
          <w:jc w:val="center"/>
          <w:ins w:id="3222" w:author="Lane, Stefanie" w:date="2023-09-25T14:32:00Z"/>
        </w:trPr>
        <w:tc>
          <w:tcPr>
            <w:tcW w:w="1180" w:type="dxa"/>
            <w:tcBorders>
              <w:top w:val="nil"/>
              <w:left w:val="nil"/>
              <w:bottom w:val="nil"/>
              <w:right w:val="nil"/>
            </w:tcBorders>
            <w:shd w:val="clear" w:color="auto" w:fill="auto"/>
            <w:noWrap/>
            <w:vAlign w:val="bottom"/>
            <w:hideMark/>
          </w:tcPr>
          <w:p w14:paraId="5E13668C" w14:textId="77777777" w:rsidR="0008222B" w:rsidRPr="0008222B" w:rsidRDefault="0008222B" w:rsidP="0008222B">
            <w:pPr>
              <w:spacing w:after="0" w:line="240" w:lineRule="auto"/>
              <w:rPr>
                <w:ins w:id="3223" w:author="Lane, Stefanie" w:date="2023-09-25T14:32:00Z"/>
                <w:rFonts w:ascii="Calibri" w:eastAsia="Times New Roman" w:hAnsi="Calibri" w:cs="Calibri"/>
                <w:b/>
                <w:bCs/>
                <w:color w:val="000000"/>
                <w:rPrChange w:id="3224" w:author="Lane, Stefanie" w:date="2023-09-25T14:32:00Z">
                  <w:rPr>
                    <w:ins w:id="3225" w:author="Lane, Stefanie" w:date="2023-09-25T14:32:00Z"/>
                  </w:rPr>
                </w:rPrChange>
              </w:rPr>
              <w:pPrChange w:id="3226" w:author="Lane, Stefanie" w:date="2023-09-25T14:32:00Z">
                <w:pPr/>
              </w:pPrChange>
            </w:pPr>
            <w:ins w:id="3227" w:author="Lane, Stefanie" w:date="2023-09-25T14:32:00Z">
              <w:r w:rsidRPr="0008222B">
                <w:rPr>
                  <w:rFonts w:ascii="Calibri" w:eastAsia="Times New Roman" w:hAnsi="Calibri" w:cs="Calibri"/>
                  <w:b/>
                  <w:bCs/>
                  <w:color w:val="000000"/>
                  <w:rPrChange w:id="3228" w:author="Lane, Stefanie" w:date="2023-09-25T14:32:00Z">
                    <w:rPr/>
                  </w:rPrChange>
                </w:rPr>
                <w:t>Bogbean</w:t>
              </w:r>
            </w:ins>
          </w:p>
        </w:tc>
        <w:tc>
          <w:tcPr>
            <w:tcW w:w="960" w:type="dxa"/>
            <w:tcBorders>
              <w:top w:val="nil"/>
              <w:left w:val="nil"/>
              <w:bottom w:val="nil"/>
              <w:right w:val="nil"/>
            </w:tcBorders>
            <w:shd w:val="clear" w:color="auto" w:fill="auto"/>
            <w:noWrap/>
            <w:vAlign w:val="bottom"/>
            <w:hideMark/>
          </w:tcPr>
          <w:p w14:paraId="2951E339" w14:textId="77777777" w:rsidR="0008222B" w:rsidRPr="0008222B" w:rsidRDefault="0008222B" w:rsidP="0008222B">
            <w:pPr>
              <w:spacing w:after="0" w:line="240" w:lineRule="auto"/>
              <w:rPr>
                <w:ins w:id="3229" w:author="Lane, Stefanie" w:date="2023-09-25T14:32:00Z"/>
                <w:rFonts w:ascii="Calibri" w:eastAsia="Times New Roman" w:hAnsi="Calibri" w:cs="Calibri"/>
                <w:b/>
                <w:bCs/>
                <w:color w:val="000000"/>
                <w:rPrChange w:id="3230" w:author="Lane, Stefanie" w:date="2023-09-25T14:32:00Z">
                  <w:rPr>
                    <w:ins w:id="3231" w:author="Lane, Stefanie" w:date="2023-09-25T14:32:00Z"/>
                  </w:rPr>
                </w:rPrChange>
              </w:rPr>
              <w:pPrChange w:id="3232" w:author="Lane, Stefanie" w:date="2023-09-25T14:32:00Z">
                <w:pPr/>
              </w:pPrChange>
            </w:pPr>
          </w:p>
        </w:tc>
        <w:tc>
          <w:tcPr>
            <w:tcW w:w="960" w:type="dxa"/>
            <w:tcBorders>
              <w:top w:val="nil"/>
              <w:left w:val="nil"/>
              <w:bottom w:val="nil"/>
              <w:right w:val="nil"/>
            </w:tcBorders>
            <w:shd w:val="clear" w:color="auto" w:fill="auto"/>
            <w:noWrap/>
            <w:vAlign w:val="bottom"/>
            <w:hideMark/>
          </w:tcPr>
          <w:p w14:paraId="4586DDCB" w14:textId="77777777" w:rsidR="0008222B" w:rsidRPr="0008222B" w:rsidRDefault="0008222B" w:rsidP="0008222B">
            <w:pPr>
              <w:spacing w:after="0" w:line="240" w:lineRule="auto"/>
              <w:jc w:val="center"/>
              <w:rPr>
                <w:ins w:id="3233" w:author="Lane, Stefanie" w:date="2023-09-25T14:32:00Z"/>
                <w:rFonts w:ascii="Times New Roman" w:eastAsia="Times New Roman" w:hAnsi="Times New Roman" w:cs="Times New Roman"/>
                <w:rPrChange w:id="3234" w:author="Lane, Stefanie" w:date="2023-09-25T14:32:00Z">
                  <w:rPr>
                    <w:ins w:id="3235" w:author="Lane, Stefanie" w:date="2023-09-25T14:32:00Z"/>
                  </w:rPr>
                </w:rPrChange>
              </w:rPr>
              <w:pPrChange w:id="3236" w:author="Lane, Stefanie" w:date="2023-09-25T14:32:00Z">
                <w:pPr>
                  <w:jc w:val="center"/>
                </w:pPr>
              </w:pPrChange>
            </w:pPr>
          </w:p>
        </w:tc>
        <w:tc>
          <w:tcPr>
            <w:tcW w:w="300" w:type="dxa"/>
            <w:tcBorders>
              <w:top w:val="nil"/>
              <w:left w:val="nil"/>
              <w:bottom w:val="nil"/>
              <w:right w:val="nil"/>
            </w:tcBorders>
            <w:shd w:val="clear" w:color="auto" w:fill="auto"/>
            <w:noWrap/>
            <w:vAlign w:val="bottom"/>
            <w:hideMark/>
          </w:tcPr>
          <w:p w14:paraId="61F797A6" w14:textId="77777777" w:rsidR="0008222B" w:rsidRPr="0008222B" w:rsidRDefault="0008222B" w:rsidP="0008222B">
            <w:pPr>
              <w:spacing w:after="0" w:line="240" w:lineRule="auto"/>
              <w:jc w:val="center"/>
              <w:rPr>
                <w:ins w:id="3237" w:author="Lane, Stefanie" w:date="2023-09-25T14:32:00Z"/>
                <w:rFonts w:ascii="Times New Roman" w:eastAsia="Times New Roman" w:hAnsi="Times New Roman" w:cs="Times New Roman"/>
                <w:rPrChange w:id="3238" w:author="Lane, Stefanie" w:date="2023-09-25T14:32:00Z">
                  <w:rPr>
                    <w:ins w:id="3239" w:author="Lane, Stefanie" w:date="2023-09-25T14:32:00Z"/>
                  </w:rPr>
                </w:rPrChange>
              </w:rPr>
              <w:pPrChange w:id="3240"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7281B283" w14:textId="77777777" w:rsidR="0008222B" w:rsidRPr="0008222B" w:rsidRDefault="0008222B" w:rsidP="0008222B">
            <w:pPr>
              <w:spacing w:after="0" w:line="240" w:lineRule="auto"/>
              <w:jc w:val="center"/>
              <w:rPr>
                <w:ins w:id="3241" w:author="Lane, Stefanie" w:date="2023-09-25T14:32:00Z"/>
                <w:rFonts w:ascii="Times New Roman" w:eastAsia="Times New Roman" w:hAnsi="Times New Roman" w:cs="Times New Roman"/>
                <w:rPrChange w:id="3242" w:author="Lane, Stefanie" w:date="2023-09-25T14:32:00Z">
                  <w:rPr>
                    <w:ins w:id="3243" w:author="Lane, Stefanie" w:date="2023-09-25T14:32:00Z"/>
                  </w:rPr>
                </w:rPrChange>
              </w:rPr>
              <w:pPrChange w:id="3244"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74AA4B6A" w14:textId="77777777" w:rsidR="0008222B" w:rsidRPr="0008222B" w:rsidRDefault="0008222B" w:rsidP="0008222B">
            <w:pPr>
              <w:spacing w:after="0" w:line="240" w:lineRule="auto"/>
              <w:jc w:val="center"/>
              <w:rPr>
                <w:ins w:id="3245" w:author="Lane, Stefanie" w:date="2023-09-25T14:32:00Z"/>
                <w:rFonts w:ascii="Times New Roman" w:eastAsia="Times New Roman" w:hAnsi="Times New Roman" w:cs="Times New Roman"/>
                <w:rPrChange w:id="3246" w:author="Lane, Stefanie" w:date="2023-09-25T14:32:00Z">
                  <w:rPr>
                    <w:ins w:id="3247" w:author="Lane, Stefanie" w:date="2023-09-25T14:32:00Z"/>
                  </w:rPr>
                </w:rPrChange>
              </w:rPr>
              <w:pPrChange w:id="3248"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441C1D37" w14:textId="77777777" w:rsidR="0008222B" w:rsidRPr="0008222B" w:rsidRDefault="0008222B" w:rsidP="0008222B">
            <w:pPr>
              <w:spacing w:after="0" w:line="240" w:lineRule="auto"/>
              <w:jc w:val="center"/>
              <w:rPr>
                <w:ins w:id="3249" w:author="Lane, Stefanie" w:date="2023-09-25T14:32:00Z"/>
                <w:rFonts w:ascii="Times New Roman" w:eastAsia="Times New Roman" w:hAnsi="Times New Roman" w:cs="Times New Roman"/>
                <w:rPrChange w:id="3250" w:author="Lane, Stefanie" w:date="2023-09-25T14:32:00Z">
                  <w:rPr>
                    <w:ins w:id="3251" w:author="Lane, Stefanie" w:date="2023-09-25T14:32:00Z"/>
                  </w:rPr>
                </w:rPrChange>
              </w:rPr>
              <w:pPrChange w:id="3252" w:author="Lane, Stefanie" w:date="2023-09-25T14:32:00Z">
                <w:pPr>
                  <w:jc w:val="center"/>
                </w:pPr>
              </w:pPrChange>
            </w:pPr>
          </w:p>
        </w:tc>
      </w:tr>
      <w:tr w:rsidR="0008222B" w:rsidRPr="0008222B" w14:paraId="0A79A596" w14:textId="77777777" w:rsidTr="0008222B">
        <w:trPr>
          <w:divId w:val="1077748668"/>
          <w:trHeight w:val="290"/>
          <w:jc w:val="center"/>
          <w:ins w:id="3253" w:author="Lane, Stefanie" w:date="2023-09-25T14:32:00Z"/>
        </w:trPr>
        <w:tc>
          <w:tcPr>
            <w:tcW w:w="1180" w:type="dxa"/>
            <w:tcBorders>
              <w:top w:val="single" w:sz="4" w:space="0" w:color="auto"/>
              <w:left w:val="nil"/>
              <w:bottom w:val="single" w:sz="4" w:space="0" w:color="auto"/>
              <w:right w:val="nil"/>
            </w:tcBorders>
            <w:shd w:val="clear" w:color="auto" w:fill="auto"/>
            <w:noWrap/>
            <w:vAlign w:val="bottom"/>
            <w:hideMark/>
          </w:tcPr>
          <w:p w14:paraId="711A7133" w14:textId="77777777" w:rsidR="0008222B" w:rsidRPr="0008222B" w:rsidRDefault="0008222B" w:rsidP="0008222B">
            <w:pPr>
              <w:spacing w:after="0" w:line="240" w:lineRule="auto"/>
              <w:jc w:val="right"/>
              <w:rPr>
                <w:ins w:id="3254" w:author="Lane, Stefanie" w:date="2023-09-25T14:32:00Z"/>
                <w:rFonts w:ascii="Calibri" w:eastAsia="Times New Roman" w:hAnsi="Calibri" w:cs="Calibri"/>
                <w:color w:val="000000"/>
                <w:rPrChange w:id="3255" w:author="Lane, Stefanie" w:date="2023-09-25T14:32:00Z">
                  <w:rPr>
                    <w:ins w:id="3256" w:author="Lane, Stefanie" w:date="2023-09-25T14:32:00Z"/>
                  </w:rPr>
                </w:rPrChange>
              </w:rPr>
              <w:pPrChange w:id="3257" w:author="Lane, Stefanie" w:date="2023-09-25T14:32:00Z">
                <w:pPr>
                  <w:jc w:val="right"/>
                </w:pPr>
              </w:pPrChange>
            </w:pPr>
            <w:ins w:id="3258" w:author="Lane, Stefanie" w:date="2023-09-25T14:32:00Z">
              <w:r w:rsidRPr="0008222B">
                <w:rPr>
                  <w:rFonts w:ascii="Calibri" w:eastAsia="Times New Roman" w:hAnsi="Calibri" w:cs="Calibri"/>
                  <w:color w:val="000000"/>
                  <w:rPrChange w:id="3259" w:author="Lane, Stefanie" w:date="2023-09-25T14:32: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1E75B1E2" w14:textId="77777777" w:rsidR="0008222B" w:rsidRPr="0008222B" w:rsidRDefault="0008222B" w:rsidP="0008222B">
            <w:pPr>
              <w:spacing w:after="0" w:line="240" w:lineRule="auto"/>
              <w:jc w:val="center"/>
              <w:rPr>
                <w:ins w:id="3260" w:author="Lane, Stefanie" w:date="2023-09-25T14:32:00Z"/>
                <w:rFonts w:ascii="Calibri" w:eastAsia="Times New Roman" w:hAnsi="Calibri" w:cs="Calibri"/>
                <w:color w:val="000000"/>
                <w:rPrChange w:id="3261" w:author="Lane, Stefanie" w:date="2023-09-25T14:32:00Z">
                  <w:rPr>
                    <w:ins w:id="3262" w:author="Lane, Stefanie" w:date="2023-09-25T14:32:00Z"/>
                  </w:rPr>
                </w:rPrChange>
              </w:rPr>
              <w:pPrChange w:id="3263" w:author="Lane, Stefanie" w:date="2023-09-25T14:32:00Z">
                <w:pPr>
                  <w:jc w:val="center"/>
                </w:pPr>
              </w:pPrChange>
            </w:pPr>
            <w:ins w:id="3264" w:author="Lane, Stefanie" w:date="2023-09-25T14:32:00Z">
              <w:r w:rsidRPr="0008222B">
                <w:rPr>
                  <w:rFonts w:ascii="Calibri" w:eastAsia="Times New Roman" w:hAnsi="Calibri" w:cs="Calibri"/>
                  <w:color w:val="000000"/>
                  <w:rPrChange w:id="3265" w:author="Lane, Stefanie" w:date="2023-09-25T14:32: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2435E46C" w14:textId="77777777" w:rsidR="0008222B" w:rsidRPr="0008222B" w:rsidRDefault="0008222B" w:rsidP="0008222B">
            <w:pPr>
              <w:spacing w:after="0" w:line="240" w:lineRule="auto"/>
              <w:jc w:val="center"/>
              <w:rPr>
                <w:ins w:id="3266" w:author="Lane, Stefanie" w:date="2023-09-25T14:32:00Z"/>
                <w:rFonts w:ascii="Calibri" w:eastAsia="Times New Roman" w:hAnsi="Calibri" w:cs="Calibri"/>
                <w:color w:val="000000"/>
                <w:rPrChange w:id="3267" w:author="Lane, Stefanie" w:date="2023-09-25T14:32:00Z">
                  <w:rPr>
                    <w:ins w:id="3268" w:author="Lane, Stefanie" w:date="2023-09-25T14:32:00Z"/>
                  </w:rPr>
                </w:rPrChange>
              </w:rPr>
              <w:pPrChange w:id="3269" w:author="Lane, Stefanie" w:date="2023-09-25T14:32:00Z">
                <w:pPr>
                  <w:jc w:val="center"/>
                </w:pPr>
              </w:pPrChange>
            </w:pPr>
            <w:ins w:id="3270" w:author="Lane, Stefanie" w:date="2023-09-25T14:32:00Z">
              <w:r w:rsidRPr="0008222B">
                <w:rPr>
                  <w:rFonts w:ascii="Calibri" w:eastAsia="Times New Roman" w:hAnsi="Calibri" w:cs="Calibri"/>
                  <w:color w:val="000000"/>
                  <w:rPrChange w:id="3271" w:author="Lane, Stefanie" w:date="2023-09-25T14:32:00Z">
                    <w:rPr/>
                  </w:rPrChange>
                </w:rPr>
                <w:t>32</w:t>
              </w:r>
            </w:ins>
          </w:p>
        </w:tc>
        <w:tc>
          <w:tcPr>
            <w:tcW w:w="300" w:type="dxa"/>
            <w:tcBorders>
              <w:top w:val="nil"/>
              <w:left w:val="nil"/>
              <w:bottom w:val="nil"/>
              <w:right w:val="nil"/>
            </w:tcBorders>
            <w:shd w:val="clear" w:color="auto" w:fill="auto"/>
            <w:noWrap/>
            <w:vAlign w:val="bottom"/>
            <w:hideMark/>
          </w:tcPr>
          <w:p w14:paraId="4288DB5A" w14:textId="77777777" w:rsidR="0008222B" w:rsidRPr="0008222B" w:rsidRDefault="0008222B" w:rsidP="0008222B">
            <w:pPr>
              <w:spacing w:after="0" w:line="240" w:lineRule="auto"/>
              <w:jc w:val="center"/>
              <w:rPr>
                <w:ins w:id="3272" w:author="Lane, Stefanie" w:date="2023-09-25T14:32:00Z"/>
                <w:rFonts w:ascii="Calibri" w:eastAsia="Times New Roman" w:hAnsi="Calibri" w:cs="Calibri"/>
                <w:color w:val="000000"/>
                <w:rPrChange w:id="3273" w:author="Lane, Stefanie" w:date="2023-09-25T14:32:00Z">
                  <w:rPr>
                    <w:ins w:id="3274" w:author="Lane, Stefanie" w:date="2023-09-25T14:32:00Z"/>
                  </w:rPr>
                </w:rPrChange>
              </w:rPr>
              <w:pPrChange w:id="3275" w:author="Lane, Stefanie" w:date="2023-09-25T14:32: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1753D68D" w14:textId="77777777" w:rsidR="0008222B" w:rsidRPr="0008222B" w:rsidRDefault="0008222B" w:rsidP="0008222B">
            <w:pPr>
              <w:spacing w:after="0" w:line="240" w:lineRule="auto"/>
              <w:jc w:val="center"/>
              <w:rPr>
                <w:ins w:id="3276" w:author="Lane, Stefanie" w:date="2023-09-25T14:32:00Z"/>
                <w:rFonts w:ascii="Calibri" w:eastAsia="Times New Roman" w:hAnsi="Calibri" w:cs="Calibri"/>
                <w:color w:val="000000"/>
                <w:rPrChange w:id="3277" w:author="Lane, Stefanie" w:date="2023-09-25T14:32:00Z">
                  <w:rPr>
                    <w:ins w:id="3278" w:author="Lane, Stefanie" w:date="2023-09-25T14:32:00Z"/>
                  </w:rPr>
                </w:rPrChange>
              </w:rPr>
              <w:pPrChange w:id="3279" w:author="Lane, Stefanie" w:date="2023-09-25T14:32:00Z">
                <w:pPr>
                  <w:jc w:val="center"/>
                </w:pPr>
              </w:pPrChange>
            </w:pPr>
            <w:ins w:id="3280" w:author="Lane, Stefanie" w:date="2023-09-25T14:32:00Z">
              <w:r w:rsidRPr="0008222B">
                <w:rPr>
                  <w:rFonts w:ascii="Calibri" w:eastAsia="Times New Roman" w:hAnsi="Calibri" w:cs="Calibri"/>
                  <w:color w:val="000000"/>
                  <w:rPrChange w:id="3281" w:author="Lane, Stefanie" w:date="2023-09-25T14:32:00Z">
                    <w:rPr/>
                  </w:rPrChange>
                </w:rPr>
                <w:t>12.8</w:t>
              </w:r>
            </w:ins>
          </w:p>
        </w:tc>
        <w:tc>
          <w:tcPr>
            <w:tcW w:w="960" w:type="dxa"/>
            <w:tcBorders>
              <w:top w:val="single" w:sz="4" w:space="0" w:color="auto"/>
              <w:left w:val="nil"/>
              <w:bottom w:val="single" w:sz="4" w:space="0" w:color="auto"/>
              <w:right w:val="nil"/>
            </w:tcBorders>
            <w:shd w:val="clear" w:color="auto" w:fill="auto"/>
            <w:noWrap/>
            <w:vAlign w:val="bottom"/>
            <w:hideMark/>
          </w:tcPr>
          <w:p w14:paraId="065AA44F" w14:textId="77777777" w:rsidR="0008222B" w:rsidRPr="0008222B" w:rsidRDefault="0008222B" w:rsidP="0008222B">
            <w:pPr>
              <w:spacing w:after="0" w:line="240" w:lineRule="auto"/>
              <w:jc w:val="center"/>
              <w:rPr>
                <w:ins w:id="3282" w:author="Lane, Stefanie" w:date="2023-09-25T14:32:00Z"/>
                <w:rFonts w:ascii="Calibri" w:eastAsia="Times New Roman" w:hAnsi="Calibri" w:cs="Calibri"/>
                <w:color w:val="000000"/>
                <w:rPrChange w:id="3283" w:author="Lane, Stefanie" w:date="2023-09-25T14:32:00Z">
                  <w:rPr>
                    <w:ins w:id="3284" w:author="Lane, Stefanie" w:date="2023-09-25T14:32:00Z"/>
                  </w:rPr>
                </w:rPrChange>
              </w:rPr>
              <w:pPrChange w:id="3285" w:author="Lane, Stefanie" w:date="2023-09-25T14:32:00Z">
                <w:pPr>
                  <w:jc w:val="center"/>
                </w:pPr>
              </w:pPrChange>
            </w:pPr>
            <w:ins w:id="3286" w:author="Lane, Stefanie" w:date="2023-09-25T14:32:00Z">
              <w:r w:rsidRPr="0008222B">
                <w:rPr>
                  <w:rFonts w:ascii="Calibri" w:eastAsia="Times New Roman" w:hAnsi="Calibri" w:cs="Calibri"/>
                  <w:color w:val="000000"/>
                  <w:rPrChange w:id="3287" w:author="Lane, Stefanie" w:date="2023-09-25T14:32:00Z">
                    <w:rPr/>
                  </w:rPrChange>
                </w:rPr>
                <w:t>3.6</w:t>
              </w:r>
            </w:ins>
          </w:p>
        </w:tc>
        <w:tc>
          <w:tcPr>
            <w:tcW w:w="960" w:type="dxa"/>
            <w:tcBorders>
              <w:top w:val="single" w:sz="4" w:space="0" w:color="auto"/>
              <w:left w:val="nil"/>
              <w:bottom w:val="single" w:sz="4" w:space="0" w:color="auto"/>
              <w:right w:val="nil"/>
            </w:tcBorders>
            <w:shd w:val="clear" w:color="auto" w:fill="auto"/>
            <w:noWrap/>
            <w:vAlign w:val="bottom"/>
            <w:hideMark/>
          </w:tcPr>
          <w:p w14:paraId="5E5E304E" w14:textId="77777777" w:rsidR="0008222B" w:rsidRPr="0008222B" w:rsidRDefault="0008222B" w:rsidP="0008222B">
            <w:pPr>
              <w:spacing w:after="0" w:line="240" w:lineRule="auto"/>
              <w:jc w:val="center"/>
              <w:rPr>
                <w:ins w:id="3288" w:author="Lane, Stefanie" w:date="2023-09-25T14:32:00Z"/>
                <w:rFonts w:ascii="Calibri" w:eastAsia="Times New Roman" w:hAnsi="Calibri" w:cs="Calibri"/>
                <w:color w:val="000000"/>
                <w:rPrChange w:id="3289" w:author="Lane, Stefanie" w:date="2023-09-25T14:32:00Z">
                  <w:rPr>
                    <w:ins w:id="3290" w:author="Lane, Stefanie" w:date="2023-09-25T14:32:00Z"/>
                  </w:rPr>
                </w:rPrChange>
              </w:rPr>
              <w:pPrChange w:id="3291" w:author="Lane, Stefanie" w:date="2023-09-25T14:32:00Z">
                <w:pPr>
                  <w:jc w:val="center"/>
                </w:pPr>
              </w:pPrChange>
            </w:pPr>
            <w:ins w:id="3292" w:author="Lane, Stefanie" w:date="2023-09-25T14:32:00Z">
              <w:r w:rsidRPr="0008222B">
                <w:rPr>
                  <w:rFonts w:ascii="Calibri" w:eastAsia="Times New Roman" w:hAnsi="Calibri" w:cs="Calibri"/>
                  <w:color w:val="000000"/>
                  <w:rPrChange w:id="3293" w:author="Lane, Stefanie" w:date="2023-09-25T14:32:00Z">
                    <w:rPr/>
                  </w:rPrChange>
                </w:rPr>
                <w:t>2.5</w:t>
              </w:r>
            </w:ins>
          </w:p>
        </w:tc>
      </w:tr>
      <w:tr w:rsidR="0008222B" w:rsidRPr="0008222B" w14:paraId="083E4A7C" w14:textId="77777777" w:rsidTr="0008222B">
        <w:trPr>
          <w:divId w:val="1077748668"/>
          <w:trHeight w:val="290"/>
          <w:jc w:val="center"/>
          <w:ins w:id="3294" w:author="Lane, Stefanie" w:date="2023-09-25T14:32:00Z"/>
        </w:trPr>
        <w:tc>
          <w:tcPr>
            <w:tcW w:w="1180" w:type="dxa"/>
            <w:tcBorders>
              <w:top w:val="nil"/>
              <w:left w:val="nil"/>
              <w:bottom w:val="nil"/>
              <w:right w:val="nil"/>
            </w:tcBorders>
            <w:shd w:val="clear" w:color="auto" w:fill="auto"/>
            <w:noWrap/>
            <w:vAlign w:val="bottom"/>
            <w:hideMark/>
          </w:tcPr>
          <w:p w14:paraId="0D2490C0" w14:textId="77777777" w:rsidR="0008222B" w:rsidRPr="0008222B" w:rsidRDefault="0008222B" w:rsidP="0008222B">
            <w:pPr>
              <w:spacing w:after="0" w:line="240" w:lineRule="auto"/>
              <w:jc w:val="right"/>
              <w:rPr>
                <w:ins w:id="3295" w:author="Lane, Stefanie" w:date="2023-09-25T14:32:00Z"/>
                <w:rFonts w:ascii="Calibri" w:eastAsia="Times New Roman" w:hAnsi="Calibri" w:cs="Calibri"/>
                <w:color w:val="000000"/>
                <w:rPrChange w:id="3296" w:author="Lane, Stefanie" w:date="2023-09-25T14:32:00Z">
                  <w:rPr>
                    <w:ins w:id="3297" w:author="Lane, Stefanie" w:date="2023-09-25T14:32:00Z"/>
                  </w:rPr>
                </w:rPrChange>
              </w:rPr>
              <w:pPrChange w:id="3298" w:author="Lane, Stefanie" w:date="2023-09-25T14:32:00Z">
                <w:pPr>
                  <w:jc w:val="right"/>
                </w:pPr>
              </w:pPrChange>
            </w:pPr>
            <w:ins w:id="3299" w:author="Lane, Stefanie" w:date="2023-09-25T14:32:00Z">
              <w:r w:rsidRPr="0008222B">
                <w:rPr>
                  <w:rFonts w:ascii="Calibri" w:eastAsia="Times New Roman" w:hAnsi="Calibri" w:cs="Calibri"/>
                  <w:color w:val="000000"/>
                  <w:rPrChange w:id="3300" w:author="Lane, Stefanie" w:date="2023-09-25T14:32:00Z">
                    <w:rPr/>
                  </w:rPrChange>
                </w:rPr>
                <w:t>1999</w:t>
              </w:r>
            </w:ins>
          </w:p>
        </w:tc>
        <w:tc>
          <w:tcPr>
            <w:tcW w:w="960" w:type="dxa"/>
            <w:tcBorders>
              <w:top w:val="nil"/>
              <w:left w:val="nil"/>
              <w:bottom w:val="single" w:sz="4" w:space="0" w:color="auto"/>
              <w:right w:val="nil"/>
            </w:tcBorders>
            <w:shd w:val="clear" w:color="auto" w:fill="auto"/>
            <w:noWrap/>
            <w:vAlign w:val="bottom"/>
            <w:hideMark/>
          </w:tcPr>
          <w:p w14:paraId="4ED1CB8C" w14:textId="77777777" w:rsidR="0008222B" w:rsidRPr="0008222B" w:rsidRDefault="0008222B" w:rsidP="0008222B">
            <w:pPr>
              <w:spacing w:after="0" w:line="240" w:lineRule="auto"/>
              <w:jc w:val="center"/>
              <w:rPr>
                <w:ins w:id="3301" w:author="Lane, Stefanie" w:date="2023-09-25T14:32:00Z"/>
                <w:rFonts w:ascii="Calibri" w:eastAsia="Times New Roman" w:hAnsi="Calibri" w:cs="Calibri"/>
                <w:color w:val="000000"/>
                <w:rPrChange w:id="3302" w:author="Lane, Stefanie" w:date="2023-09-25T14:32:00Z">
                  <w:rPr>
                    <w:ins w:id="3303" w:author="Lane, Stefanie" w:date="2023-09-25T14:32:00Z"/>
                  </w:rPr>
                </w:rPrChange>
              </w:rPr>
              <w:pPrChange w:id="3304" w:author="Lane, Stefanie" w:date="2023-09-25T14:32:00Z">
                <w:pPr>
                  <w:jc w:val="center"/>
                </w:pPr>
              </w:pPrChange>
            </w:pPr>
            <w:ins w:id="3305" w:author="Lane, Stefanie" w:date="2023-09-25T14:32:00Z">
              <w:r w:rsidRPr="0008222B">
                <w:rPr>
                  <w:rFonts w:ascii="Calibri" w:eastAsia="Times New Roman" w:hAnsi="Calibri" w:cs="Calibri"/>
                  <w:color w:val="000000"/>
                  <w:rPrChange w:id="3306" w:author="Lane, Stefanie" w:date="2023-09-25T14:32:00Z">
                    <w:rPr/>
                  </w:rPrChange>
                </w:rPr>
                <w:t>18</w:t>
              </w:r>
            </w:ins>
          </w:p>
        </w:tc>
        <w:tc>
          <w:tcPr>
            <w:tcW w:w="960" w:type="dxa"/>
            <w:tcBorders>
              <w:top w:val="nil"/>
              <w:left w:val="nil"/>
              <w:bottom w:val="nil"/>
              <w:right w:val="nil"/>
            </w:tcBorders>
            <w:shd w:val="clear" w:color="auto" w:fill="auto"/>
            <w:noWrap/>
            <w:vAlign w:val="bottom"/>
            <w:hideMark/>
          </w:tcPr>
          <w:p w14:paraId="617AA3BB" w14:textId="77777777" w:rsidR="0008222B" w:rsidRPr="0008222B" w:rsidRDefault="0008222B" w:rsidP="0008222B">
            <w:pPr>
              <w:spacing w:after="0" w:line="240" w:lineRule="auto"/>
              <w:jc w:val="center"/>
              <w:rPr>
                <w:ins w:id="3307" w:author="Lane, Stefanie" w:date="2023-09-25T14:32:00Z"/>
                <w:rFonts w:ascii="Calibri" w:eastAsia="Times New Roman" w:hAnsi="Calibri" w:cs="Calibri"/>
                <w:color w:val="000000"/>
                <w:rPrChange w:id="3308" w:author="Lane, Stefanie" w:date="2023-09-25T14:32:00Z">
                  <w:rPr>
                    <w:ins w:id="3309" w:author="Lane, Stefanie" w:date="2023-09-25T14:32:00Z"/>
                  </w:rPr>
                </w:rPrChange>
              </w:rPr>
              <w:pPrChange w:id="3310" w:author="Lane, Stefanie" w:date="2023-09-25T14:32:00Z">
                <w:pPr>
                  <w:jc w:val="center"/>
                </w:pPr>
              </w:pPrChange>
            </w:pPr>
            <w:ins w:id="3311" w:author="Lane, Stefanie" w:date="2023-09-25T14:32:00Z">
              <w:r w:rsidRPr="0008222B">
                <w:rPr>
                  <w:rFonts w:ascii="Calibri" w:eastAsia="Times New Roman" w:hAnsi="Calibri" w:cs="Calibri"/>
                  <w:color w:val="000000"/>
                  <w:rPrChange w:id="3312" w:author="Lane, Stefanie" w:date="2023-09-25T14:32:00Z">
                    <w:rPr/>
                  </w:rPrChange>
                </w:rPr>
                <w:t>36</w:t>
              </w:r>
            </w:ins>
          </w:p>
        </w:tc>
        <w:tc>
          <w:tcPr>
            <w:tcW w:w="300" w:type="dxa"/>
            <w:tcBorders>
              <w:top w:val="nil"/>
              <w:left w:val="nil"/>
              <w:bottom w:val="nil"/>
              <w:right w:val="nil"/>
            </w:tcBorders>
            <w:shd w:val="clear" w:color="auto" w:fill="auto"/>
            <w:noWrap/>
            <w:vAlign w:val="bottom"/>
            <w:hideMark/>
          </w:tcPr>
          <w:p w14:paraId="38E83006" w14:textId="77777777" w:rsidR="0008222B" w:rsidRPr="0008222B" w:rsidRDefault="0008222B" w:rsidP="0008222B">
            <w:pPr>
              <w:spacing w:after="0" w:line="240" w:lineRule="auto"/>
              <w:jc w:val="center"/>
              <w:rPr>
                <w:ins w:id="3313" w:author="Lane, Stefanie" w:date="2023-09-25T14:32:00Z"/>
                <w:rFonts w:ascii="Calibri" w:eastAsia="Times New Roman" w:hAnsi="Calibri" w:cs="Calibri"/>
                <w:color w:val="000000"/>
                <w:rPrChange w:id="3314" w:author="Lane, Stefanie" w:date="2023-09-25T14:32:00Z">
                  <w:rPr>
                    <w:ins w:id="3315" w:author="Lane, Stefanie" w:date="2023-09-25T14:32:00Z"/>
                  </w:rPr>
                </w:rPrChange>
              </w:rPr>
              <w:pPrChange w:id="3316" w:author="Lane, Stefanie" w:date="2023-09-25T14:32: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3E873005" w14:textId="77777777" w:rsidR="0008222B" w:rsidRPr="0008222B" w:rsidRDefault="0008222B" w:rsidP="0008222B">
            <w:pPr>
              <w:spacing w:after="0" w:line="240" w:lineRule="auto"/>
              <w:jc w:val="center"/>
              <w:rPr>
                <w:ins w:id="3317" w:author="Lane, Stefanie" w:date="2023-09-25T14:32:00Z"/>
                <w:rFonts w:ascii="Calibri" w:eastAsia="Times New Roman" w:hAnsi="Calibri" w:cs="Calibri"/>
                <w:color w:val="000000"/>
                <w:rPrChange w:id="3318" w:author="Lane, Stefanie" w:date="2023-09-25T14:32:00Z">
                  <w:rPr>
                    <w:ins w:id="3319" w:author="Lane, Stefanie" w:date="2023-09-25T14:32:00Z"/>
                  </w:rPr>
                </w:rPrChange>
              </w:rPr>
              <w:pPrChange w:id="3320" w:author="Lane, Stefanie" w:date="2023-09-25T14:32:00Z">
                <w:pPr>
                  <w:jc w:val="center"/>
                </w:pPr>
              </w:pPrChange>
            </w:pPr>
            <w:ins w:id="3321" w:author="Lane, Stefanie" w:date="2023-09-25T14:32:00Z">
              <w:r w:rsidRPr="0008222B">
                <w:rPr>
                  <w:rFonts w:ascii="Calibri" w:eastAsia="Times New Roman" w:hAnsi="Calibri" w:cs="Calibri"/>
                  <w:color w:val="000000"/>
                  <w:rPrChange w:id="3322" w:author="Lane, Stefanie" w:date="2023-09-25T14:32:00Z">
                    <w:rPr/>
                  </w:rPrChange>
                </w:rPr>
                <w:t>11.5</w:t>
              </w:r>
            </w:ins>
          </w:p>
        </w:tc>
        <w:tc>
          <w:tcPr>
            <w:tcW w:w="960" w:type="dxa"/>
            <w:tcBorders>
              <w:top w:val="nil"/>
              <w:left w:val="nil"/>
              <w:bottom w:val="single" w:sz="4" w:space="0" w:color="auto"/>
              <w:right w:val="nil"/>
            </w:tcBorders>
            <w:shd w:val="clear" w:color="auto" w:fill="auto"/>
            <w:noWrap/>
            <w:vAlign w:val="bottom"/>
            <w:hideMark/>
          </w:tcPr>
          <w:p w14:paraId="634A017D" w14:textId="77777777" w:rsidR="0008222B" w:rsidRPr="0008222B" w:rsidRDefault="0008222B" w:rsidP="0008222B">
            <w:pPr>
              <w:spacing w:after="0" w:line="240" w:lineRule="auto"/>
              <w:jc w:val="center"/>
              <w:rPr>
                <w:ins w:id="3323" w:author="Lane, Stefanie" w:date="2023-09-25T14:32:00Z"/>
                <w:rFonts w:ascii="Calibri" w:eastAsia="Times New Roman" w:hAnsi="Calibri" w:cs="Calibri"/>
                <w:color w:val="000000"/>
                <w:rPrChange w:id="3324" w:author="Lane, Stefanie" w:date="2023-09-25T14:32:00Z">
                  <w:rPr>
                    <w:ins w:id="3325" w:author="Lane, Stefanie" w:date="2023-09-25T14:32:00Z"/>
                  </w:rPr>
                </w:rPrChange>
              </w:rPr>
              <w:pPrChange w:id="3326" w:author="Lane, Stefanie" w:date="2023-09-25T14:32:00Z">
                <w:pPr>
                  <w:jc w:val="center"/>
                </w:pPr>
              </w:pPrChange>
            </w:pPr>
            <w:ins w:id="3327" w:author="Lane, Stefanie" w:date="2023-09-25T14:32:00Z">
              <w:r w:rsidRPr="0008222B">
                <w:rPr>
                  <w:rFonts w:ascii="Calibri" w:eastAsia="Times New Roman" w:hAnsi="Calibri" w:cs="Calibri"/>
                  <w:color w:val="000000"/>
                  <w:rPrChange w:id="3328" w:author="Lane, Stefanie" w:date="2023-09-25T14:32:00Z">
                    <w:rPr/>
                  </w:rPrChange>
                </w:rPr>
                <w:t>2.9</w:t>
              </w:r>
            </w:ins>
          </w:p>
        </w:tc>
        <w:tc>
          <w:tcPr>
            <w:tcW w:w="960" w:type="dxa"/>
            <w:tcBorders>
              <w:top w:val="nil"/>
              <w:left w:val="nil"/>
              <w:bottom w:val="single" w:sz="4" w:space="0" w:color="auto"/>
              <w:right w:val="nil"/>
            </w:tcBorders>
            <w:shd w:val="clear" w:color="auto" w:fill="auto"/>
            <w:noWrap/>
            <w:vAlign w:val="bottom"/>
            <w:hideMark/>
          </w:tcPr>
          <w:p w14:paraId="2927F1CD" w14:textId="77777777" w:rsidR="0008222B" w:rsidRPr="0008222B" w:rsidRDefault="0008222B" w:rsidP="0008222B">
            <w:pPr>
              <w:spacing w:after="0" w:line="240" w:lineRule="auto"/>
              <w:jc w:val="center"/>
              <w:rPr>
                <w:ins w:id="3329" w:author="Lane, Stefanie" w:date="2023-09-25T14:32:00Z"/>
                <w:rFonts w:ascii="Calibri" w:eastAsia="Times New Roman" w:hAnsi="Calibri" w:cs="Calibri"/>
                <w:color w:val="000000"/>
                <w:rPrChange w:id="3330" w:author="Lane, Stefanie" w:date="2023-09-25T14:32:00Z">
                  <w:rPr>
                    <w:ins w:id="3331" w:author="Lane, Stefanie" w:date="2023-09-25T14:32:00Z"/>
                  </w:rPr>
                </w:rPrChange>
              </w:rPr>
              <w:pPrChange w:id="3332" w:author="Lane, Stefanie" w:date="2023-09-25T14:32:00Z">
                <w:pPr>
                  <w:jc w:val="center"/>
                </w:pPr>
              </w:pPrChange>
            </w:pPr>
            <w:ins w:id="3333" w:author="Lane, Stefanie" w:date="2023-09-25T14:32:00Z">
              <w:r w:rsidRPr="0008222B">
                <w:rPr>
                  <w:rFonts w:ascii="Calibri" w:eastAsia="Times New Roman" w:hAnsi="Calibri" w:cs="Calibri"/>
                  <w:color w:val="000000"/>
                  <w:rPrChange w:id="3334" w:author="Lane, Stefanie" w:date="2023-09-25T14:32:00Z">
                    <w:rPr/>
                  </w:rPrChange>
                </w:rPr>
                <w:t>3.1</w:t>
              </w:r>
            </w:ins>
          </w:p>
        </w:tc>
      </w:tr>
      <w:tr w:rsidR="0008222B" w:rsidRPr="0008222B" w14:paraId="64CAD1FB" w14:textId="77777777" w:rsidTr="0008222B">
        <w:trPr>
          <w:divId w:val="1077748668"/>
          <w:trHeight w:val="290"/>
          <w:jc w:val="center"/>
          <w:ins w:id="3335" w:author="Lane, Stefanie" w:date="2023-09-25T14:32:00Z"/>
        </w:trPr>
        <w:tc>
          <w:tcPr>
            <w:tcW w:w="1180" w:type="dxa"/>
            <w:tcBorders>
              <w:top w:val="single" w:sz="4" w:space="0" w:color="auto"/>
              <w:left w:val="nil"/>
              <w:bottom w:val="single" w:sz="4" w:space="0" w:color="auto"/>
              <w:right w:val="nil"/>
            </w:tcBorders>
            <w:shd w:val="clear" w:color="auto" w:fill="auto"/>
            <w:noWrap/>
            <w:vAlign w:val="bottom"/>
            <w:hideMark/>
          </w:tcPr>
          <w:p w14:paraId="0C2485C9" w14:textId="77777777" w:rsidR="0008222B" w:rsidRPr="0008222B" w:rsidRDefault="0008222B" w:rsidP="0008222B">
            <w:pPr>
              <w:spacing w:after="0" w:line="240" w:lineRule="auto"/>
              <w:jc w:val="right"/>
              <w:rPr>
                <w:ins w:id="3336" w:author="Lane, Stefanie" w:date="2023-09-25T14:32:00Z"/>
                <w:rFonts w:ascii="Calibri" w:eastAsia="Times New Roman" w:hAnsi="Calibri" w:cs="Calibri"/>
                <w:color w:val="000000"/>
                <w:rPrChange w:id="3337" w:author="Lane, Stefanie" w:date="2023-09-25T14:32:00Z">
                  <w:rPr>
                    <w:ins w:id="3338" w:author="Lane, Stefanie" w:date="2023-09-25T14:32:00Z"/>
                  </w:rPr>
                </w:rPrChange>
              </w:rPr>
              <w:pPrChange w:id="3339" w:author="Lane, Stefanie" w:date="2023-09-25T14:32:00Z">
                <w:pPr>
                  <w:jc w:val="right"/>
                </w:pPr>
              </w:pPrChange>
            </w:pPr>
            <w:ins w:id="3340" w:author="Lane, Stefanie" w:date="2023-09-25T14:32:00Z">
              <w:r w:rsidRPr="0008222B">
                <w:rPr>
                  <w:rFonts w:ascii="Calibri" w:eastAsia="Times New Roman" w:hAnsi="Calibri" w:cs="Calibri"/>
                  <w:color w:val="000000"/>
                  <w:rPrChange w:id="3341" w:author="Lane, Stefanie" w:date="2023-09-25T14:32:00Z">
                    <w:rPr/>
                  </w:rPrChange>
                </w:rPr>
                <w:t>2019</w:t>
              </w:r>
            </w:ins>
          </w:p>
        </w:tc>
        <w:tc>
          <w:tcPr>
            <w:tcW w:w="960" w:type="dxa"/>
            <w:tcBorders>
              <w:top w:val="nil"/>
              <w:left w:val="nil"/>
              <w:bottom w:val="single" w:sz="4" w:space="0" w:color="auto"/>
              <w:right w:val="nil"/>
            </w:tcBorders>
            <w:shd w:val="clear" w:color="auto" w:fill="auto"/>
            <w:noWrap/>
            <w:vAlign w:val="bottom"/>
            <w:hideMark/>
          </w:tcPr>
          <w:p w14:paraId="702D15B5" w14:textId="77777777" w:rsidR="0008222B" w:rsidRPr="0008222B" w:rsidRDefault="0008222B" w:rsidP="0008222B">
            <w:pPr>
              <w:spacing w:after="0" w:line="240" w:lineRule="auto"/>
              <w:jc w:val="center"/>
              <w:rPr>
                <w:ins w:id="3342" w:author="Lane, Stefanie" w:date="2023-09-25T14:32:00Z"/>
                <w:rFonts w:ascii="Calibri" w:eastAsia="Times New Roman" w:hAnsi="Calibri" w:cs="Calibri"/>
                <w:color w:val="000000"/>
                <w:rPrChange w:id="3343" w:author="Lane, Stefanie" w:date="2023-09-25T14:32:00Z">
                  <w:rPr>
                    <w:ins w:id="3344" w:author="Lane, Stefanie" w:date="2023-09-25T14:32:00Z"/>
                  </w:rPr>
                </w:rPrChange>
              </w:rPr>
              <w:pPrChange w:id="3345" w:author="Lane, Stefanie" w:date="2023-09-25T14:32:00Z">
                <w:pPr>
                  <w:jc w:val="center"/>
                </w:pPr>
              </w:pPrChange>
            </w:pPr>
            <w:ins w:id="3346" w:author="Lane, Stefanie" w:date="2023-09-25T14:32:00Z">
              <w:r w:rsidRPr="0008222B">
                <w:rPr>
                  <w:rFonts w:ascii="Calibri" w:eastAsia="Times New Roman" w:hAnsi="Calibri" w:cs="Calibri"/>
                  <w:color w:val="000000"/>
                  <w:rPrChange w:id="3347" w:author="Lane, Stefanie" w:date="2023-09-25T14:32: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0CA6A89C" w14:textId="77777777" w:rsidR="0008222B" w:rsidRPr="0008222B" w:rsidRDefault="0008222B" w:rsidP="0008222B">
            <w:pPr>
              <w:spacing w:after="0" w:line="240" w:lineRule="auto"/>
              <w:jc w:val="center"/>
              <w:rPr>
                <w:ins w:id="3348" w:author="Lane, Stefanie" w:date="2023-09-25T14:32:00Z"/>
                <w:rFonts w:ascii="Calibri" w:eastAsia="Times New Roman" w:hAnsi="Calibri" w:cs="Calibri"/>
                <w:color w:val="000000"/>
                <w:rPrChange w:id="3349" w:author="Lane, Stefanie" w:date="2023-09-25T14:32:00Z">
                  <w:rPr>
                    <w:ins w:id="3350" w:author="Lane, Stefanie" w:date="2023-09-25T14:32:00Z"/>
                  </w:rPr>
                </w:rPrChange>
              </w:rPr>
              <w:pPrChange w:id="3351" w:author="Lane, Stefanie" w:date="2023-09-25T14:32:00Z">
                <w:pPr>
                  <w:jc w:val="center"/>
                </w:pPr>
              </w:pPrChange>
            </w:pPr>
            <w:ins w:id="3352" w:author="Lane, Stefanie" w:date="2023-09-25T14:32:00Z">
              <w:r w:rsidRPr="0008222B">
                <w:rPr>
                  <w:rFonts w:ascii="Calibri" w:eastAsia="Times New Roman" w:hAnsi="Calibri" w:cs="Calibri"/>
                  <w:color w:val="000000"/>
                  <w:rPrChange w:id="3353" w:author="Lane, Stefanie" w:date="2023-09-25T14:32:00Z">
                    <w:rPr/>
                  </w:rPrChange>
                </w:rPr>
                <w:t>31</w:t>
              </w:r>
            </w:ins>
          </w:p>
        </w:tc>
        <w:tc>
          <w:tcPr>
            <w:tcW w:w="300" w:type="dxa"/>
            <w:tcBorders>
              <w:top w:val="nil"/>
              <w:left w:val="nil"/>
              <w:bottom w:val="nil"/>
              <w:right w:val="nil"/>
            </w:tcBorders>
            <w:shd w:val="clear" w:color="auto" w:fill="auto"/>
            <w:noWrap/>
            <w:vAlign w:val="bottom"/>
            <w:hideMark/>
          </w:tcPr>
          <w:p w14:paraId="709F12DB" w14:textId="77777777" w:rsidR="0008222B" w:rsidRPr="0008222B" w:rsidRDefault="0008222B" w:rsidP="0008222B">
            <w:pPr>
              <w:spacing w:after="0" w:line="240" w:lineRule="auto"/>
              <w:jc w:val="center"/>
              <w:rPr>
                <w:ins w:id="3354" w:author="Lane, Stefanie" w:date="2023-09-25T14:32:00Z"/>
                <w:rFonts w:ascii="Calibri" w:eastAsia="Times New Roman" w:hAnsi="Calibri" w:cs="Calibri"/>
                <w:color w:val="000000"/>
                <w:rPrChange w:id="3355" w:author="Lane, Stefanie" w:date="2023-09-25T14:32:00Z">
                  <w:rPr>
                    <w:ins w:id="3356" w:author="Lane, Stefanie" w:date="2023-09-25T14:32:00Z"/>
                  </w:rPr>
                </w:rPrChange>
              </w:rPr>
              <w:pPrChange w:id="3357" w:author="Lane, Stefanie" w:date="2023-09-25T14:32: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21A33F84" w14:textId="77777777" w:rsidR="0008222B" w:rsidRPr="0008222B" w:rsidRDefault="0008222B" w:rsidP="0008222B">
            <w:pPr>
              <w:spacing w:after="0" w:line="240" w:lineRule="auto"/>
              <w:jc w:val="center"/>
              <w:rPr>
                <w:ins w:id="3358" w:author="Lane, Stefanie" w:date="2023-09-25T14:32:00Z"/>
                <w:rFonts w:ascii="Calibri" w:eastAsia="Times New Roman" w:hAnsi="Calibri" w:cs="Calibri"/>
                <w:color w:val="000000"/>
                <w:rPrChange w:id="3359" w:author="Lane, Stefanie" w:date="2023-09-25T14:32:00Z">
                  <w:rPr>
                    <w:ins w:id="3360" w:author="Lane, Stefanie" w:date="2023-09-25T14:32:00Z"/>
                  </w:rPr>
                </w:rPrChange>
              </w:rPr>
              <w:pPrChange w:id="3361" w:author="Lane, Stefanie" w:date="2023-09-25T14:32:00Z">
                <w:pPr>
                  <w:jc w:val="center"/>
                </w:pPr>
              </w:pPrChange>
            </w:pPr>
            <w:ins w:id="3362" w:author="Lane, Stefanie" w:date="2023-09-25T14:32:00Z">
              <w:r w:rsidRPr="0008222B">
                <w:rPr>
                  <w:rFonts w:ascii="Calibri" w:eastAsia="Times New Roman" w:hAnsi="Calibri" w:cs="Calibri"/>
                  <w:color w:val="000000"/>
                  <w:rPrChange w:id="3363" w:author="Lane, Stefanie" w:date="2023-09-25T14:32:00Z">
                    <w:rPr/>
                  </w:rPrChange>
                </w:rPr>
                <w:t>10.5</w:t>
              </w:r>
            </w:ins>
          </w:p>
        </w:tc>
        <w:tc>
          <w:tcPr>
            <w:tcW w:w="960" w:type="dxa"/>
            <w:tcBorders>
              <w:top w:val="nil"/>
              <w:left w:val="nil"/>
              <w:bottom w:val="single" w:sz="4" w:space="0" w:color="auto"/>
              <w:right w:val="nil"/>
            </w:tcBorders>
            <w:shd w:val="clear" w:color="auto" w:fill="auto"/>
            <w:noWrap/>
            <w:vAlign w:val="bottom"/>
            <w:hideMark/>
          </w:tcPr>
          <w:p w14:paraId="0EC86A6C" w14:textId="77777777" w:rsidR="0008222B" w:rsidRPr="0008222B" w:rsidRDefault="0008222B" w:rsidP="0008222B">
            <w:pPr>
              <w:spacing w:after="0" w:line="240" w:lineRule="auto"/>
              <w:jc w:val="center"/>
              <w:rPr>
                <w:ins w:id="3364" w:author="Lane, Stefanie" w:date="2023-09-25T14:32:00Z"/>
                <w:rFonts w:ascii="Calibri" w:eastAsia="Times New Roman" w:hAnsi="Calibri" w:cs="Calibri"/>
                <w:color w:val="000000"/>
                <w:rPrChange w:id="3365" w:author="Lane, Stefanie" w:date="2023-09-25T14:32:00Z">
                  <w:rPr>
                    <w:ins w:id="3366" w:author="Lane, Stefanie" w:date="2023-09-25T14:32:00Z"/>
                  </w:rPr>
                </w:rPrChange>
              </w:rPr>
              <w:pPrChange w:id="3367" w:author="Lane, Stefanie" w:date="2023-09-25T14:32:00Z">
                <w:pPr>
                  <w:jc w:val="center"/>
                </w:pPr>
              </w:pPrChange>
            </w:pPr>
            <w:ins w:id="3368" w:author="Lane, Stefanie" w:date="2023-09-25T14:32:00Z">
              <w:r w:rsidRPr="0008222B">
                <w:rPr>
                  <w:rFonts w:ascii="Calibri" w:eastAsia="Times New Roman" w:hAnsi="Calibri" w:cs="Calibri"/>
                  <w:color w:val="000000"/>
                  <w:rPrChange w:id="3369" w:author="Lane, Stefanie" w:date="2023-09-25T14:32:00Z">
                    <w:rPr/>
                  </w:rPrChange>
                </w:rPr>
                <w:t>1.9</w:t>
              </w:r>
            </w:ins>
          </w:p>
        </w:tc>
        <w:tc>
          <w:tcPr>
            <w:tcW w:w="960" w:type="dxa"/>
            <w:tcBorders>
              <w:top w:val="nil"/>
              <w:left w:val="nil"/>
              <w:bottom w:val="single" w:sz="4" w:space="0" w:color="auto"/>
              <w:right w:val="nil"/>
            </w:tcBorders>
            <w:shd w:val="clear" w:color="auto" w:fill="auto"/>
            <w:noWrap/>
            <w:vAlign w:val="bottom"/>
            <w:hideMark/>
          </w:tcPr>
          <w:p w14:paraId="39A75EF1" w14:textId="77777777" w:rsidR="0008222B" w:rsidRPr="0008222B" w:rsidRDefault="0008222B" w:rsidP="0008222B">
            <w:pPr>
              <w:spacing w:after="0" w:line="240" w:lineRule="auto"/>
              <w:jc w:val="center"/>
              <w:rPr>
                <w:ins w:id="3370" w:author="Lane, Stefanie" w:date="2023-09-25T14:32:00Z"/>
                <w:rFonts w:ascii="Calibri" w:eastAsia="Times New Roman" w:hAnsi="Calibri" w:cs="Calibri"/>
                <w:color w:val="000000"/>
                <w:rPrChange w:id="3371" w:author="Lane, Stefanie" w:date="2023-09-25T14:32:00Z">
                  <w:rPr>
                    <w:ins w:id="3372" w:author="Lane, Stefanie" w:date="2023-09-25T14:32:00Z"/>
                  </w:rPr>
                </w:rPrChange>
              </w:rPr>
              <w:pPrChange w:id="3373" w:author="Lane, Stefanie" w:date="2023-09-25T14:32:00Z">
                <w:pPr>
                  <w:jc w:val="center"/>
                </w:pPr>
              </w:pPrChange>
            </w:pPr>
            <w:ins w:id="3374" w:author="Lane, Stefanie" w:date="2023-09-25T14:32:00Z">
              <w:r w:rsidRPr="0008222B">
                <w:rPr>
                  <w:rFonts w:ascii="Calibri" w:eastAsia="Times New Roman" w:hAnsi="Calibri" w:cs="Calibri"/>
                  <w:color w:val="000000"/>
                  <w:rPrChange w:id="3375" w:author="Lane, Stefanie" w:date="2023-09-25T14:32:00Z">
                    <w:rPr/>
                  </w:rPrChange>
                </w:rPr>
                <w:t>3.0</w:t>
              </w:r>
            </w:ins>
          </w:p>
        </w:tc>
      </w:tr>
      <w:tr w:rsidR="0008222B" w:rsidRPr="0008222B" w14:paraId="383533C8" w14:textId="77777777" w:rsidTr="0008222B">
        <w:trPr>
          <w:divId w:val="1077748668"/>
          <w:trHeight w:val="200"/>
          <w:jc w:val="center"/>
          <w:ins w:id="3376" w:author="Lane, Stefanie" w:date="2023-09-25T14:32:00Z"/>
        </w:trPr>
        <w:tc>
          <w:tcPr>
            <w:tcW w:w="1180" w:type="dxa"/>
            <w:tcBorders>
              <w:top w:val="nil"/>
              <w:left w:val="nil"/>
              <w:bottom w:val="nil"/>
              <w:right w:val="nil"/>
            </w:tcBorders>
            <w:shd w:val="clear" w:color="auto" w:fill="auto"/>
            <w:noWrap/>
            <w:vAlign w:val="bottom"/>
            <w:hideMark/>
          </w:tcPr>
          <w:p w14:paraId="36392431" w14:textId="77777777" w:rsidR="0008222B" w:rsidRPr="0008222B" w:rsidRDefault="0008222B" w:rsidP="0008222B">
            <w:pPr>
              <w:spacing w:after="0" w:line="240" w:lineRule="auto"/>
              <w:jc w:val="center"/>
              <w:rPr>
                <w:ins w:id="3377" w:author="Lane, Stefanie" w:date="2023-09-25T14:32:00Z"/>
                <w:rFonts w:ascii="Calibri" w:eastAsia="Times New Roman" w:hAnsi="Calibri" w:cs="Calibri"/>
                <w:color w:val="000000"/>
                <w:rPrChange w:id="3378" w:author="Lane, Stefanie" w:date="2023-09-25T14:32:00Z">
                  <w:rPr>
                    <w:ins w:id="3379" w:author="Lane, Stefanie" w:date="2023-09-25T14:32:00Z"/>
                  </w:rPr>
                </w:rPrChange>
              </w:rPr>
              <w:pPrChange w:id="3380"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492E438B" w14:textId="77777777" w:rsidR="0008222B" w:rsidRPr="0008222B" w:rsidRDefault="0008222B" w:rsidP="0008222B">
            <w:pPr>
              <w:spacing w:after="0" w:line="240" w:lineRule="auto"/>
              <w:rPr>
                <w:ins w:id="3381" w:author="Lane, Stefanie" w:date="2023-09-25T14:32:00Z"/>
                <w:rFonts w:ascii="Times New Roman" w:eastAsia="Times New Roman" w:hAnsi="Times New Roman" w:cs="Times New Roman"/>
                <w:rPrChange w:id="3382" w:author="Lane, Stefanie" w:date="2023-09-25T14:32:00Z">
                  <w:rPr>
                    <w:ins w:id="3383" w:author="Lane, Stefanie" w:date="2023-09-25T14:32:00Z"/>
                  </w:rPr>
                </w:rPrChange>
              </w:rPr>
              <w:pPrChange w:id="3384" w:author="Lane, Stefanie" w:date="2023-09-25T14:32:00Z">
                <w:pPr/>
              </w:pPrChange>
            </w:pPr>
          </w:p>
        </w:tc>
        <w:tc>
          <w:tcPr>
            <w:tcW w:w="960" w:type="dxa"/>
            <w:tcBorders>
              <w:top w:val="nil"/>
              <w:left w:val="nil"/>
              <w:bottom w:val="nil"/>
              <w:right w:val="nil"/>
            </w:tcBorders>
            <w:shd w:val="clear" w:color="auto" w:fill="auto"/>
            <w:noWrap/>
            <w:vAlign w:val="bottom"/>
            <w:hideMark/>
          </w:tcPr>
          <w:p w14:paraId="0EE1F9E0" w14:textId="77777777" w:rsidR="0008222B" w:rsidRPr="0008222B" w:rsidRDefault="0008222B" w:rsidP="0008222B">
            <w:pPr>
              <w:spacing w:after="0" w:line="240" w:lineRule="auto"/>
              <w:jc w:val="center"/>
              <w:rPr>
                <w:ins w:id="3385" w:author="Lane, Stefanie" w:date="2023-09-25T14:32:00Z"/>
                <w:rFonts w:ascii="Times New Roman" w:eastAsia="Times New Roman" w:hAnsi="Times New Roman" w:cs="Times New Roman"/>
                <w:rPrChange w:id="3386" w:author="Lane, Stefanie" w:date="2023-09-25T14:32:00Z">
                  <w:rPr>
                    <w:ins w:id="3387" w:author="Lane, Stefanie" w:date="2023-09-25T14:32:00Z"/>
                  </w:rPr>
                </w:rPrChange>
              </w:rPr>
              <w:pPrChange w:id="3388" w:author="Lane, Stefanie" w:date="2023-09-25T14:32:00Z">
                <w:pPr>
                  <w:jc w:val="center"/>
                </w:pPr>
              </w:pPrChange>
            </w:pPr>
          </w:p>
        </w:tc>
        <w:tc>
          <w:tcPr>
            <w:tcW w:w="300" w:type="dxa"/>
            <w:tcBorders>
              <w:top w:val="nil"/>
              <w:left w:val="nil"/>
              <w:bottom w:val="nil"/>
              <w:right w:val="nil"/>
            </w:tcBorders>
            <w:shd w:val="clear" w:color="auto" w:fill="auto"/>
            <w:noWrap/>
            <w:vAlign w:val="bottom"/>
            <w:hideMark/>
          </w:tcPr>
          <w:p w14:paraId="0E3BB9B4" w14:textId="77777777" w:rsidR="0008222B" w:rsidRPr="0008222B" w:rsidRDefault="0008222B" w:rsidP="0008222B">
            <w:pPr>
              <w:spacing w:after="0" w:line="240" w:lineRule="auto"/>
              <w:jc w:val="center"/>
              <w:rPr>
                <w:ins w:id="3389" w:author="Lane, Stefanie" w:date="2023-09-25T14:32:00Z"/>
                <w:rFonts w:ascii="Times New Roman" w:eastAsia="Times New Roman" w:hAnsi="Times New Roman" w:cs="Times New Roman"/>
                <w:rPrChange w:id="3390" w:author="Lane, Stefanie" w:date="2023-09-25T14:32:00Z">
                  <w:rPr>
                    <w:ins w:id="3391" w:author="Lane, Stefanie" w:date="2023-09-25T14:32:00Z"/>
                  </w:rPr>
                </w:rPrChange>
              </w:rPr>
              <w:pPrChange w:id="3392"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244FF221" w14:textId="77777777" w:rsidR="0008222B" w:rsidRPr="0008222B" w:rsidRDefault="0008222B" w:rsidP="0008222B">
            <w:pPr>
              <w:spacing w:after="0" w:line="240" w:lineRule="auto"/>
              <w:jc w:val="center"/>
              <w:rPr>
                <w:ins w:id="3393" w:author="Lane, Stefanie" w:date="2023-09-25T14:32:00Z"/>
                <w:rFonts w:ascii="Times New Roman" w:eastAsia="Times New Roman" w:hAnsi="Times New Roman" w:cs="Times New Roman"/>
                <w:rPrChange w:id="3394" w:author="Lane, Stefanie" w:date="2023-09-25T14:32:00Z">
                  <w:rPr>
                    <w:ins w:id="3395" w:author="Lane, Stefanie" w:date="2023-09-25T14:32:00Z"/>
                  </w:rPr>
                </w:rPrChange>
              </w:rPr>
              <w:pPrChange w:id="3396"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2A089742" w14:textId="77777777" w:rsidR="0008222B" w:rsidRPr="0008222B" w:rsidRDefault="0008222B" w:rsidP="0008222B">
            <w:pPr>
              <w:spacing w:after="0" w:line="240" w:lineRule="auto"/>
              <w:jc w:val="center"/>
              <w:rPr>
                <w:ins w:id="3397" w:author="Lane, Stefanie" w:date="2023-09-25T14:32:00Z"/>
                <w:rFonts w:ascii="Times New Roman" w:eastAsia="Times New Roman" w:hAnsi="Times New Roman" w:cs="Times New Roman"/>
                <w:rPrChange w:id="3398" w:author="Lane, Stefanie" w:date="2023-09-25T14:32:00Z">
                  <w:rPr>
                    <w:ins w:id="3399" w:author="Lane, Stefanie" w:date="2023-09-25T14:32:00Z"/>
                  </w:rPr>
                </w:rPrChange>
              </w:rPr>
              <w:pPrChange w:id="3400"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269F8C74" w14:textId="77777777" w:rsidR="0008222B" w:rsidRPr="0008222B" w:rsidRDefault="0008222B" w:rsidP="0008222B">
            <w:pPr>
              <w:spacing w:after="0" w:line="240" w:lineRule="auto"/>
              <w:jc w:val="center"/>
              <w:rPr>
                <w:ins w:id="3401" w:author="Lane, Stefanie" w:date="2023-09-25T14:32:00Z"/>
                <w:rFonts w:ascii="Times New Roman" w:eastAsia="Times New Roman" w:hAnsi="Times New Roman" w:cs="Times New Roman"/>
                <w:rPrChange w:id="3402" w:author="Lane, Stefanie" w:date="2023-09-25T14:32:00Z">
                  <w:rPr>
                    <w:ins w:id="3403" w:author="Lane, Stefanie" w:date="2023-09-25T14:32:00Z"/>
                  </w:rPr>
                </w:rPrChange>
              </w:rPr>
              <w:pPrChange w:id="3404" w:author="Lane, Stefanie" w:date="2023-09-25T14:32:00Z">
                <w:pPr>
                  <w:jc w:val="center"/>
                </w:pPr>
              </w:pPrChange>
            </w:pPr>
          </w:p>
        </w:tc>
      </w:tr>
      <w:tr w:rsidR="0008222B" w:rsidRPr="0008222B" w14:paraId="3F2EFCA1" w14:textId="77777777" w:rsidTr="0008222B">
        <w:trPr>
          <w:divId w:val="1077748668"/>
          <w:trHeight w:val="290"/>
          <w:jc w:val="center"/>
          <w:ins w:id="3405" w:author="Lane, Stefanie" w:date="2023-09-25T14:32:00Z"/>
        </w:trPr>
        <w:tc>
          <w:tcPr>
            <w:tcW w:w="1180" w:type="dxa"/>
            <w:tcBorders>
              <w:top w:val="nil"/>
              <w:left w:val="nil"/>
              <w:bottom w:val="nil"/>
              <w:right w:val="nil"/>
            </w:tcBorders>
            <w:shd w:val="clear" w:color="auto" w:fill="auto"/>
            <w:noWrap/>
            <w:vAlign w:val="bottom"/>
            <w:hideMark/>
          </w:tcPr>
          <w:p w14:paraId="02829604" w14:textId="77777777" w:rsidR="0008222B" w:rsidRPr="0008222B" w:rsidRDefault="0008222B" w:rsidP="0008222B">
            <w:pPr>
              <w:spacing w:after="0" w:line="240" w:lineRule="auto"/>
              <w:rPr>
                <w:ins w:id="3406" w:author="Lane, Stefanie" w:date="2023-09-25T14:32:00Z"/>
                <w:rFonts w:ascii="Calibri" w:eastAsia="Times New Roman" w:hAnsi="Calibri" w:cs="Calibri"/>
                <w:b/>
                <w:bCs/>
                <w:color w:val="000000"/>
                <w:rPrChange w:id="3407" w:author="Lane, Stefanie" w:date="2023-09-25T14:32:00Z">
                  <w:rPr>
                    <w:ins w:id="3408" w:author="Lane, Stefanie" w:date="2023-09-25T14:32:00Z"/>
                  </w:rPr>
                </w:rPrChange>
              </w:rPr>
              <w:pPrChange w:id="3409" w:author="Lane, Stefanie" w:date="2023-09-25T14:32:00Z">
                <w:pPr/>
              </w:pPrChange>
            </w:pPr>
            <w:ins w:id="3410" w:author="Lane, Stefanie" w:date="2023-09-25T14:32:00Z">
              <w:r w:rsidRPr="0008222B">
                <w:rPr>
                  <w:rFonts w:ascii="Calibri" w:eastAsia="Times New Roman" w:hAnsi="Calibri" w:cs="Calibri"/>
                  <w:b/>
                  <w:bCs/>
                  <w:color w:val="000000"/>
                  <w:rPrChange w:id="3411" w:author="Lane, Stefanie" w:date="2023-09-25T14:32:00Z">
                    <w:rPr/>
                  </w:rPrChange>
                </w:rPr>
                <w:t>Total</w:t>
              </w:r>
            </w:ins>
          </w:p>
        </w:tc>
        <w:tc>
          <w:tcPr>
            <w:tcW w:w="960" w:type="dxa"/>
            <w:tcBorders>
              <w:top w:val="nil"/>
              <w:left w:val="nil"/>
              <w:bottom w:val="nil"/>
              <w:right w:val="nil"/>
            </w:tcBorders>
            <w:shd w:val="clear" w:color="auto" w:fill="auto"/>
            <w:noWrap/>
            <w:vAlign w:val="bottom"/>
            <w:hideMark/>
          </w:tcPr>
          <w:p w14:paraId="66C1CE39" w14:textId="77777777" w:rsidR="0008222B" w:rsidRPr="0008222B" w:rsidRDefault="0008222B" w:rsidP="0008222B">
            <w:pPr>
              <w:spacing w:after="0" w:line="240" w:lineRule="auto"/>
              <w:rPr>
                <w:ins w:id="3412" w:author="Lane, Stefanie" w:date="2023-09-25T14:32:00Z"/>
                <w:rFonts w:ascii="Calibri" w:eastAsia="Times New Roman" w:hAnsi="Calibri" w:cs="Calibri"/>
                <w:b/>
                <w:bCs/>
                <w:color w:val="000000"/>
                <w:rPrChange w:id="3413" w:author="Lane, Stefanie" w:date="2023-09-25T14:32:00Z">
                  <w:rPr>
                    <w:ins w:id="3414" w:author="Lane, Stefanie" w:date="2023-09-25T14:32:00Z"/>
                  </w:rPr>
                </w:rPrChange>
              </w:rPr>
              <w:pPrChange w:id="3415" w:author="Lane, Stefanie" w:date="2023-09-25T14:32:00Z">
                <w:pPr/>
              </w:pPrChange>
            </w:pPr>
          </w:p>
        </w:tc>
        <w:tc>
          <w:tcPr>
            <w:tcW w:w="960" w:type="dxa"/>
            <w:tcBorders>
              <w:top w:val="nil"/>
              <w:left w:val="nil"/>
              <w:bottom w:val="nil"/>
              <w:right w:val="nil"/>
            </w:tcBorders>
            <w:shd w:val="clear" w:color="auto" w:fill="auto"/>
            <w:noWrap/>
            <w:vAlign w:val="bottom"/>
            <w:hideMark/>
          </w:tcPr>
          <w:p w14:paraId="34115872" w14:textId="77777777" w:rsidR="0008222B" w:rsidRPr="0008222B" w:rsidRDefault="0008222B" w:rsidP="0008222B">
            <w:pPr>
              <w:spacing w:after="0" w:line="240" w:lineRule="auto"/>
              <w:jc w:val="center"/>
              <w:rPr>
                <w:ins w:id="3416" w:author="Lane, Stefanie" w:date="2023-09-25T14:32:00Z"/>
                <w:rFonts w:ascii="Times New Roman" w:eastAsia="Times New Roman" w:hAnsi="Times New Roman" w:cs="Times New Roman"/>
                <w:rPrChange w:id="3417" w:author="Lane, Stefanie" w:date="2023-09-25T14:32:00Z">
                  <w:rPr>
                    <w:ins w:id="3418" w:author="Lane, Stefanie" w:date="2023-09-25T14:32:00Z"/>
                  </w:rPr>
                </w:rPrChange>
              </w:rPr>
              <w:pPrChange w:id="3419" w:author="Lane, Stefanie" w:date="2023-09-25T14:32:00Z">
                <w:pPr>
                  <w:jc w:val="center"/>
                </w:pPr>
              </w:pPrChange>
            </w:pPr>
          </w:p>
        </w:tc>
        <w:tc>
          <w:tcPr>
            <w:tcW w:w="300" w:type="dxa"/>
            <w:tcBorders>
              <w:top w:val="nil"/>
              <w:left w:val="nil"/>
              <w:bottom w:val="nil"/>
              <w:right w:val="nil"/>
            </w:tcBorders>
            <w:shd w:val="clear" w:color="auto" w:fill="auto"/>
            <w:noWrap/>
            <w:vAlign w:val="bottom"/>
            <w:hideMark/>
          </w:tcPr>
          <w:p w14:paraId="187AE1F0" w14:textId="77777777" w:rsidR="0008222B" w:rsidRPr="0008222B" w:rsidRDefault="0008222B" w:rsidP="0008222B">
            <w:pPr>
              <w:spacing w:after="0" w:line="240" w:lineRule="auto"/>
              <w:jc w:val="center"/>
              <w:rPr>
                <w:ins w:id="3420" w:author="Lane, Stefanie" w:date="2023-09-25T14:32:00Z"/>
                <w:rFonts w:ascii="Times New Roman" w:eastAsia="Times New Roman" w:hAnsi="Times New Roman" w:cs="Times New Roman"/>
                <w:rPrChange w:id="3421" w:author="Lane, Stefanie" w:date="2023-09-25T14:32:00Z">
                  <w:rPr>
                    <w:ins w:id="3422" w:author="Lane, Stefanie" w:date="2023-09-25T14:32:00Z"/>
                  </w:rPr>
                </w:rPrChange>
              </w:rPr>
              <w:pPrChange w:id="3423"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3D3A6378" w14:textId="77777777" w:rsidR="0008222B" w:rsidRPr="0008222B" w:rsidRDefault="0008222B" w:rsidP="0008222B">
            <w:pPr>
              <w:spacing w:after="0" w:line="240" w:lineRule="auto"/>
              <w:jc w:val="center"/>
              <w:rPr>
                <w:ins w:id="3424" w:author="Lane, Stefanie" w:date="2023-09-25T14:32:00Z"/>
                <w:rFonts w:ascii="Times New Roman" w:eastAsia="Times New Roman" w:hAnsi="Times New Roman" w:cs="Times New Roman"/>
                <w:rPrChange w:id="3425" w:author="Lane, Stefanie" w:date="2023-09-25T14:32:00Z">
                  <w:rPr>
                    <w:ins w:id="3426" w:author="Lane, Stefanie" w:date="2023-09-25T14:32:00Z"/>
                  </w:rPr>
                </w:rPrChange>
              </w:rPr>
              <w:pPrChange w:id="3427"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0406BDAD" w14:textId="77777777" w:rsidR="0008222B" w:rsidRPr="0008222B" w:rsidRDefault="0008222B" w:rsidP="0008222B">
            <w:pPr>
              <w:spacing w:after="0" w:line="240" w:lineRule="auto"/>
              <w:jc w:val="center"/>
              <w:rPr>
                <w:ins w:id="3428" w:author="Lane, Stefanie" w:date="2023-09-25T14:32:00Z"/>
                <w:rFonts w:ascii="Times New Roman" w:eastAsia="Times New Roman" w:hAnsi="Times New Roman" w:cs="Times New Roman"/>
                <w:rPrChange w:id="3429" w:author="Lane, Stefanie" w:date="2023-09-25T14:32:00Z">
                  <w:rPr>
                    <w:ins w:id="3430" w:author="Lane, Stefanie" w:date="2023-09-25T14:32:00Z"/>
                  </w:rPr>
                </w:rPrChange>
              </w:rPr>
              <w:pPrChange w:id="3431"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11A7497A" w14:textId="77777777" w:rsidR="0008222B" w:rsidRPr="0008222B" w:rsidRDefault="0008222B" w:rsidP="0008222B">
            <w:pPr>
              <w:spacing w:after="0" w:line="240" w:lineRule="auto"/>
              <w:jc w:val="center"/>
              <w:rPr>
                <w:ins w:id="3432" w:author="Lane, Stefanie" w:date="2023-09-25T14:32:00Z"/>
                <w:rFonts w:ascii="Times New Roman" w:eastAsia="Times New Roman" w:hAnsi="Times New Roman" w:cs="Times New Roman"/>
                <w:rPrChange w:id="3433" w:author="Lane, Stefanie" w:date="2023-09-25T14:32:00Z">
                  <w:rPr>
                    <w:ins w:id="3434" w:author="Lane, Stefanie" w:date="2023-09-25T14:32:00Z"/>
                  </w:rPr>
                </w:rPrChange>
              </w:rPr>
              <w:pPrChange w:id="3435" w:author="Lane, Stefanie" w:date="2023-09-25T14:32:00Z">
                <w:pPr>
                  <w:jc w:val="center"/>
                </w:pPr>
              </w:pPrChange>
            </w:pPr>
          </w:p>
        </w:tc>
      </w:tr>
      <w:tr w:rsidR="0008222B" w:rsidRPr="0008222B" w14:paraId="3AD9C4FA" w14:textId="77777777" w:rsidTr="0008222B">
        <w:trPr>
          <w:divId w:val="1077748668"/>
          <w:trHeight w:val="290"/>
          <w:jc w:val="center"/>
          <w:ins w:id="3436" w:author="Lane, Stefanie" w:date="2023-09-25T14:32:00Z"/>
        </w:trPr>
        <w:tc>
          <w:tcPr>
            <w:tcW w:w="1180" w:type="dxa"/>
            <w:tcBorders>
              <w:top w:val="single" w:sz="4" w:space="0" w:color="auto"/>
              <w:left w:val="nil"/>
              <w:bottom w:val="single" w:sz="4" w:space="0" w:color="auto"/>
              <w:right w:val="nil"/>
            </w:tcBorders>
            <w:shd w:val="clear" w:color="auto" w:fill="auto"/>
            <w:noWrap/>
            <w:vAlign w:val="bottom"/>
            <w:hideMark/>
          </w:tcPr>
          <w:p w14:paraId="63C939D2" w14:textId="77777777" w:rsidR="0008222B" w:rsidRPr="0008222B" w:rsidRDefault="0008222B" w:rsidP="0008222B">
            <w:pPr>
              <w:spacing w:after="0" w:line="240" w:lineRule="auto"/>
              <w:jc w:val="right"/>
              <w:rPr>
                <w:ins w:id="3437" w:author="Lane, Stefanie" w:date="2023-09-25T14:32:00Z"/>
                <w:rFonts w:ascii="Calibri" w:eastAsia="Times New Roman" w:hAnsi="Calibri" w:cs="Calibri"/>
                <w:color w:val="000000"/>
                <w:rPrChange w:id="3438" w:author="Lane, Stefanie" w:date="2023-09-25T14:32:00Z">
                  <w:rPr>
                    <w:ins w:id="3439" w:author="Lane, Stefanie" w:date="2023-09-25T14:32:00Z"/>
                  </w:rPr>
                </w:rPrChange>
              </w:rPr>
              <w:pPrChange w:id="3440" w:author="Lane, Stefanie" w:date="2023-09-25T14:32:00Z">
                <w:pPr>
                  <w:jc w:val="right"/>
                </w:pPr>
              </w:pPrChange>
            </w:pPr>
            <w:ins w:id="3441" w:author="Lane, Stefanie" w:date="2023-09-25T14:32:00Z">
              <w:r w:rsidRPr="0008222B">
                <w:rPr>
                  <w:rFonts w:ascii="Calibri" w:eastAsia="Times New Roman" w:hAnsi="Calibri" w:cs="Calibri"/>
                  <w:color w:val="000000"/>
                  <w:rPrChange w:id="3442" w:author="Lane, Stefanie" w:date="2023-09-25T14:32: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39BC22A1" w14:textId="77777777" w:rsidR="0008222B" w:rsidRPr="0008222B" w:rsidRDefault="0008222B" w:rsidP="0008222B">
            <w:pPr>
              <w:spacing w:after="0" w:line="240" w:lineRule="auto"/>
              <w:jc w:val="center"/>
              <w:rPr>
                <w:ins w:id="3443" w:author="Lane, Stefanie" w:date="2023-09-25T14:32:00Z"/>
                <w:rFonts w:ascii="Calibri" w:eastAsia="Times New Roman" w:hAnsi="Calibri" w:cs="Calibri"/>
                <w:color w:val="000000"/>
                <w:rPrChange w:id="3444" w:author="Lane, Stefanie" w:date="2023-09-25T14:32:00Z">
                  <w:rPr>
                    <w:ins w:id="3445" w:author="Lane, Stefanie" w:date="2023-09-25T14:32:00Z"/>
                  </w:rPr>
                </w:rPrChange>
              </w:rPr>
              <w:pPrChange w:id="3446" w:author="Lane, Stefanie" w:date="2023-09-25T14:32:00Z">
                <w:pPr>
                  <w:jc w:val="center"/>
                </w:pPr>
              </w:pPrChange>
            </w:pPr>
            <w:ins w:id="3447" w:author="Lane, Stefanie" w:date="2023-09-25T14:32:00Z">
              <w:r w:rsidRPr="0008222B">
                <w:rPr>
                  <w:rFonts w:ascii="Calibri" w:eastAsia="Times New Roman" w:hAnsi="Calibri" w:cs="Calibri"/>
                  <w:color w:val="000000"/>
                  <w:rPrChange w:id="3448" w:author="Lane, Stefanie" w:date="2023-09-25T14:32: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01893F34" w14:textId="77777777" w:rsidR="0008222B" w:rsidRPr="0008222B" w:rsidRDefault="0008222B" w:rsidP="0008222B">
            <w:pPr>
              <w:spacing w:after="0" w:line="240" w:lineRule="auto"/>
              <w:jc w:val="center"/>
              <w:rPr>
                <w:ins w:id="3449" w:author="Lane, Stefanie" w:date="2023-09-25T14:32:00Z"/>
                <w:rFonts w:ascii="Calibri" w:eastAsia="Times New Roman" w:hAnsi="Calibri" w:cs="Calibri"/>
                <w:color w:val="000000"/>
                <w:rPrChange w:id="3450" w:author="Lane, Stefanie" w:date="2023-09-25T14:32:00Z">
                  <w:rPr>
                    <w:ins w:id="3451" w:author="Lane, Stefanie" w:date="2023-09-25T14:32:00Z"/>
                  </w:rPr>
                </w:rPrChange>
              </w:rPr>
              <w:pPrChange w:id="3452" w:author="Lane, Stefanie" w:date="2023-09-25T14:32:00Z">
                <w:pPr>
                  <w:jc w:val="center"/>
                </w:pPr>
              </w:pPrChange>
            </w:pPr>
            <w:ins w:id="3453" w:author="Lane, Stefanie" w:date="2023-09-25T14:32:00Z">
              <w:r w:rsidRPr="0008222B">
                <w:rPr>
                  <w:rFonts w:ascii="Calibri" w:eastAsia="Times New Roman" w:hAnsi="Calibri" w:cs="Calibri"/>
                  <w:color w:val="000000"/>
                  <w:rPrChange w:id="3454" w:author="Lane, Stefanie" w:date="2023-09-25T14:32:00Z">
                    <w:rPr/>
                  </w:rPrChange>
                </w:rPr>
                <w:t>48</w:t>
              </w:r>
            </w:ins>
          </w:p>
        </w:tc>
        <w:tc>
          <w:tcPr>
            <w:tcW w:w="300" w:type="dxa"/>
            <w:tcBorders>
              <w:top w:val="nil"/>
              <w:left w:val="nil"/>
              <w:bottom w:val="nil"/>
              <w:right w:val="nil"/>
            </w:tcBorders>
            <w:shd w:val="clear" w:color="auto" w:fill="auto"/>
            <w:noWrap/>
            <w:vAlign w:val="bottom"/>
            <w:hideMark/>
          </w:tcPr>
          <w:p w14:paraId="094A50A9" w14:textId="77777777" w:rsidR="0008222B" w:rsidRPr="0008222B" w:rsidRDefault="0008222B" w:rsidP="0008222B">
            <w:pPr>
              <w:spacing w:after="0" w:line="240" w:lineRule="auto"/>
              <w:jc w:val="center"/>
              <w:rPr>
                <w:ins w:id="3455" w:author="Lane, Stefanie" w:date="2023-09-25T14:32:00Z"/>
                <w:rFonts w:ascii="Calibri" w:eastAsia="Times New Roman" w:hAnsi="Calibri" w:cs="Calibri"/>
                <w:color w:val="000000"/>
                <w:rPrChange w:id="3456" w:author="Lane, Stefanie" w:date="2023-09-25T14:32:00Z">
                  <w:rPr>
                    <w:ins w:id="3457" w:author="Lane, Stefanie" w:date="2023-09-25T14:32:00Z"/>
                  </w:rPr>
                </w:rPrChange>
              </w:rPr>
              <w:pPrChange w:id="3458" w:author="Lane, Stefanie" w:date="2023-09-25T14:32: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030521AA" w14:textId="77777777" w:rsidR="0008222B" w:rsidRPr="0008222B" w:rsidRDefault="0008222B" w:rsidP="0008222B">
            <w:pPr>
              <w:spacing w:after="0" w:line="240" w:lineRule="auto"/>
              <w:jc w:val="center"/>
              <w:rPr>
                <w:ins w:id="3459" w:author="Lane, Stefanie" w:date="2023-09-25T14:32:00Z"/>
                <w:rFonts w:ascii="Calibri" w:eastAsia="Times New Roman" w:hAnsi="Calibri" w:cs="Calibri"/>
                <w:color w:val="000000"/>
                <w:rPrChange w:id="3460" w:author="Lane, Stefanie" w:date="2023-09-25T14:32:00Z">
                  <w:rPr>
                    <w:ins w:id="3461" w:author="Lane, Stefanie" w:date="2023-09-25T14:32:00Z"/>
                  </w:rPr>
                </w:rPrChange>
              </w:rPr>
              <w:pPrChange w:id="3462" w:author="Lane, Stefanie" w:date="2023-09-25T14:32:00Z">
                <w:pPr>
                  <w:jc w:val="center"/>
                </w:pPr>
              </w:pPrChange>
            </w:pPr>
            <w:ins w:id="3463" w:author="Lane, Stefanie" w:date="2023-09-25T14:32:00Z">
              <w:r w:rsidRPr="0008222B">
                <w:rPr>
                  <w:rFonts w:ascii="Calibri" w:eastAsia="Times New Roman" w:hAnsi="Calibri" w:cs="Calibri"/>
                  <w:color w:val="000000"/>
                  <w:rPrChange w:id="3464" w:author="Lane, Stefanie" w:date="2023-09-25T14:32:00Z">
                    <w:rPr/>
                  </w:rPrChange>
                </w:rPr>
                <w:t>12.2</w:t>
              </w:r>
            </w:ins>
          </w:p>
        </w:tc>
        <w:tc>
          <w:tcPr>
            <w:tcW w:w="960" w:type="dxa"/>
            <w:tcBorders>
              <w:top w:val="single" w:sz="4" w:space="0" w:color="auto"/>
              <w:left w:val="nil"/>
              <w:bottom w:val="single" w:sz="4" w:space="0" w:color="auto"/>
              <w:right w:val="nil"/>
            </w:tcBorders>
            <w:shd w:val="clear" w:color="auto" w:fill="auto"/>
            <w:noWrap/>
            <w:vAlign w:val="bottom"/>
            <w:hideMark/>
          </w:tcPr>
          <w:p w14:paraId="76E9338F" w14:textId="77777777" w:rsidR="0008222B" w:rsidRPr="0008222B" w:rsidRDefault="0008222B" w:rsidP="0008222B">
            <w:pPr>
              <w:spacing w:after="0" w:line="240" w:lineRule="auto"/>
              <w:jc w:val="center"/>
              <w:rPr>
                <w:ins w:id="3465" w:author="Lane, Stefanie" w:date="2023-09-25T14:32:00Z"/>
                <w:rFonts w:ascii="Calibri" w:eastAsia="Times New Roman" w:hAnsi="Calibri" w:cs="Calibri"/>
                <w:color w:val="000000"/>
                <w:rPrChange w:id="3466" w:author="Lane, Stefanie" w:date="2023-09-25T14:32:00Z">
                  <w:rPr>
                    <w:ins w:id="3467" w:author="Lane, Stefanie" w:date="2023-09-25T14:32:00Z"/>
                  </w:rPr>
                </w:rPrChange>
              </w:rPr>
              <w:pPrChange w:id="3468" w:author="Lane, Stefanie" w:date="2023-09-25T14:32:00Z">
                <w:pPr>
                  <w:jc w:val="center"/>
                </w:pPr>
              </w:pPrChange>
            </w:pPr>
            <w:ins w:id="3469" w:author="Lane, Stefanie" w:date="2023-09-25T14:32:00Z">
              <w:r w:rsidRPr="0008222B">
                <w:rPr>
                  <w:rFonts w:ascii="Calibri" w:eastAsia="Times New Roman" w:hAnsi="Calibri" w:cs="Calibri"/>
                  <w:color w:val="000000"/>
                  <w:rPrChange w:id="3470" w:author="Lane, Stefanie" w:date="2023-09-25T14:32:00Z">
                    <w:rPr/>
                  </w:rPrChange>
                </w:rPr>
                <w:t>3.5</w:t>
              </w:r>
            </w:ins>
          </w:p>
        </w:tc>
        <w:tc>
          <w:tcPr>
            <w:tcW w:w="960" w:type="dxa"/>
            <w:tcBorders>
              <w:top w:val="single" w:sz="4" w:space="0" w:color="auto"/>
              <w:left w:val="nil"/>
              <w:bottom w:val="single" w:sz="4" w:space="0" w:color="auto"/>
              <w:right w:val="nil"/>
            </w:tcBorders>
            <w:shd w:val="clear" w:color="auto" w:fill="auto"/>
            <w:noWrap/>
            <w:vAlign w:val="bottom"/>
            <w:hideMark/>
          </w:tcPr>
          <w:p w14:paraId="6B6BF15E" w14:textId="77777777" w:rsidR="0008222B" w:rsidRPr="0008222B" w:rsidRDefault="0008222B" w:rsidP="0008222B">
            <w:pPr>
              <w:spacing w:after="0" w:line="240" w:lineRule="auto"/>
              <w:jc w:val="center"/>
              <w:rPr>
                <w:ins w:id="3471" w:author="Lane, Stefanie" w:date="2023-09-25T14:32:00Z"/>
                <w:rFonts w:ascii="Calibri" w:eastAsia="Times New Roman" w:hAnsi="Calibri" w:cs="Calibri"/>
                <w:color w:val="000000"/>
                <w:rPrChange w:id="3472" w:author="Lane, Stefanie" w:date="2023-09-25T14:32:00Z">
                  <w:rPr>
                    <w:ins w:id="3473" w:author="Lane, Stefanie" w:date="2023-09-25T14:32:00Z"/>
                  </w:rPr>
                </w:rPrChange>
              </w:rPr>
              <w:pPrChange w:id="3474" w:author="Lane, Stefanie" w:date="2023-09-25T14:32:00Z">
                <w:pPr>
                  <w:jc w:val="center"/>
                </w:pPr>
              </w:pPrChange>
            </w:pPr>
            <w:ins w:id="3475" w:author="Lane, Stefanie" w:date="2023-09-25T14:32:00Z">
              <w:r w:rsidRPr="0008222B">
                <w:rPr>
                  <w:rFonts w:ascii="Calibri" w:eastAsia="Times New Roman" w:hAnsi="Calibri" w:cs="Calibri"/>
                  <w:color w:val="000000"/>
                  <w:rPrChange w:id="3476" w:author="Lane, Stefanie" w:date="2023-09-25T14:32:00Z">
                    <w:rPr/>
                  </w:rPrChange>
                </w:rPr>
                <w:t>3.9</w:t>
              </w:r>
            </w:ins>
          </w:p>
        </w:tc>
      </w:tr>
      <w:tr w:rsidR="0008222B" w:rsidRPr="0008222B" w14:paraId="6C4D4437" w14:textId="77777777" w:rsidTr="0008222B">
        <w:trPr>
          <w:divId w:val="1077748668"/>
          <w:trHeight w:val="290"/>
          <w:jc w:val="center"/>
          <w:ins w:id="3477" w:author="Lane, Stefanie" w:date="2023-09-25T14:32:00Z"/>
        </w:trPr>
        <w:tc>
          <w:tcPr>
            <w:tcW w:w="1180" w:type="dxa"/>
            <w:tcBorders>
              <w:top w:val="nil"/>
              <w:left w:val="nil"/>
              <w:bottom w:val="nil"/>
              <w:right w:val="nil"/>
            </w:tcBorders>
            <w:shd w:val="clear" w:color="auto" w:fill="auto"/>
            <w:noWrap/>
            <w:vAlign w:val="bottom"/>
            <w:hideMark/>
          </w:tcPr>
          <w:p w14:paraId="4F3ED853" w14:textId="77777777" w:rsidR="0008222B" w:rsidRPr="0008222B" w:rsidRDefault="0008222B" w:rsidP="0008222B">
            <w:pPr>
              <w:spacing w:after="0" w:line="240" w:lineRule="auto"/>
              <w:jc w:val="right"/>
              <w:rPr>
                <w:ins w:id="3478" w:author="Lane, Stefanie" w:date="2023-09-25T14:32:00Z"/>
                <w:rFonts w:ascii="Calibri" w:eastAsia="Times New Roman" w:hAnsi="Calibri" w:cs="Calibri"/>
                <w:color w:val="000000"/>
                <w:rPrChange w:id="3479" w:author="Lane, Stefanie" w:date="2023-09-25T14:32:00Z">
                  <w:rPr>
                    <w:ins w:id="3480" w:author="Lane, Stefanie" w:date="2023-09-25T14:32:00Z"/>
                  </w:rPr>
                </w:rPrChange>
              </w:rPr>
              <w:pPrChange w:id="3481" w:author="Lane, Stefanie" w:date="2023-09-25T14:32:00Z">
                <w:pPr>
                  <w:jc w:val="right"/>
                </w:pPr>
              </w:pPrChange>
            </w:pPr>
            <w:ins w:id="3482" w:author="Lane, Stefanie" w:date="2023-09-25T14:32:00Z">
              <w:r w:rsidRPr="0008222B">
                <w:rPr>
                  <w:rFonts w:ascii="Calibri" w:eastAsia="Times New Roman" w:hAnsi="Calibri" w:cs="Calibri"/>
                  <w:color w:val="000000"/>
                  <w:rPrChange w:id="3483" w:author="Lane, Stefanie" w:date="2023-09-25T14:32:00Z">
                    <w:rPr/>
                  </w:rPrChange>
                </w:rPr>
                <w:t>1999</w:t>
              </w:r>
            </w:ins>
          </w:p>
        </w:tc>
        <w:tc>
          <w:tcPr>
            <w:tcW w:w="960" w:type="dxa"/>
            <w:tcBorders>
              <w:top w:val="nil"/>
              <w:left w:val="nil"/>
              <w:bottom w:val="single" w:sz="4" w:space="0" w:color="auto"/>
              <w:right w:val="nil"/>
            </w:tcBorders>
            <w:shd w:val="clear" w:color="auto" w:fill="auto"/>
            <w:noWrap/>
            <w:vAlign w:val="bottom"/>
            <w:hideMark/>
          </w:tcPr>
          <w:p w14:paraId="38FDBC5F" w14:textId="77777777" w:rsidR="0008222B" w:rsidRPr="0008222B" w:rsidRDefault="0008222B" w:rsidP="0008222B">
            <w:pPr>
              <w:spacing w:after="0" w:line="240" w:lineRule="auto"/>
              <w:jc w:val="center"/>
              <w:rPr>
                <w:ins w:id="3484" w:author="Lane, Stefanie" w:date="2023-09-25T14:32:00Z"/>
                <w:rFonts w:ascii="Calibri" w:eastAsia="Times New Roman" w:hAnsi="Calibri" w:cs="Calibri"/>
                <w:color w:val="000000"/>
                <w:rPrChange w:id="3485" w:author="Lane, Stefanie" w:date="2023-09-25T14:32:00Z">
                  <w:rPr>
                    <w:ins w:id="3486" w:author="Lane, Stefanie" w:date="2023-09-25T14:32:00Z"/>
                  </w:rPr>
                </w:rPrChange>
              </w:rPr>
              <w:pPrChange w:id="3487" w:author="Lane, Stefanie" w:date="2023-09-25T14:32:00Z">
                <w:pPr>
                  <w:jc w:val="center"/>
                </w:pPr>
              </w:pPrChange>
            </w:pPr>
            <w:ins w:id="3488" w:author="Lane, Stefanie" w:date="2023-09-25T14:32:00Z">
              <w:r w:rsidRPr="0008222B">
                <w:rPr>
                  <w:rFonts w:ascii="Calibri" w:eastAsia="Times New Roman" w:hAnsi="Calibri" w:cs="Calibri"/>
                  <w:color w:val="000000"/>
                  <w:rPrChange w:id="3489" w:author="Lane, Stefanie" w:date="2023-09-25T14:32:00Z">
                    <w:rPr/>
                  </w:rPrChange>
                </w:rPr>
                <w:t>54</w:t>
              </w:r>
            </w:ins>
          </w:p>
        </w:tc>
        <w:tc>
          <w:tcPr>
            <w:tcW w:w="960" w:type="dxa"/>
            <w:tcBorders>
              <w:top w:val="nil"/>
              <w:left w:val="nil"/>
              <w:bottom w:val="nil"/>
              <w:right w:val="nil"/>
            </w:tcBorders>
            <w:shd w:val="clear" w:color="auto" w:fill="auto"/>
            <w:noWrap/>
            <w:vAlign w:val="bottom"/>
            <w:hideMark/>
          </w:tcPr>
          <w:p w14:paraId="793068A4" w14:textId="77777777" w:rsidR="0008222B" w:rsidRPr="0008222B" w:rsidRDefault="0008222B" w:rsidP="0008222B">
            <w:pPr>
              <w:spacing w:after="0" w:line="240" w:lineRule="auto"/>
              <w:jc w:val="center"/>
              <w:rPr>
                <w:ins w:id="3490" w:author="Lane, Stefanie" w:date="2023-09-25T14:32:00Z"/>
                <w:rFonts w:ascii="Calibri" w:eastAsia="Times New Roman" w:hAnsi="Calibri" w:cs="Calibri"/>
                <w:color w:val="000000"/>
                <w:rPrChange w:id="3491" w:author="Lane, Stefanie" w:date="2023-09-25T14:32:00Z">
                  <w:rPr>
                    <w:ins w:id="3492" w:author="Lane, Stefanie" w:date="2023-09-25T14:32:00Z"/>
                  </w:rPr>
                </w:rPrChange>
              </w:rPr>
              <w:pPrChange w:id="3493" w:author="Lane, Stefanie" w:date="2023-09-25T14:32:00Z">
                <w:pPr>
                  <w:jc w:val="center"/>
                </w:pPr>
              </w:pPrChange>
            </w:pPr>
            <w:ins w:id="3494" w:author="Lane, Stefanie" w:date="2023-09-25T14:32:00Z">
              <w:r w:rsidRPr="0008222B">
                <w:rPr>
                  <w:rFonts w:ascii="Calibri" w:eastAsia="Times New Roman" w:hAnsi="Calibri" w:cs="Calibri"/>
                  <w:color w:val="000000"/>
                  <w:rPrChange w:id="3495" w:author="Lane, Stefanie" w:date="2023-09-25T14:32:00Z">
                    <w:rPr/>
                  </w:rPrChange>
                </w:rPr>
                <w:t>42</w:t>
              </w:r>
            </w:ins>
          </w:p>
        </w:tc>
        <w:tc>
          <w:tcPr>
            <w:tcW w:w="300" w:type="dxa"/>
            <w:tcBorders>
              <w:top w:val="nil"/>
              <w:left w:val="nil"/>
              <w:bottom w:val="nil"/>
              <w:right w:val="nil"/>
            </w:tcBorders>
            <w:shd w:val="clear" w:color="auto" w:fill="auto"/>
            <w:noWrap/>
            <w:vAlign w:val="bottom"/>
            <w:hideMark/>
          </w:tcPr>
          <w:p w14:paraId="512B5D81" w14:textId="77777777" w:rsidR="0008222B" w:rsidRPr="0008222B" w:rsidRDefault="0008222B" w:rsidP="0008222B">
            <w:pPr>
              <w:spacing w:after="0" w:line="240" w:lineRule="auto"/>
              <w:jc w:val="center"/>
              <w:rPr>
                <w:ins w:id="3496" w:author="Lane, Stefanie" w:date="2023-09-25T14:32:00Z"/>
                <w:rFonts w:ascii="Calibri" w:eastAsia="Times New Roman" w:hAnsi="Calibri" w:cs="Calibri"/>
                <w:color w:val="000000"/>
                <w:rPrChange w:id="3497" w:author="Lane, Stefanie" w:date="2023-09-25T14:32:00Z">
                  <w:rPr>
                    <w:ins w:id="3498" w:author="Lane, Stefanie" w:date="2023-09-25T14:32:00Z"/>
                  </w:rPr>
                </w:rPrChange>
              </w:rPr>
              <w:pPrChange w:id="3499" w:author="Lane, Stefanie" w:date="2023-09-25T14:32:00Z">
                <w:pPr>
                  <w:jc w:val="center"/>
                </w:pPr>
              </w:pPrChange>
            </w:pPr>
          </w:p>
        </w:tc>
        <w:tc>
          <w:tcPr>
            <w:tcW w:w="960" w:type="dxa"/>
            <w:tcBorders>
              <w:top w:val="nil"/>
              <w:left w:val="nil"/>
              <w:bottom w:val="nil"/>
              <w:right w:val="nil"/>
            </w:tcBorders>
            <w:shd w:val="clear" w:color="auto" w:fill="auto"/>
            <w:noWrap/>
            <w:vAlign w:val="bottom"/>
            <w:hideMark/>
          </w:tcPr>
          <w:p w14:paraId="07AEF682" w14:textId="77777777" w:rsidR="0008222B" w:rsidRPr="0008222B" w:rsidRDefault="0008222B" w:rsidP="0008222B">
            <w:pPr>
              <w:spacing w:after="0" w:line="240" w:lineRule="auto"/>
              <w:jc w:val="center"/>
              <w:rPr>
                <w:ins w:id="3500" w:author="Lane, Stefanie" w:date="2023-09-25T14:32:00Z"/>
                <w:rFonts w:ascii="Calibri" w:eastAsia="Times New Roman" w:hAnsi="Calibri" w:cs="Calibri"/>
                <w:color w:val="000000"/>
                <w:rPrChange w:id="3501" w:author="Lane, Stefanie" w:date="2023-09-25T14:32:00Z">
                  <w:rPr>
                    <w:ins w:id="3502" w:author="Lane, Stefanie" w:date="2023-09-25T14:32:00Z"/>
                  </w:rPr>
                </w:rPrChange>
              </w:rPr>
              <w:pPrChange w:id="3503" w:author="Lane, Stefanie" w:date="2023-09-25T14:32:00Z">
                <w:pPr>
                  <w:jc w:val="center"/>
                </w:pPr>
              </w:pPrChange>
            </w:pPr>
            <w:ins w:id="3504" w:author="Lane, Stefanie" w:date="2023-09-25T14:32:00Z">
              <w:r w:rsidRPr="0008222B">
                <w:rPr>
                  <w:rFonts w:ascii="Calibri" w:eastAsia="Times New Roman" w:hAnsi="Calibri" w:cs="Calibri"/>
                  <w:color w:val="000000"/>
                  <w:rPrChange w:id="3505" w:author="Lane, Stefanie" w:date="2023-09-25T14:32:00Z">
                    <w:rPr/>
                  </w:rPrChange>
                </w:rPr>
                <w:t>10.0</w:t>
              </w:r>
            </w:ins>
          </w:p>
        </w:tc>
        <w:tc>
          <w:tcPr>
            <w:tcW w:w="960" w:type="dxa"/>
            <w:tcBorders>
              <w:top w:val="nil"/>
              <w:left w:val="nil"/>
              <w:bottom w:val="nil"/>
              <w:right w:val="nil"/>
            </w:tcBorders>
            <w:shd w:val="clear" w:color="auto" w:fill="auto"/>
            <w:noWrap/>
            <w:vAlign w:val="bottom"/>
            <w:hideMark/>
          </w:tcPr>
          <w:p w14:paraId="5E338821" w14:textId="77777777" w:rsidR="0008222B" w:rsidRPr="0008222B" w:rsidRDefault="0008222B" w:rsidP="0008222B">
            <w:pPr>
              <w:spacing w:after="0" w:line="240" w:lineRule="auto"/>
              <w:jc w:val="center"/>
              <w:rPr>
                <w:ins w:id="3506" w:author="Lane, Stefanie" w:date="2023-09-25T14:32:00Z"/>
                <w:rFonts w:ascii="Calibri" w:eastAsia="Times New Roman" w:hAnsi="Calibri" w:cs="Calibri"/>
                <w:color w:val="000000"/>
                <w:rPrChange w:id="3507" w:author="Lane, Stefanie" w:date="2023-09-25T14:32:00Z">
                  <w:rPr>
                    <w:ins w:id="3508" w:author="Lane, Stefanie" w:date="2023-09-25T14:32:00Z"/>
                  </w:rPr>
                </w:rPrChange>
              </w:rPr>
              <w:pPrChange w:id="3509" w:author="Lane, Stefanie" w:date="2023-09-25T14:32:00Z">
                <w:pPr>
                  <w:jc w:val="center"/>
                </w:pPr>
              </w:pPrChange>
            </w:pPr>
            <w:ins w:id="3510" w:author="Lane, Stefanie" w:date="2023-09-25T14:32:00Z">
              <w:r w:rsidRPr="0008222B">
                <w:rPr>
                  <w:rFonts w:ascii="Calibri" w:eastAsia="Times New Roman" w:hAnsi="Calibri" w:cs="Calibri"/>
                  <w:color w:val="000000"/>
                  <w:rPrChange w:id="3511" w:author="Lane, Stefanie" w:date="2023-09-25T14:32:00Z">
                    <w:rPr/>
                  </w:rPrChange>
                </w:rPr>
                <w:t>3.4</w:t>
              </w:r>
            </w:ins>
          </w:p>
        </w:tc>
        <w:tc>
          <w:tcPr>
            <w:tcW w:w="960" w:type="dxa"/>
            <w:tcBorders>
              <w:top w:val="nil"/>
              <w:left w:val="nil"/>
              <w:bottom w:val="nil"/>
              <w:right w:val="nil"/>
            </w:tcBorders>
            <w:shd w:val="clear" w:color="auto" w:fill="auto"/>
            <w:noWrap/>
            <w:vAlign w:val="bottom"/>
            <w:hideMark/>
          </w:tcPr>
          <w:p w14:paraId="79FA4EF3" w14:textId="77777777" w:rsidR="0008222B" w:rsidRPr="0008222B" w:rsidRDefault="0008222B" w:rsidP="0008222B">
            <w:pPr>
              <w:spacing w:after="0" w:line="240" w:lineRule="auto"/>
              <w:jc w:val="center"/>
              <w:rPr>
                <w:ins w:id="3512" w:author="Lane, Stefanie" w:date="2023-09-25T14:32:00Z"/>
                <w:rFonts w:ascii="Calibri" w:eastAsia="Times New Roman" w:hAnsi="Calibri" w:cs="Calibri"/>
                <w:color w:val="000000"/>
                <w:rPrChange w:id="3513" w:author="Lane, Stefanie" w:date="2023-09-25T14:32:00Z">
                  <w:rPr>
                    <w:ins w:id="3514" w:author="Lane, Stefanie" w:date="2023-09-25T14:32:00Z"/>
                  </w:rPr>
                </w:rPrChange>
              </w:rPr>
              <w:pPrChange w:id="3515" w:author="Lane, Stefanie" w:date="2023-09-25T14:32:00Z">
                <w:pPr>
                  <w:jc w:val="center"/>
                </w:pPr>
              </w:pPrChange>
            </w:pPr>
            <w:ins w:id="3516" w:author="Lane, Stefanie" w:date="2023-09-25T14:32:00Z">
              <w:r w:rsidRPr="0008222B">
                <w:rPr>
                  <w:rFonts w:ascii="Calibri" w:eastAsia="Times New Roman" w:hAnsi="Calibri" w:cs="Calibri"/>
                  <w:color w:val="000000"/>
                  <w:rPrChange w:id="3517" w:author="Lane, Stefanie" w:date="2023-09-25T14:32:00Z">
                    <w:rPr/>
                  </w:rPrChange>
                </w:rPr>
                <w:t>4.2</w:t>
              </w:r>
            </w:ins>
          </w:p>
        </w:tc>
      </w:tr>
      <w:tr w:rsidR="0008222B" w:rsidRPr="0008222B" w14:paraId="2DCBF92A" w14:textId="77777777" w:rsidTr="0008222B">
        <w:trPr>
          <w:divId w:val="1077748668"/>
          <w:trHeight w:val="290"/>
          <w:jc w:val="center"/>
          <w:ins w:id="3518" w:author="Lane, Stefanie" w:date="2023-09-25T14:32:00Z"/>
        </w:trPr>
        <w:tc>
          <w:tcPr>
            <w:tcW w:w="1180" w:type="dxa"/>
            <w:tcBorders>
              <w:top w:val="single" w:sz="4" w:space="0" w:color="auto"/>
              <w:left w:val="nil"/>
              <w:bottom w:val="single" w:sz="4" w:space="0" w:color="auto"/>
              <w:right w:val="nil"/>
            </w:tcBorders>
            <w:shd w:val="clear" w:color="auto" w:fill="auto"/>
            <w:noWrap/>
            <w:vAlign w:val="bottom"/>
            <w:hideMark/>
          </w:tcPr>
          <w:p w14:paraId="12487EC0" w14:textId="77777777" w:rsidR="0008222B" w:rsidRPr="0008222B" w:rsidRDefault="0008222B" w:rsidP="0008222B">
            <w:pPr>
              <w:spacing w:after="0" w:line="240" w:lineRule="auto"/>
              <w:jc w:val="right"/>
              <w:rPr>
                <w:ins w:id="3519" w:author="Lane, Stefanie" w:date="2023-09-25T14:32:00Z"/>
                <w:rFonts w:ascii="Calibri" w:eastAsia="Times New Roman" w:hAnsi="Calibri" w:cs="Calibri"/>
                <w:color w:val="000000"/>
                <w:rPrChange w:id="3520" w:author="Lane, Stefanie" w:date="2023-09-25T14:32:00Z">
                  <w:rPr>
                    <w:ins w:id="3521" w:author="Lane, Stefanie" w:date="2023-09-25T14:32:00Z"/>
                  </w:rPr>
                </w:rPrChange>
              </w:rPr>
              <w:pPrChange w:id="3522" w:author="Lane, Stefanie" w:date="2023-09-25T14:32:00Z">
                <w:pPr>
                  <w:jc w:val="right"/>
                </w:pPr>
              </w:pPrChange>
            </w:pPr>
            <w:ins w:id="3523" w:author="Lane, Stefanie" w:date="2023-09-25T14:32:00Z">
              <w:r w:rsidRPr="0008222B">
                <w:rPr>
                  <w:rFonts w:ascii="Calibri" w:eastAsia="Times New Roman" w:hAnsi="Calibri" w:cs="Calibri"/>
                  <w:color w:val="000000"/>
                  <w:rPrChange w:id="3524" w:author="Lane, Stefanie" w:date="2023-09-25T14:32:00Z">
                    <w:rPr/>
                  </w:rPrChange>
                </w:rPr>
                <w:t>2019</w:t>
              </w:r>
            </w:ins>
          </w:p>
        </w:tc>
        <w:tc>
          <w:tcPr>
            <w:tcW w:w="960" w:type="dxa"/>
            <w:tcBorders>
              <w:top w:val="nil"/>
              <w:left w:val="nil"/>
              <w:bottom w:val="single" w:sz="4" w:space="0" w:color="auto"/>
              <w:right w:val="nil"/>
            </w:tcBorders>
            <w:shd w:val="clear" w:color="auto" w:fill="auto"/>
            <w:noWrap/>
            <w:vAlign w:val="bottom"/>
            <w:hideMark/>
          </w:tcPr>
          <w:p w14:paraId="02334825" w14:textId="77777777" w:rsidR="0008222B" w:rsidRPr="0008222B" w:rsidRDefault="0008222B" w:rsidP="0008222B">
            <w:pPr>
              <w:spacing w:after="0" w:line="240" w:lineRule="auto"/>
              <w:jc w:val="center"/>
              <w:rPr>
                <w:ins w:id="3525" w:author="Lane, Stefanie" w:date="2023-09-25T14:32:00Z"/>
                <w:rFonts w:ascii="Calibri" w:eastAsia="Times New Roman" w:hAnsi="Calibri" w:cs="Calibri"/>
                <w:color w:val="000000"/>
                <w:rPrChange w:id="3526" w:author="Lane, Stefanie" w:date="2023-09-25T14:32:00Z">
                  <w:rPr>
                    <w:ins w:id="3527" w:author="Lane, Stefanie" w:date="2023-09-25T14:32:00Z"/>
                  </w:rPr>
                </w:rPrChange>
              </w:rPr>
              <w:pPrChange w:id="3528" w:author="Lane, Stefanie" w:date="2023-09-25T14:32:00Z">
                <w:pPr>
                  <w:jc w:val="center"/>
                </w:pPr>
              </w:pPrChange>
            </w:pPr>
            <w:ins w:id="3529" w:author="Lane, Stefanie" w:date="2023-09-25T14:32:00Z">
              <w:r w:rsidRPr="0008222B">
                <w:rPr>
                  <w:rFonts w:ascii="Calibri" w:eastAsia="Times New Roman" w:hAnsi="Calibri" w:cs="Calibri"/>
                  <w:color w:val="000000"/>
                  <w:rPrChange w:id="3530" w:author="Lane, Stefanie" w:date="2023-09-25T14:32: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0463765B" w14:textId="77777777" w:rsidR="0008222B" w:rsidRPr="0008222B" w:rsidRDefault="0008222B" w:rsidP="0008222B">
            <w:pPr>
              <w:spacing w:after="0" w:line="240" w:lineRule="auto"/>
              <w:jc w:val="center"/>
              <w:rPr>
                <w:ins w:id="3531" w:author="Lane, Stefanie" w:date="2023-09-25T14:32:00Z"/>
                <w:rFonts w:ascii="Calibri" w:eastAsia="Times New Roman" w:hAnsi="Calibri" w:cs="Calibri"/>
                <w:color w:val="000000"/>
                <w:rPrChange w:id="3532" w:author="Lane, Stefanie" w:date="2023-09-25T14:32:00Z">
                  <w:rPr>
                    <w:ins w:id="3533" w:author="Lane, Stefanie" w:date="2023-09-25T14:32:00Z"/>
                  </w:rPr>
                </w:rPrChange>
              </w:rPr>
              <w:pPrChange w:id="3534" w:author="Lane, Stefanie" w:date="2023-09-25T14:32:00Z">
                <w:pPr>
                  <w:jc w:val="center"/>
                </w:pPr>
              </w:pPrChange>
            </w:pPr>
            <w:ins w:id="3535" w:author="Lane, Stefanie" w:date="2023-09-25T14:32:00Z">
              <w:r w:rsidRPr="0008222B">
                <w:rPr>
                  <w:rFonts w:ascii="Calibri" w:eastAsia="Times New Roman" w:hAnsi="Calibri" w:cs="Calibri"/>
                  <w:color w:val="000000"/>
                  <w:rPrChange w:id="3536" w:author="Lane, Stefanie" w:date="2023-09-25T14:32:00Z">
                    <w:rPr/>
                  </w:rPrChange>
                </w:rPr>
                <w:t>42</w:t>
              </w:r>
            </w:ins>
          </w:p>
        </w:tc>
        <w:tc>
          <w:tcPr>
            <w:tcW w:w="300" w:type="dxa"/>
            <w:tcBorders>
              <w:top w:val="nil"/>
              <w:left w:val="nil"/>
              <w:bottom w:val="nil"/>
              <w:right w:val="nil"/>
            </w:tcBorders>
            <w:shd w:val="clear" w:color="auto" w:fill="auto"/>
            <w:noWrap/>
            <w:vAlign w:val="bottom"/>
            <w:hideMark/>
          </w:tcPr>
          <w:p w14:paraId="76C03C67" w14:textId="77777777" w:rsidR="0008222B" w:rsidRPr="0008222B" w:rsidRDefault="0008222B" w:rsidP="0008222B">
            <w:pPr>
              <w:spacing w:after="0" w:line="240" w:lineRule="auto"/>
              <w:jc w:val="center"/>
              <w:rPr>
                <w:ins w:id="3537" w:author="Lane, Stefanie" w:date="2023-09-25T14:32:00Z"/>
                <w:rFonts w:ascii="Calibri" w:eastAsia="Times New Roman" w:hAnsi="Calibri" w:cs="Calibri"/>
                <w:color w:val="000000"/>
                <w:rPrChange w:id="3538" w:author="Lane, Stefanie" w:date="2023-09-25T14:32:00Z">
                  <w:rPr>
                    <w:ins w:id="3539" w:author="Lane, Stefanie" w:date="2023-09-25T14:32:00Z"/>
                  </w:rPr>
                </w:rPrChange>
              </w:rPr>
              <w:pPrChange w:id="3540" w:author="Lane, Stefanie" w:date="2023-09-25T14:32: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47DA26DB" w14:textId="77777777" w:rsidR="0008222B" w:rsidRPr="0008222B" w:rsidRDefault="0008222B" w:rsidP="0008222B">
            <w:pPr>
              <w:spacing w:after="0" w:line="240" w:lineRule="auto"/>
              <w:jc w:val="center"/>
              <w:rPr>
                <w:ins w:id="3541" w:author="Lane, Stefanie" w:date="2023-09-25T14:32:00Z"/>
                <w:rFonts w:ascii="Calibri" w:eastAsia="Times New Roman" w:hAnsi="Calibri" w:cs="Calibri"/>
                <w:color w:val="000000"/>
                <w:rPrChange w:id="3542" w:author="Lane, Stefanie" w:date="2023-09-25T14:32:00Z">
                  <w:rPr>
                    <w:ins w:id="3543" w:author="Lane, Stefanie" w:date="2023-09-25T14:32:00Z"/>
                  </w:rPr>
                </w:rPrChange>
              </w:rPr>
              <w:pPrChange w:id="3544" w:author="Lane, Stefanie" w:date="2023-09-25T14:32:00Z">
                <w:pPr>
                  <w:jc w:val="center"/>
                </w:pPr>
              </w:pPrChange>
            </w:pPr>
            <w:ins w:id="3545" w:author="Lane, Stefanie" w:date="2023-09-25T14:32:00Z">
              <w:r w:rsidRPr="0008222B">
                <w:rPr>
                  <w:rFonts w:ascii="Calibri" w:eastAsia="Times New Roman" w:hAnsi="Calibri" w:cs="Calibri"/>
                  <w:color w:val="000000"/>
                  <w:rPrChange w:id="3546" w:author="Lane, Stefanie" w:date="2023-09-25T14:32:00Z">
                    <w:rPr/>
                  </w:rPrChange>
                </w:rPr>
                <w:t>8.2</w:t>
              </w:r>
            </w:ins>
          </w:p>
        </w:tc>
        <w:tc>
          <w:tcPr>
            <w:tcW w:w="960" w:type="dxa"/>
            <w:tcBorders>
              <w:top w:val="single" w:sz="4" w:space="0" w:color="auto"/>
              <w:left w:val="nil"/>
              <w:bottom w:val="single" w:sz="4" w:space="0" w:color="auto"/>
              <w:right w:val="nil"/>
            </w:tcBorders>
            <w:shd w:val="clear" w:color="auto" w:fill="auto"/>
            <w:noWrap/>
            <w:vAlign w:val="bottom"/>
            <w:hideMark/>
          </w:tcPr>
          <w:p w14:paraId="17117C66" w14:textId="77777777" w:rsidR="0008222B" w:rsidRPr="0008222B" w:rsidRDefault="0008222B" w:rsidP="0008222B">
            <w:pPr>
              <w:spacing w:after="0" w:line="240" w:lineRule="auto"/>
              <w:jc w:val="center"/>
              <w:rPr>
                <w:ins w:id="3547" w:author="Lane, Stefanie" w:date="2023-09-25T14:32:00Z"/>
                <w:rFonts w:ascii="Calibri" w:eastAsia="Times New Roman" w:hAnsi="Calibri" w:cs="Calibri"/>
                <w:color w:val="000000"/>
                <w:rPrChange w:id="3548" w:author="Lane, Stefanie" w:date="2023-09-25T14:32:00Z">
                  <w:rPr>
                    <w:ins w:id="3549" w:author="Lane, Stefanie" w:date="2023-09-25T14:32:00Z"/>
                  </w:rPr>
                </w:rPrChange>
              </w:rPr>
              <w:pPrChange w:id="3550" w:author="Lane, Stefanie" w:date="2023-09-25T14:32:00Z">
                <w:pPr>
                  <w:jc w:val="center"/>
                </w:pPr>
              </w:pPrChange>
            </w:pPr>
            <w:ins w:id="3551" w:author="Lane, Stefanie" w:date="2023-09-25T14:32:00Z">
              <w:r w:rsidRPr="0008222B">
                <w:rPr>
                  <w:rFonts w:ascii="Calibri" w:eastAsia="Times New Roman" w:hAnsi="Calibri" w:cs="Calibri"/>
                  <w:color w:val="000000"/>
                  <w:rPrChange w:id="3552" w:author="Lane, Stefanie" w:date="2023-09-25T14:32:00Z">
                    <w:rPr/>
                  </w:rPrChange>
                </w:rPr>
                <w:t>3.1</w:t>
              </w:r>
            </w:ins>
          </w:p>
        </w:tc>
        <w:tc>
          <w:tcPr>
            <w:tcW w:w="960" w:type="dxa"/>
            <w:tcBorders>
              <w:top w:val="single" w:sz="4" w:space="0" w:color="auto"/>
              <w:left w:val="nil"/>
              <w:bottom w:val="single" w:sz="4" w:space="0" w:color="auto"/>
              <w:right w:val="nil"/>
            </w:tcBorders>
            <w:shd w:val="clear" w:color="auto" w:fill="auto"/>
            <w:noWrap/>
            <w:vAlign w:val="bottom"/>
            <w:hideMark/>
          </w:tcPr>
          <w:p w14:paraId="14DE0A8E" w14:textId="77777777" w:rsidR="0008222B" w:rsidRPr="0008222B" w:rsidRDefault="0008222B" w:rsidP="0008222B">
            <w:pPr>
              <w:spacing w:after="0" w:line="240" w:lineRule="auto"/>
              <w:jc w:val="center"/>
              <w:rPr>
                <w:ins w:id="3553" w:author="Lane, Stefanie" w:date="2023-09-25T14:32:00Z"/>
                <w:rFonts w:ascii="Calibri" w:eastAsia="Times New Roman" w:hAnsi="Calibri" w:cs="Calibri"/>
                <w:color w:val="000000"/>
                <w:rPrChange w:id="3554" w:author="Lane, Stefanie" w:date="2023-09-25T14:32:00Z">
                  <w:rPr>
                    <w:ins w:id="3555" w:author="Lane, Stefanie" w:date="2023-09-25T14:32:00Z"/>
                  </w:rPr>
                </w:rPrChange>
              </w:rPr>
              <w:pPrChange w:id="3556" w:author="Lane, Stefanie" w:date="2023-09-25T14:32:00Z">
                <w:pPr>
                  <w:jc w:val="center"/>
                </w:pPr>
              </w:pPrChange>
            </w:pPr>
            <w:ins w:id="3557" w:author="Lane, Stefanie" w:date="2023-09-25T14:32:00Z">
              <w:r w:rsidRPr="0008222B">
                <w:rPr>
                  <w:rFonts w:ascii="Calibri" w:eastAsia="Times New Roman" w:hAnsi="Calibri" w:cs="Calibri"/>
                  <w:color w:val="000000"/>
                  <w:rPrChange w:id="3558" w:author="Lane, Stefanie" w:date="2023-09-25T14:32:00Z">
                    <w:rPr/>
                  </w:rPrChange>
                </w:rPr>
                <w:t>5.1</w:t>
              </w:r>
            </w:ins>
          </w:p>
        </w:tc>
      </w:tr>
    </w:tbl>
    <w:p w14:paraId="620BD076" w14:textId="4B5AD2B4" w:rsidR="00E73F06" w:rsidDel="0008222B" w:rsidRDefault="00E73F06" w:rsidP="00156AE4">
      <w:pPr>
        <w:pStyle w:val="Caption"/>
        <w:rPr>
          <w:del w:id="3559" w:author="Lane, Stefanie" w:date="2023-09-25T14:32:00Z"/>
          <w:i w:val="0"/>
          <w:iCs w:val="0"/>
          <w:color w:val="auto"/>
          <w:sz w:val="22"/>
          <w:szCs w:val="22"/>
        </w:rPr>
      </w:pPr>
    </w:p>
    <w:p w14:paraId="4C866740" w14:textId="3FE1577D" w:rsidR="00000489" w:rsidDel="00E73F06" w:rsidRDefault="00000489" w:rsidP="00E73F06">
      <w:pPr>
        <w:pStyle w:val="Caption"/>
        <w:rPr>
          <w:del w:id="3560" w:author="Lane, Stefanie" w:date="2023-09-18T11:10:00Z"/>
          <w:i w:val="0"/>
          <w:iCs w:val="0"/>
          <w:color w:val="auto"/>
          <w:sz w:val="22"/>
          <w:szCs w:val="22"/>
        </w:rPr>
      </w:pPr>
    </w:p>
    <w:p w14:paraId="22629CD7" w14:textId="66361622" w:rsidR="00936667" w:rsidDel="00000489" w:rsidRDefault="00936667">
      <w:pPr>
        <w:pStyle w:val="Caption"/>
        <w:rPr>
          <w:del w:id="3561" w:author="Lane, Stefanie" w:date="2023-09-14T10:04:00Z"/>
          <w:i w:val="0"/>
          <w:iCs w:val="0"/>
          <w:color w:val="auto"/>
          <w:sz w:val="22"/>
          <w:szCs w:val="22"/>
        </w:rPr>
      </w:pPr>
    </w:p>
    <w:p w14:paraId="0D5A6DC0" w14:textId="781C2109" w:rsidR="006C521A" w:rsidDel="00936667" w:rsidRDefault="006C521A">
      <w:pPr>
        <w:pStyle w:val="Caption"/>
        <w:rPr>
          <w:del w:id="3562" w:author="Lane, Stefanie" w:date="2023-09-13T11:07:00Z"/>
          <w:i w:val="0"/>
          <w:iCs w:val="0"/>
          <w:color w:val="auto"/>
          <w:sz w:val="22"/>
          <w:szCs w:val="22"/>
        </w:rPr>
      </w:pPr>
    </w:p>
    <w:p w14:paraId="36167A79" w14:textId="2408740F" w:rsidR="0015409D" w:rsidDel="006C521A" w:rsidRDefault="0015409D" w:rsidP="00497DBB">
      <w:pPr>
        <w:pStyle w:val="Caption"/>
        <w:rPr>
          <w:del w:id="3563" w:author="Lane, Stefanie" w:date="2023-09-11T17:14:00Z"/>
          <w:i w:val="0"/>
          <w:iCs w:val="0"/>
          <w:color w:val="auto"/>
          <w:sz w:val="22"/>
          <w:szCs w:val="22"/>
        </w:rPr>
      </w:pPr>
    </w:p>
    <w:p w14:paraId="40097458" w14:textId="478CCC36" w:rsidR="00B0159B" w:rsidDel="0015409D" w:rsidRDefault="00B0159B" w:rsidP="007E37F8">
      <w:pPr>
        <w:pStyle w:val="Caption"/>
        <w:rPr>
          <w:del w:id="3564" w:author="Lane, Stefanie" w:date="2023-09-07T11:18:00Z"/>
          <w:i w:val="0"/>
          <w:iCs w:val="0"/>
          <w:color w:val="auto"/>
          <w:sz w:val="22"/>
          <w:szCs w:val="22"/>
        </w:rPr>
      </w:pPr>
    </w:p>
    <w:p w14:paraId="392E4C13" w14:textId="1DE10627" w:rsidR="0074456C" w:rsidDel="00B0159B" w:rsidRDefault="0074456C">
      <w:pPr>
        <w:pStyle w:val="Caption"/>
        <w:rPr>
          <w:del w:id="3565" w:author="Lane, Stefanie" w:date="2023-09-04T11:49:00Z"/>
          <w:i w:val="0"/>
          <w:iCs w:val="0"/>
          <w:color w:val="auto"/>
          <w:sz w:val="22"/>
          <w:szCs w:val="22"/>
        </w:rPr>
      </w:pPr>
    </w:p>
    <w:p w14:paraId="05A6C659" w14:textId="3370EAFA" w:rsidR="00BB5BE2" w:rsidDel="0074456C" w:rsidRDefault="00BB5BE2" w:rsidP="0074456C">
      <w:pPr>
        <w:pStyle w:val="Caption"/>
        <w:rPr>
          <w:del w:id="3566" w:author="Lane, Stefanie" w:date="2023-08-17T17:29:00Z"/>
          <w:i w:val="0"/>
          <w:iCs w:val="0"/>
          <w:color w:val="auto"/>
          <w:sz w:val="22"/>
          <w:szCs w:val="22"/>
        </w:rPr>
      </w:pPr>
    </w:p>
    <w:p w14:paraId="301131E0" w14:textId="2930C6C9" w:rsidR="003516CD" w:rsidDel="00BB5BE2" w:rsidRDefault="003516CD">
      <w:pPr>
        <w:pStyle w:val="Caption"/>
        <w:rPr>
          <w:del w:id="3567" w:author="Lane, Stefanie" w:date="2023-08-10T16:47:00Z"/>
          <w:i w:val="0"/>
          <w:iCs w:val="0"/>
          <w:color w:val="auto"/>
          <w:sz w:val="22"/>
          <w:szCs w:val="22"/>
        </w:rPr>
      </w:pPr>
    </w:p>
    <w:p w14:paraId="46BBE337" w14:textId="5CEC13E5" w:rsidR="00C51C7D" w:rsidDel="003516CD" w:rsidRDefault="00C51C7D" w:rsidP="003516CD">
      <w:pPr>
        <w:pStyle w:val="Caption"/>
        <w:rPr>
          <w:del w:id="3568" w:author="Lane, Stefanie" w:date="2023-08-02T17:30:00Z"/>
          <w:i w:val="0"/>
          <w:iCs w:val="0"/>
          <w:color w:val="auto"/>
          <w:sz w:val="22"/>
          <w:szCs w:val="22"/>
        </w:rPr>
      </w:pPr>
    </w:p>
    <w:p w14:paraId="40520FE2" w14:textId="7CE8006C" w:rsidR="002605CE" w:rsidDel="00C51C7D" w:rsidRDefault="002605CE" w:rsidP="00C51C7D">
      <w:pPr>
        <w:pStyle w:val="Caption"/>
        <w:rPr>
          <w:del w:id="3569" w:author="Lane, Stefanie" w:date="2023-07-26T11:06:00Z"/>
          <w:i w:val="0"/>
          <w:iCs w:val="0"/>
          <w:color w:val="auto"/>
          <w:sz w:val="22"/>
          <w:szCs w:val="22"/>
        </w:rPr>
      </w:pP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2605CE" w:rsidRPr="002605CE" w:rsidDel="00C51C7D" w14:paraId="306B4339" w14:textId="77777777" w:rsidTr="002605CE">
        <w:trPr>
          <w:divId w:val="1170409750"/>
          <w:trHeight w:val="470"/>
          <w:jc w:val="center"/>
          <w:del w:id="3570" w:author="Lane, Stefanie" w:date="2023-07-26T11:06:00Z"/>
        </w:trPr>
        <w:tc>
          <w:tcPr>
            <w:tcW w:w="1180" w:type="dxa"/>
            <w:tcBorders>
              <w:top w:val="nil"/>
              <w:left w:val="nil"/>
              <w:bottom w:val="nil"/>
              <w:right w:val="nil"/>
            </w:tcBorders>
            <w:shd w:val="clear" w:color="auto" w:fill="auto"/>
            <w:noWrap/>
            <w:vAlign w:val="bottom"/>
            <w:hideMark/>
          </w:tcPr>
          <w:p w14:paraId="0E93DDB2" w14:textId="6AD674F7" w:rsidR="002605CE" w:rsidRPr="002605CE" w:rsidDel="00C51C7D" w:rsidRDefault="002605CE" w:rsidP="002605CE">
            <w:pPr>
              <w:spacing w:after="0" w:line="240" w:lineRule="auto"/>
              <w:rPr>
                <w:del w:id="3571" w:author="Lane, Stefanie" w:date="2023-07-26T11:06:00Z"/>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59ACA6E4" w14:textId="77777777" w:rsidR="002605CE" w:rsidRPr="002605CE" w:rsidDel="00C51C7D" w:rsidRDefault="002605CE" w:rsidP="002605CE">
            <w:pPr>
              <w:spacing w:after="0" w:line="240" w:lineRule="auto"/>
              <w:jc w:val="center"/>
              <w:rPr>
                <w:del w:id="3572" w:author="Lane, Stefanie" w:date="2023-07-26T11:06:00Z"/>
                <w:rFonts w:ascii="Calibri" w:eastAsia="Times New Roman" w:hAnsi="Calibri" w:cs="Calibri"/>
                <w:b/>
                <w:bCs/>
                <w:color w:val="000000"/>
              </w:rPr>
            </w:pPr>
            <w:del w:id="3573" w:author="Lane, Stefanie" w:date="2023-07-26T11:06:00Z">
              <w:r w:rsidRPr="002605CE" w:rsidDel="00C51C7D">
                <w:rPr>
                  <w:rFonts w:ascii="Calibri" w:eastAsia="Times New Roman" w:hAnsi="Calibri" w:cs="Calibri"/>
                  <w:b/>
                  <w:bCs/>
                  <w:color w:val="000000"/>
                </w:rPr>
                <w:delText>Plot-level components</w:delText>
              </w:r>
            </w:del>
          </w:p>
        </w:tc>
        <w:tc>
          <w:tcPr>
            <w:tcW w:w="300" w:type="dxa"/>
            <w:tcBorders>
              <w:top w:val="nil"/>
              <w:left w:val="nil"/>
              <w:bottom w:val="nil"/>
              <w:right w:val="nil"/>
            </w:tcBorders>
            <w:shd w:val="clear" w:color="auto" w:fill="auto"/>
            <w:noWrap/>
            <w:vAlign w:val="bottom"/>
            <w:hideMark/>
          </w:tcPr>
          <w:p w14:paraId="4F8B5FA1" w14:textId="77777777" w:rsidR="002605CE" w:rsidRPr="002605CE" w:rsidDel="00C51C7D" w:rsidRDefault="002605CE" w:rsidP="002605CE">
            <w:pPr>
              <w:spacing w:after="0" w:line="240" w:lineRule="auto"/>
              <w:jc w:val="center"/>
              <w:rPr>
                <w:del w:id="3574" w:author="Lane, Stefanie" w:date="2023-07-26T11:06:00Z"/>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30E0856C" w14:textId="77777777" w:rsidR="002605CE" w:rsidRPr="002605CE" w:rsidDel="00C51C7D" w:rsidRDefault="002605CE" w:rsidP="002605CE">
            <w:pPr>
              <w:spacing w:after="0" w:line="240" w:lineRule="auto"/>
              <w:jc w:val="center"/>
              <w:rPr>
                <w:del w:id="3575" w:author="Lane, Stefanie" w:date="2023-07-26T11:06:00Z"/>
                <w:rFonts w:ascii="Calibri" w:eastAsia="Times New Roman" w:hAnsi="Calibri" w:cs="Calibri"/>
                <w:b/>
                <w:bCs/>
                <w:color w:val="000000"/>
              </w:rPr>
            </w:pPr>
            <w:del w:id="3576" w:author="Lane, Stefanie" w:date="2023-07-26T11:06:00Z">
              <w:r w:rsidRPr="002605CE" w:rsidDel="00C51C7D">
                <w:rPr>
                  <w:rFonts w:ascii="Calibri" w:eastAsia="Times New Roman" w:hAnsi="Calibri" w:cs="Calibri"/>
                  <w:b/>
                  <w:bCs/>
                  <w:color w:val="000000"/>
                </w:rPr>
                <w:delText>Diversity components</w:delText>
              </w:r>
            </w:del>
          </w:p>
        </w:tc>
      </w:tr>
      <w:tr w:rsidR="002605CE" w:rsidRPr="002605CE" w:rsidDel="00C51C7D" w14:paraId="0C7BAA1D" w14:textId="77777777" w:rsidTr="002605CE">
        <w:trPr>
          <w:divId w:val="1170409750"/>
          <w:trHeight w:val="780"/>
          <w:jc w:val="center"/>
          <w:del w:id="3577" w:author="Lane, Stefanie" w:date="2023-07-26T11:06:00Z"/>
        </w:trPr>
        <w:tc>
          <w:tcPr>
            <w:tcW w:w="1180" w:type="dxa"/>
            <w:tcBorders>
              <w:top w:val="nil"/>
              <w:left w:val="nil"/>
              <w:bottom w:val="nil"/>
              <w:right w:val="nil"/>
            </w:tcBorders>
            <w:shd w:val="clear" w:color="auto" w:fill="auto"/>
            <w:vAlign w:val="center"/>
            <w:hideMark/>
          </w:tcPr>
          <w:p w14:paraId="1DFEA405" w14:textId="77777777" w:rsidR="002605CE" w:rsidRPr="002605CE" w:rsidDel="00C51C7D" w:rsidRDefault="002605CE" w:rsidP="002605CE">
            <w:pPr>
              <w:spacing w:after="0" w:line="240" w:lineRule="auto"/>
              <w:jc w:val="center"/>
              <w:rPr>
                <w:del w:id="3578" w:author="Lane, Stefanie" w:date="2023-07-26T11:06:00Z"/>
                <w:rFonts w:ascii="Calibri" w:eastAsia="Times New Roman" w:hAnsi="Calibri" w:cs="Calibri"/>
                <w:b/>
                <w:bCs/>
                <w:color w:val="000000"/>
              </w:rPr>
            </w:pPr>
            <w:del w:id="3579" w:author="Lane, Stefanie" w:date="2023-07-26T11:06:00Z">
              <w:r w:rsidRPr="002605CE" w:rsidDel="00C51C7D">
                <w:rPr>
                  <w:rFonts w:ascii="Calibri" w:eastAsia="Times New Roman" w:hAnsi="Calibri" w:cs="Calibri"/>
                  <w:b/>
                  <w:bCs/>
                  <w:color w:val="000000"/>
                </w:rPr>
                <w:delText>Assemblage</w:delText>
              </w:r>
            </w:del>
          </w:p>
        </w:tc>
        <w:tc>
          <w:tcPr>
            <w:tcW w:w="960" w:type="dxa"/>
            <w:tcBorders>
              <w:top w:val="nil"/>
              <w:left w:val="nil"/>
              <w:bottom w:val="nil"/>
              <w:right w:val="nil"/>
            </w:tcBorders>
            <w:shd w:val="clear" w:color="auto" w:fill="auto"/>
            <w:vAlign w:val="center"/>
            <w:hideMark/>
          </w:tcPr>
          <w:p w14:paraId="4CE72424" w14:textId="77777777" w:rsidR="002605CE" w:rsidRPr="002605CE" w:rsidDel="00C51C7D" w:rsidRDefault="002605CE" w:rsidP="002605CE">
            <w:pPr>
              <w:spacing w:after="0" w:line="240" w:lineRule="auto"/>
              <w:jc w:val="center"/>
              <w:rPr>
                <w:del w:id="3580" w:author="Lane, Stefanie" w:date="2023-07-26T11:06:00Z"/>
                <w:rFonts w:ascii="Calibri" w:eastAsia="Times New Roman" w:hAnsi="Calibri" w:cs="Calibri"/>
                <w:b/>
                <w:bCs/>
                <w:color w:val="000000"/>
              </w:rPr>
            </w:pPr>
            <w:del w:id="3581" w:author="Lane, Stefanie" w:date="2023-07-26T11:06:00Z">
              <w:r w:rsidRPr="002605CE" w:rsidDel="00C51C7D">
                <w:rPr>
                  <w:rFonts w:ascii="Calibri" w:eastAsia="Times New Roman" w:hAnsi="Calibri" w:cs="Calibri"/>
                  <w:b/>
                  <w:bCs/>
                  <w:color w:val="000000"/>
                </w:rPr>
                <w:delText>No. quadrats</w:delText>
              </w:r>
            </w:del>
          </w:p>
        </w:tc>
        <w:tc>
          <w:tcPr>
            <w:tcW w:w="960" w:type="dxa"/>
            <w:tcBorders>
              <w:top w:val="nil"/>
              <w:left w:val="nil"/>
              <w:bottom w:val="nil"/>
              <w:right w:val="nil"/>
            </w:tcBorders>
            <w:shd w:val="clear" w:color="auto" w:fill="auto"/>
            <w:vAlign w:val="center"/>
            <w:hideMark/>
          </w:tcPr>
          <w:p w14:paraId="5A624820" w14:textId="77777777" w:rsidR="002605CE" w:rsidRPr="002605CE" w:rsidDel="00C51C7D" w:rsidRDefault="002605CE" w:rsidP="002605CE">
            <w:pPr>
              <w:spacing w:after="0" w:line="240" w:lineRule="auto"/>
              <w:jc w:val="center"/>
              <w:rPr>
                <w:del w:id="3582" w:author="Lane, Stefanie" w:date="2023-07-26T11:06:00Z"/>
                <w:rFonts w:ascii="Calibri" w:eastAsia="Times New Roman" w:hAnsi="Calibri" w:cs="Calibri"/>
                <w:b/>
                <w:bCs/>
                <w:color w:val="000000"/>
              </w:rPr>
            </w:pPr>
            <w:del w:id="3583" w:author="Lane, Stefanie" w:date="2023-07-26T11:06:00Z">
              <w:r w:rsidRPr="002605CE" w:rsidDel="00C51C7D">
                <w:rPr>
                  <w:rFonts w:ascii="Calibri" w:eastAsia="Times New Roman" w:hAnsi="Calibri" w:cs="Calibri"/>
                  <w:b/>
                  <w:bCs/>
                  <w:color w:val="000000"/>
                </w:rPr>
                <w:delText>No. species</w:delText>
              </w:r>
            </w:del>
          </w:p>
        </w:tc>
        <w:tc>
          <w:tcPr>
            <w:tcW w:w="300" w:type="dxa"/>
            <w:tcBorders>
              <w:top w:val="nil"/>
              <w:left w:val="nil"/>
              <w:bottom w:val="nil"/>
              <w:right w:val="nil"/>
            </w:tcBorders>
            <w:shd w:val="clear" w:color="auto" w:fill="auto"/>
            <w:vAlign w:val="center"/>
            <w:hideMark/>
          </w:tcPr>
          <w:p w14:paraId="0775E5AB" w14:textId="77777777" w:rsidR="002605CE" w:rsidRPr="002605CE" w:rsidDel="00C51C7D" w:rsidRDefault="002605CE" w:rsidP="002605CE">
            <w:pPr>
              <w:spacing w:after="0" w:line="240" w:lineRule="auto"/>
              <w:jc w:val="center"/>
              <w:rPr>
                <w:del w:id="3584"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50F89621" w14:textId="77777777" w:rsidR="002605CE" w:rsidRPr="002605CE" w:rsidDel="00C51C7D" w:rsidRDefault="002605CE" w:rsidP="002605CE">
            <w:pPr>
              <w:spacing w:after="0" w:line="240" w:lineRule="auto"/>
              <w:jc w:val="center"/>
              <w:rPr>
                <w:del w:id="3585" w:author="Lane, Stefanie" w:date="2023-07-26T11:06:00Z"/>
                <w:rFonts w:ascii="Calibri" w:eastAsia="Times New Roman" w:hAnsi="Calibri" w:cs="Calibri"/>
                <w:b/>
                <w:bCs/>
                <w:color w:val="000000"/>
              </w:rPr>
            </w:pPr>
            <w:del w:id="3586" w:author="Lane, Stefanie" w:date="2023-07-26T11:06:00Z">
              <w:r w:rsidRPr="002605CE" w:rsidDel="00C51C7D">
                <w:rPr>
                  <w:rFonts w:ascii="Calibri" w:eastAsia="Times New Roman" w:hAnsi="Calibri" w:cs="Calibri"/>
                  <w:b/>
                  <w:bCs/>
                  <w:color w:val="000000"/>
                </w:rPr>
                <w:delText>α diversity</w:delText>
              </w:r>
            </w:del>
          </w:p>
        </w:tc>
        <w:tc>
          <w:tcPr>
            <w:tcW w:w="960" w:type="dxa"/>
            <w:tcBorders>
              <w:top w:val="nil"/>
              <w:left w:val="nil"/>
              <w:bottom w:val="nil"/>
              <w:right w:val="nil"/>
            </w:tcBorders>
            <w:shd w:val="clear" w:color="auto" w:fill="auto"/>
            <w:vAlign w:val="center"/>
            <w:hideMark/>
          </w:tcPr>
          <w:p w14:paraId="6BA454FD" w14:textId="77777777" w:rsidR="002605CE" w:rsidRPr="002605CE" w:rsidDel="00C51C7D" w:rsidRDefault="002605CE" w:rsidP="002605CE">
            <w:pPr>
              <w:spacing w:after="0" w:line="240" w:lineRule="auto"/>
              <w:jc w:val="center"/>
              <w:rPr>
                <w:del w:id="3587" w:author="Lane, Stefanie" w:date="2023-07-26T11:06:00Z"/>
                <w:rFonts w:ascii="Calibri" w:eastAsia="Times New Roman" w:hAnsi="Calibri" w:cs="Calibri"/>
                <w:b/>
                <w:bCs/>
                <w:color w:val="000000"/>
              </w:rPr>
            </w:pPr>
            <w:del w:id="3588" w:author="Lane, Stefanie" w:date="2023-07-26T11:06:00Z">
              <w:r w:rsidRPr="002605CE" w:rsidDel="00C51C7D">
                <w:rPr>
                  <w:rFonts w:ascii="Calibri" w:eastAsia="Times New Roman" w:hAnsi="Calibri" w:cs="Calibri"/>
                  <w:b/>
                  <w:bCs/>
                  <w:color w:val="000000"/>
                </w:rPr>
                <w:delText>α diversity sd</w:delText>
              </w:r>
            </w:del>
          </w:p>
        </w:tc>
        <w:tc>
          <w:tcPr>
            <w:tcW w:w="960" w:type="dxa"/>
            <w:tcBorders>
              <w:top w:val="nil"/>
              <w:left w:val="nil"/>
              <w:bottom w:val="nil"/>
              <w:right w:val="nil"/>
            </w:tcBorders>
            <w:shd w:val="clear" w:color="auto" w:fill="auto"/>
            <w:vAlign w:val="center"/>
            <w:hideMark/>
          </w:tcPr>
          <w:p w14:paraId="1A5D686C" w14:textId="77777777" w:rsidR="002605CE" w:rsidRPr="002605CE" w:rsidDel="00C51C7D" w:rsidRDefault="002605CE" w:rsidP="002605CE">
            <w:pPr>
              <w:spacing w:after="0" w:line="240" w:lineRule="auto"/>
              <w:jc w:val="center"/>
              <w:rPr>
                <w:del w:id="3589" w:author="Lane, Stefanie" w:date="2023-07-26T11:06:00Z"/>
                <w:rFonts w:ascii="Calibri" w:eastAsia="Times New Roman" w:hAnsi="Calibri" w:cs="Calibri"/>
                <w:b/>
                <w:bCs/>
                <w:color w:val="000000"/>
              </w:rPr>
            </w:pPr>
            <w:del w:id="3590" w:author="Lane, Stefanie" w:date="2023-07-26T11:06:00Z">
              <w:r w:rsidRPr="002605CE" w:rsidDel="00C51C7D">
                <w:rPr>
                  <w:rFonts w:ascii="Calibri" w:eastAsia="Times New Roman" w:hAnsi="Calibri" w:cs="Calibri"/>
                  <w:b/>
                  <w:bCs/>
                  <w:color w:val="000000"/>
                </w:rPr>
                <w:delText>β diversity</w:delText>
              </w:r>
            </w:del>
          </w:p>
        </w:tc>
      </w:tr>
      <w:tr w:rsidR="002605CE" w:rsidRPr="002605CE" w:rsidDel="00C51C7D" w14:paraId="089FC56A" w14:textId="77777777" w:rsidTr="002605CE">
        <w:trPr>
          <w:divId w:val="1170409750"/>
          <w:trHeight w:val="290"/>
          <w:jc w:val="center"/>
          <w:del w:id="3591" w:author="Lane, Stefanie" w:date="2023-07-26T11:06:00Z"/>
        </w:trPr>
        <w:tc>
          <w:tcPr>
            <w:tcW w:w="1180" w:type="dxa"/>
            <w:tcBorders>
              <w:top w:val="nil"/>
              <w:left w:val="nil"/>
              <w:bottom w:val="nil"/>
              <w:right w:val="nil"/>
            </w:tcBorders>
            <w:shd w:val="clear" w:color="auto" w:fill="auto"/>
            <w:vAlign w:val="bottom"/>
            <w:hideMark/>
          </w:tcPr>
          <w:p w14:paraId="7F39DAD2" w14:textId="77777777" w:rsidR="002605CE" w:rsidRPr="002605CE" w:rsidDel="00C51C7D" w:rsidRDefault="002605CE" w:rsidP="002605CE">
            <w:pPr>
              <w:spacing w:after="0" w:line="240" w:lineRule="auto"/>
              <w:rPr>
                <w:del w:id="3592" w:author="Lane, Stefanie" w:date="2023-07-26T11:06:00Z"/>
                <w:rFonts w:ascii="Calibri" w:eastAsia="Times New Roman" w:hAnsi="Calibri" w:cs="Calibri"/>
                <w:b/>
                <w:bCs/>
                <w:color w:val="000000"/>
              </w:rPr>
            </w:pPr>
            <w:del w:id="3593" w:author="Lane, Stefanie" w:date="2023-07-26T11:06:00Z">
              <w:r w:rsidRPr="002605CE" w:rsidDel="00C51C7D">
                <w:rPr>
                  <w:rFonts w:ascii="Calibri" w:eastAsia="Times New Roman" w:hAnsi="Calibri" w:cs="Calibri"/>
                  <w:b/>
                  <w:bCs/>
                  <w:color w:val="000000"/>
                </w:rPr>
                <w:delText>Sedge</w:delText>
              </w:r>
            </w:del>
          </w:p>
        </w:tc>
        <w:tc>
          <w:tcPr>
            <w:tcW w:w="960" w:type="dxa"/>
            <w:tcBorders>
              <w:top w:val="nil"/>
              <w:left w:val="nil"/>
              <w:bottom w:val="nil"/>
              <w:right w:val="nil"/>
            </w:tcBorders>
            <w:shd w:val="clear" w:color="auto" w:fill="auto"/>
            <w:noWrap/>
            <w:vAlign w:val="bottom"/>
            <w:hideMark/>
          </w:tcPr>
          <w:p w14:paraId="698CA4A5" w14:textId="77777777" w:rsidR="002605CE" w:rsidRPr="002605CE" w:rsidDel="00C51C7D" w:rsidRDefault="002605CE" w:rsidP="002605CE">
            <w:pPr>
              <w:spacing w:after="0" w:line="240" w:lineRule="auto"/>
              <w:rPr>
                <w:del w:id="3594"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53953F9B" w14:textId="77777777" w:rsidR="002605CE" w:rsidRPr="002605CE" w:rsidDel="00C51C7D" w:rsidRDefault="002605CE" w:rsidP="002605CE">
            <w:pPr>
              <w:spacing w:after="0" w:line="240" w:lineRule="auto"/>
              <w:rPr>
                <w:del w:id="3595"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FB60C34" w14:textId="77777777" w:rsidR="002605CE" w:rsidRPr="002605CE" w:rsidDel="00C51C7D" w:rsidRDefault="002605CE" w:rsidP="002605CE">
            <w:pPr>
              <w:spacing w:after="0" w:line="240" w:lineRule="auto"/>
              <w:rPr>
                <w:del w:id="3596"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FEFA23" w14:textId="77777777" w:rsidR="002605CE" w:rsidRPr="002605CE" w:rsidDel="00C51C7D" w:rsidRDefault="002605CE" w:rsidP="002605CE">
            <w:pPr>
              <w:spacing w:after="0" w:line="240" w:lineRule="auto"/>
              <w:rPr>
                <w:del w:id="3597"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1CEE2FC" w14:textId="77777777" w:rsidR="002605CE" w:rsidRPr="002605CE" w:rsidDel="00C51C7D" w:rsidRDefault="002605CE" w:rsidP="002605CE">
            <w:pPr>
              <w:spacing w:after="0" w:line="240" w:lineRule="auto"/>
              <w:rPr>
                <w:del w:id="3598"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E6C852" w14:textId="77777777" w:rsidR="002605CE" w:rsidRPr="002605CE" w:rsidDel="00C51C7D" w:rsidRDefault="002605CE" w:rsidP="002605CE">
            <w:pPr>
              <w:spacing w:after="0" w:line="240" w:lineRule="auto"/>
              <w:rPr>
                <w:del w:id="3599" w:author="Lane, Stefanie" w:date="2023-07-26T11:06:00Z"/>
                <w:rFonts w:ascii="Times New Roman" w:eastAsia="Times New Roman" w:hAnsi="Times New Roman" w:cs="Times New Roman"/>
              </w:rPr>
            </w:pPr>
          </w:p>
        </w:tc>
      </w:tr>
      <w:tr w:rsidR="002605CE" w:rsidRPr="002605CE" w:rsidDel="00C51C7D" w14:paraId="2300B146" w14:textId="77777777" w:rsidTr="002605CE">
        <w:trPr>
          <w:divId w:val="1170409750"/>
          <w:trHeight w:val="290"/>
          <w:jc w:val="center"/>
          <w:del w:id="3600"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4651BE4" w14:textId="77777777" w:rsidR="002605CE" w:rsidRPr="002605CE" w:rsidDel="00C51C7D" w:rsidRDefault="002605CE" w:rsidP="002605CE">
            <w:pPr>
              <w:spacing w:after="0" w:line="240" w:lineRule="auto"/>
              <w:jc w:val="right"/>
              <w:rPr>
                <w:del w:id="3601" w:author="Lane, Stefanie" w:date="2023-07-26T11:06:00Z"/>
                <w:rFonts w:ascii="Calibri" w:eastAsia="Times New Roman" w:hAnsi="Calibri" w:cs="Calibri"/>
                <w:color w:val="000000"/>
              </w:rPr>
            </w:pPr>
            <w:del w:id="3602"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EBF65B" w14:textId="77777777" w:rsidR="002605CE" w:rsidRPr="002605CE" w:rsidDel="00C51C7D" w:rsidRDefault="002605CE" w:rsidP="002605CE">
            <w:pPr>
              <w:spacing w:after="0" w:line="240" w:lineRule="auto"/>
              <w:jc w:val="center"/>
              <w:rPr>
                <w:del w:id="3603" w:author="Lane, Stefanie" w:date="2023-07-26T11:06:00Z"/>
                <w:rFonts w:ascii="Calibri" w:eastAsia="Times New Roman" w:hAnsi="Calibri" w:cs="Calibri"/>
                <w:color w:val="000000"/>
              </w:rPr>
            </w:pPr>
            <w:del w:id="3604"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56FD11" w14:textId="77777777" w:rsidR="002605CE" w:rsidRPr="002605CE" w:rsidDel="00C51C7D" w:rsidRDefault="002605CE" w:rsidP="002605CE">
            <w:pPr>
              <w:spacing w:after="0" w:line="240" w:lineRule="auto"/>
              <w:jc w:val="center"/>
              <w:rPr>
                <w:del w:id="3605" w:author="Lane, Stefanie" w:date="2023-07-26T11:06:00Z"/>
                <w:rFonts w:ascii="Calibri" w:eastAsia="Times New Roman" w:hAnsi="Calibri" w:cs="Calibri"/>
                <w:color w:val="000000"/>
              </w:rPr>
            </w:pPr>
            <w:del w:id="3606" w:author="Lane, Stefanie" w:date="2023-07-26T11:06:00Z">
              <w:r w:rsidRPr="002605CE" w:rsidDel="00C51C7D">
                <w:rPr>
                  <w:rFonts w:ascii="Calibri" w:eastAsia="Times New Roman" w:hAnsi="Calibri" w:cs="Calibri"/>
                  <w:color w:val="000000"/>
                </w:rPr>
                <w:delText>32.3</w:delText>
              </w:r>
            </w:del>
          </w:p>
        </w:tc>
        <w:tc>
          <w:tcPr>
            <w:tcW w:w="300" w:type="dxa"/>
            <w:tcBorders>
              <w:top w:val="nil"/>
              <w:left w:val="nil"/>
              <w:bottom w:val="nil"/>
              <w:right w:val="nil"/>
            </w:tcBorders>
            <w:shd w:val="clear" w:color="auto" w:fill="auto"/>
            <w:noWrap/>
            <w:vAlign w:val="bottom"/>
            <w:hideMark/>
          </w:tcPr>
          <w:p w14:paraId="2C374041" w14:textId="77777777" w:rsidR="002605CE" w:rsidRPr="002605CE" w:rsidDel="00C51C7D" w:rsidRDefault="002605CE" w:rsidP="002605CE">
            <w:pPr>
              <w:spacing w:after="0" w:line="240" w:lineRule="auto"/>
              <w:jc w:val="center"/>
              <w:rPr>
                <w:del w:id="3607"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EA8D79A" w14:textId="77777777" w:rsidR="002605CE" w:rsidRPr="002605CE" w:rsidDel="00C51C7D" w:rsidRDefault="002605CE" w:rsidP="002605CE">
            <w:pPr>
              <w:spacing w:after="0" w:line="240" w:lineRule="auto"/>
              <w:jc w:val="center"/>
              <w:rPr>
                <w:del w:id="3608" w:author="Lane, Stefanie" w:date="2023-07-26T11:06:00Z"/>
                <w:rFonts w:ascii="Calibri" w:eastAsia="Times New Roman" w:hAnsi="Calibri" w:cs="Calibri"/>
                <w:color w:val="000000"/>
              </w:rPr>
            </w:pPr>
            <w:del w:id="3609" w:author="Lane, Stefanie" w:date="2023-07-26T11:06:00Z">
              <w:r w:rsidRPr="002605CE" w:rsidDel="00C51C7D">
                <w:rPr>
                  <w:rFonts w:ascii="Calibri" w:eastAsia="Times New Roman" w:hAnsi="Calibri" w:cs="Calibri"/>
                  <w:color w:val="000000"/>
                </w:rPr>
                <w:delText>10.6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640E8F" w14:textId="77777777" w:rsidR="002605CE" w:rsidRPr="002605CE" w:rsidDel="00C51C7D" w:rsidRDefault="002605CE" w:rsidP="002605CE">
            <w:pPr>
              <w:spacing w:after="0" w:line="240" w:lineRule="auto"/>
              <w:jc w:val="center"/>
              <w:rPr>
                <w:del w:id="3610" w:author="Lane, Stefanie" w:date="2023-07-26T11:06:00Z"/>
                <w:rFonts w:ascii="Calibri" w:eastAsia="Times New Roman" w:hAnsi="Calibri" w:cs="Calibri"/>
                <w:color w:val="000000"/>
              </w:rPr>
            </w:pPr>
            <w:del w:id="3611" w:author="Lane, Stefanie" w:date="2023-07-26T11:06:00Z">
              <w:r w:rsidRPr="002605CE" w:rsidDel="00C51C7D">
                <w:rPr>
                  <w:rFonts w:ascii="Calibri" w:eastAsia="Times New Roman" w:hAnsi="Calibri" w:cs="Calibri"/>
                  <w:color w:val="000000"/>
                </w:rPr>
                <w:delText>2.3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8F2EBC" w14:textId="77777777" w:rsidR="002605CE" w:rsidRPr="002605CE" w:rsidDel="00C51C7D" w:rsidRDefault="002605CE" w:rsidP="002605CE">
            <w:pPr>
              <w:spacing w:after="0" w:line="240" w:lineRule="auto"/>
              <w:jc w:val="center"/>
              <w:rPr>
                <w:del w:id="3612" w:author="Lane, Stefanie" w:date="2023-07-26T11:06:00Z"/>
                <w:rFonts w:ascii="Calibri" w:eastAsia="Times New Roman" w:hAnsi="Calibri" w:cs="Calibri"/>
                <w:color w:val="000000"/>
              </w:rPr>
            </w:pPr>
            <w:del w:id="3613" w:author="Lane, Stefanie" w:date="2023-07-26T11:06:00Z">
              <w:r w:rsidRPr="002605CE" w:rsidDel="00C51C7D">
                <w:rPr>
                  <w:rFonts w:ascii="Calibri" w:eastAsia="Times New Roman" w:hAnsi="Calibri" w:cs="Calibri"/>
                  <w:color w:val="000000"/>
                </w:rPr>
                <w:delText>3.03</w:delText>
              </w:r>
            </w:del>
          </w:p>
        </w:tc>
      </w:tr>
      <w:tr w:rsidR="002605CE" w:rsidRPr="002605CE" w:rsidDel="00C51C7D" w14:paraId="72B89D52" w14:textId="77777777" w:rsidTr="002605CE">
        <w:trPr>
          <w:divId w:val="1170409750"/>
          <w:trHeight w:val="290"/>
          <w:jc w:val="center"/>
          <w:del w:id="3614" w:author="Lane, Stefanie" w:date="2023-07-26T11:06:00Z"/>
        </w:trPr>
        <w:tc>
          <w:tcPr>
            <w:tcW w:w="1180" w:type="dxa"/>
            <w:tcBorders>
              <w:top w:val="nil"/>
              <w:left w:val="nil"/>
              <w:bottom w:val="nil"/>
              <w:right w:val="nil"/>
            </w:tcBorders>
            <w:shd w:val="clear" w:color="auto" w:fill="auto"/>
            <w:noWrap/>
            <w:vAlign w:val="bottom"/>
            <w:hideMark/>
          </w:tcPr>
          <w:p w14:paraId="6C9D8F23" w14:textId="77777777" w:rsidR="002605CE" w:rsidRPr="002605CE" w:rsidDel="00C51C7D" w:rsidRDefault="002605CE" w:rsidP="002605CE">
            <w:pPr>
              <w:spacing w:after="0" w:line="240" w:lineRule="auto"/>
              <w:jc w:val="right"/>
              <w:rPr>
                <w:del w:id="3615" w:author="Lane, Stefanie" w:date="2023-07-26T11:06:00Z"/>
                <w:rFonts w:ascii="Calibri" w:eastAsia="Times New Roman" w:hAnsi="Calibri" w:cs="Calibri"/>
                <w:color w:val="000000"/>
              </w:rPr>
            </w:pPr>
            <w:del w:id="3616"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73892135" w14:textId="77777777" w:rsidR="002605CE" w:rsidRPr="002605CE" w:rsidDel="00C51C7D" w:rsidRDefault="002605CE" w:rsidP="002605CE">
            <w:pPr>
              <w:spacing w:after="0" w:line="240" w:lineRule="auto"/>
              <w:jc w:val="center"/>
              <w:rPr>
                <w:del w:id="3617" w:author="Lane, Stefanie" w:date="2023-07-26T11:06:00Z"/>
                <w:rFonts w:ascii="Calibri" w:eastAsia="Times New Roman" w:hAnsi="Calibri" w:cs="Calibri"/>
                <w:color w:val="000000"/>
              </w:rPr>
            </w:pPr>
            <w:del w:id="3618"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ECBD2E1" w14:textId="77777777" w:rsidR="002605CE" w:rsidRPr="002605CE" w:rsidDel="00C51C7D" w:rsidRDefault="002605CE" w:rsidP="002605CE">
            <w:pPr>
              <w:spacing w:after="0" w:line="240" w:lineRule="auto"/>
              <w:jc w:val="center"/>
              <w:rPr>
                <w:del w:id="3619" w:author="Lane, Stefanie" w:date="2023-07-26T11:06:00Z"/>
                <w:rFonts w:ascii="Calibri" w:eastAsia="Times New Roman" w:hAnsi="Calibri" w:cs="Calibri"/>
                <w:color w:val="000000"/>
              </w:rPr>
            </w:pPr>
            <w:del w:id="3620" w:author="Lane, Stefanie" w:date="2023-07-26T11:06:00Z">
              <w:r w:rsidRPr="002605CE" w:rsidDel="00C51C7D">
                <w:rPr>
                  <w:rFonts w:ascii="Calibri" w:eastAsia="Times New Roman" w:hAnsi="Calibri" w:cs="Calibri"/>
                  <w:color w:val="000000"/>
                </w:rPr>
                <w:delText>31.6</w:delText>
              </w:r>
            </w:del>
          </w:p>
        </w:tc>
        <w:tc>
          <w:tcPr>
            <w:tcW w:w="300" w:type="dxa"/>
            <w:tcBorders>
              <w:top w:val="nil"/>
              <w:left w:val="nil"/>
              <w:bottom w:val="nil"/>
              <w:right w:val="nil"/>
            </w:tcBorders>
            <w:shd w:val="clear" w:color="auto" w:fill="auto"/>
            <w:noWrap/>
            <w:vAlign w:val="bottom"/>
            <w:hideMark/>
          </w:tcPr>
          <w:p w14:paraId="1C65FFD8" w14:textId="77777777" w:rsidR="002605CE" w:rsidRPr="002605CE" w:rsidDel="00C51C7D" w:rsidRDefault="002605CE" w:rsidP="002605CE">
            <w:pPr>
              <w:spacing w:after="0" w:line="240" w:lineRule="auto"/>
              <w:jc w:val="center"/>
              <w:rPr>
                <w:del w:id="3621"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14CFEC" w14:textId="77777777" w:rsidR="002605CE" w:rsidRPr="002605CE" w:rsidDel="00C51C7D" w:rsidRDefault="002605CE" w:rsidP="002605CE">
            <w:pPr>
              <w:spacing w:after="0" w:line="240" w:lineRule="auto"/>
              <w:jc w:val="center"/>
              <w:rPr>
                <w:del w:id="3622" w:author="Lane, Stefanie" w:date="2023-07-26T11:06:00Z"/>
                <w:rFonts w:ascii="Calibri" w:eastAsia="Times New Roman" w:hAnsi="Calibri" w:cs="Calibri"/>
                <w:color w:val="000000"/>
              </w:rPr>
            </w:pPr>
            <w:del w:id="3623" w:author="Lane, Stefanie" w:date="2023-07-26T11:06:00Z">
              <w:r w:rsidRPr="002605CE" w:rsidDel="00C51C7D">
                <w:rPr>
                  <w:rFonts w:ascii="Calibri" w:eastAsia="Times New Roman" w:hAnsi="Calibri" w:cs="Calibri"/>
                  <w:color w:val="000000"/>
                </w:rPr>
                <w:delText>8.31</w:delText>
              </w:r>
            </w:del>
          </w:p>
        </w:tc>
        <w:tc>
          <w:tcPr>
            <w:tcW w:w="960" w:type="dxa"/>
            <w:tcBorders>
              <w:top w:val="nil"/>
              <w:left w:val="nil"/>
              <w:bottom w:val="single" w:sz="4" w:space="0" w:color="auto"/>
              <w:right w:val="nil"/>
            </w:tcBorders>
            <w:shd w:val="clear" w:color="auto" w:fill="auto"/>
            <w:noWrap/>
            <w:vAlign w:val="bottom"/>
            <w:hideMark/>
          </w:tcPr>
          <w:p w14:paraId="09794B08" w14:textId="77777777" w:rsidR="002605CE" w:rsidRPr="002605CE" w:rsidDel="00C51C7D" w:rsidRDefault="002605CE" w:rsidP="002605CE">
            <w:pPr>
              <w:spacing w:after="0" w:line="240" w:lineRule="auto"/>
              <w:jc w:val="center"/>
              <w:rPr>
                <w:del w:id="3624" w:author="Lane, Stefanie" w:date="2023-07-26T11:06:00Z"/>
                <w:rFonts w:ascii="Calibri" w:eastAsia="Times New Roman" w:hAnsi="Calibri" w:cs="Calibri"/>
                <w:color w:val="000000"/>
              </w:rPr>
            </w:pPr>
            <w:del w:id="3625" w:author="Lane, Stefanie" w:date="2023-07-26T11:06:00Z">
              <w:r w:rsidRPr="002605CE" w:rsidDel="00C51C7D">
                <w:rPr>
                  <w:rFonts w:ascii="Calibri" w:eastAsia="Times New Roman" w:hAnsi="Calibri" w:cs="Calibri"/>
                  <w:color w:val="000000"/>
                </w:rPr>
                <w:delText>1.98</w:delText>
              </w:r>
            </w:del>
          </w:p>
        </w:tc>
        <w:tc>
          <w:tcPr>
            <w:tcW w:w="960" w:type="dxa"/>
            <w:tcBorders>
              <w:top w:val="nil"/>
              <w:left w:val="nil"/>
              <w:bottom w:val="single" w:sz="4" w:space="0" w:color="auto"/>
              <w:right w:val="nil"/>
            </w:tcBorders>
            <w:shd w:val="clear" w:color="auto" w:fill="auto"/>
            <w:noWrap/>
            <w:vAlign w:val="bottom"/>
            <w:hideMark/>
          </w:tcPr>
          <w:p w14:paraId="0D403186" w14:textId="77777777" w:rsidR="002605CE" w:rsidRPr="002605CE" w:rsidDel="00C51C7D" w:rsidRDefault="002605CE" w:rsidP="002605CE">
            <w:pPr>
              <w:spacing w:after="0" w:line="240" w:lineRule="auto"/>
              <w:jc w:val="center"/>
              <w:rPr>
                <w:del w:id="3626" w:author="Lane, Stefanie" w:date="2023-07-26T11:06:00Z"/>
                <w:rFonts w:ascii="Calibri" w:eastAsia="Times New Roman" w:hAnsi="Calibri" w:cs="Calibri"/>
                <w:color w:val="000000"/>
              </w:rPr>
            </w:pPr>
            <w:del w:id="3627" w:author="Lane, Stefanie" w:date="2023-07-26T11:06:00Z">
              <w:r w:rsidRPr="002605CE" w:rsidDel="00C51C7D">
                <w:rPr>
                  <w:rFonts w:ascii="Calibri" w:eastAsia="Times New Roman" w:hAnsi="Calibri" w:cs="Calibri"/>
                  <w:color w:val="000000"/>
                </w:rPr>
                <w:delText>3.81</w:delText>
              </w:r>
            </w:del>
          </w:p>
        </w:tc>
      </w:tr>
      <w:tr w:rsidR="002605CE" w:rsidRPr="002605CE" w:rsidDel="00C51C7D" w14:paraId="62D13AE6" w14:textId="77777777" w:rsidTr="002605CE">
        <w:trPr>
          <w:divId w:val="1170409750"/>
          <w:trHeight w:val="290"/>
          <w:jc w:val="center"/>
          <w:del w:id="3628"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2F78431C" w14:textId="77777777" w:rsidR="002605CE" w:rsidRPr="002605CE" w:rsidDel="00C51C7D" w:rsidRDefault="002605CE" w:rsidP="002605CE">
            <w:pPr>
              <w:spacing w:after="0" w:line="240" w:lineRule="auto"/>
              <w:jc w:val="right"/>
              <w:rPr>
                <w:del w:id="3629" w:author="Lane, Stefanie" w:date="2023-07-26T11:06:00Z"/>
                <w:rFonts w:ascii="Calibri" w:eastAsia="Times New Roman" w:hAnsi="Calibri" w:cs="Calibri"/>
                <w:color w:val="000000"/>
              </w:rPr>
            </w:pPr>
            <w:del w:id="3630"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33B34770" w14:textId="77777777" w:rsidR="002605CE" w:rsidRPr="002605CE" w:rsidDel="00C51C7D" w:rsidRDefault="002605CE" w:rsidP="002605CE">
            <w:pPr>
              <w:spacing w:after="0" w:line="240" w:lineRule="auto"/>
              <w:jc w:val="center"/>
              <w:rPr>
                <w:del w:id="3631" w:author="Lane, Stefanie" w:date="2023-07-26T11:06:00Z"/>
                <w:rFonts w:ascii="Calibri" w:eastAsia="Times New Roman" w:hAnsi="Calibri" w:cs="Calibri"/>
                <w:color w:val="000000"/>
              </w:rPr>
            </w:pPr>
            <w:del w:id="3632"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C86B5A" w14:textId="77777777" w:rsidR="002605CE" w:rsidRPr="002605CE" w:rsidDel="00C51C7D" w:rsidRDefault="002605CE" w:rsidP="002605CE">
            <w:pPr>
              <w:spacing w:after="0" w:line="240" w:lineRule="auto"/>
              <w:jc w:val="center"/>
              <w:rPr>
                <w:del w:id="3633" w:author="Lane, Stefanie" w:date="2023-07-26T11:06:00Z"/>
                <w:rFonts w:ascii="Calibri" w:eastAsia="Times New Roman" w:hAnsi="Calibri" w:cs="Calibri"/>
                <w:color w:val="000000"/>
              </w:rPr>
            </w:pPr>
            <w:del w:id="3634" w:author="Lane, Stefanie" w:date="2023-07-26T11:06:00Z">
              <w:r w:rsidRPr="002605CE" w:rsidDel="00C51C7D">
                <w:rPr>
                  <w:rFonts w:ascii="Calibri" w:eastAsia="Times New Roman" w:hAnsi="Calibri" w:cs="Calibri"/>
                  <w:color w:val="000000"/>
                </w:rPr>
                <w:delText>30.8</w:delText>
              </w:r>
            </w:del>
          </w:p>
        </w:tc>
        <w:tc>
          <w:tcPr>
            <w:tcW w:w="300" w:type="dxa"/>
            <w:tcBorders>
              <w:top w:val="nil"/>
              <w:left w:val="nil"/>
              <w:bottom w:val="nil"/>
              <w:right w:val="nil"/>
            </w:tcBorders>
            <w:shd w:val="clear" w:color="auto" w:fill="auto"/>
            <w:noWrap/>
            <w:vAlign w:val="bottom"/>
            <w:hideMark/>
          </w:tcPr>
          <w:p w14:paraId="46CB4977" w14:textId="77777777" w:rsidR="002605CE" w:rsidRPr="002605CE" w:rsidDel="00C51C7D" w:rsidRDefault="002605CE" w:rsidP="002605CE">
            <w:pPr>
              <w:spacing w:after="0" w:line="240" w:lineRule="auto"/>
              <w:jc w:val="center"/>
              <w:rPr>
                <w:del w:id="3635"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FCE381D" w14:textId="77777777" w:rsidR="002605CE" w:rsidRPr="002605CE" w:rsidDel="00C51C7D" w:rsidRDefault="002605CE" w:rsidP="002605CE">
            <w:pPr>
              <w:spacing w:after="0" w:line="240" w:lineRule="auto"/>
              <w:jc w:val="center"/>
              <w:rPr>
                <w:del w:id="3636" w:author="Lane, Stefanie" w:date="2023-07-26T11:06:00Z"/>
                <w:rFonts w:ascii="Calibri" w:eastAsia="Times New Roman" w:hAnsi="Calibri" w:cs="Calibri"/>
                <w:color w:val="000000"/>
              </w:rPr>
            </w:pPr>
            <w:del w:id="3637" w:author="Lane, Stefanie" w:date="2023-07-26T11:06:00Z">
              <w:r w:rsidRPr="002605CE" w:rsidDel="00C51C7D">
                <w:rPr>
                  <w:rFonts w:ascii="Calibri" w:eastAsia="Times New Roman" w:hAnsi="Calibri" w:cs="Calibri"/>
                  <w:color w:val="000000"/>
                </w:rPr>
                <w:delText>8.18</w:delText>
              </w:r>
            </w:del>
          </w:p>
        </w:tc>
        <w:tc>
          <w:tcPr>
            <w:tcW w:w="960" w:type="dxa"/>
            <w:tcBorders>
              <w:top w:val="nil"/>
              <w:left w:val="nil"/>
              <w:bottom w:val="single" w:sz="4" w:space="0" w:color="auto"/>
              <w:right w:val="nil"/>
            </w:tcBorders>
            <w:shd w:val="clear" w:color="auto" w:fill="auto"/>
            <w:noWrap/>
            <w:vAlign w:val="bottom"/>
            <w:hideMark/>
          </w:tcPr>
          <w:p w14:paraId="254BA13B" w14:textId="77777777" w:rsidR="002605CE" w:rsidRPr="002605CE" w:rsidDel="00C51C7D" w:rsidRDefault="002605CE" w:rsidP="002605CE">
            <w:pPr>
              <w:spacing w:after="0" w:line="240" w:lineRule="auto"/>
              <w:jc w:val="center"/>
              <w:rPr>
                <w:del w:id="3638" w:author="Lane, Stefanie" w:date="2023-07-26T11:06:00Z"/>
                <w:rFonts w:ascii="Calibri" w:eastAsia="Times New Roman" w:hAnsi="Calibri" w:cs="Calibri"/>
                <w:color w:val="000000"/>
              </w:rPr>
            </w:pPr>
            <w:del w:id="3639" w:author="Lane, Stefanie" w:date="2023-07-26T11:06:00Z">
              <w:r w:rsidRPr="002605CE" w:rsidDel="00C51C7D">
                <w:rPr>
                  <w:rFonts w:ascii="Calibri" w:eastAsia="Times New Roman" w:hAnsi="Calibri" w:cs="Calibri"/>
                  <w:color w:val="000000"/>
                </w:rPr>
                <w:delText>2.51</w:delText>
              </w:r>
            </w:del>
          </w:p>
        </w:tc>
        <w:tc>
          <w:tcPr>
            <w:tcW w:w="960" w:type="dxa"/>
            <w:tcBorders>
              <w:top w:val="nil"/>
              <w:left w:val="nil"/>
              <w:bottom w:val="single" w:sz="4" w:space="0" w:color="auto"/>
              <w:right w:val="nil"/>
            </w:tcBorders>
            <w:shd w:val="clear" w:color="auto" w:fill="auto"/>
            <w:noWrap/>
            <w:vAlign w:val="bottom"/>
            <w:hideMark/>
          </w:tcPr>
          <w:p w14:paraId="61750F1A" w14:textId="77777777" w:rsidR="002605CE" w:rsidRPr="002605CE" w:rsidDel="00C51C7D" w:rsidRDefault="002605CE" w:rsidP="002605CE">
            <w:pPr>
              <w:spacing w:after="0" w:line="240" w:lineRule="auto"/>
              <w:jc w:val="center"/>
              <w:rPr>
                <w:del w:id="3640" w:author="Lane, Stefanie" w:date="2023-07-26T11:06:00Z"/>
                <w:rFonts w:ascii="Calibri" w:eastAsia="Times New Roman" w:hAnsi="Calibri" w:cs="Calibri"/>
                <w:color w:val="000000"/>
              </w:rPr>
            </w:pPr>
            <w:del w:id="3641" w:author="Lane, Stefanie" w:date="2023-07-26T11:06:00Z">
              <w:r w:rsidRPr="002605CE" w:rsidDel="00C51C7D">
                <w:rPr>
                  <w:rFonts w:ascii="Calibri" w:eastAsia="Times New Roman" w:hAnsi="Calibri" w:cs="Calibri"/>
                  <w:color w:val="000000"/>
                </w:rPr>
                <w:delText>3.77</w:delText>
              </w:r>
            </w:del>
          </w:p>
        </w:tc>
      </w:tr>
      <w:tr w:rsidR="002605CE" w:rsidRPr="002605CE" w:rsidDel="00C51C7D" w14:paraId="5A253715" w14:textId="77777777" w:rsidTr="002605CE">
        <w:trPr>
          <w:divId w:val="1170409750"/>
          <w:trHeight w:val="200"/>
          <w:jc w:val="center"/>
          <w:del w:id="3642" w:author="Lane, Stefanie" w:date="2023-07-26T11:06:00Z"/>
        </w:trPr>
        <w:tc>
          <w:tcPr>
            <w:tcW w:w="1180" w:type="dxa"/>
            <w:tcBorders>
              <w:top w:val="nil"/>
              <w:left w:val="nil"/>
              <w:bottom w:val="nil"/>
              <w:right w:val="nil"/>
            </w:tcBorders>
            <w:shd w:val="clear" w:color="auto" w:fill="auto"/>
            <w:noWrap/>
            <w:vAlign w:val="bottom"/>
            <w:hideMark/>
          </w:tcPr>
          <w:p w14:paraId="0FCD7D52" w14:textId="77777777" w:rsidR="002605CE" w:rsidRPr="002605CE" w:rsidDel="00C51C7D" w:rsidRDefault="002605CE" w:rsidP="002605CE">
            <w:pPr>
              <w:spacing w:after="0" w:line="240" w:lineRule="auto"/>
              <w:jc w:val="center"/>
              <w:rPr>
                <w:del w:id="3643"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94D7E9E" w14:textId="77777777" w:rsidR="002605CE" w:rsidRPr="002605CE" w:rsidDel="00C51C7D" w:rsidRDefault="002605CE" w:rsidP="002605CE">
            <w:pPr>
              <w:spacing w:after="0" w:line="240" w:lineRule="auto"/>
              <w:rPr>
                <w:del w:id="364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F4659" w14:textId="77777777" w:rsidR="002605CE" w:rsidRPr="002605CE" w:rsidDel="00C51C7D" w:rsidRDefault="002605CE" w:rsidP="002605CE">
            <w:pPr>
              <w:spacing w:after="0" w:line="240" w:lineRule="auto"/>
              <w:jc w:val="center"/>
              <w:rPr>
                <w:del w:id="3645"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83A7ABB" w14:textId="77777777" w:rsidR="002605CE" w:rsidRPr="002605CE" w:rsidDel="00C51C7D" w:rsidRDefault="002605CE" w:rsidP="002605CE">
            <w:pPr>
              <w:spacing w:after="0" w:line="240" w:lineRule="auto"/>
              <w:jc w:val="center"/>
              <w:rPr>
                <w:del w:id="3646"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6832CD4" w14:textId="77777777" w:rsidR="002605CE" w:rsidRPr="002605CE" w:rsidDel="00C51C7D" w:rsidRDefault="002605CE" w:rsidP="002605CE">
            <w:pPr>
              <w:spacing w:after="0" w:line="240" w:lineRule="auto"/>
              <w:jc w:val="center"/>
              <w:rPr>
                <w:del w:id="3647"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15B9323" w14:textId="77777777" w:rsidR="002605CE" w:rsidRPr="002605CE" w:rsidDel="00C51C7D" w:rsidRDefault="002605CE" w:rsidP="002605CE">
            <w:pPr>
              <w:spacing w:after="0" w:line="240" w:lineRule="auto"/>
              <w:jc w:val="center"/>
              <w:rPr>
                <w:del w:id="3648"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128828E" w14:textId="77777777" w:rsidR="002605CE" w:rsidRPr="002605CE" w:rsidDel="00C51C7D" w:rsidRDefault="002605CE" w:rsidP="002605CE">
            <w:pPr>
              <w:spacing w:after="0" w:line="240" w:lineRule="auto"/>
              <w:jc w:val="center"/>
              <w:rPr>
                <w:del w:id="3649" w:author="Lane, Stefanie" w:date="2023-07-26T11:06:00Z"/>
                <w:rFonts w:ascii="Times New Roman" w:eastAsia="Times New Roman" w:hAnsi="Times New Roman" w:cs="Times New Roman"/>
              </w:rPr>
            </w:pPr>
          </w:p>
        </w:tc>
      </w:tr>
      <w:tr w:rsidR="002605CE" w:rsidRPr="002605CE" w:rsidDel="00C51C7D" w14:paraId="7F2B806E" w14:textId="77777777" w:rsidTr="002605CE">
        <w:trPr>
          <w:divId w:val="1170409750"/>
          <w:trHeight w:val="290"/>
          <w:jc w:val="center"/>
          <w:del w:id="3650" w:author="Lane, Stefanie" w:date="2023-07-26T11:06:00Z"/>
        </w:trPr>
        <w:tc>
          <w:tcPr>
            <w:tcW w:w="1180" w:type="dxa"/>
            <w:tcBorders>
              <w:top w:val="nil"/>
              <w:left w:val="nil"/>
              <w:bottom w:val="nil"/>
              <w:right w:val="nil"/>
            </w:tcBorders>
            <w:shd w:val="clear" w:color="auto" w:fill="auto"/>
            <w:noWrap/>
            <w:vAlign w:val="bottom"/>
            <w:hideMark/>
          </w:tcPr>
          <w:p w14:paraId="60BF14FE" w14:textId="77777777" w:rsidR="002605CE" w:rsidRPr="002605CE" w:rsidDel="00C51C7D" w:rsidRDefault="002605CE" w:rsidP="002605CE">
            <w:pPr>
              <w:spacing w:after="0" w:line="240" w:lineRule="auto"/>
              <w:rPr>
                <w:del w:id="3651" w:author="Lane, Stefanie" w:date="2023-07-26T11:06:00Z"/>
                <w:rFonts w:ascii="Calibri" w:eastAsia="Times New Roman" w:hAnsi="Calibri" w:cs="Calibri"/>
                <w:b/>
                <w:bCs/>
                <w:color w:val="000000"/>
              </w:rPr>
            </w:pPr>
            <w:del w:id="3652" w:author="Lane, Stefanie" w:date="2023-07-26T11:06:00Z">
              <w:r w:rsidRPr="002605CE" w:rsidDel="00C51C7D">
                <w:rPr>
                  <w:rFonts w:ascii="Calibri" w:eastAsia="Times New Roman" w:hAnsi="Calibri" w:cs="Calibri"/>
                  <w:b/>
                  <w:bCs/>
                  <w:color w:val="000000"/>
                </w:rPr>
                <w:delText>Fescue</w:delText>
              </w:r>
            </w:del>
          </w:p>
        </w:tc>
        <w:tc>
          <w:tcPr>
            <w:tcW w:w="960" w:type="dxa"/>
            <w:tcBorders>
              <w:top w:val="nil"/>
              <w:left w:val="nil"/>
              <w:bottom w:val="nil"/>
              <w:right w:val="nil"/>
            </w:tcBorders>
            <w:shd w:val="clear" w:color="auto" w:fill="auto"/>
            <w:noWrap/>
            <w:vAlign w:val="bottom"/>
            <w:hideMark/>
          </w:tcPr>
          <w:p w14:paraId="1D95317D" w14:textId="77777777" w:rsidR="002605CE" w:rsidRPr="002605CE" w:rsidDel="00C51C7D" w:rsidRDefault="002605CE" w:rsidP="002605CE">
            <w:pPr>
              <w:spacing w:after="0" w:line="240" w:lineRule="auto"/>
              <w:rPr>
                <w:del w:id="3653"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83A62" w14:textId="77777777" w:rsidR="002605CE" w:rsidRPr="002605CE" w:rsidDel="00C51C7D" w:rsidRDefault="002605CE" w:rsidP="002605CE">
            <w:pPr>
              <w:spacing w:after="0" w:line="240" w:lineRule="auto"/>
              <w:jc w:val="center"/>
              <w:rPr>
                <w:del w:id="3654"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E04C7BA" w14:textId="77777777" w:rsidR="002605CE" w:rsidRPr="002605CE" w:rsidDel="00C51C7D" w:rsidRDefault="002605CE" w:rsidP="002605CE">
            <w:pPr>
              <w:spacing w:after="0" w:line="240" w:lineRule="auto"/>
              <w:jc w:val="center"/>
              <w:rPr>
                <w:del w:id="365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86EE370" w14:textId="77777777" w:rsidR="002605CE" w:rsidRPr="002605CE" w:rsidDel="00C51C7D" w:rsidRDefault="002605CE" w:rsidP="002605CE">
            <w:pPr>
              <w:spacing w:after="0" w:line="240" w:lineRule="auto"/>
              <w:jc w:val="center"/>
              <w:rPr>
                <w:del w:id="3656"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1183AB9" w14:textId="77777777" w:rsidR="002605CE" w:rsidRPr="002605CE" w:rsidDel="00C51C7D" w:rsidRDefault="002605CE" w:rsidP="002605CE">
            <w:pPr>
              <w:spacing w:after="0" w:line="240" w:lineRule="auto"/>
              <w:jc w:val="center"/>
              <w:rPr>
                <w:del w:id="3657"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991886D" w14:textId="77777777" w:rsidR="002605CE" w:rsidRPr="002605CE" w:rsidDel="00C51C7D" w:rsidRDefault="002605CE" w:rsidP="002605CE">
            <w:pPr>
              <w:spacing w:after="0" w:line="240" w:lineRule="auto"/>
              <w:jc w:val="center"/>
              <w:rPr>
                <w:del w:id="3658" w:author="Lane, Stefanie" w:date="2023-07-26T11:06:00Z"/>
                <w:rFonts w:ascii="Times New Roman" w:eastAsia="Times New Roman" w:hAnsi="Times New Roman" w:cs="Times New Roman"/>
              </w:rPr>
            </w:pPr>
          </w:p>
        </w:tc>
      </w:tr>
      <w:tr w:rsidR="002605CE" w:rsidRPr="002605CE" w:rsidDel="00C51C7D" w14:paraId="29493DDC" w14:textId="77777777" w:rsidTr="002605CE">
        <w:trPr>
          <w:divId w:val="1170409750"/>
          <w:trHeight w:val="290"/>
          <w:jc w:val="center"/>
          <w:del w:id="3659"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2EB0890" w14:textId="77777777" w:rsidR="002605CE" w:rsidRPr="002605CE" w:rsidDel="00C51C7D" w:rsidRDefault="002605CE" w:rsidP="002605CE">
            <w:pPr>
              <w:spacing w:after="0" w:line="240" w:lineRule="auto"/>
              <w:jc w:val="right"/>
              <w:rPr>
                <w:del w:id="3660" w:author="Lane, Stefanie" w:date="2023-07-26T11:06:00Z"/>
                <w:rFonts w:ascii="Calibri" w:eastAsia="Times New Roman" w:hAnsi="Calibri" w:cs="Calibri"/>
                <w:color w:val="000000"/>
              </w:rPr>
            </w:pPr>
            <w:del w:id="3661"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B463A3" w14:textId="77777777" w:rsidR="002605CE" w:rsidRPr="002605CE" w:rsidDel="00C51C7D" w:rsidRDefault="002605CE" w:rsidP="002605CE">
            <w:pPr>
              <w:spacing w:after="0" w:line="240" w:lineRule="auto"/>
              <w:jc w:val="center"/>
              <w:rPr>
                <w:del w:id="3662" w:author="Lane, Stefanie" w:date="2023-07-26T11:06:00Z"/>
                <w:rFonts w:ascii="Calibri" w:eastAsia="Times New Roman" w:hAnsi="Calibri" w:cs="Calibri"/>
                <w:color w:val="000000"/>
              </w:rPr>
            </w:pPr>
            <w:del w:id="3663"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5F5090" w14:textId="77777777" w:rsidR="002605CE" w:rsidRPr="002605CE" w:rsidDel="00C51C7D" w:rsidRDefault="002605CE" w:rsidP="002605CE">
            <w:pPr>
              <w:spacing w:after="0" w:line="240" w:lineRule="auto"/>
              <w:jc w:val="center"/>
              <w:rPr>
                <w:del w:id="3664" w:author="Lane, Stefanie" w:date="2023-07-26T11:06:00Z"/>
                <w:rFonts w:ascii="Calibri" w:eastAsia="Times New Roman" w:hAnsi="Calibri" w:cs="Calibri"/>
                <w:color w:val="000000"/>
              </w:rPr>
            </w:pPr>
            <w:del w:id="3665" w:author="Lane, Stefanie" w:date="2023-07-26T11:06:00Z">
              <w:r w:rsidRPr="002605CE" w:rsidDel="00C51C7D">
                <w:rPr>
                  <w:rFonts w:ascii="Calibri" w:eastAsia="Times New Roman" w:hAnsi="Calibri" w:cs="Calibri"/>
                  <w:color w:val="000000"/>
                </w:rPr>
                <w:delText>43</w:delText>
              </w:r>
            </w:del>
          </w:p>
        </w:tc>
        <w:tc>
          <w:tcPr>
            <w:tcW w:w="300" w:type="dxa"/>
            <w:tcBorders>
              <w:top w:val="nil"/>
              <w:left w:val="nil"/>
              <w:bottom w:val="nil"/>
              <w:right w:val="nil"/>
            </w:tcBorders>
            <w:shd w:val="clear" w:color="auto" w:fill="auto"/>
            <w:noWrap/>
            <w:vAlign w:val="bottom"/>
            <w:hideMark/>
          </w:tcPr>
          <w:p w14:paraId="0FA270D1" w14:textId="77777777" w:rsidR="002605CE" w:rsidRPr="002605CE" w:rsidDel="00C51C7D" w:rsidRDefault="002605CE" w:rsidP="002605CE">
            <w:pPr>
              <w:spacing w:after="0" w:line="240" w:lineRule="auto"/>
              <w:jc w:val="center"/>
              <w:rPr>
                <w:del w:id="3666"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5CEC6DC" w14:textId="77777777" w:rsidR="002605CE" w:rsidRPr="002605CE" w:rsidDel="00C51C7D" w:rsidRDefault="002605CE" w:rsidP="002605CE">
            <w:pPr>
              <w:spacing w:after="0" w:line="240" w:lineRule="auto"/>
              <w:jc w:val="center"/>
              <w:rPr>
                <w:del w:id="3667" w:author="Lane, Stefanie" w:date="2023-07-26T11:06:00Z"/>
                <w:rFonts w:ascii="Calibri" w:eastAsia="Times New Roman" w:hAnsi="Calibri" w:cs="Calibri"/>
                <w:color w:val="000000"/>
              </w:rPr>
            </w:pPr>
            <w:del w:id="3668" w:author="Lane, Stefanie" w:date="2023-07-26T11:06:00Z">
              <w:r w:rsidRPr="002605CE" w:rsidDel="00C51C7D">
                <w:rPr>
                  <w:rFonts w:ascii="Calibri" w:eastAsia="Times New Roman" w:hAnsi="Calibri" w:cs="Calibri"/>
                  <w:color w:val="000000"/>
                </w:rPr>
                <w:delText>13.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8AFC3F5" w14:textId="77777777" w:rsidR="002605CE" w:rsidRPr="002605CE" w:rsidDel="00C51C7D" w:rsidRDefault="002605CE" w:rsidP="002605CE">
            <w:pPr>
              <w:spacing w:after="0" w:line="240" w:lineRule="auto"/>
              <w:jc w:val="center"/>
              <w:rPr>
                <w:del w:id="3669" w:author="Lane, Stefanie" w:date="2023-07-26T11:06:00Z"/>
                <w:rFonts w:ascii="Calibri" w:eastAsia="Times New Roman" w:hAnsi="Calibri" w:cs="Calibri"/>
                <w:color w:val="000000"/>
              </w:rPr>
            </w:pPr>
            <w:del w:id="3670" w:author="Lane, Stefanie" w:date="2023-07-26T11:06:00Z">
              <w:r w:rsidRPr="002605CE" w:rsidDel="00C51C7D">
                <w:rPr>
                  <w:rFonts w:ascii="Calibri" w:eastAsia="Times New Roman" w:hAnsi="Calibri" w:cs="Calibri"/>
                  <w:color w:val="000000"/>
                </w:rPr>
                <w:delText>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FD6646" w14:textId="77777777" w:rsidR="002605CE" w:rsidRPr="002605CE" w:rsidDel="00C51C7D" w:rsidRDefault="002605CE" w:rsidP="002605CE">
            <w:pPr>
              <w:spacing w:after="0" w:line="240" w:lineRule="auto"/>
              <w:jc w:val="center"/>
              <w:rPr>
                <w:del w:id="3671" w:author="Lane, Stefanie" w:date="2023-07-26T11:06:00Z"/>
                <w:rFonts w:ascii="Calibri" w:eastAsia="Times New Roman" w:hAnsi="Calibri" w:cs="Calibri"/>
                <w:color w:val="000000"/>
              </w:rPr>
            </w:pPr>
            <w:del w:id="3672" w:author="Lane, Stefanie" w:date="2023-07-26T11:06:00Z">
              <w:r w:rsidRPr="002605CE" w:rsidDel="00C51C7D">
                <w:rPr>
                  <w:rFonts w:ascii="Calibri" w:eastAsia="Times New Roman" w:hAnsi="Calibri" w:cs="Calibri"/>
                  <w:color w:val="000000"/>
                </w:rPr>
                <w:delText>3.3</w:delText>
              </w:r>
            </w:del>
          </w:p>
        </w:tc>
      </w:tr>
      <w:tr w:rsidR="002605CE" w:rsidRPr="002605CE" w:rsidDel="00C51C7D" w14:paraId="1DE1EB37" w14:textId="77777777" w:rsidTr="002605CE">
        <w:trPr>
          <w:divId w:val="1170409750"/>
          <w:trHeight w:val="290"/>
          <w:jc w:val="center"/>
          <w:del w:id="3673" w:author="Lane, Stefanie" w:date="2023-07-26T11:06:00Z"/>
        </w:trPr>
        <w:tc>
          <w:tcPr>
            <w:tcW w:w="1180" w:type="dxa"/>
            <w:tcBorders>
              <w:top w:val="nil"/>
              <w:left w:val="nil"/>
              <w:bottom w:val="nil"/>
              <w:right w:val="nil"/>
            </w:tcBorders>
            <w:shd w:val="clear" w:color="auto" w:fill="auto"/>
            <w:noWrap/>
            <w:vAlign w:val="bottom"/>
            <w:hideMark/>
          </w:tcPr>
          <w:p w14:paraId="79D6DDC3" w14:textId="77777777" w:rsidR="002605CE" w:rsidRPr="002605CE" w:rsidDel="00C51C7D" w:rsidRDefault="002605CE" w:rsidP="002605CE">
            <w:pPr>
              <w:spacing w:after="0" w:line="240" w:lineRule="auto"/>
              <w:jc w:val="right"/>
              <w:rPr>
                <w:del w:id="3674" w:author="Lane, Stefanie" w:date="2023-07-26T11:06:00Z"/>
                <w:rFonts w:ascii="Calibri" w:eastAsia="Times New Roman" w:hAnsi="Calibri" w:cs="Calibri"/>
                <w:color w:val="000000"/>
              </w:rPr>
            </w:pPr>
            <w:del w:id="3675"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43066E90" w14:textId="77777777" w:rsidR="002605CE" w:rsidRPr="002605CE" w:rsidDel="00C51C7D" w:rsidRDefault="002605CE" w:rsidP="002605CE">
            <w:pPr>
              <w:spacing w:after="0" w:line="240" w:lineRule="auto"/>
              <w:jc w:val="center"/>
              <w:rPr>
                <w:del w:id="3676" w:author="Lane, Stefanie" w:date="2023-07-26T11:06:00Z"/>
                <w:rFonts w:ascii="Calibri" w:eastAsia="Times New Roman" w:hAnsi="Calibri" w:cs="Calibri"/>
                <w:color w:val="000000"/>
              </w:rPr>
            </w:pPr>
            <w:del w:id="3677"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8CC535E" w14:textId="77777777" w:rsidR="002605CE" w:rsidRPr="002605CE" w:rsidDel="00C51C7D" w:rsidRDefault="002605CE" w:rsidP="002605CE">
            <w:pPr>
              <w:spacing w:after="0" w:line="240" w:lineRule="auto"/>
              <w:jc w:val="center"/>
              <w:rPr>
                <w:del w:id="3678" w:author="Lane, Stefanie" w:date="2023-07-26T11:06:00Z"/>
                <w:rFonts w:ascii="Calibri" w:eastAsia="Times New Roman" w:hAnsi="Calibri" w:cs="Calibri"/>
                <w:color w:val="000000"/>
              </w:rPr>
            </w:pPr>
            <w:del w:id="3679"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01A71AD0" w14:textId="77777777" w:rsidR="002605CE" w:rsidRPr="002605CE" w:rsidDel="00C51C7D" w:rsidRDefault="002605CE" w:rsidP="002605CE">
            <w:pPr>
              <w:spacing w:after="0" w:line="240" w:lineRule="auto"/>
              <w:jc w:val="center"/>
              <w:rPr>
                <w:del w:id="3680"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BC52FE" w14:textId="77777777" w:rsidR="002605CE" w:rsidRPr="002605CE" w:rsidDel="00C51C7D" w:rsidRDefault="002605CE" w:rsidP="002605CE">
            <w:pPr>
              <w:spacing w:after="0" w:line="240" w:lineRule="auto"/>
              <w:jc w:val="center"/>
              <w:rPr>
                <w:del w:id="3681" w:author="Lane, Stefanie" w:date="2023-07-26T11:06:00Z"/>
                <w:rFonts w:ascii="Calibri" w:eastAsia="Times New Roman" w:hAnsi="Calibri" w:cs="Calibri"/>
                <w:color w:val="000000"/>
              </w:rPr>
            </w:pPr>
            <w:del w:id="3682" w:author="Lane, Stefanie" w:date="2023-07-26T11:06:00Z">
              <w:r w:rsidRPr="002605CE" w:rsidDel="00C51C7D">
                <w:rPr>
                  <w:rFonts w:ascii="Calibri" w:eastAsia="Times New Roman" w:hAnsi="Calibri" w:cs="Calibri"/>
                  <w:color w:val="000000"/>
                </w:rPr>
                <w:delText>9.7</w:delText>
              </w:r>
            </w:del>
          </w:p>
        </w:tc>
        <w:tc>
          <w:tcPr>
            <w:tcW w:w="960" w:type="dxa"/>
            <w:tcBorders>
              <w:top w:val="nil"/>
              <w:left w:val="nil"/>
              <w:bottom w:val="single" w:sz="4" w:space="0" w:color="auto"/>
              <w:right w:val="nil"/>
            </w:tcBorders>
            <w:shd w:val="clear" w:color="auto" w:fill="auto"/>
            <w:noWrap/>
            <w:vAlign w:val="bottom"/>
            <w:hideMark/>
          </w:tcPr>
          <w:p w14:paraId="0DC87AF2" w14:textId="77777777" w:rsidR="002605CE" w:rsidRPr="002605CE" w:rsidDel="00C51C7D" w:rsidRDefault="002605CE" w:rsidP="002605CE">
            <w:pPr>
              <w:spacing w:after="0" w:line="240" w:lineRule="auto"/>
              <w:jc w:val="center"/>
              <w:rPr>
                <w:del w:id="3683" w:author="Lane, Stefanie" w:date="2023-07-26T11:06:00Z"/>
                <w:rFonts w:ascii="Calibri" w:eastAsia="Times New Roman" w:hAnsi="Calibri" w:cs="Calibri"/>
                <w:color w:val="000000"/>
              </w:rPr>
            </w:pPr>
            <w:del w:id="3684" w:author="Lane, Stefanie" w:date="2023-07-26T11:06:00Z">
              <w:r w:rsidRPr="002605CE" w:rsidDel="00C51C7D">
                <w:rPr>
                  <w:rFonts w:ascii="Calibri" w:eastAsia="Times New Roman" w:hAnsi="Calibri" w:cs="Calibri"/>
                  <w:color w:val="000000"/>
                </w:rPr>
                <w:delText>3.9</w:delText>
              </w:r>
            </w:del>
          </w:p>
        </w:tc>
        <w:tc>
          <w:tcPr>
            <w:tcW w:w="960" w:type="dxa"/>
            <w:tcBorders>
              <w:top w:val="nil"/>
              <w:left w:val="nil"/>
              <w:bottom w:val="single" w:sz="4" w:space="0" w:color="auto"/>
              <w:right w:val="nil"/>
            </w:tcBorders>
            <w:shd w:val="clear" w:color="auto" w:fill="auto"/>
            <w:noWrap/>
            <w:vAlign w:val="bottom"/>
            <w:hideMark/>
          </w:tcPr>
          <w:p w14:paraId="5F215C61" w14:textId="77777777" w:rsidR="002605CE" w:rsidRPr="002605CE" w:rsidDel="00C51C7D" w:rsidRDefault="002605CE" w:rsidP="002605CE">
            <w:pPr>
              <w:spacing w:after="0" w:line="240" w:lineRule="auto"/>
              <w:jc w:val="center"/>
              <w:rPr>
                <w:del w:id="3685" w:author="Lane, Stefanie" w:date="2023-07-26T11:06:00Z"/>
                <w:rFonts w:ascii="Calibri" w:eastAsia="Times New Roman" w:hAnsi="Calibri" w:cs="Calibri"/>
                <w:color w:val="000000"/>
              </w:rPr>
            </w:pPr>
            <w:del w:id="3686" w:author="Lane, Stefanie" w:date="2023-07-26T11:06:00Z">
              <w:r w:rsidRPr="002605CE" w:rsidDel="00C51C7D">
                <w:rPr>
                  <w:rFonts w:ascii="Calibri" w:eastAsia="Times New Roman" w:hAnsi="Calibri" w:cs="Calibri"/>
                  <w:color w:val="000000"/>
                </w:rPr>
                <w:delText>3.8</w:delText>
              </w:r>
            </w:del>
          </w:p>
        </w:tc>
      </w:tr>
      <w:tr w:rsidR="002605CE" w:rsidRPr="002605CE" w:rsidDel="00C51C7D" w14:paraId="13EC0A75" w14:textId="77777777" w:rsidTr="002605CE">
        <w:trPr>
          <w:divId w:val="1170409750"/>
          <w:trHeight w:val="290"/>
          <w:jc w:val="center"/>
          <w:del w:id="3687"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F096369" w14:textId="77777777" w:rsidR="002605CE" w:rsidRPr="002605CE" w:rsidDel="00C51C7D" w:rsidRDefault="002605CE" w:rsidP="002605CE">
            <w:pPr>
              <w:spacing w:after="0" w:line="240" w:lineRule="auto"/>
              <w:jc w:val="right"/>
              <w:rPr>
                <w:del w:id="3688" w:author="Lane, Stefanie" w:date="2023-07-26T11:06:00Z"/>
                <w:rFonts w:ascii="Calibri" w:eastAsia="Times New Roman" w:hAnsi="Calibri" w:cs="Calibri"/>
                <w:color w:val="000000"/>
              </w:rPr>
            </w:pPr>
            <w:del w:id="3689"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637A975" w14:textId="77777777" w:rsidR="002605CE" w:rsidRPr="002605CE" w:rsidDel="00C51C7D" w:rsidRDefault="002605CE" w:rsidP="002605CE">
            <w:pPr>
              <w:spacing w:after="0" w:line="240" w:lineRule="auto"/>
              <w:jc w:val="center"/>
              <w:rPr>
                <w:del w:id="3690" w:author="Lane, Stefanie" w:date="2023-07-26T11:06:00Z"/>
                <w:rFonts w:ascii="Calibri" w:eastAsia="Times New Roman" w:hAnsi="Calibri" w:cs="Calibri"/>
                <w:color w:val="000000"/>
              </w:rPr>
            </w:pPr>
            <w:del w:id="3691"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06CC026" w14:textId="77777777" w:rsidR="002605CE" w:rsidRPr="002605CE" w:rsidDel="00C51C7D" w:rsidRDefault="002605CE" w:rsidP="002605CE">
            <w:pPr>
              <w:spacing w:after="0" w:line="240" w:lineRule="auto"/>
              <w:jc w:val="center"/>
              <w:rPr>
                <w:del w:id="3692" w:author="Lane, Stefanie" w:date="2023-07-26T11:06:00Z"/>
                <w:rFonts w:ascii="Calibri" w:eastAsia="Times New Roman" w:hAnsi="Calibri" w:cs="Calibri"/>
                <w:color w:val="000000"/>
              </w:rPr>
            </w:pPr>
            <w:del w:id="3693" w:author="Lane, Stefanie" w:date="2023-07-26T11:06:00Z">
              <w:r w:rsidRPr="002605CE" w:rsidDel="00C51C7D">
                <w:rPr>
                  <w:rFonts w:ascii="Calibri" w:eastAsia="Times New Roman" w:hAnsi="Calibri" w:cs="Calibri"/>
                  <w:color w:val="000000"/>
                </w:rPr>
                <w:delText>27</w:delText>
              </w:r>
            </w:del>
          </w:p>
        </w:tc>
        <w:tc>
          <w:tcPr>
            <w:tcW w:w="300" w:type="dxa"/>
            <w:tcBorders>
              <w:top w:val="nil"/>
              <w:left w:val="nil"/>
              <w:bottom w:val="nil"/>
              <w:right w:val="nil"/>
            </w:tcBorders>
            <w:shd w:val="clear" w:color="auto" w:fill="auto"/>
            <w:noWrap/>
            <w:vAlign w:val="bottom"/>
            <w:hideMark/>
          </w:tcPr>
          <w:p w14:paraId="2714590F" w14:textId="77777777" w:rsidR="002605CE" w:rsidRPr="002605CE" w:rsidDel="00C51C7D" w:rsidRDefault="002605CE" w:rsidP="002605CE">
            <w:pPr>
              <w:spacing w:after="0" w:line="240" w:lineRule="auto"/>
              <w:jc w:val="center"/>
              <w:rPr>
                <w:del w:id="3694"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2A95377" w14:textId="77777777" w:rsidR="002605CE" w:rsidRPr="002605CE" w:rsidDel="00C51C7D" w:rsidRDefault="002605CE" w:rsidP="002605CE">
            <w:pPr>
              <w:spacing w:after="0" w:line="240" w:lineRule="auto"/>
              <w:jc w:val="center"/>
              <w:rPr>
                <w:del w:id="3695" w:author="Lane, Stefanie" w:date="2023-07-26T11:06:00Z"/>
                <w:rFonts w:ascii="Calibri" w:eastAsia="Times New Roman" w:hAnsi="Calibri" w:cs="Calibri"/>
                <w:color w:val="000000"/>
              </w:rPr>
            </w:pPr>
            <w:del w:id="3696" w:author="Lane, Stefanie" w:date="2023-07-26T11:06:00Z">
              <w:r w:rsidRPr="002605CE" w:rsidDel="00C51C7D">
                <w:rPr>
                  <w:rFonts w:ascii="Calibri" w:eastAsia="Times New Roman" w:hAnsi="Calibri" w:cs="Calibri"/>
                  <w:color w:val="000000"/>
                </w:rPr>
                <w:delText>5.8</w:delText>
              </w:r>
            </w:del>
          </w:p>
        </w:tc>
        <w:tc>
          <w:tcPr>
            <w:tcW w:w="960" w:type="dxa"/>
            <w:tcBorders>
              <w:top w:val="nil"/>
              <w:left w:val="nil"/>
              <w:bottom w:val="single" w:sz="4" w:space="0" w:color="auto"/>
              <w:right w:val="nil"/>
            </w:tcBorders>
            <w:shd w:val="clear" w:color="auto" w:fill="auto"/>
            <w:noWrap/>
            <w:vAlign w:val="bottom"/>
            <w:hideMark/>
          </w:tcPr>
          <w:p w14:paraId="44F3CCDA" w14:textId="77777777" w:rsidR="002605CE" w:rsidRPr="002605CE" w:rsidDel="00C51C7D" w:rsidRDefault="002605CE" w:rsidP="002605CE">
            <w:pPr>
              <w:spacing w:after="0" w:line="240" w:lineRule="auto"/>
              <w:jc w:val="center"/>
              <w:rPr>
                <w:del w:id="3697" w:author="Lane, Stefanie" w:date="2023-07-26T11:06:00Z"/>
                <w:rFonts w:ascii="Calibri" w:eastAsia="Times New Roman" w:hAnsi="Calibri" w:cs="Calibri"/>
                <w:color w:val="000000"/>
              </w:rPr>
            </w:pPr>
            <w:del w:id="3698" w:author="Lane, Stefanie" w:date="2023-07-26T11:06:00Z">
              <w:r w:rsidRPr="002605CE" w:rsidDel="00C51C7D">
                <w:rPr>
                  <w:rFonts w:ascii="Calibri" w:eastAsia="Times New Roman" w:hAnsi="Calibri" w:cs="Calibri"/>
                  <w:color w:val="000000"/>
                </w:rPr>
                <w:delText>2.8</w:delText>
              </w:r>
            </w:del>
          </w:p>
        </w:tc>
        <w:tc>
          <w:tcPr>
            <w:tcW w:w="960" w:type="dxa"/>
            <w:tcBorders>
              <w:top w:val="nil"/>
              <w:left w:val="nil"/>
              <w:bottom w:val="single" w:sz="4" w:space="0" w:color="auto"/>
              <w:right w:val="nil"/>
            </w:tcBorders>
            <w:shd w:val="clear" w:color="auto" w:fill="auto"/>
            <w:noWrap/>
            <w:vAlign w:val="bottom"/>
            <w:hideMark/>
          </w:tcPr>
          <w:p w14:paraId="5806B21E" w14:textId="77777777" w:rsidR="002605CE" w:rsidRPr="002605CE" w:rsidDel="00C51C7D" w:rsidRDefault="002605CE" w:rsidP="002605CE">
            <w:pPr>
              <w:spacing w:after="0" w:line="240" w:lineRule="auto"/>
              <w:jc w:val="center"/>
              <w:rPr>
                <w:del w:id="3699" w:author="Lane, Stefanie" w:date="2023-07-26T11:06:00Z"/>
                <w:rFonts w:ascii="Calibri" w:eastAsia="Times New Roman" w:hAnsi="Calibri" w:cs="Calibri"/>
                <w:color w:val="000000"/>
              </w:rPr>
            </w:pPr>
            <w:del w:id="3700" w:author="Lane, Stefanie" w:date="2023-07-26T11:06:00Z">
              <w:r w:rsidRPr="002605CE" w:rsidDel="00C51C7D">
                <w:rPr>
                  <w:rFonts w:ascii="Calibri" w:eastAsia="Times New Roman" w:hAnsi="Calibri" w:cs="Calibri"/>
                  <w:color w:val="000000"/>
                </w:rPr>
                <w:delText>4.6</w:delText>
              </w:r>
            </w:del>
          </w:p>
        </w:tc>
      </w:tr>
      <w:tr w:rsidR="002605CE" w:rsidRPr="002605CE" w:rsidDel="00C51C7D" w14:paraId="2A23D45B" w14:textId="77777777" w:rsidTr="002605CE">
        <w:trPr>
          <w:divId w:val="1170409750"/>
          <w:trHeight w:val="200"/>
          <w:jc w:val="center"/>
          <w:del w:id="3701" w:author="Lane, Stefanie" w:date="2023-07-26T11:06:00Z"/>
        </w:trPr>
        <w:tc>
          <w:tcPr>
            <w:tcW w:w="1180" w:type="dxa"/>
            <w:tcBorders>
              <w:top w:val="nil"/>
              <w:left w:val="nil"/>
              <w:bottom w:val="nil"/>
              <w:right w:val="nil"/>
            </w:tcBorders>
            <w:shd w:val="clear" w:color="auto" w:fill="auto"/>
            <w:noWrap/>
            <w:vAlign w:val="bottom"/>
            <w:hideMark/>
          </w:tcPr>
          <w:p w14:paraId="6159F102" w14:textId="77777777" w:rsidR="002605CE" w:rsidRPr="002605CE" w:rsidDel="00C51C7D" w:rsidRDefault="002605CE" w:rsidP="002605CE">
            <w:pPr>
              <w:spacing w:after="0" w:line="240" w:lineRule="auto"/>
              <w:jc w:val="center"/>
              <w:rPr>
                <w:del w:id="3702"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27FD702" w14:textId="77777777" w:rsidR="002605CE" w:rsidRPr="002605CE" w:rsidDel="00C51C7D" w:rsidRDefault="002605CE" w:rsidP="002605CE">
            <w:pPr>
              <w:spacing w:after="0" w:line="240" w:lineRule="auto"/>
              <w:rPr>
                <w:del w:id="370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362E" w14:textId="77777777" w:rsidR="002605CE" w:rsidRPr="002605CE" w:rsidDel="00C51C7D" w:rsidRDefault="002605CE" w:rsidP="002605CE">
            <w:pPr>
              <w:spacing w:after="0" w:line="240" w:lineRule="auto"/>
              <w:jc w:val="center"/>
              <w:rPr>
                <w:del w:id="3704"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F33D01" w14:textId="77777777" w:rsidR="002605CE" w:rsidRPr="002605CE" w:rsidDel="00C51C7D" w:rsidRDefault="002605CE" w:rsidP="002605CE">
            <w:pPr>
              <w:spacing w:after="0" w:line="240" w:lineRule="auto"/>
              <w:jc w:val="center"/>
              <w:rPr>
                <w:del w:id="370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783558" w14:textId="77777777" w:rsidR="002605CE" w:rsidRPr="002605CE" w:rsidDel="00C51C7D" w:rsidRDefault="002605CE" w:rsidP="002605CE">
            <w:pPr>
              <w:spacing w:after="0" w:line="240" w:lineRule="auto"/>
              <w:jc w:val="center"/>
              <w:rPr>
                <w:del w:id="3706"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32CAF" w14:textId="77777777" w:rsidR="002605CE" w:rsidRPr="002605CE" w:rsidDel="00C51C7D" w:rsidRDefault="002605CE" w:rsidP="002605CE">
            <w:pPr>
              <w:spacing w:after="0" w:line="240" w:lineRule="auto"/>
              <w:jc w:val="center"/>
              <w:rPr>
                <w:del w:id="3707"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7F62CDD" w14:textId="77777777" w:rsidR="002605CE" w:rsidRPr="002605CE" w:rsidDel="00C51C7D" w:rsidRDefault="002605CE" w:rsidP="002605CE">
            <w:pPr>
              <w:spacing w:after="0" w:line="240" w:lineRule="auto"/>
              <w:jc w:val="center"/>
              <w:rPr>
                <w:del w:id="3708" w:author="Lane, Stefanie" w:date="2023-07-26T11:06:00Z"/>
                <w:rFonts w:ascii="Times New Roman" w:eastAsia="Times New Roman" w:hAnsi="Times New Roman" w:cs="Times New Roman"/>
              </w:rPr>
            </w:pPr>
          </w:p>
        </w:tc>
      </w:tr>
      <w:tr w:rsidR="002605CE" w:rsidRPr="002605CE" w:rsidDel="00C51C7D" w14:paraId="2D37C24A" w14:textId="77777777" w:rsidTr="002605CE">
        <w:trPr>
          <w:divId w:val="1170409750"/>
          <w:trHeight w:val="290"/>
          <w:jc w:val="center"/>
          <w:del w:id="3709" w:author="Lane, Stefanie" w:date="2023-07-26T11:06:00Z"/>
        </w:trPr>
        <w:tc>
          <w:tcPr>
            <w:tcW w:w="1180" w:type="dxa"/>
            <w:tcBorders>
              <w:top w:val="nil"/>
              <w:left w:val="nil"/>
              <w:bottom w:val="nil"/>
              <w:right w:val="nil"/>
            </w:tcBorders>
            <w:shd w:val="clear" w:color="auto" w:fill="auto"/>
            <w:noWrap/>
            <w:vAlign w:val="bottom"/>
            <w:hideMark/>
          </w:tcPr>
          <w:p w14:paraId="3B967822" w14:textId="77777777" w:rsidR="002605CE" w:rsidRPr="002605CE" w:rsidDel="00C51C7D" w:rsidRDefault="002605CE" w:rsidP="002605CE">
            <w:pPr>
              <w:spacing w:after="0" w:line="240" w:lineRule="auto"/>
              <w:rPr>
                <w:del w:id="3710" w:author="Lane, Stefanie" w:date="2023-07-26T11:06:00Z"/>
                <w:rFonts w:ascii="Calibri" w:eastAsia="Times New Roman" w:hAnsi="Calibri" w:cs="Calibri"/>
                <w:b/>
                <w:bCs/>
                <w:color w:val="000000"/>
              </w:rPr>
            </w:pPr>
            <w:del w:id="3711" w:author="Lane, Stefanie" w:date="2023-07-26T11:06:00Z">
              <w:r w:rsidRPr="002605CE" w:rsidDel="00C51C7D">
                <w:rPr>
                  <w:rFonts w:ascii="Calibri" w:eastAsia="Times New Roman" w:hAnsi="Calibri" w:cs="Calibri"/>
                  <w:b/>
                  <w:bCs/>
                  <w:color w:val="000000"/>
                </w:rPr>
                <w:delText>Bogbean</w:delText>
              </w:r>
            </w:del>
          </w:p>
        </w:tc>
        <w:tc>
          <w:tcPr>
            <w:tcW w:w="960" w:type="dxa"/>
            <w:tcBorders>
              <w:top w:val="nil"/>
              <w:left w:val="nil"/>
              <w:bottom w:val="nil"/>
              <w:right w:val="nil"/>
            </w:tcBorders>
            <w:shd w:val="clear" w:color="auto" w:fill="auto"/>
            <w:noWrap/>
            <w:vAlign w:val="bottom"/>
            <w:hideMark/>
          </w:tcPr>
          <w:p w14:paraId="168B785C" w14:textId="77777777" w:rsidR="002605CE" w:rsidRPr="002605CE" w:rsidDel="00C51C7D" w:rsidRDefault="002605CE" w:rsidP="002605CE">
            <w:pPr>
              <w:spacing w:after="0" w:line="240" w:lineRule="auto"/>
              <w:rPr>
                <w:del w:id="3712"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52A40" w14:textId="77777777" w:rsidR="002605CE" w:rsidRPr="002605CE" w:rsidDel="00C51C7D" w:rsidRDefault="002605CE" w:rsidP="002605CE">
            <w:pPr>
              <w:spacing w:after="0" w:line="240" w:lineRule="auto"/>
              <w:jc w:val="center"/>
              <w:rPr>
                <w:del w:id="3713"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82C85F" w14:textId="77777777" w:rsidR="002605CE" w:rsidRPr="002605CE" w:rsidDel="00C51C7D" w:rsidRDefault="002605CE" w:rsidP="002605CE">
            <w:pPr>
              <w:spacing w:after="0" w:line="240" w:lineRule="auto"/>
              <w:jc w:val="center"/>
              <w:rPr>
                <w:del w:id="371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4DA65F" w14:textId="77777777" w:rsidR="002605CE" w:rsidRPr="002605CE" w:rsidDel="00C51C7D" w:rsidRDefault="002605CE" w:rsidP="002605CE">
            <w:pPr>
              <w:spacing w:after="0" w:line="240" w:lineRule="auto"/>
              <w:jc w:val="center"/>
              <w:rPr>
                <w:del w:id="371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9F47DC0" w14:textId="77777777" w:rsidR="002605CE" w:rsidRPr="002605CE" w:rsidDel="00C51C7D" w:rsidRDefault="002605CE" w:rsidP="002605CE">
            <w:pPr>
              <w:spacing w:after="0" w:line="240" w:lineRule="auto"/>
              <w:jc w:val="center"/>
              <w:rPr>
                <w:del w:id="3716"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38916AD" w14:textId="77777777" w:rsidR="002605CE" w:rsidRPr="002605CE" w:rsidDel="00C51C7D" w:rsidRDefault="002605CE" w:rsidP="002605CE">
            <w:pPr>
              <w:spacing w:after="0" w:line="240" w:lineRule="auto"/>
              <w:jc w:val="center"/>
              <w:rPr>
                <w:del w:id="3717" w:author="Lane, Stefanie" w:date="2023-07-26T11:06:00Z"/>
                <w:rFonts w:ascii="Times New Roman" w:eastAsia="Times New Roman" w:hAnsi="Times New Roman" w:cs="Times New Roman"/>
              </w:rPr>
            </w:pPr>
          </w:p>
        </w:tc>
      </w:tr>
      <w:tr w:rsidR="002605CE" w:rsidRPr="002605CE" w:rsidDel="00C51C7D" w14:paraId="11A54920" w14:textId="77777777" w:rsidTr="002605CE">
        <w:trPr>
          <w:divId w:val="1170409750"/>
          <w:trHeight w:val="290"/>
          <w:jc w:val="center"/>
          <w:del w:id="3718"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F2569BF" w14:textId="77777777" w:rsidR="002605CE" w:rsidRPr="002605CE" w:rsidDel="00C51C7D" w:rsidRDefault="002605CE" w:rsidP="002605CE">
            <w:pPr>
              <w:spacing w:after="0" w:line="240" w:lineRule="auto"/>
              <w:jc w:val="right"/>
              <w:rPr>
                <w:del w:id="3719" w:author="Lane, Stefanie" w:date="2023-07-26T11:06:00Z"/>
                <w:rFonts w:ascii="Calibri" w:eastAsia="Times New Roman" w:hAnsi="Calibri" w:cs="Calibri"/>
                <w:color w:val="000000"/>
              </w:rPr>
            </w:pPr>
            <w:del w:id="3720"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56AE8F" w14:textId="77777777" w:rsidR="002605CE" w:rsidRPr="002605CE" w:rsidDel="00C51C7D" w:rsidRDefault="002605CE" w:rsidP="002605CE">
            <w:pPr>
              <w:spacing w:after="0" w:line="240" w:lineRule="auto"/>
              <w:jc w:val="center"/>
              <w:rPr>
                <w:del w:id="3721" w:author="Lane, Stefanie" w:date="2023-07-26T11:06:00Z"/>
                <w:rFonts w:ascii="Calibri" w:eastAsia="Times New Roman" w:hAnsi="Calibri" w:cs="Calibri"/>
                <w:color w:val="000000"/>
              </w:rPr>
            </w:pPr>
            <w:del w:id="3722"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D738C8D" w14:textId="77777777" w:rsidR="002605CE" w:rsidRPr="002605CE" w:rsidDel="00C51C7D" w:rsidRDefault="002605CE" w:rsidP="002605CE">
            <w:pPr>
              <w:spacing w:after="0" w:line="240" w:lineRule="auto"/>
              <w:jc w:val="center"/>
              <w:rPr>
                <w:del w:id="3723" w:author="Lane, Stefanie" w:date="2023-07-26T11:06:00Z"/>
                <w:rFonts w:ascii="Calibri" w:eastAsia="Times New Roman" w:hAnsi="Calibri" w:cs="Calibri"/>
                <w:color w:val="000000"/>
              </w:rPr>
            </w:pPr>
            <w:del w:id="3724" w:author="Lane, Stefanie" w:date="2023-07-26T11:06:00Z">
              <w:r w:rsidRPr="002605CE" w:rsidDel="00C51C7D">
                <w:rPr>
                  <w:rFonts w:ascii="Calibri" w:eastAsia="Times New Roman" w:hAnsi="Calibri" w:cs="Calibri"/>
                  <w:color w:val="000000"/>
                </w:rPr>
                <w:delText>32</w:delText>
              </w:r>
            </w:del>
          </w:p>
        </w:tc>
        <w:tc>
          <w:tcPr>
            <w:tcW w:w="300" w:type="dxa"/>
            <w:tcBorders>
              <w:top w:val="nil"/>
              <w:left w:val="nil"/>
              <w:bottom w:val="nil"/>
              <w:right w:val="nil"/>
            </w:tcBorders>
            <w:shd w:val="clear" w:color="auto" w:fill="auto"/>
            <w:noWrap/>
            <w:vAlign w:val="bottom"/>
            <w:hideMark/>
          </w:tcPr>
          <w:p w14:paraId="14E3C695" w14:textId="77777777" w:rsidR="002605CE" w:rsidRPr="002605CE" w:rsidDel="00C51C7D" w:rsidRDefault="002605CE" w:rsidP="002605CE">
            <w:pPr>
              <w:spacing w:after="0" w:line="240" w:lineRule="auto"/>
              <w:jc w:val="center"/>
              <w:rPr>
                <w:del w:id="3725"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45EEF1" w14:textId="77777777" w:rsidR="002605CE" w:rsidRPr="002605CE" w:rsidDel="00C51C7D" w:rsidRDefault="002605CE" w:rsidP="002605CE">
            <w:pPr>
              <w:spacing w:after="0" w:line="240" w:lineRule="auto"/>
              <w:jc w:val="center"/>
              <w:rPr>
                <w:del w:id="3726" w:author="Lane, Stefanie" w:date="2023-07-26T11:06:00Z"/>
                <w:rFonts w:ascii="Calibri" w:eastAsia="Times New Roman" w:hAnsi="Calibri" w:cs="Calibri"/>
                <w:color w:val="000000"/>
              </w:rPr>
            </w:pPr>
            <w:del w:id="3727" w:author="Lane, Stefanie" w:date="2023-07-26T11:06:00Z">
              <w:r w:rsidRPr="002605CE" w:rsidDel="00C51C7D">
                <w:rPr>
                  <w:rFonts w:ascii="Calibri" w:eastAsia="Times New Roman" w:hAnsi="Calibri" w:cs="Calibri"/>
                  <w:color w:val="000000"/>
                </w:rPr>
                <w:delText>12.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2EC387D" w14:textId="77777777" w:rsidR="002605CE" w:rsidRPr="002605CE" w:rsidDel="00C51C7D" w:rsidRDefault="002605CE" w:rsidP="002605CE">
            <w:pPr>
              <w:spacing w:after="0" w:line="240" w:lineRule="auto"/>
              <w:jc w:val="center"/>
              <w:rPr>
                <w:del w:id="3728" w:author="Lane, Stefanie" w:date="2023-07-26T11:06:00Z"/>
                <w:rFonts w:ascii="Calibri" w:eastAsia="Times New Roman" w:hAnsi="Calibri" w:cs="Calibri"/>
                <w:color w:val="000000"/>
              </w:rPr>
            </w:pPr>
            <w:del w:id="3729" w:author="Lane, Stefanie" w:date="2023-07-26T11:06:00Z">
              <w:r w:rsidRPr="002605CE" w:rsidDel="00C51C7D">
                <w:rPr>
                  <w:rFonts w:ascii="Calibri" w:eastAsia="Times New Roman" w:hAnsi="Calibri" w:cs="Calibri"/>
                  <w:color w:val="000000"/>
                </w:rPr>
                <w:delText>3.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40024E" w14:textId="77777777" w:rsidR="002605CE" w:rsidRPr="002605CE" w:rsidDel="00C51C7D" w:rsidRDefault="002605CE" w:rsidP="002605CE">
            <w:pPr>
              <w:spacing w:after="0" w:line="240" w:lineRule="auto"/>
              <w:jc w:val="center"/>
              <w:rPr>
                <w:del w:id="3730" w:author="Lane, Stefanie" w:date="2023-07-26T11:06:00Z"/>
                <w:rFonts w:ascii="Calibri" w:eastAsia="Times New Roman" w:hAnsi="Calibri" w:cs="Calibri"/>
                <w:color w:val="000000"/>
              </w:rPr>
            </w:pPr>
            <w:del w:id="3731" w:author="Lane, Stefanie" w:date="2023-07-26T11:06:00Z">
              <w:r w:rsidRPr="002605CE" w:rsidDel="00C51C7D">
                <w:rPr>
                  <w:rFonts w:ascii="Calibri" w:eastAsia="Times New Roman" w:hAnsi="Calibri" w:cs="Calibri"/>
                  <w:color w:val="000000"/>
                </w:rPr>
                <w:delText>2.5</w:delText>
              </w:r>
            </w:del>
          </w:p>
        </w:tc>
      </w:tr>
      <w:tr w:rsidR="002605CE" w:rsidRPr="002605CE" w:rsidDel="00C51C7D" w14:paraId="32288862" w14:textId="77777777" w:rsidTr="002605CE">
        <w:trPr>
          <w:divId w:val="1170409750"/>
          <w:trHeight w:val="290"/>
          <w:jc w:val="center"/>
          <w:del w:id="3732" w:author="Lane, Stefanie" w:date="2023-07-26T11:06:00Z"/>
        </w:trPr>
        <w:tc>
          <w:tcPr>
            <w:tcW w:w="1180" w:type="dxa"/>
            <w:tcBorders>
              <w:top w:val="nil"/>
              <w:left w:val="nil"/>
              <w:bottom w:val="nil"/>
              <w:right w:val="nil"/>
            </w:tcBorders>
            <w:shd w:val="clear" w:color="auto" w:fill="auto"/>
            <w:noWrap/>
            <w:vAlign w:val="bottom"/>
            <w:hideMark/>
          </w:tcPr>
          <w:p w14:paraId="0CF2FB90" w14:textId="77777777" w:rsidR="002605CE" w:rsidRPr="002605CE" w:rsidDel="00C51C7D" w:rsidRDefault="002605CE" w:rsidP="002605CE">
            <w:pPr>
              <w:spacing w:after="0" w:line="240" w:lineRule="auto"/>
              <w:jc w:val="right"/>
              <w:rPr>
                <w:del w:id="3733" w:author="Lane, Stefanie" w:date="2023-07-26T11:06:00Z"/>
                <w:rFonts w:ascii="Calibri" w:eastAsia="Times New Roman" w:hAnsi="Calibri" w:cs="Calibri"/>
                <w:color w:val="000000"/>
              </w:rPr>
            </w:pPr>
            <w:del w:id="3734"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60A979DC" w14:textId="77777777" w:rsidR="002605CE" w:rsidRPr="002605CE" w:rsidDel="00C51C7D" w:rsidRDefault="002605CE" w:rsidP="002605CE">
            <w:pPr>
              <w:spacing w:after="0" w:line="240" w:lineRule="auto"/>
              <w:jc w:val="center"/>
              <w:rPr>
                <w:del w:id="3735" w:author="Lane, Stefanie" w:date="2023-07-26T11:06:00Z"/>
                <w:rFonts w:ascii="Calibri" w:eastAsia="Times New Roman" w:hAnsi="Calibri" w:cs="Calibri"/>
                <w:color w:val="000000"/>
              </w:rPr>
            </w:pPr>
            <w:del w:id="3736"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0B4CFC0" w14:textId="77777777" w:rsidR="002605CE" w:rsidRPr="002605CE" w:rsidDel="00C51C7D" w:rsidRDefault="002605CE" w:rsidP="002605CE">
            <w:pPr>
              <w:spacing w:after="0" w:line="240" w:lineRule="auto"/>
              <w:jc w:val="center"/>
              <w:rPr>
                <w:del w:id="3737" w:author="Lane, Stefanie" w:date="2023-07-26T11:06:00Z"/>
                <w:rFonts w:ascii="Calibri" w:eastAsia="Times New Roman" w:hAnsi="Calibri" w:cs="Calibri"/>
                <w:color w:val="000000"/>
              </w:rPr>
            </w:pPr>
            <w:del w:id="3738"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1392E8FF" w14:textId="77777777" w:rsidR="002605CE" w:rsidRPr="002605CE" w:rsidDel="00C51C7D" w:rsidRDefault="002605CE" w:rsidP="002605CE">
            <w:pPr>
              <w:spacing w:after="0" w:line="240" w:lineRule="auto"/>
              <w:jc w:val="center"/>
              <w:rPr>
                <w:del w:id="3739"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0135DD" w14:textId="77777777" w:rsidR="002605CE" w:rsidRPr="002605CE" w:rsidDel="00C51C7D" w:rsidRDefault="002605CE" w:rsidP="002605CE">
            <w:pPr>
              <w:spacing w:after="0" w:line="240" w:lineRule="auto"/>
              <w:jc w:val="center"/>
              <w:rPr>
                <w:del w:id="3740" w:author="Lane, Stefanie" w:date="2023-07-26T11:06:00Z"/>
                <w:rFonts w:ascii="Calibri" w:eastAsia="Times New Roman" w:hAnsi="Calibri" w:cs="Calibri"/>
                <w:color w:val="000000"/>
              </w:rPr>
            </w:pPr>
            <w:del w:id="3741" w:author="Lane, Stefanie" w:date="2023-07-26T11:06:00Z">
              <w:r w:rsidRPr="002605CE" w:rsidDel="00C51C7D">
                <w:rPr>
                  <w:rFonts w:ascii="Calibri" w:eastAsia="Times New Roman" w:hAnsi="Calibri" w:cs="Calibri"/>
                  <w:color w:val="000000"/>
                </w:rPr>
                <w:delText>11.5</w:delText>
              </w:r>
            </w:del>
          </w:p>
        </w:tc>
        <w:tc>
          <w:tcPr>
            <w:tcW w:w="960" w:type="dxa"/>
            <w:tcBorders>
              <w:top w:val="nil"/>
              <w:left w:val="nil"/>
              <w:bottom w:val="single" w:sz="4" w:space="0" w:color="auto"/>
              <w:right w:val="nil"/>
            </w:tcBorders>
            <w:shd w:val="clear" w:color="auto" w:fill="auto"/>
            <w:noWrap/>
            <w:vAlign w:val="bottom"/>
            <w:hideMark/>
          </w:tcPr>
          <w:p w14:paraId="777C0DBD" w14:textId="77777777" w:rsidR="002605CE" w:rsidRPr="002605CE" w:rsidDel="00C51C7D" w:rsidRDefault="002605CE" w:rsidP="002605CE">
            <w:pPr>
              <w:spacing w:after="0" w:line="240" w:lineRule="auto"/>
              <w:jc w:val="center"/>
              <w:rPr>
                <w:del w:id="3742" w:author="Lane, Stefanie" w:date="2023-07-26T11:06:00Z"/>
                <w:rFonts w:ascii="Calibri" w:eastAsia="Times New Roman" w:hAnsi="Calibri" w:cs="Calibri"/>
                <w:color w:val="000000"/>
              </w:rPr>
            </w:pPr>
            <w:del w:id="3743" w:author="Lane, Stefanie" w:date="2023-07-26T11:06:00Z">
              <w:r w:rsidRPr="002605CE" w:rsidDel="00C51C7D">
                <w:rPr>
                  <w:rFonts w:ascii="Calibri" w:eastAsia="Times New Roman" w:hAnsi="Calibri" w:cs="Calibri"/>
                  <w:color w:val="000000"/>
                </w:rPr>
                <w:delText>2.9</w:delText>
              </w:r>
            </w:del>
          </w:p>
        </w:tc>
        <w:tc>
          <w:tcPr>
            <w:tcW w:w="960" w:type="dxa"/>
            <w:tcBorders>
              <w:top w:val="nil"/>
              <w:left w:val="nil"/>
              <w:bottom w:val="single" w:sz="4" w:space="0" w:color="auto"/>
              <w:right w:val="nil"/>
            </w:tcBorders>
            <w:shd w:val="clear" w:color="auto" w:fill="auto"/>
            <w:noWrap/>
            <w:vAlign w:val="bottom"/>
            <w:hideMark/>
          </w:tcPr>
          <w:p w14:paraId="6D27FD2D" w14:textId="77777777" w:rsidR="002605CE" w:rsidRPr="002605CE" w:rsidDel="00C51C7D" w:rsidRDefault="002605CE" w:rsidP="002605CE">
            <w:pPr>
              <w:spacing w:after="0" w:line="240" w:lineRule="auto"/>
              <w:jc w:val="center"/>
              <w:rPr>
                <w:del w:id="3744" w:author="Lane, Stefanie" w:date="2023-07-26T11:06:00Z"/>
                <w:rFonts w:ascii="Calibri" w:eastAsia="Times New Roman" w:hAnsi="Calibri" w:cs="Calibri"/>
                <w:color w:val="000000"/>
              </w:rPr>
            </w:pPr>
            <w:del w:id="3745" w:author="Lane, Stefanie" w:date="2023-07-26T11:06:00Z">
              <w:r w:rsidRPr="002605CE" w:rsidDel="00C51C7D">
                <w:rPr>
                  <w:rFonts w:ascii="Calibri" w:eastAsia="Times New Roman" w:hAnsi="Calibri" w:cs="Calibri"/>
                  <w:color w:val="000000"/>
                </w:rPr>
                <w:delText>3.1</w:delText>
              </w:r>
            </w:del>
          </w:p>
        </w:tc>
      </w:tr>
      <w:tr w:rsidR="002605CE" w:rsidRPr="002605CE" w:rsidDel="00C51C7D" w14:paraId="4E1A5D20" w14:textId="77777777" w:rsidTr="002605CE">
        <w:trPr>
          <w:divId w:val="1170409750"/>
          <w:trHeight w:val="290"/>
          <w:jc w:val="center"/>
          <w:del w:id="3746"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5804D3C5" w14:textId="77777777" w:rsidR="002605CE" w:rsidRPr="002605CE" w:rsidDel="00C51C7D" w:rsidRDefault="002605CE" w:rsidP="002605CE">
            <w:pPr>
              <w:spacing w:after="0" w:line="240" w:lineRule="auto"/>
              <w:jc w:val="right"/>
              <w:rPr>
                <w:del w:id="3747" w:author="Lane, Stefanie" w:date="2023-07-26T11:06:00Z"/>
                <w:rFonts w:ascii="Calibri" w:eastAsia="Times New Roman" w:hAnsi="Calibri" w:cs="Calibri"/>
                <w:color w:val="000000"/>
              </w:rPr>
            </w:pPr>
            <w:del w:id="3748"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4C3D00EF" w14:textId="77777777" w:rsidR="002605CE" w:rsidRPr="002605CE" w:rsidDel="00C51C7D" w:rsidRDefault="002605CE" w:rsidP="002605CE">
            <w:pPr>
              <w:spacing w:after="0" w:line="240" w:lineRule="auto"/>
              <w:jc w:val="center"/>
              <w:rPr>
                <w:del w:id="3749" w:author="Lane, Stefanie" w:date="2023-07-26T11:06:00Z"/>
                <w:rFonts w:ascii="Calibri" w:eastAsia="Times New Roman" w:hAnsi="Calibri" w:cs="Calibri"/>
                <w:color w:val="000000"/>
              </w:rPr>
            </w:pPr>
            <w:del w:id="3750"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59BEE4" w14:textId="77777777" w:rsidR="002605CE" w:rsidRPr="002605CE" w:rsidDel="00C51C7D" w:rsidRDefault="002605CE" w:rsidP="002605CE">
            <w:pPr>
              <w:spacing w:after="0" w:line="240" w:lineRule="auto"/>
              <w:jc w:val="center"/>
              <w:rPr>
                <w:del w:id="3751" w:author="Lane, Stefanie" w:date="2023-07-26T11:06:00Z"/>
                <w:rFonts w:ascii="Calibri" w:eastAsia="Times New Roman" w:hAnsi="Calibri" w:cs="Calibri"/>
                <w:color w:val="000000"/>
              </w:rPr>
            </w:pPr>
            <w:del w:id="3752" w:author="Lane, Stefanie" w:date="2023-07-26T11:06:00Z">
              <w:r w:rsidRPr="002605CE" w:rsidDel="00C51C7D">
                <w:rPr>
                  <w:rFonts w:ascii="Calibri" w:eastAsia="Times New Roman" w:hAnsi="Calibri" w:cs="Calibri"/>
                  <w:color w:val="000000"/>
                </w:rPr>
                <w:delText>31</w:delText>
              </w:r>
            </w:del>
          </w:p>
        </w:tc>
        <w:tc>
          <w:tcPr>
            <w:tcW w:w="300" w:type="dxa"/>
            <w:tcBorders>
              <w:top w:val="nil"/>
              <w:left w:val="nil"/>
              <w:bottom w:val="nil"/>
              <w:right w:val="nil"/>
            </w:tcBorders>
            <w:shd w:val="clear" w:color="auto" w:fill="auto"/>
            <w:noWrap/>
            <w:vAlign w:val="bottom"/>
            <w:hideMark/>
          </w:tcPr>
          <w:p w14:paraId="1CFD2A84" w14:textId="77777777" w:rsidR="002605CE" w:rsidRPr="002605CE" w:rsidDel="00C51C7D" w:rsidRDefault="002605CE" w:rsidP="002605CE">
            <w:pPr>
              <w:spacing w:after="0" w:line="240" w:lineRule="auto"/>
              <w:jc w:val="center"/>
              <w:rPr>
                <w:del w:id="3753"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754BCD5" w14:textId="77777777" w:rsidR="002605CE" w:rsidRPr="002605CE" w:rsidDel="00C51C7D" w:rsidRDefault="002605CE" w:rsidP="002605CE">
            <w:pPr>
              <w:spacing w:after="0" w:line="240" w:lineRule="auto"/>
              <w:jc w:val="center"/>
              <w:rPr>
                <w:del w:id="3754" w:author="Lane, Stefanie" w:date="2023-07-26T11:06:00Z"/>
                <w:rFonts w:ascii="Calibri" w:eastAsia="Times New Roman" w:hAnsi="Calibri" w:cs="Calibri"/>
                <w:color w:val="000000"/>
              </w:rPr>
            </w:pPr>
            <w:del w:id="3755" w:author="Lane, Stefanie" w:date="2023-07-26T11:06:00Z">
              <w:r w:rsidRPr="002605CE" w:rsidDel="00C51C7D">
                <w:rPr>
                  <w:rFonts w:ascii="Calibri" w:eastAsia="Times New Roman" w:hAnsi="Calibri" w:cs="Calibri"/>
                  <w:color w:val="000000"/>
                </w:rPr>
                <w:delText>10.5</w:delText>
              </w:r>
            </w:del>
          </w:p>
        </w:tc>
        <w:tc>
          <w:tcPr>
            <w:tcW w:w="960" w:type="dxa"/>
            <w:tcBorders>
              <w:top w:val="nil"/>
              <w:left w:val="nil"/>
              <w:bottom w:val="single" w:sz="4" w:space="0" w:color="auto"/>
              <w:right w:val="nil"/>
            </w:tcBorders>
            <w:shd w:val="clear" w:color="auto" w:fill="auto"/>
            <w:noWrap/>
            <w:vAlign w:val="bottom"/>
            <w:hideMark/>
          </w:tcPr>
          <w:p w14:paraId="48DCF7AB" w14:textId="77777777" w:rsidR="002605CE" w:rsidRPr="002605CE" w:rsidDel="00C51C7D" w:rsidRDefault="002605CE" w:rsidP="002605CE">
            <w:pPr>
              <w:spacing w:after="0" w:line="240" w:lineRule="auto"/>
              <w:jc w:val="center"/>
              <w:rPr>
                <w:del w:id="3756" w:author="Lane, Stefanie" w:date="2023-07-26T11:06:00Z"/>
                <w:rFonts w:ascii="Calibri" w:eastAsia="Times New Roman" w:hAnsi="Calibri" w:cs="Calibri"/>
                <w:color w:val="000000"/>
              </w:rPr>
            </w:pPr>
            <w:del w:id="3757" w:author="Lane, Stefanie" w:date="2023-07-26T11:06:00Z">
              <w:r w:rsidRPr="002605CE" w:rsidDel="00C51C7D">
                <w:rPr>
                  <w:rFonts w:ascii="Calibri" w:eastAsia="Times New Roman" w:hAnsi="Calibri" w:cs="Calibri"/>
                  <w:color w:val="000000"/>
                </w:rPr>
                <w:delText>1.9</w:delText>
              </w:r>
            </w:del>
          </w:p>
        </w:tc>
        <w:tc>
          <w:tcPr>
            <w:tcW w:w="960" w:type="dxa"/>
            <w:tcBorders>
              <w:top w:val="nil"/>
              <w:left w:val="nil"/>
              <w:bottom w:val="single" w:sz="4" w:space="0" w:color="auto"/>
              <w:right w:val="nil"/>
            </w:tcBorders>
            <w:shd w:val="clear" w:color="auto" w:fill="auto"/>
            <w:noWrap/>
            <w:vAlign w:val="bottom"/>
            <w:hideMark/>
          </w:tcPr>
          <w:p w14:paraId="60162F1D" w14:textId="77777777" w:rsidR="002605CE" w:rsidRPr="002605CE" w:rsidDel="00C51C7D" w:rsidRDefault="002605CE" w:rsidP="002605CE">
            <w:pPr>
              <w:spacing w:after="0" w:line="240" w:lineRule="auto"/>
              <w:jc w:val="center"/>
              <w:rPr>
                <w:del w:id="3758" w:author="Lane, Stefanie" w:date="2023-07-26T11:06:00Z"/>
                <w:rFonts w:ascii="Calibri" w:eastAsia="Times New Roman" w:hAnsi="Calibri" w:cs="Calibri"/>
                <w:color w:val="000000"/>
              </w:rPr>
            </w:pPr>
            <w:del w:id="3759" w:author="Lane, Stefanie" w:date="2023-07-26T11:06:00Z">
              <w:r w:rsidRPr="002605CE" w:rsidDel="00C51C7D">
                <w:rPr>
                  <w:rFonts w:ascii="Calibri" w:eastAsia="Times New Roman" w:hAnsi="Calibri" w:cs="Calibri"/>
                  <w:color w:val="000000"/>
                </w:rPr>
                <w:delText>3.0</w:delText>
              </w:r>
            </w:del>
          </w:p>
        </w:tc>
      </w:tr>
      <w:tr w:rsidR="002605CE" w:rsidRPr="002605CE" w:rsidDel="00C51C7D" w14:paraId="2081F3B7" w14:textId="77777777" w:rsidTr="002605CE">
        <w:trPr>
          <w:divId w:val="1170409750"/>
          <w:trHeight w:val="200"/>
          <w:jc w:val="center"/>
          <w:del w:id="3760" w:author="Lane, Stefanie" w:date="2023-07-26T11:06:00Z"/>
        </w:trPr>
        <w:tc>
          <w:tcPr>
            <w:tcW w:w="1180" w:type="dxa"/>
            <w:tcBorders>
              <w:top w:val="nil"/>
              <w:left w:val="nil"/>
              <w:bottom w:val="nil"/>
              <w:right w:val="nil"/>
            </w:tcBorders>
            <w:shd w:val="clear" w:color="auto" w:fill="auto"/>
            <w:noWrap/>
            <w:vAlign w:val="bottom"/>
            <w:hideMark/>
          </w:tcPr>
          <w:p w14:paraId="64737C8C" w14:textId="77777777" w:rsidR="002605CE" w:rsidRPr="002605CE" w:rsidDel="00C51C7D" w:rsidRDefault="002605CE" w:rsidP="002605CE">
            <w:pPr>
              <w:spacing w:after="0" w:line="240" w:lineRule="auto"/>
              <w:jc w:val="center"/>
              <w:rPr>
                <w:del w:id="3761"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D7E0497" w14:textId="77777777" w:rsidR="002605CE" w:rsidRPr="002605CE" w:rsidDel="00C51C7D" w:rsidRDefault="002605CE" w:rsidP="002605CE">
            <w:pPr>
              <w:spacing w:after="0" w:line="240" w:lineRule="auto"/>
              <w:rPr>
                <w:del w:id="376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682E6C1" w14:textId="77777777" w:rsidR="002605CE" w:rsidRPr="002605CE" w:rsidDel="00C51C7D" w:rsidRDefault="002605CE" w:rsidP="002605CE">
            <w:pPr>
              <w:spacing w:after="0" w:line="240" w:lineRule="auto"/>
              <w:jc w:val="center"/>
              <w:rPr>
                <w:del w:id="3763"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6DB420C" w14:textId="77777777" w:rsidR="002605CE" w:rsidRPr="002605CE" w:rsidDel="00C51C7D" w:rsidRDefault="002605CE" w:rsidP="002605CE">
            <w:pPr>
              <w:spacing w:after="0" w:line="240" w:lineRule="auto"/>
              <w:jc w:val="center"/>
              <w:rPr>
                <w:del w:id="376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4818839" w14:textId="77777777" w:rsidR="002605CE" w:rsidRPr="002605CE" w:rsidDel="00C51C7D" w:rsidRDefault="002605CE" w:rsidP="002605CE">
            <w:pPr>
              <w:spacing w:after="0" w:line="240" w:lineRule="auto"/>
              <w:jc w:val="center"/>
              <w:rPr>
                <w:del w:id="376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853BF96" w14:textId="77777777" w:rsidR="002605CE" w:rsidRPr="002605CE" w:rsidDel="00C51C7D" w:rsidRDefault="002605CE" w:rsidP="002605CE">
            <w:pPr>
              <w:spacing w:after="0" w:line="240" w:lineRule="auto"/>
              <w:jc w:val="center"/>
              <w:rPr>
                <w:del w:id="3766"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FE99EE7" w14:textId="77777777" w:rsidR="002605CE" w:rsidRPr="002605CE" w:rsidDel="00C51C7D" w:rsidRDefault="002605CE" w:rsidP="002605CE">
            <w:pPr>
              <w:spacing w:after="0" w:line="240" w:lineRule="auto"/>
              <w:jc w:val="center"/>
              <w:rPr>
                <w:del w:id="3767" w:author="Lane, Stefanie" w:date="2023-07-26T11:06:00Z"/>
                <w:rFonts w:ascii="Times New Roman" w:eastAsia="Times New Roman" w:hAnsi="Times New Roman" w:cs="Times New Roman"/>
              </w:rPr>
            </w:pPr>
          </w:p>
        </w:tc>
      </w:tr>
      <w:tr w:rsidR="002605CE" w:rsidRPr="002605CE" w:rsidDel="00C51C7D" w14:paraId="6B97EE32" w14:textId="77777777" w:rsidTr="002605CE">
        <w:trPr>
          <w:divId w:val="1170409750"/>
          <w:trHeight w:val="290"/>
          <w:jc w:val="center"/>
          <w:del w:id="3768" w:author="Lane, Stefanie" w:date="2023-07-26T11:06:00Z"/>
        </w:trPr>
        <w:tc>
          <w:tcPr>
            <w:tcW w:w="1180" w:type="dxa"/>
            <w:tcBorders>
              <w:top w:val="nil"/>
              <w:left w:val="nil"/>
              <w:bottom w:val="nil"/>
              <w:right w:val="nil"/>
            </w:tcBorders>
            <w:shd w:val="clear" w:color="auto" w:fill="auto"/>
            <w:noWrap/>
            <w:vAlign w:val="bottom"/>
            <w:hideMark/>
          </w:tcPr>
          <w:p w14:paraId="346F6742" w14:textId="77777777" w:rsidR="002605CE" w:rsidRPr="002605CE" w:rsidDel="00C51C7D" w:rsidRDefault="002605CE" w:rsidP="002605CE">
            <w:pPr>
              <w:spacing w:after="0" w:line="240" w:lineRule="auto"/>
              <w:rPr>
                <w:del w:id="3769" w:author="Lane, Stefanie" w:date="2023-07-26T11:06:00Z"/>
                <w:rFonts w:ascii="Calibri" w:eastAsia="Times New Roman" w:hAnsi="Calibri" w:cs="Calibri"/>
                <w:b/>
                <w:bCs/>
                <w:color w:val="000000"/>
              </w:rPr>
            </w:pPr>
            <w:del w:id="3770" w:author="Lane, Stefanie" w:date="2023-07-26T11:06:00Z">
              <w:r w:rsidRPr="002605CE" w:rsidDel="00C51C7D">
                <w:rPr>
                  <w:rFonts w:ascii="Calibri" w:eastAsia="Times New Roman" w:hAnsi="Calibri" w:cs="Calibri"/>
                  <w:b/>
                  <w:bCs/>
                  <w:color w:val="000000"/>
                </w:rPr>
                <w:delText>Total</w:delText>
              </w:r>
            </w:del>
          </w:p>
        </w:tc>
        <w:tc>
          <w:tcPr>
            <w:tcW w:w="960" w:type="dxa"/>
            <w:tcBorders>
              <w:top w:val="nil"/>
              <w:left w:val="nil"/>
              <w:bottom w:val="nil"/>
              <w:right w:val="nil"/>
            </w:tcBorders>
            <w:shd w:val="clear" w:color="auto" w:fill="auto"/>
            <w:noWrap/>
            <w:vAlign w:val="bottom"/>
            <w:hideMark/>
          </w:tcPr>
          <w:p w14:paraId="30D91629" w14:textId="77777777" w:rsidR="002605CE" w:rsidRPr="002605CE" w:rsidDel="00C51C7D" w:rsidRDefault="002605CE" w:rsidP="002605CE">
            <w:pPr>
              <w:spacing w:after="0" w:line="240" w:lineRule="auto"/>
              <w:rPr>
                <w:del w:id="3771"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1333EBCE" w14:textId="77777777" w:rsidR="002605CE" w:rsidRPr="002605CE" w:rsidDel="00C51C7D" w:rsidRDefault="002605CE" w:rsidP="002605CE">
            <w:pPr>
              <w:spacing w:after="0" w:line="240" w:lineRule="auto"/>
              <w:jc w:val="center"/>
              <w:rPr>
                <w:del w:id="3772"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9E9E732" w14:textId="77777777" w:rsidR="002605CE" w:rsidRPr="002605CE" w:rsidDel="00C51C7D" w:rsidRDefault="002605CE" w:rsidP="002605CE">
            <w:pPr>
              <w:spacing w:after="0" w:line="240" w:lineRule="auto"/>
              <w:jc w:val="center"/>
              <w:rPr>
                <w:del w:id="377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D574D32" w14:textId="77777777" w:rsidR="002605CE" w:rsidRPr="002605CE" w:rsidDel="00C51C7D" w:rsidRDefault="002605CE" w:rsidP="002605CE">
            <w:pPr>
              <w:spacing w:after="0" w:line="240" w:lineRule="auto"/>
              <w:jc w:val="center"/>
              <w:rPr>
                <w:del w:id="377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9393D73" w14:textId="77777777" w:rsidR="002605CE" w:rsidRPr="002605CE" w:rsidDel="00C51C7D" w:rsidRDefault="002605CE" w:rsidP="002605CE">
            <w:pPr>
              <w:spacing w:after="0" w:line="240" w:lineRule="auto"/>
              <w:jc w:val="center"/>
              <w:rPr>
                <w:del w:id="377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3F726C9" w14:textId="77777777" w:rsidR="002605CE" w:rsidRPr="002605CE" w:rsidDel="00C51C7D" w:rsidRDefault="002605CE" w:rsidP="002605CE">
            <w:pPr>
              <w:spacing w:after="0" w:line="240" w:lineRule="auto"/>
              <w:jc w:val="center"/>
              <w:rPr>
                <w:del w:id="3776" w:author="Lane, Stefanie" w:date="2023-07-26T11:06:00Z"/>
                <w:rFonts w:ascii="Times New Roman" w:eastAsia="Times New Roman" w:hAnsi="Times New Roman" w:cs="Times New Roman"/>
              </w:rPr>
            </w:pPr>
          </w:p>
        </w:tc>
      </w:tr>
      <w:tr w:rsidR="002605CE" w:rsidRPr="002605CE" w:rsidDel="00C51C7D" w14:paraId="51F212C3" w14:textId="77777777" w:rsidTr="002605CE">
        <w:trPr>
          <w:divId w:val="1170409750"/>
          <w:trHeight w:val="290"/>
          <w:jc w:val="center"/>
          <w:del w:id="3777"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3E99D3B3" w14:textId="77777777" w:rsidR="002605CE" w:rsidRPr="002605CE" w:rsidDel="00C51C7D" w:rsidRDefault="002605CE" w:rsidP="002605CE">
            <w:pPr>
              <w:spacing w:after="0" w:line="240" w:lineRule="auto"/>
              <w:jc w:val="right"/>
              <w:rPr>
                <w:del w:id="3778" w:author="Lane, Stefanie" w:date="2023-07-26T11:06:00Z"/>
                <w:rFonts w:ascii="Calibri" w:eastAsia="Times New Roman" w:hAnsi="Calibri" w:cs="Calibri"/>
                <w:color w:val="000000"/>
              </w:rPr>
            </w:pPr>
            <w:del w:id="3779"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5B4448" w14:textId="77777777" w:rsidR="002605CE" w:rsidRPr="002605CE" w:rsidDel="00C51C7D" w:rsidRDefault="002605CE" w:rsidP="002605CE">
            <w:pPr>
              <w:spacing w:after="0" w:line="240" w:lineRule="auto"/>
              <w:jc w:val="center"/>
              <w:rPr>
                <w:del w:id="3780" w:author="Lane, Stefanie" w:date="2023-07-26T11:06:00Z"/>
                <w:rFonts w:ascii="Calibri" w:eastAsia="Times New Roman" w:hAnsi="Calibri" w:cs="Calibri"/>
                <w:color w:val="000000"/>
              </w:rPr>
            </w:pPr>
            <w:del w:id="3781"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575837" w14:textId="77777777" w:rsidR="002605CE" w:rsidRPr="002605CE" w:rsidDel="00C51C7D" w:rsidRDefault="002605CE" w:rsidP="002605CE">
            <w:pPr>
              <w:spacing w:after="0" w:line="240" w:lineRule="auto"/>
              <w:jc w:val="center"/>
              <w:rPr>
                <w:del w:id="3782" w:author="Lane, Stefanie" w:date="2023-07-26T11:06:00Z"/>
                <w:rFonts w:ascii="Calibri" w:eastAsia="Times New Roman" w:hAnsi="Calibri" w:cs="Calibri"/>
                <w:color w:val="000000"/>
              </w:rPr>
            </w:pPr>
            <w:del w:id="3783" w:author="Lane, Stefanie" w:date="2023-07-26T11:06:00Z">
              <w:r w:rsidRPr="002605CE" w:rsidDel="00C51C7D">
                <w:rPr>
                  <w:rFonts w:ascii="Calibri" w:eastAsia="Times New Roman" w:hAnsi="Calibri" w:cs="Calibri"/>
                  <w:color w:val="000000"/>
                </w:rPr>
                <w:delText>48</w:delText>
              </w:r>
            </w:del>
          </w:p>
        </w:tc>
        <w:tc>
          <w:tcPr>
            <w:tcW w:w="300" w:type="dxa"/>
            <w:tcBorders>
              <w:top w:val="nil"/>
              <w:left w:val="nil"/>
              <w:bottom w:val="nil"/>
              <w:right w:val="nil"/>
            </w:tcBorders>
            <w:shd w:val="clear" w:color="auto" w:fill="auto"/>
            <w:noWrap/>
            <w:vAlign w:val="bottom"/>
            <w:hideMark/>
          </w:tcPr>
          <w:p w14:paraId="77E042EB" w14:textId="77777777" w:rsidR="002605CE" w:rsidRPr="002605CE" w:rsidDel="00C51C7D" w:rsidRDefault="002605CE" w:rsidP="002605CE">
            <w:pPr>
              <w:spacing w:after="0" w:line="240" w:lineRule="auto"/>
              <w:jc w:val="center"/>
              <w:rPr>
                <w:del w:id="3784"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7424D5" w14:textId="77777777" w:rsidR="002605CE" w:rsidRPr="002605CE" w:rsidDel="00C51C7D" w:rsidRDefault="002605CE" w:rsidP="002605CE">
            <w:pPr>
              <w:spacing w:after="0" w:line="240" w:lineRule="auto"/>
              <w:jc w:val="center"/>
              <w:rPr>
                <w:del w:id="3785" w:author="Lane, Stefanie" w:date="2023-07-26T11:06:00Z"/>
                <w:rFonts w:ascii="Calibri" w:eastAsia="Times New Roman" w:hAnsi="Calibri" w:cs="Calibri"/>
                <w:color w:val="000000"/>
              </w:rPr>
            </w:pPr>
            <w:del w:id="3786" w:author="Lane, Stefanie" w:date="2023-07-26T11:06:00Z">
              <w:r w:rsidRPr="002605CE" w:rsidDel="00C51C7D">
                <w:rPr>
                  <w:rFonts w:ascii="Calibri" w:eastAsia="Times New Roman" w:hAnsi="Calibri" w:cs="Calibri"/>
                  <w:color w:val="000000"/>
                </w:rPr>
                <w:delText>12.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B5FC23" w14:textId="77777777" w:rsidR="002605CE" w:rsidRPr="002605CE" w:rsidDel="00C51C7D" w:rsidRDefault="002605CE" w:rsidP="002605CE">
            <w:pPr>
              <w:spacing w:after="0" w:line="240" w:lineRule="auto"/>
              <w:jc w:val="center"/>
              <w:rPr>
                <w:del w:id="3787" w:author="Lane, Stefanie" w:date="2023-07-26T11:06:00Z"/>
                <w:rFonts w:ascii="Calibri" w:eastAsia="Times New Roman" w:hAnsi="Calibri" w:cs="Calibri"/>
                <w:color w:val="000000"/>
              </w:rPr>
            </w:pPr>
            <w:del w:id="3788" w:author="Lane, Stefanie" w:date="2023-07-26T11:06:00Z">
              <w:r w:rsidRPr="002605CE" w:rsidDel="00C51C7D">
                <w:rPr>
                  <w:rFonts w:ascii="Calibri" w:eastAsia="Times New Roman" w:hAnsi="Calibri" w:cs="Calibri"/>
                  <w:color w:val="000000"/>
                </w:rPr>
                <w:delText>3.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968ED3" w14:textId="77777777" w:rsidR="002605CE" w:rsidRPr="002605CE" w:rsidDel="00C51C7D" w:rsidRDefault="002605CE" w:rsidP="002605CE">
            <w:pPr>
              <w:spacing w:after="0" w:line="240" w:lineRule="auto"/>
              <w:jc w:val="center"/>
              <w:rPr>
                <w:del w:id="3789" w:author="Lane, Stefanie" w:date="2023-07-26T11:06:00Z"/>
                <w:rFonts w:ascii="Calibri" w:eastAsia="Times New Roman" w:hAnsi="Calibri" w:cs="Calibri"/>
                <w:color w:val="000000"/>
              </w:rPr>
            </w:pPr>
            <w:del w:id="3790" w:author="Lane, Stefanie" w:date="2023-07-26T11:06:00Z">
              <w:r w:rsidRPr="002605CE" w:rsidDel="00C51C7D">
                <w:rPr>
                  <w:rFonts w:ascii="Calibri" w:eastAsia="Times New Roman" w:hAnsi="Calibri" w:cs="Calibri"/>
                  <w:color w:val="000000"/>
                </w:rPr>
                <w:delText>3.9</w:delText>
              </w:r>
            </w:del>
          </w:p>
        </w:tc>
      </w:tr>
      <w:tr w:rsidR="002605CE" w:rsidRPr="002605CE" w:rsidDel="00C51C7D" w14:paraId="6C031BE2" w14:textId="77777777" w:rsidTr="002605CE">
        <w:trPr>
          <w:divId w:val="1170409750"/>
          <w:trHeight w:val="290"/>
          <w:jc w:val="center"/>
          <w:del w:id="3791" w:author="Lane, Stefanie" w:date="2023-07-26T11:06:00Z"/>
        </w:trPr>
        <w:tc>
          <w:tcPr>
            <w:tcW w:w="1180" w:type="dxa"/>
            <w:tcBorders>
              <w:top w:val="nil"/>
              <w:left w:val="nil"/>
              <w:bottom w:val="nil"/>
              <w:right w:val="nil"/>
            </w:tcBorders>
            <w:shd w:val="clear" w:color="auto" w:fill="auto"/>
            <w:noWrap/>
            <w:vAlign w:val="bottom"/>
            <w:hideMark/>
          </w:tcPr>
          <w:p w14:paraId="4EC6A213" w14:textId="77777777" w:rsidR="002605CE" w:rsidRPr="002605CE" w:rsidDel="00C51C7D" w:rsidRDefault="002605CE" w:rsidP="002605CE">
            <w:pPr>
              <w:spacing w:after="0" w:line="240" w:lineRule="auto"/>
              <w:jc w:val="right"/>
              <w:rPr>
                <w:del w:id="3792" w:author="Lane, Stefanie" w:date="2023-07-26T11:06:00Z"/>
                <w:rFonts w:ascii="Calibri" w:eastAsia="Times New Roman" w:hAnsi="Calibri" w:cs="Calibri"/>
                <w:color w:val="000000"/>
              </w:rPr>
            </w:pPr>
            <w:del w:id="3793"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35448793" w14:textId="77777777" w:rsidR="002605CE" w:rsidRPr="002605CE" w:rsidDel="00C51C7D" w:rsidRDefault="002605CE" w:rsidP="002605CE">
            <w:pPr>
              <w:spacing w:after="0" w:line="240" w:lineRule="auto"/>
              <w:jc w:val="center"/>
              <w:rPr>
                <w:del w:id="3794" w:author="Lane, Stefanie" w:date="2023-07-26T11:06:00Z"/>
                <w:rFonts w:ascii="Calibri" w:eastAsia="Times New Roman" w:hAnsi="Calibri" w:cs="Calibri"/>
                <w:color w:val="000000"/>
              </w:rPr>
            </w:pPr>
            <w:del w:id="3795" w:author="Lane, Stefanie" w:date="2023-07-26T11:06:00Z">
              <w:r w:rsidRPr="002605CE" w:rsidDel="00C51C7D">
                <w:rPr>
                  <w:rFonts w:ascii="Calibri" w:eastAsia="Times New Roman" w:hAnsi="Calibri" w:cs="Calibri"/>
                  <w:color w:val="000000"/>
                </w:rPr>
                <w:delText>54</w:delText>
              </w:r>
            </w:del>
          </w:p>
        </w:tc>
        <w:tc>
          <w:tcPr>
            <w:tcW w:w="960" w:type="dxa"/>
            <w:tcBorders>
              <w:top w:val="nil"/>
              <w:left w:val="nil"/>
              <w:bottom w:val="nil"/>
              <w:right w:val="nil"/>
            </w:tcBorders>
            <w:shd w:val="clear" w:color="auto" w:fill="auto"/>
            <w:noWrap/>
            <w:vAlign w:val="bottom"/>
            <w:hideMark/>
          </w:tcPr>
          <w:p w14:paraId="2111CF9F" w14:textId="77777777" w:rsidR="002605CE" w:rsidRPr="002605CE" w:rsidDel="00C51C7D" w:rsidRDefault="002605CE" w:rsidP="002605CE">
            <w:pPr>
              <w:spacing w:after="0" w:line="240" w:lineRule="auto"/>
              <w:jc w:val="center"/>
              <w:rPr>
                <w:del w:id="3796" w:author="Lane, Stefanie" w:date="2023-07-26T11:06:00Z"/>
                <w:rFonts w:ascii="Calibri" w:eastAsia="Times New Roman" w:hAnsi="Calibri" w:cs="Calibri"/>
                <w:color w:val="000000"/>
              </w:rPr>
            </w:pPr>
            <w:del w:id="3797"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4356C999" w14:textId="77777777" w:rsidR="002605CE" w:rsidRPr="002605CE" w:rsidDel="00C51C7D" w:rsidRDefault="002605CE" w:rsidP="002605CE">
            <w:pPr>
              <w:spacing w:after="0" w:line="240" w:lineRule="auto"/>
              <w:jc w:val="center"/>
              <w:rPr>
                <w:del w:id="3798"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380CD51" w14:textId="77777777" w:rsidR="002605CE" w:rsidRPr="002605CE" w:rsidDel="00C51C7D" w:rsidRDefault="002605CE" w:rsidP="002605CE">
            <w:pPr>
              <w:spacing w:after="0" w:line="240" w:lineRule="auto"/>
              <w:jc w:val="center"/>
              <w:rPr>
                <w:del w:id="3799" w:author="Lane, Stefanie" w:date="2023-07-26T11:06:00Z"/>
                <w:rFonts w:ascii="Calibri" w:eastAsia="Times New Roman" w:hAnsi="Calibri" w:cs="Calibri"/>
                <w:color w:val="000000"/>
              </w:rPr>
            </w:pPr>
            <w:del w:id="3800" w:author="Lane, Stefanie" w:date="2023-07-26T11:06:00Z">
              <w:r w:rsidRPr="002605CE" w:rsidDel="00C51C7D">
                <w:rPr>
                  <w:rFonts w:ascii="Calibri" w:eastAsia="Times New Roman" w:hAnsi="Calibri" w:cs="Calibri"/>
                  <w:color w:val="000000"/>
                </w:rPr>
                <w:delText>10.0</w:delText>
              </w:r>
            </w:del>
          </w:p>
        </w:tc>
        <w:tc>
          <w:tcPr>
            <w:tcW w:w="960" w:type="dxa"/>
            <w:tcBorders>
              <w:top w:val="nil"/>
              <w:left w:val="nil"/>
              <w:bottom w:val="nil"/>
              <w:right w:val="nil"/>
            </w:tcBorders>
            <w:shd w:val="clear" w:color="auto" w:fill="auto"/>
            <w:noWrap/>
            <w:vAlign w:val="bottom"/>
            <w:hideMark/>
          </w:tcPr>
          <w:p w14:paraId="2F519B5B" w14:textId="77777777" w:rsidR="002605CE" w:rsidRPr="002605CE" w:rsidDel="00C51C7D" w:rsidRDefault="002605CE" w:rsidP="002605CE">
            <w:pPr>
              <w:spacing w:after="0" w:line="240" w:lineRule="auto"/>
              <w:jc w:val="center"/>
              <w:rPr>
                <w:del w:id="3801" w:author="Lane, Stefanie" w:date="2023-07-26T11:06:00Z"/>
                <w:rFonts w:ascii="Calibri" w:eastAsia="Times New Roman" w:hAnsi="Calibri" w:cs="Calibri"/>
                <w:color w:val="000000"/>
              </w:rPr>
            </w:pPr>
            <w:del w:id="3802" w:author="Lane, Stefanie" w:date="2023-07-26T11:06:00Z">
              <w:r w:rsidRPr="002605CE" w:rsidDel="00C51C7D">
                <w:rPr>
                  <w:rFonts w:ascii="Calibri" w:eastAsia="Times New Roman" w:hAnsi="Calibri" w:cs="Calibri"/>
                  <w:color w:val="000000"/>
                </w:rPr>
                <w:delText>3.4</w:delText>
              </w:r>
            </w:del>
          </w:p>
        </w:tc>
        <w:tc>
          <w:tcPr>
            <w:tcW w:w="960" w:type="dxa"/>
            <w:tcBorders>
              <w:top w:val="nil"/>
              <w:left w:val="nil"/>
              <w:bottom w:val="nil"/>
              <w:right w:val="nil"/>
            </w:tcBorders>
            <w:shd w:val="clear" w:color="auto" w:fill="auto"/>
            <w:noWrap/>
            <w:vAlign w:val="bottom"/>
            <w:hideMark/>
          </w:tcPr>
          <w:p w14:paraId="68C1C082" w14:textId="77777777" w:rsidR="002605CE" w:rsidRPr="002605CE" w:rsidDel="00C51C7D" w:rsidRDefault="002605CE" w:rsidP="002605CE">
            <w:pPr>
              <w:spacing w:after="0" w:line="240" w:lineRule="auto"/>
              <w:jc w:val="center"/>
              <w:rPr>
                <w:del w:id="3803" w:author="Lane, Stefanie" w:date="2023-07-26T11:06:00Z"/>
                <w:rFonts w:ascii="Calibri" w:eastAsia="Times New Roman" w:hAnsi="Calibri" w:cs="Calibri"/>
                <w:color w:val="000000"/>
              </w:rPr>
            </w:pPr>
            <w:del w:id="3804" w:author="Lane, Stefanie" w:date="2023-07-26T11:06:00Z">
              <w:r w:rsidRPr="002605CE" w:rsidDel="00C51C7D">
                <w:rPr>
                  <w:rFonts w:ascii="Calibri" w:eastAsia="Times New Roman" w:hAnsi="Calibri" w:cs="Calibri"/>
                  <w:color w:val="000000"/>
                </w:rPr>
                <w:delText>4.2</w:delText>
              </w:r>
            </w:del>
          </w:p>
        </w:tc>
      </w:tr>
      <w:tr w:rsidR="002605CE" w:rsidRPr="002605CE" w:rsidDel="00C51C7D" w14:paraId="7BC4E2F2" w14:textId="77777777" w:rsidTr="002605CE">
        <w:trPr>
          <w:divId w:val="1170409750"/>
          <w:trHeight w:val="290"/>
          <w:jc w:val="center"/>
          <w:del w:id="3805"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E519314" w14:textId="77777777" w:rsidR="002605CE" w:rsidRPr="002605CE" w:rsidDel="00C51C7D" w:rsidRDefault="002605CE" w:rsidP="002605CE">
            <w:pPr>
              <w:spacing w:after="0" w:line="240" w:lineRule="auto"/>
              <w:jc w:val="right"/>
              <w:rPr>
                <w:del w:id="3806" w:author="Lane, Stefanie" w:date="2023-07-26T11:06:00Z"/>
                <w:rFonts w:ascii="Calibri" w:eastAsia="Times New Roman" w:hAnsi="Calibri" w:cs="Calibri"/>
                <w:color w:val="000000"/>
              </w:rPr>
            </w:pPr>
            <w:del w:id="3807"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A844859" w14:textId="77777777" w:rsidR="002605CE" w:rsidRPr="002605CE" w:rsidDel="00C51C7D" w:rsidRDefault="002605CE" w:rsidP="002605CE">
            <w:pPr>
              <w:spacing w:after="0" w:line="240" w:lineRule="auto"/>
              <w:jc w:val="center"/>
              <w:rPr>
                <w:del w:id="3808" w:author="Lane, Stefanie" w:date="2023-07-26T11:06:00Z"/>
                <w:rFonts w:ascii="Calibri" w:eastAsia="Times New Roman" w:hAnsi="Calibri" w:cs="Calibri"/>
                <w:color w:val="000000"/>
              </w:rPr>
            </w:pPr>
            <w:del w:id="3809"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D84F42" w14:textId="77777777" w:rsidR="002605CE" w:rsidRPr="002605CE" w:rsidDel="00C51C7D" w:rsidRDefault="002605CE" w:rsidP="002605CE">
            <w:pPr>
              <w:spacing w:after="0" w:line="240" w:lineRule="auto"/>
              <w:jc w:val="center"/>
              <w:rPr>
                <w:del w:id="3810" w:author="Lane, Stefanie" w:date="2023-07-26T11:06:00Z"/>
                <w:rFonts w:ascii="Calibri" w:eastAsia="Times New Roman" w:hAnsi="Calibri" w:cs="Calibri"/>
                <w:color w:val="000000"/>
              </w:rPr>
            </w:pPr>
            <w:del w:id="3811"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1865510C" w14:textId="77777777" w:rsidR="002605CE" w:rsidRPr="002605CE" w:rsidDel="00C51C7D" w:rsidRDefault="002605CE" w:rsidP="002605CE">
            <w:pPr>
              <w:spacing w:after="0" w:line="240" w:lineRule="auto"/>
              <w:jc w:val="center"/>
              <w:rPr>
                <w:del w:id="3812"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E30A70" w14:textId="77777777" w:rsidR="002605CE" w:rsidRPr="002605CE" w:rsidDel="00C51C7D" w:rsidRDefault="002605CE" w:rsidP="002605CE">
            <w:pPr>
              <w:spacing w:after="0" w:line="240" w:lineRule="auto"/>
              <w:jc w:val="center"/>
              <w:rPr>
                <w:del w:id="3813" w:author="Lane, Stefanie" w:date="2023-07-26T11:06:00Z"/>
                <w:rFonts w:ascii="Calibri" w:eastAsia="Times New Roman" w:hAnsi="Calibri" w:cs="Calibri"/>
                <w:color w:val="000000"/>
              </w:rPr>
            </w:pPr>
            <w:del w:id="3814" w:author="Lane, Stefanie" w:date="2023-07-26T11:06:00Z">
              <w:r w:rsidRPr="002605CE" w:rsidDel="00C51C7D">
                <w:rPr>
                  <w:rFonts w:ascii="Calibri" w:eastAsia="Times New Roman" w:hAnsi="Calibri" w:cs="Calibri"/>
                  <w:color w:val="000000"/>
                </w:rPr>
                <w:delText>8.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140C54" w14:textId="77777777" w:rsidR="002605CE" w:rsidRPr="002605CE" w:rsidDel="00C51C7D" w:rsidRDefault="002605CE" w:rsidP="002605CE">
            <w:pPr>
              <w:spacing w:after="0" w:line="240" w:lineRule="auto"/>
              <w:jc w:val="center"/>
              <w:rPr>
                <w:del w:id="3815" w:author="Lane, Stefanie" w:date="2023-07-26T11:06:00Z"/>
                <w:rFonts w:ascii="Calibri" w:eastAsia="Times New Roman" w:hAnsi="Calibri" w:cs="Calibri"/>
                <w:color w:val="000000"/>
              </w:rPr>
            </w:pPr>
            <w:del w:id="3816" w:author="Lane, Stefanie" w:date="2023-07-26T11:06:00Z">
              <w:r w:rsidRPr="002605CE" w:rsidDel="00C51C7D">
                <w:rPr>
                  <w:rFonts w:ascii="Calibri" w:eastAsia="Times New Roman" w:hAnsi="Calibri" w:cs="Calibri"/>
                  <w:color w:val="000000"/>
                </w:rPr>
                <w:delText>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29E1B6" w14:textId="77777777" w:rsidR="002605CE" w:rsidRPr="002605CE" w:rsidDel="00C51C7D" w:rsidRDefault="002605CE" w:rsidP="002605CE">
            <w:pPr>
              <w:spacing w:after="0" w:line="240" w:lineRule="auto"/>
              <w:jc w:val="center"/>
              <w:rPr>
                <w:del w:id="3817" w:author="Lane, Stefanie" w:date="2023-07-26T11:06:00Z"/>
                <w:rFonts w:ascii="Calibri" w:eastAsia="Times New Roman" w:hAnsi="Calibri" w:cs="Calibri"/>
                <w:color w:val="000000"/>
              </w:rPr>
            </w:pPr>
            <w:del w:id="3818" w:author="Lane, Stefanie" w:date="2023-07-26T11:06:00Z">
              <w:r w:rsidRPr="002605CE" w:rsidDel="00C51C7D">
                <w:rPr>
                  <w:rFonts w:ascii="Calibri" w:eastAsia="Times New Roman" w:hAnsi="Calibri" w:cs="Calibri"/>
                  <w:color w:val="000000"/>
                </w:rPr>
                <w:delText>5.1</w:delText>
              </w:r>
            </w:del>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4A267C51" w:rsidR="00C44004" w:rsidRDefault="00C44004" w:rsidP="00C44004">
      <w:r>
        <w:rPr>
          <w:b/>
        </w:rPr>
        <w:lastRenderedPageBreak/>
        <w:t>Table S5</w:t>
      </w:r>
      <w:r>
        <w:t xml:space="preserve"> </w:t>
      </w:r>
      <w:r w:rsidRPr="0026196C">
        <w:t>Mean cover class values for non-native and native species observed in each assemblage for each sampling period. Overall change from 1979 to 2019 indicates</w:t>
      </w:r>
      <w:r w:rsidR="00D34FA5">
        <w:t xml:space="preserve"> cover</w:t>
      </w:r>
      <w:r w:rsidRPr="0026196C">
        <w:t xml:space="preserve"> </w:t>
      </w:r>
      <w:r w:rsidR="00D34FA5">
        <w:t xml:space="preserve">abundance </w:t>
      </w:r>
      <w:r w:rsidRPr="0026196C">
        <w:t xml:space="preserve">decreases (-), </w:t>
      </w:r>
      <w:r w:rsidR="00D34FA5">
        <w:t xml:space="preserve">cover abundance </w:t>
      </w:r>
      <w:r w:rsidRPr="0026196C">
        <w:t xml:space="preserve">increases (+), and species gained or lost. For each year, blank spaces indicate no data for the species in that sampling year; </w:t>
      </w:r>
      <w:r w:rsidR="002C7CA2">
        <w:t>blank spaces in ‘O</w:t>
      </w:r>
      <w:r w:rsidRPr="0026196C">
        <w:t xml:space="preserve">verall </w:t>
      </w:r>
      <w:r w:rsidR="002C7CA2">
        <w:t>C</w:t>
      </w:r>
      <w:r w:rsidRPr="0026196C">
        <w:t>hange</w:t>
      </w:r>
      <w:r w:rsidR="002C7CA2">
        <w:t>’ indicate s</w:t>
      </w:r>
      <w:r w:rsidRPr="0026196C">
        <w:t xml:space="preserve">pecies found only in 1999  </w:t>
      </w:r>
    </w:p>
    <w:tbl>
      <w:tblPr>
        <w:tblW w:w="10350" w:type="dxa"/>
        <w:tblLook w:val="04A0" w:firstRow="1" w:lastRow="0" w:firstColumn="1" w:lastColumn="0" w:noHBand="0" w:noVBand="1"/>
      </w:tblPr>
      <w:tblGrid>
        <w:gridCol w:w="1311"/>
        <w:gridCol w:w="1279"/>
        <w:gridCol w:w="3320"/>
        <w:gridCol w:w="960"/>
        <w:gridCol w:w="960"/>
        <w:gridCol w:w="960"/>
        <w:gridCol w:w="1560"/>
      </w:tblGrid>
      <w:tr w:rsidR="00C44004" w:rsidRPr="00C44004" w14:paraId="2CFA52D3" w14:textId="77777777" w:rsidTr="00137F24">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C7DAD2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3C67B52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57CEA0C4"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56528B1F" w14:textId="77777777" w:rsidTr="00137F24">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1A4837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Bogbean</w:t>
            </w: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8240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single" w:sz="8" w:space="0" w:color="auto"/>
              <w:left w:val="nil"/>
              <w:bottom w:val="single" w:sz="4" w:space="0" w:color="auto"/>
              <w:right w:val="nil"/>
            </w:tcBorders>
            <w:shd w:val="clear" w:color="auto" w:fill="auto"/>
            <w:noWrap/>
            <w:vAlign w:val="bottom"/>
            <w:hideMark/>
          </w:tcPr>
          <w:p w14:paraId="22F48FF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single" w:sz="4" w:space="0" w:color="auto"/>
              <w:right w:val="nil"/>
            </w:tcBorders>
            <w:shd w:val="clear" w:color="auto" w:fill="auto"/>
            <w:noWrap/>
            <w:vAlign w:val="bottom"/>
            <w:hideMark/>
          </w:tcPr>
          <w:p w14:paraId="1B449A0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8" w:space="0" w:color="auto"/>
              <w:left w:val="nil"/>
              <w:bottom w:val="single" w:sz="4" w:space="0" w:color="auto"/>
              <w:right w:val="nil"/>
            </w:tcBorders>
            <w:shd w:val="clear" w:color="auto" w:fill="auto"/>
            <w:noWrap/>
            <w:vAlign w:val="bottom"/>
            <w:hideMark/>
          </w:tcPr>
          <w:p w14:paraId="31D6C6F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8" w:space="0" w:color="auto"/>
              <w:left w:val="nil"/>
              <w:bottom w:val="single" w:sz="4" w:space="0" w:color="auto"/>
              <w:right w:val="nil"/>
            </w:tcBorders>
            <w:shd w:val="clear" w:color="auto" w:fill="auto"/>
            <w:noWrap/>
            <w:vAlign w:val="bottom"/>
            <w:hideMark/>
          </w:tcPr>
          <w:p w14:paraId="179B5D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8" w:space="0" w:color="auto"/>
              <w:left w:val="nil"/>
              <w:bottom w:val="single" w:sz="4" w:space="0" w:color="auto"/>
              <w:right w:val="single" w:sz="8" w:space="0" w:color="auto"/>
            </w:tcBorders>
            <w:shd w:val="clear" w:color="auto" w:fill="auto"/>
            <w:noWrap/>
            <w:vAlign w:val="bottom"/>
            <w:hideMark/>
          </w:tcPr>
          <w:p w14:paraId="3E5EC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71A5781"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8E1594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2B5D1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129F738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nil"/>
              <w:right w:val="nil"/>
            </w:tcBorders>
            <w:shd w:val="clear" w:color="auto" w:fill="auto"/>
            <w:noWrap/>
            <w:vAlign w:val="bottom"/>
            <w:hideMark/>
          </w:tcPr>
          <w:p w14:paraId="0A1FEE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nil"/>
              <w:right w:val="nil"/>
            </w:tcBorders>
            <w:shd w:val="clear" w:color="auto" w:fill="auto"/>
            <w:noWrap/>
            <w:vAlign w:val="bottom"/>
            <w:hideMark/>
          </w:tcPr>
          <w:p w14:paraId="05FADF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nil"/>
              <w:right w:val="nil"/>
            </w:tcBorders>
            <w:shd w:val="clear" w:color="auto" w:fill="auto"/>
            <w:noWrap/>
            <w:vAlign w:val="bottom"/>
            <w:hideMark/>
          </w:tcPr>
          <w:p w14:paraId="045C24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nil"/>
              <w:right w:val="single" w:sz="8" w:space="0" w:color="auto"/>
            </w:tcBorders>
            <w:shd w:val="clear" w:color="auto" w:fill="auto"/>
            <w:noWrap/>
            <w:vAlign w:val="bottom"/>
            <w:hideMark/>
          </w:tcPr>
          <w:p w14:paraId="5DFEE8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03F0FC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9BBC9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99EC6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2</w:t>
            </w:r>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5</w:t>
            </w:r>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96944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4D27BF"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FABE2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5DAA1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7A524E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429890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71F71DF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046BB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64C0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C413A8"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032EB0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3BF645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E4A770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9C5181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3A0E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nil"/>
              <w:left w:val="nil"/>
              <w:bottom w:val="nil"/>
              <w:right w:val="nil"/>
            </w:tcBorders>
            <w:shd w:val="clear" w:color="auto" w:fill="auto"/>
            <w:noWrap/>
            <w:vAlign w:val="bottom"/>
            <w:hideMark/>
          </w:tcPr>
          <w:p w14:paraId="7346B2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A3103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4556FC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8</w:t>
            </w:r>
          </w:p>
        </w:tc>
        <w:tc>
          <w:tcPr>
            <w:tcW w:w="1560" w:type="dxa"/>
            <w:tcBorders>
              <w:top w:val="nil"/>
              <w:left w:val="nil"/>
              <w:bottom w:val="nil"/>
              <w:right w:val="single" w:sz="8" w:space="0" w:color="auto"/>
            </w:tcBorders>
            <w:shd w:val="clear" w:color="auto" w:fill="auto"/>
            <w:noWrap/>
            <w:vAlign w:val="bottom"/>
            <w:hideMark/>
          </w:tcPr>
          <w:p w14:paraId="351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842B2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78E03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83EF8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1B829C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57856A1"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A021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39A73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34D1DF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72855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0090E5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51C947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9ECF63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267023"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AA8A9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8C912B0"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52AF7D45"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1659B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201E8A1" w14:textId="0E393E71" w:rsidR="00C44004" w:rsidRPr="00C44004" w:rsidRDefault="00B678A8" w:rsidP="00C44004">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nil"/>
              <w:left w:val="nil"/>
              <w:bottom w:val="single" w:sz="8" w:space="0" w:color="auto"/>
              <w:right w:val="nil"/>
            </w:tcBorders>
            <w:shd w:val="clear" w:color="auto" w:fill="auto"/>
            <w:noWrap/>
            <w:vAlign w:val="bottom"/>
            <w:hideMark/>
          </w:tcPr>
          <w:p w14:paraId="3E461E1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2FC20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3D8271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263953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4DE8E0E"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8FC77B2" w14:textId="52A11AAD" w:rsidR="00C44004" w:rsidRPr="00C44004" w:rsidRDefault="004079C7" w:rsidP="00C44004">
            <w:pPr>
              <w:spacing w:after="0" w:line="240" w:lineRule="auto"/>
              <w:jc w:val="center"/>
              <w:rPr>
                <w:rFonts w:ascii="Calibri" w:eastAsia="Times New Roman" w:hAnsi="Calibri" w:cs="Calibri"/>
                <w:color w:val="000000"/>
              </w:rPr>
            </w:pPr>
            <w:r>
              <w:rPr>
                <w:rFonts w:ascii="Calibri" w:eastAsia="Times New Roman" w:hAnsi="Calibri" w:cs="Calibri"/>
                <w:color w:val="000000"/>
              </w:rPr>
              <w:t>Native</w:t>
            </w:r>
            <w:r w:rsidR="00C44004"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597ADF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0532F8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25363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2F330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nil"/>
              <w:right w:val="nil"/>
            </w:tcBorders>
            <w:shd w:val="clear" w:color="auto" w:fill="auto"/>
            <w:noWrap/>
            <w:vAlign w:val="bottom"/>
            <w:hideMark/>
          </w:tcPr>
          <w:p w14:paraId="41C682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777604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5A50AA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E347E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6FA9435"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14922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921608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B4B046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7F38FF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706A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7AF7A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098EBE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43190ED"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B5A763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0804639"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12E1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365EBB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8750BE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D561E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19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nil"/>
              <w:left w:val="nil"/>
              <w:bottom w:val="nil"/>
              <w:right w:val="nil"/>
            </w:tcBorders>
            <w:shd w:val="clear" w:color="auto" w:fill="auto"/>
            <w:noWrap/>
            <w:vAlign w:val="bottom"/>
            <w:hideMark/>
          </w:tcPr>
          <w:p w14:paraId="523969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7F934F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157A5E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E3BA16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8112F7D"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579DF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86281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0AC101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F104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D5EF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2D7242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37263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64E66F4"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9BED9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1BC52CC"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C113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7E455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FF72774"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7B166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AE9E0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64F0FD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C4A84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1D0CC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3A45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CC0204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3800B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A7F3C2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7372AF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1A4223C"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C22B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0146E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000A0F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F88D8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65953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2BE9E6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91DCF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A7833E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06AF2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C3E21F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D740D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0DFE9D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1A1C7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19C1FE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243F0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367DC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02784D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8D3FCB2"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6A9C764"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531CD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2FCC4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0E83D11" w14:textId="77777777" w:rsidTr="00137F24">
        <w:trPr>
          <w:trHeight w:val="290"/>
        </w:trPr>
        <w:tc>
          <w:tcPr>
            <w:tcW w:w="1311" w:type="dxa"/>
            <w:vMerge/>
            <w:tcBorders>
              <w:top w:val="nil"/>
              <w:left w:val="single" w:sz="8" w:space="0" w:color="auto"/>
              <w:bottom w:val="single" w:sz="8" w:space="0" w:color="000000"/>
              <w:right w:val="nil"/>
            </w:tcBorders>
            <w:vAlign w:val="center"/>
          </w:tcPr>
          <w:p w14:paraId="018A226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2B574A3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4EC64C83" w14:textId="5FF24EDD" w:rsidR="00D143A8" w:rsidRPr="00C44004" w:rsidRDefault="00D143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28721598" w14:textId="38A4E09C"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tcPr>
          <w:p w14:paraId="3BB33BD7" w14:textId="28498ED3"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tcPr>
          <w:p w14:paraId="660B75DA" w14:textId="28F8F970"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60B528B9" w14:textId="72860DC8"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F7947BF"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1791EBC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40E936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4E3977B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single" w:sz="4" w:space="0" w:color="auto"/>
              <w:left w:val="nil"/>
              <w:bottom w:val="nil"/>
              <w:right w:val="nil"/>
            </w:tcBorders>
            <w:shd w:val="clear" w:color="auto" w:fill="auto"/>
            <w:noWrap/>
            <w:vAlign w:val="bottom"/>
            <w:hideMark/>
          </w:tcPr>
          <w:p w14:paraId="0DB1674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69D45F3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1356B3C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nil"/>
              <w:right w:val="single" w:sz="8" w:space="0" w:color="auto"/>
            </w:tcBorders>
            <w:shd w:val="clear" w:color="auto" w:fill="auto"/>
            <w:noWrap/>
            <w:vAlign w:val="bottom"/>
            <w:hideMark/>
          </w:tcPr>
          <w:p w14:paraId="003C96F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11F0BA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AC22A1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5D5124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8</w:t>
            </w:r>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0927FE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0F06B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E80AC4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D58C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3D23033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33E13D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F8B086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13CF0C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DF4881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E6BD59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9EECA1D"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3C6A2F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16825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F92700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E1DB5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06A8AE6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036E9A1"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AD7A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B512A0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B0E218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666B5B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D5550F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2A46F5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29DD9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9279D2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C41E1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nil"/>
              <w:left w:val="nil"/>
              <w:bottom w:val="nil"/>
              <w:right w:val="nil"/>
            </w:tcBorders>
            <w:shd w:val="clear" w:color="auto" w:fill="auto"/>
            <w:noWrap/>
            <w:vAlign w:val="bottom"/>
            <w:hideMark/>
          </w:tcPr>
          <w:p w14:paraId="21C3DC4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1E6945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D5B3C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5FDC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CFE8C9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50424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70BB0A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54CF407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C65062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AACD8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9BA48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nil"/>
              <w:right w:val="nil"/>
            </w:tcBorders>
            <w:shd w:val="clear" w:color="auto" w:fill="auto"/>
            <w:noWrap/>
            <w:vAlign w:val="bottom"/>
            <w:hideMark/>
          </w:tcPr>
          <w:p w14:paraId="0F0301B8"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165B84E"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5C2E4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40F5AC1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DE7FE2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0ED6F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4284E2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D85EB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6B6D40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F0A47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00E29BF0"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8501D5"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A4125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78CE7CB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94A49F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2054E5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1C1EFE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492BE9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CA5649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0FE8B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cuminatus</w:t>
            </w:r>
          </w:p>
        </w:tc>
        <w:tc>
          <w:tcPr>
            <w:tcW w:w="960" w:type="dxa"/>
            <w:tcBorders>
              <w:top w:val="nil"/>
              <w:left w:val="nil"/>
              <w:bottom w:val="nil"/>
              <w:right w:val="nil"/>
            </w:tcBorders>
            <w:shd w:val="clear" w:color="auto" w:fill="auto"/>
            <w:noWrap/>
            <w:vAlign w:val="bottom"/>
            <w:hideMark/>
          </w:tcPr>
          <w:p w14:paraId="5D60813C"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ACE2F"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D4D6C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54A9FD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1E549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EA07B4C"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120E0A1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AE3960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7FFAC5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682592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nil"/>
              <w:left w:val="nil"/>
              <w:bottom w:val="nil"/>
              <w:right w:val="nil"/>
            </w:tcBorders>
            <w:shd w:val="clear" w:color="auto" w:fill="auto"/>
            <w:noWrap/>
            <w:vAlign w:val="bottom"/>
            <w:hideMark/>
          </w:tcPr>
          <w:p w14:paraId="51A1CEDB"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789842B"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A052F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E4E6CE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A6293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88DFED"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07534CF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1B51A8F"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BC8B9CA"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8C4C0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nil"/>
              <w:left w:val="nil"/>
              <w:bottom w:val="nil"/>
              <w:right w:val="nil"/>
            </w:tcBorders>
            <w:shd w:val="clear" w:color="auto" w:fill="auto"/>
            <w:noWrap/>
            <w:vAlign w:val="bottom"/>
            <w:hideMark/>
          </w:tcPr>
          <w:p w14:paraId="774E8E79"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BBCAC8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34429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044F01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1BCC0F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1440C7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FDC15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FBBDE9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556920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2D149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7D7B12F5"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5932C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A28A362"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7410B4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43E81CE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423CA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1EA44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variegatum</w:t>
            </w:r>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3836DC4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AA05F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7B4919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42A0D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7821B836"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0A4FAD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37AA1A"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68570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53C6165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ADE2CB"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8E24C6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682B9D5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154626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D4FA584"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8D974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ceae sp.</w:t>
            </w:r>
          </w:p>
        </w:tc>
        <w:tc>
          <w:tcPr>
            <w:tcW w:w="960" w:type="dxa"/>
            <w:tcBorders>
              <w:top w:val="nil"/>
              <w:left w:val="nil"/>
              <w:bottom w:val="single" w:sz="4" w:space="0" w:color="auto"/>
              <w:right w:val="nil"/>
            </w:tcBorders>
            <w:shd w:val="clear" w:color="auto" w:fill="auto"/>
            <w:noWrap/>
            <w:vAlign w:val="bottom"/>
            <w:hideMark/>
          </w:tcPr>
          <w:p w14:paraId="69F1BFA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A527EB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49D37DB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692A9613"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6C3F575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506647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14839F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single" w:sz="8" w:space="0" w:color="auto"/>
              <w:right w:val="nil"/>
            </w:tcBorders>
            <w:shd w:val="clear" w:color="auto" w:fill="auto"/>
            <w:noWrap/>
            <w:vAlign w:val="bottom"/>
            <w:hideMark/>
          </w:tcPr>
          <w:p w14:paraId="7AE4765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C0D9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62C33A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1BBBCB51" w14:textId="77777777" w:rsidTr="00D143A8">
        <w:trPr>
          <w:trHeight w:val="290"/>
        </w:trPr>
        <w:tc>
          <w:tcPr>
            <w:tcW w:w="1311" w:type="dxa"/>
            <w:tcBorders>
              <w:top w:val="nil"/>
              <w:left w:val="nil"/>
              <w:bottom w:val="nil"/>
              <w:right w:val="nil"/>
            </w:tcBorders>
            <w:shd w:val="clear" w:color="auto" w:fill="auto"/>
            <w:noWrap/>
            <w:vAlign w:val="center"/>
            <w:hideMark/>
          </w:tcPr>
          <w:p w14:paraId="21CC5575" w14:textId="77777777" w:rsidR="00D143A8" w:rsidRPr="00C44004" w:rsidRDefault="00D143A8" w:rsidP="00D143A8">
            <w:pPr>
              <w:spacing w:after="0" w:line="240" w:lineRule="auto"/>
              <w:jc w:val="center"/>
              <w:rPr>
                <w:rFonts w:ascii="Calibri" w:eastAsia="Times New Roman" w:hAnsi="Calibri" w:cs="Calibri"/>
                <w:color w:val="000000"/>
              </w:rPr>
            </w:pPr>
          </w:p>
        </w:tc>
        <w:tc>
          <w:tcPr>
            <w:tcW w:w="1279" w:type="dxa"/>
            <w:tcBorders>
              <w:top w:val="nil"/>
              <w:left w:val="nil"/>
              <w:bottom w:val="nil"/>
              <w:right w:val="nil"/>
            </w:tcBorders>
            <w:shd w:val="clear" w:color="auto" w:fill="auto"/>
            <w:noWrap/>
            <w:vAlign w:val="center"/>
            <w:hideMark/>
          </w:tcPr>
          <w:p w14:paraId="36F73B54"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45ABC67A"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EA22AA" w14:textId="77777777" w:rsidR="00D143A8" w:rsidRPr="00C44004" w:rsidRDefault="00D143A8" w:rsidP="00D143A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0C69F"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10AD10"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30CBF67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r>
      <w:tr w:rsidR="00D143A8" w:rsidRPr="00C44004" w14:paraId="00D67BAF" w14:textId="77777777" w:rsidTr="00D143A8">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0E7394DB"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03225268"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7739D613"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D143A8" w:rsidRPr="00C44004" w14:paraId="0D3EB403" w14:textId="77777777" w:rsidTr="00D143A8">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F53A7E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Fescue</w:t>
            </w:r>
          </w:p>
        </w:tc>
        <w:tc>
          <w:tcPr>
            <w:tcW w:w="1279" w:type="dxa"/>
            <w:tcBorders>
              <w:top w:val="nil"/>
              <w:left w:val="single" w:sz="8" w:space="0" w:color="auto"/>
              <w:bottom w:val="single" w:sz="8" w:space="0" w:color="auto"/>
              <w:right w:val="nil"/>
            </w:tcBorders>
            <w:shd w:val="clear" w:color="auto" w:fill="auto"/>
            <w:noWrap/>
            <w:vAlign w:val="bottom"/>
            <w:hideMark/>
          </w:tcPr>
          <w:p w14:paraId="075C9BF7" w14:textId="77777777" w:rsidR="00D143A8" w:rsidRPr="00C44004" w:rsidRDefault="00D143A8" w:rsidP="00D143A8">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06D8124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sp.</w:t>
            </w:r>
          </w:p>
        </w:tc>
        <w:tc>
          <w:tcPr>
            <w:tcW w:w="960" w:type="dxa"/>
            <w:tcBorders>
              <w:top w:val="single" w:sz="4" w:space="0" w:color="auto"/>
              <w:left w:val="nil"/>
              <w:bottom w:val="nil"/>
              <w:right w:val="nil"/>
            </w:tcBorders>
            <w:shd w:val="clear" w:color="auto" w:fill="auto"/>
            <w:noWrap/>
            <w:vAlign w:val="bottom"/>
            <w:hideMark/>
          </w:tcPr>
          <w:p w14:paraId="2A41BC1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6DA25E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9EC33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125B36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8C8C4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EECB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6FCE93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nil"/>
              <w:right w:val="nil"/>
            </w:tcBorders>
            <w:shd w:val="clear" w:color="auto" w:fill="auto"/>
            <w:noWrap/>
            <w:vAlign w:val="bottom"/>
            <w:hideMark/>
          </w:tcPr>
          <w:p w14:paraId="0F8B6D1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E51F9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5AF8BC1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1354A40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4C18884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E6050D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0AC49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84E007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30FC4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64A627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EB05E0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single" w:sz="4" w:space="0" w:color="auto"/>
              <w:right w:val="nil"/>
            </w:tcBorders>
            <w:shd w:val="clear" w:color="auto" w:fill="auto"/>
            <w:noWrap/>
            <w:vAlign w:val="bottom"/>
            <w:hideMark/>
          </w:tcPr>
          <w:p w14:paraId="3F14E50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1FA2076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260271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40F4CC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B78E98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8A2822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451D2814" w:rsidR="00D143A8" w:rsidRPr="00C44004" w:rsidRDefault="00B678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6</w:t>
            </w:r>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7C2BC2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A012AD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9D5249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98E6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3B0894D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343591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59BCD44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3C280E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582196F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4B9970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EE31C5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35670F9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BA8E197"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E3144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8CD68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nil"/>
              <w:right w:val="nil"/>
            </w:tcBorders>
            <w:shd w:val="clear" w:color="auto" w:fill="auto"/>
            <w:noWrap/>
            <w:vAlign w:val="bottom"/>
            <w:hideMark/>
          </w:tcPr>
          <w:p w14:paraId="080E0B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DD6322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D4F777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nil"/>
              <w:left w:val="nil"/>
              <w:bottom w:val="nil"/>
              <w:right w:val="single" w:sz="8" w:space="0" w:color="auto"/>
            </w:tcBorders>
            <w:shd w:val="clear" w:color="auto" w:fill="auto"/>
            <w:noWrap/>
            <w:vAlign w:val="bottom"/>
            <w:hideMark/>
          </w:tcPr>
          <w:p w14:paraId="2CA79E0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9399D2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DCD2C6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2C64F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725B770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0F4CB14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4E56E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268BA2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76BB3D8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nil"/>
              <w:left w:val="nil"/>
              <w:bottom w:val="single" w:sz="4" w:space="0" w:color="auto"/>
              <w:right w:val="nil"/>
            </w:tcBorders>
            <w:shd w:val="clear" w:color="auto" w:fill="auto"/>
            <w:noWrap/>
            <w:vAlign w:val="bottom"/>
            <w:hideMark/>
          </w:tcPr>
          <w:p w14:paraId="0833E3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394362D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77CF0FB5"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0C3ACEC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71BB98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DA8647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single" w:sz="8" w:space="0" w:color="auto"/>
              <w:right w:val="nil"/>
            </w:tcBorders>
            <w:shd w:val="clear" w:color="auto" w:fill="auto"/>
            <w:noWrap/>
            <w:vAlign w:val="bottom"/>
            <w:hideMark/>
          </w:tcPr>
          <w:p w14:paraId="102280C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16B2DC1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6B2F02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9B4180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D9A865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C21A87B" w14:textId="5FC7360A" w:rsidR="00D143A8" w:rsidRPr="00C44004" w:rsidRDefault="00D143A8" w:rsidP="00D143A8">
            <w:pPr>
              <w:spacing w:after="0" w:line="240" w:lineRule="auto"/>
              <w:jc w:val="center"/>
              <w:rPr>
                <w:rFonts w:ascii="Calibri" w:eastAsia="Times New Roman" w:hAnsi="Calibri" w:cs="Calibri"/>
                <w:color w:val="000000"/>
              </w:rPr>
            </w:pPr>
            <w:r>
              <w:rPr>
                <w:rFonts w:ascii="Calibri" w:eastAsia="Times New Roman" w:hAnsi="Calibri" w:cs="Calibri"/>
                <w:color w:val="000000"/>
              </w:rPr>
              <w:t>Native</w:t>
            </w: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1ACAA0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D09F5A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21A18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F3E385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3104575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E96A5F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46A42B5"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8B2823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03EEB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9EAAFD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1EAD044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33B3E3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2CEBEF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7FD9C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ulichium arundinaceum</w:t>
            </w:r>
          </w:p>
        </w:tc>
        <w:tc>
          <w:tcPr>
            <w:tcW w:w="960" w:type="dxa"/>
            <w:tcBorders>
              <w:top w:val="nil"/>
              <w:left w:val="nil"/>
              <w:bottom w:val="nil"/>
              <w:right w:val="nil"/>
            </w:tcBorders>
            <w:shd w:val="clear" w:color="auto" w:fill="auto"/>
            <w:noWrap/>
            <w:vAlign w:val="bottom"/>
            <w:hideMark/>
          </w:tcPr>
          <w:p w14:paraId="53D3546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D5AF153"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4E8F689"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477F29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89C3E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2E346A"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1CBDC3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A2DAA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AA46C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6A168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5DEF623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439850D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45614FFF"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A576D8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4CD1D2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BE51B5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8C0779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1210A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B151E5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39193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formosum</w:t>
            </w:r>
          </w:p>
        </w:tc>
        <w:tc>
          <w:tcPr>
            <w:tcW w:w="960" w:type="dxa"/>
            <w:tcBorders>
              <w:top w:val="nil"/>
              <w:left w:val="nil"/>
              <w:bottom w:val="nil"/>
              <w:right w:val="nil"/>
            </w:tcBorders>
            <w:shd w:val="clear" w:color="auto" w:fill="auto"/>
            <w:noWrap/>
            <w:vAlign w:val="bottom"/>
            <w:hideMark/>
          </w:tcPr>
          <w:p w14:paraId="1D891C4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00E028B"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845DE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A2A644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B8E91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2D3269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224507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5502A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54AAB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26490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41CD93B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6A900F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95E423"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313BE2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630AC7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4544D8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FF3B2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7732E7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8CA89E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D1A7595" w14:textId="0A97557F" w:rsidR="00D143A8" w:rsidRPr="00C44004" w:rsidRDefault="00D143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960" w:type="dxa"/>
            <w:tcBorders>
              <w:top w:val="nil"/>
              <w:left w:val="nil"/>
              <w:bottom w:val="nil"/>
              <w:right w:val="nil"/>
            </w:tcBorders>
            <w:shd w:val="clear" w:color="auto" w:fill="auto"/>
            <w:noWrap/>
            <w:vAlign w:val="bottom"/>
            <w:hideMark/>
          </w:tcPr>
          <w:p w14:paraId="3B1DB43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D9768B6"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98F9F1"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4E96755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321C61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1B9393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516B52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D21673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582BC6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8246B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37E05E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589FA4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09536165"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BB7C13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33099D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A89E26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7</w:t>
            </w:r>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B64C86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37C52A4"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7B3A7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7FB03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nil"/>
              <w:left w:val="nil"/>
              <w:bottom w:val="nil"/>
              <w:right w:val="nil"/>
            </w:tcBorders>
            <w:shd w:val="clear" w:color="auto" w:fill="auto"/>
            <w:noWrap/>
            <w:vAlign w:val="bottom"/>
            <w:hideMark/>
          </w:tcPr>
          <w:p w14:paraId="3299046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334AC128"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5E0D7E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057D186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6A1EC4"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2B3A5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lygonum hydropiper</w:t>
            </w:r>
          </w:p>
        </w:tc>
        <w:tc>
          <w:tcPr>
            <w:tcW w:w="960" w:type="dxa"/>
            <w:tcBorders>
              <w:top w:val="single" w:sz="4" w:space="0" w:color="auto"/>
              <w:left w:val="nil"/>
              <w:bottom w:val="nil"/>
              <w:right w:val="nil"/>
            </w:tcBorders>
            <w:shd w:val="clear" w:color="auto" w:fill="auto"/>
            <w:noWrap/>
            <w:vAlign w:val="bottom"/>
            <w:hideMark/>
          </w:tcPr>
          <w:p w14:paraId="7FEE9BB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BCDAC5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1E683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890A0F4"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7B997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single" w:sz="4" w:space="0" w:color="auto"/>
              <w:left w:val="nil"/>
              <w:bottom w:val="nil"/>
              <w:right w:val="nil"/>
            </w:tcBorders>
            <w:shd w:val="clear" w:color="auto" w:fill="auto"/>
            <w:noWrap/>
            <w:vAlign w:val="bottom"/>
            <w:hideMark/>
          </w:tcPr>
          <w:p w14:paraId="73BB487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2D8D0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2CC7060"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12BF1FC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C591D1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1BC9CA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p.</w:t>
            </w:r>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73DB54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32FA8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C1A95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8B47F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355416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5E0178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0F40943"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B2C010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5F1DD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D0950F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70E3B3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314F7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C2C98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BACB9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nil"/>
              <w:left w:val="nil"/>
              <w:bottom w:val="nil"/>
              <w:right w:val="nil"/>
            </w:tcBorders>
            <w:shd w:val="clear" w:color="auto" w:fill="auto"/>
            <w:noWrap/>
            <w:vAlign w:val="bottom"/>
            <w:hideMark/>
          </w:tcPr>
          <w:p w14:paraId="702212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619DDF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9656E0E"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D434D5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01EDE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10201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301062F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BD96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DD01E7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2E3B6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CAA061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1B927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1724B71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7690E7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990352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FB18E0B"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9A346E9"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6CC594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C52F2E7"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53D5F6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83052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7369B5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3967FE1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658C17B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4A76B36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9C5484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88A6FE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1F3F31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C412D4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07315F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A1DE7A9"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84D3D2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6630A7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39ECC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E0808B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0543FCA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D2DE6F8" w14:textId="77777777" w:rsidTr="00D143A8">
        <w:trPr>
          <w:trHeight w:val="290"/>
        </w:trPr>
        <w:tc>
          <w:tcPr>
            <w:tcW w:w="1311" w:type="dxa"/>
            <w:vMerge/>
            <w:tcBorders>
              <w:top w:val="nil"/>
              <w:left w:val="single" w:sz="8" w:space="0" w:color="auto"/>
              <w:bottom w:val="single" w:sz="8" w:space="0" w:color="000000"/>
              <w:right w:val="nil"/>
            </w:tcBorders>
            <w:vAlign w:val="center"/>
          </w:tcPr>
          <w:p w14:paraId="6B1A2FA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66A34C4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21B2DAA6" w14:textId="4F50866B" w:rsidR="005F6877" w:rsidRPr="00C44004" w:rsidRDefault="005F6877" w:rsidP="005F6877">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657AE061" w14:textId="5F4187CB"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35FECD6B" w14:textId="7003572D"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0B1B5618" w14:textId="4B3450C8"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32C2907D" w14:textId="310BF72D"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C8C583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7A2E64A"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F69871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E714265"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nil"/>
              <w:left w:val="nil"/>
              <w:bottom w:val="nil"/>
              <w:right w:val="nil"/>
            </w:tcBorders>
            <w:shd w:val="clear" w:color="auto" w:fill="auto"/>
            <w:noWrap/>
            <w:vAlign w:val="bottom"/>
            <w:hideMark/>
          </w:tcPr>
          <w:p w14:paraId="1A0CF509"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E2113A9"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5FC3FD7"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92A0847"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0D8971A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F2140AC"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9BAE8B8"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789A569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CD9D89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C5769F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0899A86"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nil"/>
              <w:left w:val="nil"/>
              <w:bottom w:val="nil"/>
              <w:right w:val="nil"/>
            </w:tcBorders>
            <w:shd w:val="clear" w:color="auto" w:fill="auto"/>
            <w:noWrap/>
            <w:vAlign w:val="bottom"/>
            <w:hideMark/>
          </w:tcPr>
          <w:p w14:paraId="79F9E68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030D15A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28041DB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0F4562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5414DE6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B09AB4B"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CFD4C6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C695520"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5FF38590"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C57D67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0CB049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77D117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3B072A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A5B24C"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2B5D803"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7BA30DD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32B80AF"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F47166"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AAF15E5"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nil"/>
              <w:left w:val="nil"/>
              <w:bottom w:val="nil"/>
              <w:right w:val="nil"/>
            </w:tcBorders>
            <w:shd w:val="clear" w:color="auto" w:fill="auto"/>
            <w:noWrap/>
            <w:vAlign w:val="bottom"/>
            <w:hideMark/>
          </w:tcPr>
          <w:p w14:paraId="09E7D9B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1E9928E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4C3592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053FCCD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1F6385D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566C2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803B55"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66FB2BB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8126A4A"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58462E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D3702B"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effusus</w:t>
            </w:r>
          </w:p>
        </w:tc>
        <w:tc>
          <w:tcPr>
            <w:tcW w:w="960" w:type="dxa"/>
            <w:tcBorders>
              <w:top w:val="nil"/>
              <w:left w:val="nil"/>
              <w:bottom w:val="nil"/>
              <w:right w:val="nil"/>
            </w:tcBorders>
            <w:shd w:val="clear" w:color="auto" w:fill="auto"/>
            <w:noWrap/>
            <w:vAlign w:val="bottom"/>
            <w:hideMark/>
          </w:tcPr>
          <w:p w14:paraId="4482EE33" w14:textId="77777777" w:rsidR="005F6877" w:rsidRPr="00C44004" w:rsidRDefault="005F6877" w:rsidP="005F687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DF8E66D" w14:textId="77777777" w:rsidR="005F6877" w:rsidRPr="00C44004" w:rsidRDefault="005F6877" w:rsidP="005F687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ACE3E1"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7F5F5AD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CC9324E"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D9BA99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76562AF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82D99F2"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777B4E"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C2477C"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rica gale</w:t>
            </w:r>
          </w:p>
        </w:tc>
        <w:tc>
          <w:tcPr>
            <w:tcW w:w="960" w:type="dxa"/>
            <w:tcBorders>
              <w:top w:val="nil"/>
              <w:left w:val="nil"/>
              <w:bottom w:val="nil"/>
              <w:right w:val="nil"/>
            </w:tcBorders>
            <w:shd w:val="clear" w:color="auto" w:fill="auto"/>
            <w:noWrap/>
            <w:vAlign w:val="bottom"/>
            <w:hideMark/>
          </w:tcPr>
          <w:p w14:paraId="0A3D4C52" w14:textId="77777777" w:rsidR="005F6877" w:rsidRPr="00C44004" w:rsidRDefault="005F6877" w:rsidP="005F687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CA5AB65" w14:textId="77777777" w:rsidR="005F6877" w:rsidRPr="00C44004" w:rsidRDefault="005F6877" w:rsidP="005F687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AD381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15523551"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62BC6282"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01C0864"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662E4F67" w14:textId="77777777" w:rsidTr="00137F24">
        <w:trPr>
          <w:trHeight w:val="290"/>
        </w:trPr>
        <w:tc>
          <w:tcPr>
            <w:tcW w:w="1311" w:type="dxa"/>
            <w:vMerge/>
            <w:tcBorders>
              <w:top w:val="nil"/>
              <w:left w:val="single" w:sz="8" w:space="0" w:color="auto"/>
              <w:bottom w:val="single" w:sz="8" w:space="0" w:color="000000"/>
              <w:right w:val="nil"/>
            </w:tcBorders>
            <w:vAlign w:val="center"/>
          </w:tcPr>
          <w:p w14:paraId="358E4055"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2D46BF0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0E1BCB63" w14:textId="4C1638F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single" w:sz="4" w:space="0" w:color="auto"/>
              <w:left w:val="nil"/>
              <w:bottom w:val="single" w:sz="4" w:space="0" w:color="auto"/>
              <w:right w:val="nil"/>
            </w:tcBorders>
            <w:shd w:val="clear" w:color="auto" w:fill="auto"/>
            <w:noWrap/>
            <w:vAlign w:val="bottom"/>
          </w:tcPr>
          <w:p w14:paraId="5B5645E4" w14:textId="0B943A4B"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tcPr>
          <w:p w14:paraId="17C42D1F" w14:textId="508D0B90"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tcPr>
          <w:p w14:paraId="5C03CA50" w14:textId="4E01759E"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87546EA" w14:textId="348610AC" w:rsidR="00B36617" w:rsidRPr="00C44004" w:rsidRDefault="00B36617" w:rsidP="00B36617">
            <w:pPr>
              <w:spacing w:after="0" w:line="240" w:lineRule="auto"/>
              <w:jc w:val="center"/>
              <w:rPr>
                <w:rFonts w:ascii="Calibri" w:eastAsia="Times New Roman" w:hAnsi="Calibri" w:cs="Calibri"/>
                <w:color w:val="000000"/>
              </w:rPr>
            </w:pPr>
          </w:p>
        </w:tc>
      </w:tr>
      <w:tr w:rsidR="00B36617" w:rsidRPr="00C44004" w14:paraId="4C6A0B8B" w14:textId="77777777" w:rsidTr="00B36617">
        <w:trPr>
          <w:trHeight w:val="290"/>
        </w:trPr>
        <w:tc>
          <w:tcPr>
            <w:tcW w:w="1311" w:type="dxa"/>
            <w:vMerge/>
            <w:tcBorders>
              <w:top w:val="nil"/>
              <w:left w:val="single" w:sz="8" w:space="0" w:color="auto"/>
              <w:bottom w:val="single" w:sz="8" w:space="0" w:color="000000"/>
              <w:right w:val="nil"/>
            </w:tcBorders>
            <w:vAlign w:val="center"/>
          </w:tcPr>
          <w:p w14:paraId="03E392A8"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4C7DE8D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tcPr>
          <w:p w14:paraId="155B11BF" w14:textId="109C69D5"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nil"/>
              <w:right w:val="nil"/>
            </w:tcBorders>
            <w:shd w:val="clear" w:color="auto" w:fill="auto"/>
            <w:noWrap/>
            <w:vAlign w:val="bottom"/>
          </w:tcPr>
          <w:p w14:paraId="61C48D59" w14:textId="5B94D0BE"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tcPr>
          <w:p w14:paraId="4C6F7BAE" w14:textId="7718E3FC"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nil"/>
              <w:right w:val="nil"/>
            </w:tcBorders>
            <w:shd w:val="clear" w:color="auto" w:fill="auto"/>
            <w:noWrap/>
            <w:vAlign w:val="bottom"/>
          </w:tcPr>
          <w:p w14:paraId="6BE88EB6" w14:textId="10EF2805"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nil"/>
              <w:right w:val="single" w:sz="8" w:space="0" w:color="auto"/>
            </w:tcBorders>
            <w:shd w:val="clear" w:color="auto" w:fill="auto"/>
            <w:noWrap/>
            <w:vAlign w:val="bottom"/>
          </w:tcPr>
          <w:p w14:paraId="53B7C76A" w14:textId="5131329C" w:rsidR="00B36617" w:rsidRPr="00C44004" w:rsidRDefault="00B36617" w:rsidP="00B36617">
            <w:pPr>
              <w:spacing w:after="0" w:line="240" w:lineRule="auto"/>
              <w:jc w:val="center"/>
              <w:rPr>
                <w:rFonts w:ascii="Calibri" w:eastAsia="Times New Roman" w:hAnsi="Calibri" w:cs="Calibri"/>
                <w:color w:val="000000"/>
              </w:rPr>
            </w:pPr>
          </w:p>
        </w:tc>
      </w:tr>
      <w:tr w:rsidR="00B36617" w:rsidRPr="00C44004" w14:paraId="657FBFBC"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0DD4302F"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4920B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3077E0D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steraceae sp.</w:t>
            </w:r>
          </w:p>
        </w:tc>
        <w:tc>
          <w:tcPr>
            <w:tcW w:w="960" w:type="dxa"/>
            <w:tcBorders>
              <w:top w:val="single" w:sz="4" w:space="0" w:color="auto"/>
              <w:left w:val="nil"/>
              <w:bottom w:val="nil"/>
              <w:right w:val="nil"/>
            </w:tcBorders>
            <w:shd w:val="clear" w:color="auto" w:fill="auto"/>
            <w:noWrap/>
            <w:vAlign w:val="bottom"/>
            <w:hideMark/>
          </w:tcPr>
          <w:p w14:paraId="01F8ACD0"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C0A56D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nil"/>
              <w:right w:val="nil"/>
            </w:tcBorders>
            <w:shd w:val="clear" w:color="auto" w:fill="auto"/>
            <w:noWrap/>
            <w:vAlign w:val="bottom"/>
            <w:hideMark/>
          </w:tcPr>
          <w:p w14:paraId="73B2678C"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single" w:sz="4" w:space="0" w:color="auto"/>
              <w:left w:val="nil"/>
              <w:bottom w:val="nil"/>
              <w:right w:val="single" w:sz="8" w:space="0" w:color="auto"/>
            </w:tcBorders>
            <w:shd w:val="clear" w:color="auto" w:fill="auto"/>
            <w:noWrap/>
            <w:vAlign w:val="bottom"/>
            <w:hideMark/>
          </w:tcPr>
          <w:p w14:paraId="1E3B56D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7BCD12A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EB87A1"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6BF20C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sp.</w:t>
            </w:r>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DAF0A5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74B4248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513D67"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8AD5CD5"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CF04A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19F1AFF8"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67F86CE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4076890C"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7474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445CE7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DE9BAD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B095E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DD764A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3AC0D422"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550F96A2"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2129D0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F1F80D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669DB94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4BD8B89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542E921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42D45EFC" w14:textId="77777777" w:rsidTr="00D143A8">
        <w:trPr>
          <w:trHeight w:val="290"/>
        </w:trPr>
        <w:tc>
          <w:tcPr>
            <w:tcW w:w="1311" w:type="dxa"/>
            <w:tcBorders>
              <w:top w:val="nil"/>
              <w:left w:val="nil"/>
              <w:bottom w:val="nil"/>
              <w:right w:val="nil"/>
            </w:tcBorders>
            <w:shd w:val="clear" w:color="auto" w:fill="auto"/>
            <w:noWrap/>
            <w:vAlign w:val="center"/>
            <w:hideMark/>
          </w:tcPr>
          <w:p w14:paraId="1296F49F" w14:textId="77777777" w:rsidR="00B36617" w:rsidRPr="00C44004" w:rsidRDefault="00B36617" w:rsidP="00B36617">
            <w:pPr>
              <w:spacing w:after="0" w:line="240" w:lineRule="auto"/>
              <w:jc w:val="center"/>
              <w:rPr>
                <w:rFonts w:ascii="Calibri" w:eastAsia="Times New Roman" w:hAnsi="Calibri" w:cs="Calibri"/>
                <w:color w:val="000000"/>
              </w:rPr>
            </w:pPr>
          </w:p>
        </w:tc>
        <w:tc>
          <w:tcPr>
            <w:tcW w:w="1279" w:type="dxa"/>
            <w:tcBorders>
              <w:top w:val="nil"/>
              <w:left w:val="nil"/>
              <w:bottom w:val="nil"/>
              <w:right w:val="nil"/>
            </w:tcBorders>
            <w:shd w:val="clear" w:color="auto" w:fill="auto"/>
            <w:noWrap/>
            <w:vAlign w:val="center"/>
            <w:hideMark/>
          </w:tcPr>
          <w:p w14:paraId="44332A30"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79E656A4"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96BE4D" w14:textId="77777777" w:rsidR="00B36617" w:rsidRPr="00C44004" w:rsidRDefault="00B36617" w:rsidP="00B36617">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0F5906"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D73F34"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6DA089D3"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r>
      <w:tr w:rsidR="00B36617" w:rsidRPr="00C44004" w14:paraId="3AD0C42F" w14:textId="77777777" w:rsidTr="00D143A8">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684CC2C9"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63D97FAB"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47DE6B8C"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B36617" w:rsidRPr="00C44004" w14:paraId="680265CB" w14:textId="77777777" w:rsidTr="00D143A8">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76030F3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Sedge</w:t>
            </w:r>
          </w:p>
        </w:tc>
        <w:tc>
          <w:tcPr>
            <w:tcW w:w="1279" w:type="dxa"/>
            <w:tcBorders>
              <w:top w:val="nil"/>
              <w:left w:val="single" w:sz="8" w:space="0" w:color="auto"/>
              <w:bottom w:val="single" w:sz="8" w:space="0" w:color="auto"/>
              <w:right w:val="nil"/>
            </w:tcBorders>
            <w:shd w:val="clear" w:color="auto" w:fill="auto"/>
            <w:noWrap/>
            <w:vAlign w:val="bottom"/>
            <w:hideMark/>
          </w:tcPr>
          <w:p w14:paraId="6E6CCB5C" w14:textId="77777777" w:rsidR="00B36617" w:rsidRPr="00C44004" w:rsidRDefault="00B36617" w:rsidP="00B36617">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EC282C7"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single" w:sz="8" w:space="0" w:color="auto"/>
              <w:right w:val="nil"/>
            </w:tcBorders>
            <w:shd w:val="clear" w:color="auto" w:fill="auto"/>
            <w:noWrap/>
            <w:vAlign w:val="bottom"/>
            <w:hideMark/>
          </w:tcPr>
          <w:p w14:paraId="671FFDF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515E8EE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39CE0C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4F479B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0816B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345CD2A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80B59BD"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67EA38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8" w:space="0" w:color="auto"/>
              <w:left w:val="nil"/>
              <w:bottom w:val="nil"/>
              <w:right w:val="nil"/>
            </w:tcBorders>
            <w:shd w:val="clear" w:color="auto" w:fill="auto"/>
            <w:noWrap/>
            <w:vAlign w:val="bottom"/>
            <w:hideMark/>
          </w:tcPr>
          <w:p w14:paraId="1353E27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2384B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1A7FF2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3D209E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EE8008"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5B273DF"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7C2DDB0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35687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DF541B9"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E71B4B"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nil"/>
              <w:left w:val="nil"/>
              <w:bottom w:val="nil"/>
              <w:right w:val="nil"/>
            </w:tcBorders>
            <w:shd w:val="clear" w:color="auto" w:fill="auto"/>
            <w:noWrap/>
            <w:vAlign w:val="bottom"/>
            <w:hideMark/>
          </w:tcPr>
          <w:p w14:paraId="210ED1D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0958E9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148BC3A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nil"/>
              <w:left w:val="nil"/>
              <w:bottom w:val="nil"/>
              <w:right w:val="single" w:sz="8" w:space="0" w:color="auto"/>
            </w:tcBorders>
            <w:shd w:val="clear" w:color="auto" w:fill="auto"/>
            <w:noWrap/>
            <w:vAlign w:val="bottom"/>
            <w:hideMark/>
          </w:tcPr>
          <w:p w14:paraId="50DE534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7B6DAF8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6388EA3"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C4B6B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3CBC9F8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F3C8ED"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7001BD"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BFFA11A" w14:textId="6AB78E86" w:rsidR="00B36617" w:rsidRPr="00C44004" w:rsidRDefault="00B678A8" w:rsidP="00B36617">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nil"/>
              <w:left w:val="nil"/>
              <w:bottom w:val="nil"/>
              <w:right w:val="nil"/>
            </w:tcBorders>
            <w:shd w:val="clear" w:color="auto" w:fill="auto"/>
            <w:noWrap/>
            <w:vAlign w:val="bottom"/>
            <w:hideMark/>
          </w:tcPr>
          <w:p w14:paraId="78D43C6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11F4DF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8FD9AF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242F116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437BB61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41228D"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CD739D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054F44D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C062789"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27AB08"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D919E9"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6AC3EED6"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9AE76D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3512BE1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25F27BF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D10ACE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C691C9"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2F69C0E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289A14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4FDA4C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1A7E4D4"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single" w:sz="4" w:space="0" w:color="auto"/>
              <w:right w:val="nil"/>
            </w:tcBorders>
            <w:shd w:val="clear" w:color="auto" w:fill="auto"/>
            <w:noWrap/>
            <w:vAlign w:val="bottom"/>
            <w:hideMark/>
          </w:tcPr>
          <w:p w14:paraId="41024DC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06E2D4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DCAA9F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389CC16F"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071A9EF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3500D12"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11221A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nil"/>
              <w:left w:val="nil"/>
              <w:bottom w:val="single" w:sz="8" w:space="0" w:color="auto"/>
              <w:right w:val="nil"/>
            </w:tcBorders>
            <w:shd w:val="clear" w:color="auto" w:fill="auto"/>
            <w:noWrap/>
            <w:vAlign w:val="bottom"/>
            <w:hideMark/>
          </w:tcPr>
          <w:p w14:paraId="3FA1499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1553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477DEDC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2BDBF0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B5950A"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123990C" w14:textId="32A7C0B1"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r>
              <w:rPr>
                <w:rFonts w:ascii="Calibri" w:eastAsia="Times New Roman" w:hAnsi="Calibri" w:cs="Calibri"/>
                <w:color w:val="000000"/>
              </w:rPr>
              <w:t>Native</w:t>
            </w:r>
          </w:p>
        </w:tc>
        <w:tc>
          <w:tcPr>
            <w:tcW w:w="3320" w:type="dxa"/>
            <w:tcBorders>
              <w:top w:val="nil"/>
              <w:left w:val="nil"/>
              <w:bottom w:val="single" w:sz="4" w:space="0" w:color="auto"/>
              <w:right w:val="nil"/>
            </w:tcBorders>
            <w:shd w:val="clear" w:color="auto" w:fill="auto"/>
            <w:noWrap/>
            <w:vAlign w:val="bottom"/>
            <w:hideMark/>
          </w:tcPr>
          <w:p w14:paraId="4DB310F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single" w:sz="4" w:space="0" w:color="auto"/>
              <w:right w:val="nil"/>
            </w:tcBorders>
            <w:shd w:val="clear" w:color="auto" w:fill="auto"/>
            <w:noWrap/>
            <w:vAlign w:val="bottom"/>
            <w:hideMark/>
          </w:tcPr>
          <w:p w14:paraId="699DAE2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12E700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D8D557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6FB494B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455A092"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3FDC9A5"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A2D9928"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325961A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A053B5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5C30886"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173FF1D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DB9348C"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521CE94"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5C13A46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B2C6EAA"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9E28C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88F3CE6" w14:textId="1D0BA9B3" w:rsidR="00B36617" w:rsidRPr="00C44004" w:rsidRDefault="00B36617" w:rsidP="00B36617">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960" w:type="dxa"/>
            <w:tcBorders>
              <w:top w:val="nil"/>
              <w:left w:val="nil"/>
              <w:bottom w:val="nil"/>
              <w:right w:val="nil"/>
            </w:tcBorders>
            <w:shd w:val="clear" w:color="auto" w:fill="auto"/>
            <w:noWrap/>
            <w:vAlign w:val="bottom"/>
            <w:hideMark/>
          </w:tcPr>
          <w:p w14:paraId="3A201EE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D4DFAC6" w14:textId="77777777" w:rsidR="00B36617" w:rsidRPr="00C44004" w:rsidRDefault="00B36617" w:rsidP="00B3661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39A77FD"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05211C9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96FB8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3C4A66"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C8A008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251C19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57B97D0"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7BF2F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2B25811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8D63D8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E0231CA"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383B328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5430B84"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1DA3F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446F85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20F61D4"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328DF9A"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16EBC4"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uccinellia pauciflora</w:t>
            </w:r>
          </w:p>
        </w:tc>
        <w:tc>
          <w:tcPr>
            <w:tcW w:w="960" w:type="dxa"/>
            <w:tcBorders>
              <w:top w:val="nil"/>
              <w:left w:val="nil"/>
              <w:bottom w:val="single" w:sz="4" w:space="0" w:color="auto"/>
              <w:right w:val="nil"/>
            </w:tcBorders>
            <w:shd w:val="clear" w:color="auto" w:fill="auto"/>
            <w:noWrap/>
            <w:vAlign w:val="bottom"/>
            <w:hideMark/>
          </w:tcPr>
          <w:p w14:paraId="045F895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60254904" w14:textId="77777777" w:rsidR="00B36617" w:rsidRPr="00C44004" w:rsidRDefault="00B36617" w:rsidP="00B3661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6EF9F2"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40C7F8B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1B2918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85B30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single" w:sz="4" w:space="0" w:color="auto"/>
              <w:right w:val="nil"/>
            </w:tcBorders>
            <w:shd w:val="clear" w:color="auto" w:fill="auto"/>
            <w:noWrap/>
            <w:vAlign w:val="bottom"/>
            <w:hideMark/>
          </w:tcPr>
          <w:p w14:paraId="6025BAF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19909C8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29E142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578A79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C209E5"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F027F5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5DDB1A3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single" w:sz="4" w:space="0" w:color="auto"/>
              <w:right w:val="nil"/>
            </w:tcBorders>
            <w:shd w:val="clear" w:color="auto" w:fill="auto"/>
            <w:noWrap/>
            <w:vAlign w:val="bottom"/>
            <w:hideMark/>
          </w:tcPr>
          <w:p w14:paraId="3988CCDA"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2341226A"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BD0DD53"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6C79888"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single" w:sz="4" w:space="0" w:color="auto"/>
              <w:right w:val="nil"/>
            </w:tcBorders>
            <w:shd w:val="clear" w:color="auto" w:fill="auto"/>
            <w:noWrap/>
            <w:vAlign w:val="bottom"/>
            <w:hideMark/>
          </w:tcPr>
          <w:p w14:paraId="7EA5C38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89BCD26" w14:textId="77777777" w:rsidTr="00137F24">
        <w:trPr>
          <w:trHeight w:val="290"/>
        </w:trPr>
        <w:tc>
          <w:tcPr>
            <w:tcW w:w="1311" w:type="dxa"/>
            <w:vMerge/>
            <w:tcBorders>
              <w:top w:val="nil"/>
              <w:left w:val="single" w:sz="8" w:space="0" w:color="auto"/>
              <w:bottom w:val="single" w:sz="8" w:space="0" w:color="000000"/>
              <w:right w:val="nil"/>
            </w:tcBorders>
            <w:vAlign w:val="center"/>
          </w:tcPr>
          <w:p w14:paraId="090CE1EB"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4E439BA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12B67696" w14:textId="02F56277" w:rsidR="007A6D47" w:rsidRPr="00C44004" w:rsidRDefault="007A6D47" w:rsidP="007A6D47">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7CF01F12" w14:textId="18E8FA9E"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tcPr>
          <w:p w14:paraId="22E4F9CA" w14:textId="3CE34AC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454F84C9" w14:textId="76B883CA"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6A5FB06" w14:textId="1FA4D1DF"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FF93915"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14D1FAB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8B75B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3F302C1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nil"/>
              <w:right w:val="nil"/>
            </w:tcBorders>
            <w:shd w:val="clear" w:color="auto" w:fill="auto"/>
            <w:noWrap/>
            <w:vAlign w:val="bottom"/>
            <w:hideMark/>
          </w:tcPr>
          <w:p w14:paraId="3618988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nil"/>
              <w:right w:val="nil"/>
            </w:tcBorders>
            <w:shd w:val="clear" w:color="auto" w:fill="auto"/>
            <w:noWrap/>
            <w:vAlign w:val="bottom"/>
            <w:hideMark/>
          </w:tcPr>
          <w:p w14:paraId="689FED3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5A5B90E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5D38DF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372B3D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0FAF00"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FB95AB4"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0F9845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6AFCA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6B649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BFDD69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nil"/>
              <w:right w:val="nil"/>
            </w:tcBorders>
            <w:shd w:val="clear" w:color="auto" w:fill="auto"/>
            <w:noWrap/>
            <w:vAlign w:val="bottom"/>
            <w:hideMark/>
          </w:tcPr>
          <w:p w14:paraId="741EE08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F98B4A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05705D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39B8D24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F574703"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24C2185"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62AD2E7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2670C1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647873A"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1B90BE"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nil"/>
              <w:left w:val="nil"/>
              <w:bottom w:val="nil"/>
              <w:right w:val="nil"/>
            </w:tcBorders>
            <w:shd w:val="clear" w:color="auto" w:fill="auto"/>
            <w:noWrap/>
            <w:vAlign w:val="bottom"/>
            <w:hideMark/>
          </w:tcPr>
          <w:p w14:paraId="598C9D3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27933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EBF8F9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0F4BBB6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8DBE5EB"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71030A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2156D0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76035D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0FDEBB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47D1C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5648598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30A032EA"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0CCE19C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5955157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B04D938"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40E293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0EA792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024B006"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A81A874"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282E8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3F8EAAD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F3CEF3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FB20D8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28AEDE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35EF9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635061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13DF8C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6D478A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26579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FA43E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410B897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A4D1C6" w14:textId="77777777" w:rsidR="007A6D47" w:rsidRPr="00C44004" w:rsidRDefault="007A6D47" w:rsidP="007A6D4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10805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C1809D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07CC481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17D164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6CD4A2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635286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2F55EA9"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A3D52DC"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DA0971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nil"/>
              <w:left w:val="nil"/>
              <w:bottom w:val="nil"/>
              <w:right w:val="nil"/>
            </w:tcBorders>
            <w:shd w:val="clear" w:color="auto" w:fill="auto"/>
            <w:noWrap/>
            <w:vAlign w:val="bottom"/>
            <w:hideMark/>
          </w:tcPr>
          <w:p w14:paraId="14D2218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C5D2AC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D3E31D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1560" w:type="dxa"/>
            <w:tcBorders>
              <w:top w:val="nil"/>
              <w:left w:val="nil"/>
              <w:bottom w:val="nil"/>
              <w:right w:val="single" w:sz="8" w:space="0" w:color="auto"/>
            </w:tcBorders>
            <w:shd w:val="clear" w:color="auto" w:fill="auto"/>
            <w:noWrap/>
            <w:vAlign w:val="bottom"/>
            <w:hideMark/>
          </w:tcPr>
          <w:p w14:paraId="560AC50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3B63AD0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5C0495"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528AA1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62371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2B2BF"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EC04038"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6CA7D7"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436FDAEA"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2E2DD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7A2052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nil"/>
              <w:right w:val="single" w:sz="8" w:space="0" w:color="auto"/>
            </w:tcBorders>
            <w:shd w:val="clear" w:color="auto" w:fill="auto"/>
            <w:noWrap/>
            <w:vAlign w:val="bottom"/>
            <w:hideMark/>
          </w:tcPr>
          <w:p w14:paraId="2DAC4D6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6D564B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8D4239E"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D6759A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525B243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3865558"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384CAAA"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5FB05A"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nil"/>
              <w:left w:val="nil"/>
              <w:bottom w:val="single" w:sz="4" w:space="0" w:color="auto"/>
              <w:right w:val="nil"/>
            </w:tcBorders>
            <w:shd w:val="clear" w:color="auto" w:fill="auto"/>
            <w:noWrap/>
            <w:vAlign w:val="bottom"/>
            <w:hideMark/>
          </w:tcPr>
          <w:p w14:paraId="49FD494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14F222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828616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302D3BC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28F6225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D888961"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0B015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single" w:sz="4" w:space="0" w:color="auto"/>
              <w:right w:val="nil"/>
            </w:tcBorders>
            <w:shd w:val="clear" w:color="auto" w:fill="auto"/>
            <w:noWrap/>
            <w:vAlign w:val="bottom"/>
            <w:hideMark/>
          </w:tcPr>
          <w:p w14:paraId="4BE5EF1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F12AB2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60FB483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9069CE"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037C38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654D4A7"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palustre</w:t>
            </w:r>
          </w:p>
        </w:tc>
        <w:tc>
          <w:tcPr>
            <w:tcW w:w="960" w:type="dxa"/>
            <w:tcBorders>
              <w:top w:val="nil"/>
              <w:left w:val="nil"/>
              <w:bottom w:val="nil"/>
              <w:right w:val="nil"/>
            </w:tcBorders>
            <w:shd w:val="clear" w:color="auto" w:fill="auto"/>
            <w:noWrap/>
            <w:vAlign w:val="bottom"/>
            <w:hideMark/>
          </w:tcPr>
          <w:p w14:paraId="3F6EF6DD"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F016137"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12FB482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510C68A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30F0170"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1B6DEC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35A98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380E56E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1870DD"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8AEBB15"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4BE49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348CD456"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9BAC788"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85602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0668358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927EBE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B91C18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46D945C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6DB6006"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8FFC56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74510F4"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nil"/>
              <w:left w:val="nil"/>
              <w:bottom w:val="nil"/>
              <w:right w:val="nil"/>
            </w:tcBorders>
            <w:shd w:val="clear" w:color="auto" w:fill="auto"/>
            <w:noWrap/>
            <w:vAlign w:val="bottom"/>
            <w:hideMark/>
          </w:tcPr>
          <w:p w14:paraId="0FA8493E"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60E98E1"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390BC2E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54775A5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857E973"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FA38CAF"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irpus microcarpus</w:t>
            </w:r>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6F7F06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2A9D91D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D26F6A"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108EFE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E75153"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1B27ABAD"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BF1BA0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798E01" w14:textId="77777777" w:rsidR="007A6D47" w:rsidRPr="00C44004" w:rsidRDefault="007A6D47" w:rsidP="007A6D47">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949ADC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7A6D47" w:rsidRPr="00C44004" w14:paraId="45F0C8E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02B42"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DB87A7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7A6D47" w:rsidRPr="00C44004" w14:paraId="12344138"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415709E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2486B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B4FF39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7541BA8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759DCDD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single" w:sz="8" w:space="0" w:color="auto"/>
              <w:right w:val="nil"/>
            </w:tcBorders>
            <w:shd w:val="clear" w:color="auto" w:fill="auto"/>
            <w:noWrap/>
            <w:vAlign w:val="bottom"/>
            <w:hideMark/>
          </w:tcPr>
          <w:p w14:paraId="41EEBA9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bl>
    <w:p w14:paraId="432F0C50" w14:textId="44B9CF0C" w:rsidR="00EB4CE1" w:rsidRPr="00C44004" w:rsidRDefault="00EB4CE1" w:rsidP="00EB4CE1"/>
    <w:p w14:paraId="0D8395E2" w14:textId="0CF01BD9" w:rsidR="00BB151C" w:rsidRDefault="00BB151C" w:rsidP="00EB4CE1"/>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Mean cover class values for all species recorded in each observation dataset, averaged across all plots. Across all observations, there was a net loss of five native species, and a net gain of two non-native species. Plants identified only to Family or genus are included for reference, but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ED0801" w:rsidRDefault="00F11875" w:rsidP="00F11875">
            <w:pPr>
              <w:spacing w:after="0" w:line="240" w:lineRule="auto"/>
              <w:rPr>
                <w:rFonts w:ascii="Calibri" w:eastAsia="Times New Roman" w:hAnsi="Calibri" w:cs="Calibri"/>
                <w:b/>
                <w:bCs/>
                <w:color w:val="000000"/>
              </w:rPr>
            </w:pPr>
            <w:r w:rsidRPr="00ED0801">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Myosotis </w:t>
            </w:r>
            <w:r w:rsidR="00B651DB" w:rsidRPr="00ED0801">
              <w:rPr>
                <w:rFonts w:ascii="Calibri" w:eastAsia="Times New Roman" w:hAnsi="Calibri" w:cs="Calibri"/>
                <w: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637A0C8B" w:rsidR="00F11875" w:rsidRPr="00ED0801" w:rsidRDefault="00B678A8"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edonorus arundinaceus</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Iris </w:t>
            </w:r>
            <w:r w:rsidR="00B651DB" w:rsidRPr="00ED0801">
              <w:rPr>
                <w:rFonts w:ascii="Calibri" w:eastAsia="Times New Roman" w:hAnsi="Calibri" w:cs="Calibri"/>
                <w: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ED0801" w:rsidRDefault="00F11875" w:rsidP="00F11875">
            <w:pPr>
              <w:spacing w:after="0" w:line="240" w:lineRule="auto"/>
              <w:jc w:val="center"/>
              <w:rPr>
                <w:rFonts w:ascii="Calibri" w:eastAsia="Times New Roman" w:hAnsi="Calibri" w:cs="Calibri"/>
                <w: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5C402C80" w:rsidR="00F11875" w:rsidRPr="00ED0801" w:rsidRDefault="000A23F7"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rythranthe scouleri</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Trifolium </w:t>
            </w:r>
            <w:r w:rsidR="00414079" w:rsidRPr="00ED0801">
              <w:rPr>
                <w:rFonts w:ascii="Calibri" w:eastAsia="Times New Roman" w:hAnsi="Calibri" w:cs="Calibri"/>
                <w: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24F81BF2" w:rsidR="00F11875" w:rsidRPr="00ED0801" w:rsidRDefault="00C0046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canad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137F24">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137F24">
        <w:trPr>
          <w:trHeight w:val="290"/>
          <w:jc w:val="center"/>
        </w:trPr>
        <w:tc>
          <w:tcPr>
            <w:tcW w:w="3320" w:type="dxa"/>
            <w:tcBorders>
              <w:top w:val="single" w:sz="4" w:space="0" w:color="auto"/>
              <w:left w:val="nil"/>
              <w:bottom w:val="nil"/>
              <w:right w:val="nil"/>
            </w:tcBorders>
            <w:shd w:val="clear" w:color="auto" w:fill="auto"/>
            <w:noWrap/>
            <w:vAlign w:val="bottom"/>
            <w:hideMark/>
          </w:tcPr>
          <w:p w14:paraId="0E7AB61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leocharis palustris</w:t>
            </w:r>
          </w:p>
        </w:tc>
        <w:tc>
          <w:tcPr>
            <w:tcW w:w="680" w:type="dxa"/>
            <w:tcBorders>
              <w:top w:val="single" w:sz="4" w:space="0" w:color="auto"/>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single" w:sz="4" w:space="0" w:color="auto"/>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lastRenderedPageBreak/>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dalcea</w:t>
            </w:r>
            <w:r w:rsidR="00F11875" w:rsidRPr="00ED0801">
              <w:rPr>
                <w:rFonts w:ascii="Calibri" w:eastAsia="Times New Roman" w:hAnsi="Calibri" w:cs="Calibri"/>
                <w: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Festuca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Salix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steraceae</w:t>
            </w:r>
            <w:r w:rsidR="00F11875" w:rsidRPr="00ED0801">
              <w:rPr>
                <w:rFonts w:ascii="Calibri" w:eastAsia="Times New Roman" w:hAnsi="Calibri" w:cs="Calibri"/>
                <w:i/>
                <w:color w:val="000000"/>
              </w:rPr>
              <w:t xml:space="preserve"> </w:t>
            </w:r>
            <w:r w:rsidR="00F11875" w:rsidRPr="00ED0801">
              <w:rPr>
                <w:rFonts w:ascii="Calibri" w:eastAsia="Times New Roman" w:hAnsi="Calibri" w:cs="Calibri"/>
                <w:color w:val="000000"/>
              </w:rPr>
              <w:t>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Carex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Galium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ceae</w:t>
            </w:r>
            <w:r w:rsidRPr="00ED0801">
              <w:rPr>
                <w:rFonts w:ascii="Calibri" w:eastAsia="Times New Roman" w:hAnsi="Calibri" w:cs="Calibri"/>
                <w:color w:val="000000"/>
              </w:rPr>
              <w:t xml:space="preserv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1D391878"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r w:rsidR="00D01521" w:rsidRPr="00D361CA">
        <w:t>Electronic</w:t>
      </w:r>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6CD35A6E"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 xml:space="preserve">Species </w:t>
            </w:r>
            <w:r w:rsidR="0005128E">
              <w:rPr>
                <w:rFonts w:ascii="Calibri" w:eastAsia="Times New Roman" w:hAnsi="Calibri" w:cs="Calibri"/>
                <w:b/>
                <w:bCs/>
                <w:color w:val="000000"/>
              </w:rPr>
              <w:t>reported</w:t>
            </w:r>
            <w:r w:rsidRPr="00132719">
              <w:rPr>
                <w:rFonts w:ascii="Calibri" w:eastAsia="Times New Roman" w:hAnsi="Calibri" w:cs="Calibri"/>
                <w:b/>
                <w:bCs/>
                <w:color w:val="000000"/>
              </w:rPr>
              <w:t xml:space="preserve">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A5BEFF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1A5EF293" w14:textId="74C81EFD"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3140" w:type="dxa"/>
            <w:tcBorders>
              <w:top w:val="nil"/>
              <w:left w:val="nil"/>
              <w:bottom w:val="single" w:sz="4" w:space="0" w:color="auto"/>
              <w:right w:val="nil"/>
            </w:tcBorders>
            <w:shd w:val="clear" w:color="auto" w:fill="auto"/>
            <w:noWrap/>
            <w:vAlign w:val="bottom"/>
          </w:tcPr>
          <w:p w14:paraId="478CA960" w14:textId="3C59CB8B"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Mimulus guttatus</w:t>
            </w:r>
          </w:p>
        </w:tc>
        <w:tc>
          <w:tcPr>
            <w:tcW w:w="1720" w:type="dxa"/>
            <w:tcBorders>
              <w:top w:val="nil"/>
              <w:left w:val="nil"/>
              <w:bottom w:val="single" w:sz="4" w:space="0" w:color="auto"/>
              <w:right w:val="nil"/>
            </w:tcBorders>
            <w:shd w:val="clear" w:color="auto" w:fill="auto"/>
            <w:noWrap/>
            <w:vAlign w:val="bottom"/>
          </w:tcPr>
          <w:p w14:paraId="7A4A95A6" w14:textId="5BE2623F"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775B7B" w:rsidRPr="00132719" w:rsidRDefault="00775B7B" w:rsidP="00775B7B">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775B7B"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775B7B"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775B7B"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ilaeopsis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775B7B" w:rsidRPr="00132719" w:rsidRDefault="00775B7B" w:rsidP="00775B7B">
            <w:pPr>
              <w:spacing w:after="0" w:line="240" w:lineRule="auto"/>
              <w:jc w:val="center"/>
              <w:rPr>
                <w:rFonts w:ascii="Calibri" w:eastAsia="Times New Roman" w:hAnsi="Calibri" w:cs="Calibri"/>
              </w:rPr>
            </w:pPr>
            <w:r>
              <w:rPr>
                <w:rFonts w:ascii="Calibri" w:eastAsia="Times New Roman" w:hAnsi="Calibri" w:cs="Calibri"/>
              </w:rPr>
              <w:t>Non-native</w:t>
            </w:r>
          </w:p>
        </w:tc>
      </w:tr>
      <w:tr w:rsidR="00775B7B"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6D3DB4E8" w:rsidR="00775B7B" w:rsidRPr="00132719" w:rsidRDefault="00C00465" w:rsidP="00775B7B">
            <w:pPr>
              <w:spacing w:after="0" w:line="240" w:lineRule="auto"/>
              <w:rPr>
                <w:rFonts w:ascii="Calibri" w:eastAsia="Times New Roman" w:hAnsi="Calibri" w:cs="Calibri"/>
                <w:i/>
                <w:iCs/>
              </w:rPr>
            </w:pPr>
            <w:r>
              <w:rPr>
                <w:rFonts w:ascii="Calibri" w:eastAsia="Times New Roman" w:hAnsi="Calibri" w:cs="Calibri"/>
                <w:i/>
                <w:iCs/>
              </w:rPr>
              <w:t>Mentha canad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6F636D9D"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Platanthera dilatata </w:t>
            </w:r>
          </w:p>
        </w:tc>
        <w:tc>
          <w:tcPr>
            <w:tcW w:w="3140" w:type="dxa"/>
            <w:tcBorders>
              <w:top w:val="nil"/>
              <w:left w:val="nil"/>
              <w:bottom w:val="single" w:sz="4" w:space="0" w:color="auto"/>
              <w:right w:val="nil"/>
            </w:tcBorders>
            <w:shd w:val="clear" w:color="auto" w:fill="auto"/>
            <w:noWrap/>
            <w:vAlign w:val="bottom"/>
            <w:hideMark/>
          </w:tcPr>
          <w:p w14:paraId="1C5E60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9A0221" w:rsidRPr="00132719" w14:paraId="0F05F5A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6D9EAE10" w14:textId="76A44DB1" w:rsidR="009A0221" w:rsidRPr="00132719" w:rsidRDefault="009A0221" w:rsidP="009A0221">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3140" w:type="dxa"/>
            <w:tcBorders>
              <w:top w:val="nil"/>
              <w:left w:val="nil"/>
              <w:bottom w:val="single" w:sz="4" w:space="0" w:color="auto"/>
              <w:right w:val="nil"/>
            </w:tcBorders>
            <w:shd w:val="clear" w:color="auto" w:fill="auto"/>
            <w:noWrap/>
            <w:vAlign w:val="bottom"/>
          </w:tcPr>
          <w:p w14:paraId="7B888E99" w14:textId="18456AFA"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r>
              <w:rPr>
                <w:rFonts w:ascii="Calibri" w:eastAsia="Times New Roman" w:hAnsi="Calibri" w:cs="Calibri"/>
                <w:i/>
                <w:iCs/>
                <w:color w:val="000000"/>
              </w:rPr>
              <w:t>Festuca arundinacea</w:t>
            </w:r>
          </w:p>
        </w:tc>
        <w:tc>
          <w:tcPr>
            <w:tcW w:w="1720" w:type="dxa"/>
            <w:tcBorders>
              <w:top w:val="nil"/>
              <w:left w:val="nil"/>
              <w:bottom w:val="single" w:sz="4" w:space="0" w:color="auto"/>
              <w:right w:val="nil"/>
            </w:tcBorders>
            <w:shd w:val="clear" w:color="auto" w:fill="auto"/>
            <w:noWrap/>
            <w:vAlign w:val="bottom"/>
          </w:tcPr>
          <w:p w14:paraId="40D38E46" w14:textId="3A25AD0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D7EDF7" w:rsidR="009A0221" w:rsidRPr="00132719" w:rsidRDefault="009A0221" w:rsidP="009A0221">
            <w:pPr>
              <w:spacing w:after="0" w:line="240" w:lineRule="auto"/>
              <w:rPr>
                <w:rFonts w:ascii="Calibri" w:eastAsia="Times New Roman" w:hAnsi="Calibri" w:cs="Calibri"/>
                <w:i/>
                <w:iCs/>
              </w:rPr>
            </w:pPr>
          </w:p>
        </w:tc>
        <w:tc>
          <w:tcPr>
            <w:tcW w:w="1720" w:type="dxa"/>
            <w:tcBorders>
              <w:top w:val="nil"/>
              <w:left w:val="nil"/>
              <w:bottom w:val="single" w:sz="4" w:space="0" w:color="auto"/>
              <w:right w:val="nil"/>
            </w:tcBorders>
            <w:shd w:val="clear" w:color="auto" w:fill="auto"/>
            <w:noWrap/>
            <w:vAlign w:val="bottom"/>
            <w:hideMark/>
          </w:tcPr>
          <w:p w14:paraId="5D2488FC"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6377432" cy="3985895"/>
                    </a:xfrm>
                    <a:prstGeom prst="rect">
                      <a:avLst/>
                    </a:prstGeom>
                  </pic:spPr>
                </pic:pic>
              </a:graphicData>
            </a:graphic>
          </wp:inline>
        </w:drawing>
      </w:r>
    </w:p>
    <w:p w14:paraId="4A8781F5" w14:textId="46D0D5FA" w:rsidR="009D2585" w:rsidRDefault="009D2585" w:rsidP="009D2585">
      <w:pPr>
        <w:rPr>
          <w:ins w:id="3819" w:author="Lane, Stefanie" w:date="2023-09-19T10:10:00Z"/>
        </w:rPr>
      </w:pPr>
      <w:r>
        <w:rPr>
          <w:b/>
        </w:rPr>
        <w:t xml:space="preserve">Fig. S1 </w:t>
      </w:r>
      <w:r w:rsidRPr="003B2929">
        <w:t xml:space="preserve">Cluster analysis using Bray-Curtis distance measure shows similar trends of increasing </w:t>
      </w:r>
      <w:r w:rsidR="00D01521">
        <w:t>homogeneity within assemblages</w:t>
      </w:r>
      <w:r w:rsidRPr="003B2929">
        <w:t xml:space="preserve"> as when using Euclidean distance (</w:t>
      </w:r>
      <w:r>
        <w:t>Fig.</w:t>
      </w:r>
      <w:r w:rsidRPr="003B2929">
        <w:t xml:space="preserve"> </w:t>
      </w:r>
      <w:r w:rsidR="009A277A">
        <w:t>3</w:t>
      </w:r>
      <w:r w:rsidRPr="003B2929">
        <w:t xml:space="preserve">) </w:t>
      </w:r>
    </w:p>
    <w:p w14:paraId="7AFA0FD8" w14:textId="77777777" w:rsidR="005461FD" w:rsidRDefault="005461FD" w:rsidP="009D2585">
      <w:pPr>
        <w:rPr>
          <w:ins w:id="3820" w:author="Lane, Stefanie" w:date="2023-09-19T10:10:00Z"/>
        </w:rPr>
      </w:pPr>
    </w:p>
    <w:p w14:paraId="395A0B19" w14:textId="77777777" w:rsidR="005461FD" w:rsidRDefault="005461FD" w:rsidP="009D2585">
      <w:pPr>
        <w:rPr>
          <w:ins w:id="3821" w:author="Lane, Stefanie" w:date="2023-09-19T10:10:00Z"/>
        </w:rPr>
      </w:pPr>
    </w:p>
    <w:p w14:paraId="20A9A30A" w14:textId="77777777" w:rsidR="005461FD" w:rsidRDefault="005461FD" w:rsidP="009D2585">
      <w:pPr>
        <w:rPr>
          <w:ins w:id="3822" w:author="Lane, Stefanie" w:date="2023-09-19T10:10:00Z"/>
        </w:rPr>
      </w:pPr>
    </w:p>
    <w:p w14:paraId="485C6B81" w14:textId="77777777" w:rsidR="005461FD" w:rsidRDefault="005461FD" w:rsidP="009D2585">
      <w:pPr>
        <w:rPr>
          <w:ins w:id="3823" w:author="Lane, Stefanie" w:date="2023-09-19T10:10:00Z"/>
        </w:rPr>
      </w:pPr>
    </w:p>
    <w:p w14:paraId="1E49E444" w14:textId="77777777" w:rsidR="005461FD" w:rsidRDefault="005461FD" w:rsidP="009D2585">
      <w:pPr>
        <w:rPr>
          <w:ins w:id="3824" w:author="Lane, Stefanie" w:date="2023-09-19T10:10:00Z"/>
        </w:rPr>
      </w:pPr>
    </w:p>
    <w:p w14:paraId="1F433C35" w14:textId="77777777" w:rsidR="005461FD" w:rsidRDefault="005461FD" w:rsidP="009D2585">
      <w:pPr>
        <w:rPr>
          <w:ins w:id="3825" w:author="Lane, Stefanie" w:date="2023-09-19T10:10:00Z"/>
        </w:rPr>
      </w:pPr>
    </w:p>
    <w:p w14:paraId="5EE4EE72" w14:textId="77777777" w:rsidR="005461FD" w:rsidRDefault="005461FD" w:rsidP="009D2585">
      <w:pPr>
        <w:rPr>
          <w:ins w:id="3826" w:author="Lane, Stefanie" w:date="2023-09-19T10:10:00Z"/>
        </w:rPr>
      </w:pPr>
    </w:p>
    <w:p w14:paraId="3B2EC3CC" w14:textId="77777777" w:rsidR="005461FD" w:rsidRDefault="005461FD" w:rsidP="009D2585">
      <w:pPr>
        <w:rPr>
          <w:ins w:id="3827" w:author="Lane, Stefanie" w:date="2023-09-19T10:10:00Z"/>
        </w:rPr>
      </w:pPr>
    </w:p>
    <w:p w14:paraId="29494C10" w14:textId="77777777" w:rsidR="005461FD" w:rsidRDefault="005461FD" w:rsidP="009D2585">
      <w:pPr>
        <w:rPr>
          <w:ins w:id="3828" w:author="Lane, Stefanie" w:date="2023-09-19T10:10:00Z"/>
        </w:rPr>
      </w:pPr>
    </w:p>
    <w:p w14:paraId="6A1CFE54" w14:textId="77777777" w:rsidR="005461FD" w:rsidRDefault="005461FD" w:rsidP="009D2585">
      <w:pPr>
        <w:rPr>
          <w:ins w:id="3829" w:author="Lane, Stefanie" w:date="2023-09-19T10:10:00Z"/>
        </w:rPr>
      </w:pPr>
    </w:p>
    <w:p w14:paraId="7BFEC320" w14:textId="77777777" w:rsidR="005461FD" w:rsidRDefault="005461FD" w:rsidP="009D2585">
      <w:pPr>
        <w:rPr>
          <w:ins w:id="3830" w:author="Lane, Stefanie" w:date="2023-09-19T10:10:00Z"/>
        </w:rPr>
      </w:pPr>
    </w:p>
    <w:p w14:paraId="34CBAE3A" w14:textId="77777777" w:rsidR="005461FD" w:rsidRDefault="005461FD" w:rsidP="009D2585">
      <w:pPr>
        <w:rPr>
          <w:ins w:id="3831" w:author="Lane, Stefanie" w:date="2023-09-19T10:10:00Z"/>
        </w:rPr>
      </w:pPr>
    </w:p>
    <w:p w14:paraId="17341474" w14:textId="77777777" w:rsidR="005461FD" w:rsidRDefault="005461FD" w:rsidP="009D2585">
      <w:pPr>
        <w:rPr>
          <w:ins w:id="3832" w:author="Lane, Stefanie" w:date="2023-09-19T10:10:00Z"/>
        </w:rPr>
      </w:pPr>
    </w:p>
    <w:p w14:paraId="5E4556BA" w14:textId="77777777" w:rsidR="005461FD" w:rsidRDefault="005461FD" w:rsidP="005461FD">
      <w:pPr>
        <w:rPr>
          <w:ins w:id="3833" w:author="Lane, Stefanie" w:date="2023-09-19T10:10:00Z"/>
          <w:b/>
        </w:rPr>
      </w:pPr>
      <w:ins w:id="3834" w:author="Lane, Stefanie" w:date="2023-09-19T10:10:00Z">
        <w:r>
          <w:rPr>
            <w:noProof/>
          </w:rPr>
          <w:lastRenderedPageBreak/>
          <w:drawing>
            <wp:inline distT="0" distB="0" distL="0" distR="0" wp14:anchorId="63B983E6" wp14:editId="5F060B29">
              <wp:extent cx="6400800" cy="6400800"/>
              <wp:effectExtent l="0" t="0" r="0" b="0"/>
              <wp:docPr id="116616699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166996" name="Picture 1" descr="A diagram of a graph&#10;&#10;Description automatically generated with medium confidence"/>
                      <pic:cNvPicPr/>
                    </pic:nvPicPr>
                    <pic:blipFill>
                      <a:blip r:embed="rId31"/>
                      <a:stretch>
                        <a:fillRect/>
                      </a:stretch>
                    </pic:blipFill>
                    <pic:spPr>
                      <a:xfrm>
                        <a:off x="0" y="0"/>
                        <a:ext cx="6400800" cy="6400800"/>
                      </a:xfrm>
                      <a:prstGeom prst="rect">
                        <a:avLst/>
                      </a:prstGeom>
                    </pic:spPr>
                  </pic:pic>
                </a:graphicData>
              </a:graphic>
            </wp:inline>
          </w:drawing>
        </w:r>
      </w:ins>
    </w:p>
    <w:p w14:paraId="251CFA42" w14:textId="6BCC7191" w:rsidR="005461FD" w:rsidRPr="009D0ABD" w:rsidRDefault="005461FD" w:rsidP="005461FD">
      <w:pPr>
        <w:rPr>
          <w:ins w:id="3835" w:author="Lane, Stefanie" w:date="2023-09-19T10:10:00Z"/>
          <w:bCs/>
        </w:rPr>
      </w:pPr>
      <w:ins w:id="3836" w:author="Lane, Stefanie" w:date="2023-09-19T10:10:00Z">
        <w:r w:rsidRPr="009D0ABD">
          <w:rPr>
            <w:b/>
          </w:rPr>
          <w:t>Fig. S</w:t>
        </w:r>
        <w:r>
          <w:rPr>
            <w:b/>
          </w:rPr>
          <w:t>2</w:t>
        </w:r>
        <w:r>
          <w:rPr>
            <w:bCs/>
          </w:rPr>
          <w:t>. Percentage of plots clustered in each assemblage calculated for each transect</w:t>
        </w:r>
      </w:ins>
      <w:ins w:id="3837" w:author="Lane, Stefanie" w:date="2023-09-19T10:11:00Z">
        <w:r w:rsidR="009F4332">
          <w:rPr>
            <w:bCs/>
          </w:rPr>
          <w:t xml:space="preserve">. Relatively even percentages of plots </w:t>
        </w:r>
        <w:r w:rsidR="00594AD2">
          <w:rPr>
            <w:bCs/>
          </w:rPr>
          <w:t xml:space="preserve">within each assemblage along a single transect support </w:t>
        </w:r>
      </w:ins>
      <w:ins w:id="3838" w:author="Lane, Stefanie" w:date="2023-09-19T10:12:00Z">
        <w:r w:rsidR="00E1016E">
          <w:rPr>
            <w:bCs/>
          </w:rPr>
          <w:t>accuracy of transect relocation and/or plant community stability</w:t>
        </w:r>
      </w:ins>
      <w:r w:rsidR="00A43F16">
        <w:rPr>
          <w:bCs/>
        </w:rPr>
        <w:t xml:space="preserve"> </w:t>
      </w:r>
      <w:commentRangeStart w:id="3839"/>
      <w:r w:rsidR="00A43F16">
        <w:rPr>
          <w:bCs/>
        </w:rPr>
        <w:t>(e.g., transects W,X)</w:t>
      </w:r>
      <w:ins w:id="3840" w:author="Lane, Stefanie" w:date="2023-09-19T10:12:00Z">
        <w:r w:rsidR="00E1016E">
          <w:rPr>
            <w:bCs/>
          </w:rPr>
          <w:t xml:space="preserve">. Discrepancies (e.g., transects </w:t>
        </w:r>
      </w:ins>
      <w:commentRangeEnd w:id="3839"/>
      <w:r w:rsidR="00A43F16">
        <w:rPr>
          <w:rStyle w:val="CommentReference"/>
        </w:rPr>
        <w:commentReference w:id="3839"/>
      </w:r>
      <w:ins w:id="3841" w:author="Lane, Stefanie" w:date="2023-09-19T10:12:00Z">
        <w:r w:rsidR="00E1016E">
          <w:rPr>
            <w:bCs/>
          </w:rPr>
          <w:t xml:space="preserve">U, V) may be indicative of spatial inaccuracies in transect relocation and/or greater turnover within a given sampling year. </w:t>
        </w:r>
      </w:ins>
    </w:p>
    <w:p w14:paraId="05F101AC" w14:textId="77777777" w:rsidR="005461FD" w:rsidRDefault="005461FD" w:rsidP="009D2585"/>
    <w:p w14:paraId="4B916454" w14:textId="77777777" w:rsidR="009D2585" w:rsidRDefault="009D2585" w:rsidP="009D2585">
      <w:pPr>
        <w:keepNext/>
        <w:jc w:val="center"/>
      </w:pPr>
      <w:r>
        <w:rPr>
          <w:noProof/>
        </w:rPr>
        <w:lastRenderedPageBreak/>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0AD4FD3F" w:rsidR="009D2585" w:rsidRDefault="009D2585" w:rsidP="009D2585">
      <w:pPr>
        <w:rPr>
          <w:ins w:id="3842" w:author="Lane, Stefanie" w:date="2023-09-12T18:29:00Z"/>
        </w:rPr>
      </w:pPr>
      <w:del w:id="3843" w:author="Lane, Stefanie" w:date="2023-09-19T10:09:00Z">
        <w:r w:rsidDel="005461FD">
          <w:rPr>
            <w:b/>
          </w:rPr>
          <w:delText>Fig. S2</w:delText>
        </w:r>
      </w:del>
      <w:ins w:id="3844" w:author="Lane, Stefanie" w:date="2023-09-19T10:09:00Z">
        <w:r w:rsidR="005461FD">
          <w:rPr>
            <w:b/>
          </w:rPr>
          <w:t>Fig. S3</w:t>
        </w:r>
      </w:ins>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Non-native species cover </w:t>
      </w:r>
      <w:r w:rsidR="00D01521">
        <w:t>shows a more variable pattern of change</w:t>
      </w:r>
      <w:r w:rsidRPr="008029F2">
        <w:t>, although the ratio of native to non-native cover in Bogbean assemblage becomes more even by 2019. ‘Unknown’ species origin represents species identified only to genus, and assessment of native status cannot be made</w:t>
      </w:r>
      <w:ins w:id="3845" w:author="Lane, Stefanie" w:date="2023-09-12T18:29:00Z">
        <w:r w:rsidR="008F7790">
          <w:t xml:space="preserve">. </w:t>
        </w:r>
      </w:ins>
    </w:p>
    <w:p w14:paraId="6BC5B893" w14:textId="77777777" w:rsidR="004C5D48" w:rsidRDefault="004C5D48" w:rsidP="009D2585">
      <w:pPr>
        <w:rPr>
          <w:ins w:id="3846" w:author="Lane, Stefanie" w:date="2023-09-12T18:29:00Z"/>
        </w:rPr>
      </w:pPr>
    </w:p>
    <w:p w14:paraId="2E289CF5" w14:textId="77777777" w:rsidR="004C5D48" w:rsidRDefault="004C5D48" w:rsidP="009D2585">
      <w:pPr>
        <w:rPr>
          <w:ins w:id="3847" w:author="Lane, Stefanie" w:date="2023-09-12T18:29:00Z"/>
        </w:rPr>
      </w:pPr>
    </w:p>
    <w:p w14:paraId="06BC99E5" w14:textId="2CB00CA4" w:rsidR="004C5D48" w:rsidRDefault="004C5D48">
      <w:pPr>
        <w:rPr>
          <w:ins w:id="3848" w:author="Lane, Stefanie" w:date="2023-09-12T18:29:00Z"/>
        </w:rPr>
      </w:pPr>
      <w:ins w:id="3849" w:author="Lane, Stefanie" w:date="2023-09-12T18:29:00Z">
        <w:r>
          <w:br w:type="page"/>
        </w:r>
      </w:ins>
    </w:p>
    <w:p w14:paraId="6CDCE64E" w14:textId="70C8B0BD" w:rsidR="004C5D48" w:rsidRPr="004C5D48" w:rsidDel="005461FD" w:rsidRDefault="004C5D48" w:rsidP="009D2585">
      <w:pPr>
        <w:rPr>
          <w:del w:id="3850" w:author="Lane, Stefanie" w:date="2023-09-19T10:10:00Z"/>
          <w:bCs/>
          <w:rPrChange w:id="3851" w:author="Lane, Stefanie" w:date="2023-09-12T18:30:00Z">
            <w:rPr>
              <w:del w:id="3852" w:author="Lane, Stefanie" w:date="2023-09-19T10:10:00Z"/>
              <w:b/>
            </w:rPr>
          </w:rPrChange>
        </w:rPr>
      </w:pP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7" w:author="Gary" w:date="2023-09-20T12:50:00Z" w:initials="G">
    <w:p w14:paraId="41168333" w14:textId="1ACF8DFF" w:rsidR="00627299" w:rsidRDefault="00627299">
      <w:pPr>
        <w:pStyle w:val="CommentText"/>
      </w:pPr>
      <w:r>
        <w:rPr>
          <w:rStyle w:val="CommentReference"/>
        </w:rPr>
        <w:annotationRef/>
      </w:r>
      <w:r>
        <w:t>eight transects (Q-X)</w:t>
      </w:r>
    </w:p>
  </w:comment>
  <w:comment w:id="168" w:author="Gary" w:date="2023-09-20T12:52:00Z" w:initials="G">
    <w:p w14:paraId="766B27EC" w14:textId="6FE626A4" w:rsidR="00627299" w:rsidRDefault="00627299">
      <w:pPr>
        <w:pStyle w:val="CommentText"/>
      </w:pPr>
      <w:r>
        <w:rPr>
          <w:rStyle w:val="CommentReference"/>
        </w:rPr>
        <w:annotationRef/>
      </w:r>
      <w:r>
        <w:t>eight</w:t>
      </w:r>
    </w:p>
  </w:comment>
  <w:comment w:id="531" w:author="Gary" w:date="2023-09-20T13:02:00Z" w:initials="G">
    <w:p w14:paraId="31E68913" w14:textId="5FBC02E7" w:rsidR="00627299" w:rsidRDefault="00627299">
      <w:pPr>
        <w:pStyle w:val="CommentText"/>
      </w:pPr>
      <w:r>
        <w:rPr>
          <w:rStyle w:val="CommentReference"/>
        </w:rPr>
        <w:annotationRef/>
      </w:r>
      <w:r>
        <w:t>maybe just state as R-X</w:t>
      </w:r>
    </w:p>
  </w:comment>
  <w:comment w:id="537" w:author="Gary" w:date="2023-09-20T13:10:00Z" w:initials="G">
    <w:p w14:paraId="583B83BD" w14:textId="53C7A5C5" w:rsidR="00627299" w:rsidRDefault="00627299">
      <w:pPr>
        <w:pStyle w:val="CommentText"/>
      </w:pPr>
      <w:r>
        <w:rPr>
          <w:rStyle w:val="CommentReference"/>
        </w:rPr>
        <w:annotationRef/>
      </w:r>
      <w:r>
        <w:t>Stefanie I’m a bit of a punctuation nerd. When embedded in a sentence, “however” should follow a semi-colon and then be followed by a comma. Hence, “…survey; however, the number…”</w:t>
      </w:r>
    </w:p>
  </w:comment>
  <w:comment w:id="653" w:author="Gary" w:date="2023-09-20T19:26:00Z" w:initials="G">
    <w:p w14:paraId="1D09A8EB" w14:textId="4748B3A0" w:rsidR="00627299" w:rsidRDefault="00627299">
      <w:pPr>
        <w:pStyle w:val="CommentText"/>
      </w:pPr>
      <w:r>
        <w:rPr>
          <w:rStyle w:val="CommentReference"/>
        </w:rPr>
        <w:annotationRef/>
      </w:r>
      <w:r>
        <w:t xml:space="preserve">Stefanie in case some readers wish to check the original paper I think we should add the following sentence here: “Moreover, the Fescue assemblage was larger than that shown in B&amp;P 1982, which we attribute to the previously described dataset differences between the two studies.”  </w:t>
      </w:r>
    </w:p>
  </w:comment>
  <w:comment w:id="654" w:author="Lane, Stefanie" w:date="2023-09-25T15:51:00Z" w:initials="LS">
    <w:p w14:paraId="1649B0EA" w14:textId="77777777" w:rsidR="0060065F" w:rsidRDefault="00336818">
      <w:pPr>
        <w:pStyle w:val="CommentText"/>
      </w:pPr>
      <w:r>
        <w:rPr>
          <w:rStyle w:val="CommentReference"/>
        </w:rPr>
        <w:annotationRef/>
      </w:r>
      <w:r w:rsidR="0060065F">
        <w:rPr>
          <w:lang w:val="en-CA"/>
        </w:rPr>
        <w:t>Agreed we may want to alert readers to comparison between datasets/analyses. I wonder if this is ok to do in the Methods? Something like "We note that for the 1979 data, 17 more plots clustered in the Fescue assemblage in this analysis than in B&amp;P (1982), which we attribute to the previously described…" (29 plots in Fescue assemblage in this analysis; only 12 in 1982 Table 2)</w:t>
      </w:r>
    </w:p>
    <w:p w14:paraId="2414CDD0" w14:textId="77777777" w:rsidR="0060065F" w:rsidRDefault="0060065F">
      <w:pPr>
        <w:pStyle w:val="CommentText"/>
      </w:pPr>
    </w:p>
    <w:p w14:paraId="7B82D246" w14:textId="77777777" w:rsidR="0060065F" w:rsidRDefault="0060065F" w:rsidP="00E2664D">
      <w:pPr>
        <w:pStyle w:val="CommentText"/>
      </w:pPr>
      <w:r>
        <w:rPr>
          <w:lang w:val="en-CA"/>
        </w:rPr>
        <w:t xml:space="preserve">Here, I worry it opens the door for needing to explain differences due to analyses, which starts to feel tangential. </w:t>
      </w:r>
    </w:p>
  </w:comment>
  <w:comment w:id="660" w:author="Gary" w:date="2023-09-20T19:54:00Z" w:initials="G">
    <w:p w14:paraId="41F5546E" w14:textId="20D19D48" w:rsidR="00627299" w:rsidRDefault="00627299">
      <w:pPr>
        <w:pStyle w:val="CommentText"/>
      </w:pPr>
      <w:r>
        <w:rPr>
          <w:rStyle w:val="CommentReference"/>
        </w:rPr>
        <w:annotationRef/>
      </w:r>
      <w:r>
        <w:t>Spell-out genus name at start of sentence.</w:t>
      </w:r>
    </w:p>
  </w:comment>
  <w:comment w:id="674" w:author="Gary" w:date="2023-09-22T10:43:00Z" w:initials="G">
    <w:p w14:paraId="37367EE6" w14:textId="38DD9AD9" w:rsidR="00627299" w:rsidRDefault="00627299">
      <w:pPr>
        <w:pStyle w:val="CommentText"/>
      </w:pPr>
      <w:r>
        <w:rPr>
          <w:rStyle w:val="CommentReference"/>
        </w:rPr>
        <w:annotationRef/>
      </w:r>
      <w:r>
        <w:t>Overstatement? Closer to 33% as 29 plots in 1979 and 18 plots in 2019.</w:t>
      </w:r>
    </w:p>
  </w:comment>
  <w:comment w:id="685" w:author="Gary" w:date="2023-09-22T11:32:00Z" w:initials="G">
    <w:p w14:paraId="37F20F2A" w14:textId="6A36A1BE" w:rsidR="00627299" w:rsidRDefault="00627299">
      <w:pPr>
        <w:pStyle w:val="CommentText"/>
      </w:pPr>
      <w:r>
        <w:rPr>
          <w:rStyle w:val="CommentReference"/>
        </w:rPr>
        <w:annotationRef/>
      </w:r>
      <w:r>
        <w:t>keep both descriptors here?</w:t>
      </w:r>
    </w:p>
  </w:comment>
  <w:comment w:id="1179" w:author="Gary" w:date="2023-09-20T19:23:00Z" w:initials="G">
    <w:p w14:paraId="07D0E6EF" w14:textId="62302D1E" w:rsidR="00627299" w:rsidRDefault="00627299">
      <w:pPr>
        <w:pStyle w:val="CommentText"/>
      </w:pPr>
      <w:r>
        <w:rPr>
          <w:rStyle w:val="CommentReference"/>
        </w:rPr>
        <w:annotationRef/>
      </w:r>
      <w:r>
        <w:t>Missing Years at top of Table 1?</w:t>
      </w:r>
    </w:p>
  </w:comment>
  <w:comment w:id="2315" w:author="Gary" w:date="2023-09-21T14:56:00Z" w:initials="G">
    <w:p w14:paraId="6482ADD0" w14:textId="3F9A89CA" w:rsidR="00627299" w:rsidRDefault="00627299">
      <w:pPr>
        <w:pStyle w:val="CommentText"/>
      </w:pPr>
      <w:r>
        <w:rPr>
          <w:rStyle w:val="CommentReference"/>
        </w:rPr>
        <w:annotationRef/>
      </w:r>
      <w:r>
        <w:t>Should this be 28 fewer plots? Table S1 states 27.</w:t>
      </w:r>
    </w:p>
  </w:comment>
  <w:comment w:id="2316" w:author="Lane, Stefanie" w:date="2023-09-25T14:43:00Z" w:initials="LS">
    <w:p w14:paraId="475A3B46" w14:textId="77777777" w:rsidR="00DB6F1D" w:rsidRDefault="00DB6F1D" w:rsidP="001A3CB0">
      <w:pPr>
        <w:pStyle w:val="CommentText"/>
      </w:pPr>
      <w:r>
        <w:rPr>
          <w:rStyle w:val="CommentReference"/>
        </w:rPr>
        <w:annotationRef/>
      </w:r>
      <w:r>
        <w:rPr>
          <w:lang w:val="en-CA"/>
        </w:rPr>
        <w:t>For this table, just comparing total # plots compared between datasets ('total' values)</w:t>
      </w:r>
    </w:p>
  </w:comment>
  <w:comment w:id="2565" w:author="Gary" w:date="2023-09-22T12:03:00Z" w:initials="G">
    <w:p w14:paraId="4501AF9B" w14:textId="1364C126" w:rsidR="00627299" w:rsidRDefault="00627299">
      <w:pPr>
        <w:pStyle w:val="CommentText"/>
      </w:pPr>
      <w:r>
        <w:rPr>
          <w:rStyle w:val="CommentReference"/>
        </w:rPr>
        <w:annotationRef/>
      </w:r>
      <w:r>
        <w:t>Suggest replace with a more neutral statement such as “Dendrograms from cluster analysis of species cover data from each sampling period showing the three main assemblage types.”  The comment about distance between types is misleading as Fescue and Bogbean actually link at a shorter distance in 2019.</w:t>
      </w:r>
    </w:p>
  </w:comment>
  <w:comment w:id="2566" w:author="Lane, Stefanie" w:date="2023-09-25T15:01:00Z" w:initials="LS">
    <w:p w14:paraId="4287F535" w14:textId="77777777" w:rsidR="00F87726" w:rsidRDefault="00F87726" w:rsidP="00EC457F">
      <w:pPr>
        <w:pStyle w:val="CommentText"/>
      </w:pPr>
      <w:r>
        <w:rPr>
          <w:rStyle w:val="CommentReference"/>
        </w:rPr>
        <w:annotationRef/>
      </w:r>
      <w:r>
        <w:rPr>
          <w:lang w:val="en-CA"/>
        </w:rPr>
        <w:t>Hm; to me this looks like Sedge (green) &amp; Fescue (gold) cluster closer together in 2019; bogbean (blue) looks to be the most dissimilar in 2019</w:t>
      </w:r>
    </w:p>
  </w:comment>
  <w:comment w:id="2569" w:author="Gary" w:date="2023-09-22T12:17:00Z" w:initials="G">
    <w:p w14:paraId="6AD0C364" w14:textId="2070281C" w:rsidR="00627299" w:rsidRDefault="00627299">
      <w:pPr>
        <w:pStyle w:val="CommentText"/>
      </w:pPr>
      <w:r>
        <w:rPr>
          <w:rStyle w:val="CommentReference"/>
        </w:rPr>
        <w:annotationRef/>
      </w:r>
      <w:r>
        <w:t>Restate species names for each assemblage?</w:t>
      </w:r>
    </w:p>
  </w:comment>
  <w:comment w:id="2587" w:author="Gary" w:date="2023-09-22T12:24:00Z" w:initials="G">
    <w:p w14:paraId="58DE17E0" w14:textId="0DAA3CB8" w:rsidR="00627299" w:rsidRDefault="00627299">
      <w:pPr>
        <w:pStyle w:val="CommentText"/>
      </w:pPr>
      <w:r>
        <w:rPr>
          <w:rStyle w:val="CommentReference"/>
        </w:rPr>
        <w:annotationRef/>
      </w:r>
      <w:r>
        <w:t xml:space="preserve">On reflection is this really a cause for concern? </w:t>
      </w:r>
    </w:p>
  </w:comment>
  <w:comment w:id="2588" w:author="Lane, Stefanie" w:date="2023-09-25T15:18:00Z" w:initials="LS">
    <w:p w14:paraId="54B37D1F" w14:textId="77777777" w:rsidR="00A86327" w:rsidRDefault="00A86327">
      <w:pPr>
        <w:pStyle w:val="CommentText"/>
      </w:pPr>
      <w:r>
        <w:rPr>
          <w:rStyle w:val="CommentReference"/>
        </w:rPr>
        <w:annotationRef/>
      </w:r>
      <w:r>
        <w:rPr>
          <w:lang w:val="en-CA"/>
        </w:rPr>
        <w:t xml:space="preserve">I kind of think so: overall trend is that dissimilarity is increasing between assemblages (dendrogram), while frequency of finding a given unique species within an assemblage is decreasing (increasing B-div). </w:t>
      </w:r>
    </w:p>
    <w:p w14:paraId="04D3F571" w14:textId="77777777" w:rsidR="00A86327" w:rsidRDefault="00A86327">
      <w:pPr>
        <w:pStyle w:val="CommentText"/>
      </w:pPr>
    </w:p>
    <w:p w14:paraId="38EE4025" w14:textId="77777777" w:rsidR="00A86327" w:rsidRDefault="00A86327" w:rsidP="00531900">
      <w:pPr>
        <w:pStyle w:val="CommentText"/>
      </w:pPr>
      <w:r>
        <w:rPr>
          <w:lang w:val="en-CA"/>
        </w:rPr>
        <w:t xml:space="preserve">To me, this means that dominant species are increasingly dominant, while chance of finding unique species decreases. </w:t>
      </w:r>
    </w:p>
  </w:comment>
  <w:comment w:id="2589" w:author="Gary" w:date="2023-09-22T12:22:00Z" w:initials="G">
    <w:p w14:paraId="7CBF46B9" w14:textId="6CEC9BD3" w:rsidR="00627299" w:rsidRDefault="00627299">
      <w:pPr>
        <w:pStyle w:val="CommentText"/>
      </w:pPr>
      <w:r>
        <w:rPr>
          <w:rStyle w:val="CommentReference"/>
        </w:rPr>
        <w:annotationRef/>
      </w:r>
      <w:r>
        <w:t>See my comment on Fig.3. The Sedge assemblage appears as most dissimilar from the other two by 2019. Need to rephrase?</w:t>
      </w:r>
    </w:p>
  </w:comment>
  <w:comment w:id="2590" w:author="Lane, Stefanie" w:date="2023-09-25T15:10:00Z" w:initials="LS">
    <w:p w14:paraId="7D31C262" w14:textId="77777777" w:rsidR="002C0FB1" w:rsidRDefault="002C0FB1" w:rsidP="00837A0B">
      <w:pPr>
        <w:pStyle w:val="CommentText"/>
      </w:pPr>
      <w:r>
        <w:rPr>
          <w:rStyle w:val="CommentReference"/>
        </w:rPr>
        <w:annotationRef/>
      </w:r>
      <w:r>
        <w:rPr>
          <w:lang w:val="en-CA"/>
        </w:rPr>
        <w:t>Hmm, maybe it's a color symbology or legend issue wrt perception? Sedge &amp; fescue are most similar in 2019, bogbean is most dissimilar. Trend is reversed in 1979, 1999 datasets (artifact of plot selection - if I run your whole dataset, I get the same dendrogram as your publication)</w:t>
      </w:r>
    </w:p>
  </w:comment>
  <w:comment w:id="2595" w:author="Gary" w:date="2023-09-22T12:38:00Z" w:initials="G">
    <w:p w14:paraId="3505459D" w14:textId="6A17EBB5" w:rsidR="00627299" w:rsidRDefault="00627299">
      <w:pPr>
        <w:pStyle w:val="CommentText"/>
      </w:pPr>
      <w:r>
        <w:rPr>
          <w:rStyle w:val="CommentReference"/>
        </w:rPr>
        <w:annotationRef/>
      </w:r>
      <w:r>
        <w:t>Error. Need to rephrase this part.</w:t>
      </w:r>
    </w:p>
  </w:comment>
  <w:comment w:id="2596" w:author="Lane, Stefanie" w:date="2023-09-25T15:18:00Z" w:initials="LS">
    <w:p w14:paraId="2009C301" w14:textId="77777777" w:rsidR="00A86327" w:rsidRDefault="00A86327" w:rsidP="000F0798">
      <w:pPr>
        <w:pStyle w:val="CommentText"/>
      </w:pPr>
      <w:r>
        <w:rPr>
          <w:rStyle w:val="CommentReference"/>
        </w:rPr>
        <w:annotationRef/>
      </w:r>
      <w:r>
        <w:rPr>
          <w:lang w:val="en-CA"/>
        </w:rPr>
        <w:t>Confirm? See Fig. 3</w:t>
      </w:r>
    </w:p>
  </w:comment>
  <w:comment w:id="2627" w:author="Gary" w:date="2023-09-22T12:48:00Z" w:initials="G">
    <w:p w14:paraId="601234EC" w14:textId="724EED63" w:rsidR="0024586C" w:rsidRDefault="0024586C">
      <w:pPr>
        <w:pStyle w:val="CommentText"/>
      </w:pPr>
      <w:r>
        <w:rPr>
          <w:rStyle w:val="CommentReference"/>
        </w:rPr>
        <w:annotationRef/>
      </w:r>
      <w:r>
        <w:t>See my comments on this.  Rephrase?</w:t>
      </w:r>
    </w:p>
  </w:comment>
  <w:comment w:id="2633" w:author="Gary" w:date="2023-09-22T12:53:00Z" w:initials="G">
    <w:p w14:paraId="64AAB8CF" w14:textId="2DDAB667" w:rsidR="004A2BB7" w:rsidRDefault="004A2BB7">
      <w:pPr>
        <w:pStyle w:val="CommentText"/>
      </w:pPr>
      <w:r>
        <w:rPr>
          <w:rStyle w:val="CommentReference"/>
        </w:rPr>
        <w:annotationRef/>
      </w:r>
      <w:r>
        <w:t>Run-on sentence.</w:t>
      </w:r>
    </w:p>
  </w:comment>
  <w:comment w:id="2669" w:author="Lane, Stefanie" w:date="2023-09-07T11:46:00Z" w:initials="SL">
    <w:p w14:paraId="78C4AE49" w14:textId="77777777" w:rsidR="004A2BB7" w:rsidRDefault="00627299" w:rsidP="00836572">
      <w:pPr>
        <w:pStyle w:val="CommentText"/>
        <w:rPr>
          <w:lang w:val="en-CA"/>
        </w:rPr>
      </w:pPr>
      <w:r>
        <w:rPr>
          <w:rStyle w:val="CommentReference"/>
        </w:rPr>
        <w:annotationRef/>
      </w:r>
    </w:p>
    <w:p w14:paraId="02F0974A" w14:textId="0156C4B3" w:rsidR="00627299" w:rsidRDefault="00627299" w:rsidP="00836572">
      <w:pPr>
        <w:pStyle w:val="CommentText"/>
      </w:pPr>
      <w:r>
        <w:rPr>
          <w:lang w:val="en-CA"/>
        </w:rPr>
        <w:t>Gary flagged this as a logical leap</w:t>
      </w:r>
    </w:p>
  </w:comment>
  <w:comment w:id="2676" w:author="Gary" w:date="2023-09-22T13:02:00Z" w:initials="G">
    <w:p w14:paraId="6C421E25" w14:textId="5B5D769C" w:rsidR="009C7F56" w:rsidRDefault="009C7F56">
      <w:pPr>
        <w:pStyle w:val="CommentText"/>
      </w:pPr>
      <w:r>
        <w:rPr>
          <w:rStyle w:val="CommentReference"/>
        </w:rPr>
        <w:annotationRef/>
      </w:r>
      <w:r>
        <w:t>outcomes?</w:t>
      </w:r>
    </w:p>
  </w:comment>
  <w:comment w:id="2785" w:author="Gary" w:date="2023-09-22T10:50:00Z" w:initials="G">
    <w:p w14:paraId="55BFB88D" w14:textId="51797E79" w:rsidR="00627299" w:rsidRDefault="00627299">
      <w:pPr>
        <w:pStyle w:val="CommentText"/>
      </w:pPr>
      <w:r>
        <w:rPr>
          <w:rStyle w:val="CommentReference"/>
        </w:rPr>
        <w:annotationRef/>
      </w:r>
      <w:r>
        <w:t>I think this was stated as 28 plots in text.</w:t>
      </w:r>
    </w:p>
  </w:comment>
  <w:comment w:id="3839" w:author="Gary" w:date="2023-09-22T10:58:00Z" w:initials="G">
    <w:p w14:paraId="2B9D9F14" w14:textId="1877E911" w:rsidR="00627299" w:rsidRDefault="00627299">
      <w:pPr>
        <w:pStyle w:val="CommentText"/>
      </w:pPr>
      <w:r>
        <w:rPr>
          <w:rStyle w:val="CommentReference"/>
        </w:rPr>
        <w:annotationRef/>
      </w:r>
      <w:r>
        <w:t>I added a few more transect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168333" w15:done="1"/>
  <w15:commentEx w15:paraId="766B27EC" w15:done="1"/>
  <w15:commentEx w15:paraId="31E68913" w15:done="1"/>
  <w15:commentEx w15:paraId="583B83BD" w15:done="1"/>
  <w15:commentEx w15:paraId="1D09A8EB" w15:done="0"/>
  <w15:commentEx w15:paraId="7B82D246" w15:paraIdParent="1D09A8EB" w15:done="0"/>
  <w15:commentEx w15:paraId="41F5546E" w15:done="1"/>
  <w15:commentEx w15:paraId="37367EE6" w15:done="0"/>
  <w15:commentEx w15:paraId="37F20F2A" w15:done="1"/>
  <w15:commentEx w15:paraId="07D0E6EF" w15:done="1"/>
  <w15:commentEx w15:paraId="6482ADD0" w15:done="1"/>
  <w15:commentEx w15:paraId="475A3B46" w15:paraIdParent="6482ADD0" w15:done="1"/>
  <w15:commentEx w15:paraId="4501AF9B" w15:done="0"/>
  <w15:commentEx w15:paraId="4287F535" w15:paraIdParent="4501AF9B" w15:done="0"/>
  <w15:commentEx w15:paraId="6AD0C364" w15:done="1"/>
  <w15:commentEx w15:paraId="58DE17E0" w15:done="0"/>
  <w15:commentEx w15:paraId="38EE4025" w15:paraIdParent="58DE17E0" w15:done="0"/>
  <w15:commentEx w15:paraId="7CBF46B9" w15:done="1"/>
  <w15:commentEx w15:paraId="7D31C262" w15:paraIdParent="7CBF46B9" w15:done="1"/>
  <w15:commentEx w15:paraId="3505459D" w15:done="0"/>
  <w15:commentEx w15:paraId="2009C301" w15:paraIdParent="3505459D" w15:done="0"/>
  <w15:commentEx w15:paraId="601234EC" w15:done="0"/>
  <w15:commentEx w15:paraId="64AAB8CF" w15:done="0"/>
  <w15:commentEx w15:paraId="02F0974A" w15:done="0"/>
  <w15:commentEx w15:paraId="6C421E25" w15:done="0"/>
  <w15:commentEx w15:paraId="55BFB88D" w15:done="0"/>
  <w15:commentEx w15:paraId="2B9D9F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DDAF0D8" w16cex:dateUtc="2023-09-25T22:51:00Z"/>
  <w16cex:commentExtensible w16cex:durableId="486C08B1" w16cex:dateUtc="2023-09-25T21:43:00Z"/>
  <w16cex:commentExtensible w16cex:durableId="3C70FE29" w16cex:dateUtc="2023-09-25T22:01:00Z"/>
  <w16cex:commentExtensible w16cex:durableId="37DF2F1D" w16cex:dateUtc="2023-09-25T22:18:00Z"/>
  <w16cex:commentExtensible w16cex:durableId="1F5720CC" w16cex:dateUtc="2023-09-25T22:10:00Z"/>
  <w16cex:commentExtensible w16cex:durableId="3AAFA2F1" w16cex:dateUtc="2023-09-25T22:18:00Z"/>
  <w16cex:commentExtensible w16cex:durableId="056174FD" w16cex:dateUtc="2023-09-07T1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168333" w16cid:durableId="28B56903"/>
  <w16cid:commentId w16cid:paraId="766B27EC" w16cid:durableId="28B56980"/>
  <w16cid:commentId w16cid:paraId="31E68913" w16cid:durableId="28B56BFF"/>
  <w16cid:commentId w16cid:paraId="583B83BD" w16cid:durableId="28B56DBB"/>
  <w16cid:commentId w16cid:paraId="1D09A8EB" w16cid:durableId="28B5C600"/>
  <w16cid:commentId w16cid:paraId="7B82D246" w16cid:durableId="4DDAF0D8"/>
  <w16cid:commentId w16cid:paraId="41F5546E" w16cid:durableId="28B5CC7B"/>
  <w16cid:commentId w16cid:paraId="37367EE6" w16cid:durableId="28B7EE68"/>
  <w16cid:commentId w16cid:paraId="37F20F2A" w16cid:durableId="28B7F9B7"/>
  <w16cid:commentId w16cid:paraId="07D0E6EF" w16cid:durableId="28B5C53E"/>
  <w16cid:commentId w16cid:paraId="6482ADD0" w16cid:durableId="28B6D834"/>
  <w16cid:commentId w16cid:paraId="475A3B46" w16cid:durableId="486C08B1"/>
  <w16cid:commentId w16cid:paraId="4501AF9B" w16cid:durableId="28B800FE"/>
  <w16cid:commentId w16cid:paraId="4287F535" w16cid:durableId="3C70FE29"/>
  <w16cid:commentId w16cid:paraId="6AD0C364" w16cid:durableId="28B8046D"/>
  <w16cid:commentId w16cid:paraId="58DE17E0" w16cid:durableId="28B805EB"/>
  <w16cid:commentId w16cid:paraId="38EE4025" w16cid:durableId="37DF2F1D"/>
  <w16cid:commentId w16cid:paraId="7CBF46B9" w16cid:durableId="28B8059A"/>
  <w16cid:commentId w16cid:paraId="7D31C262" w16cid:durableId="1F5720CC"/>
  <w16cid:commentId w16cid:paraId="3505459D" w16cid:durableId="28B8095E"/>
  <w16cid:commentId w16cid:paraId="2009C301" w16cid:durableId="3AAFA2F1"/>
  <w16cid:commentId w16cid:paraId="601234EC" w16cid:durableId="28B80BA1"/>
  <w16cid:commentId w16cid:paraId="64AAB8CF" w16cid:durableId="28B80CCB"/>
  <w16cid:commentId w16cid:paraId="02F0974A" w16cid:durableId="056174FD"/>
  <w16cid:commentId w16cid:paraId="6C421E25" w16cid:durableId="28B80EE1"/>
  <w16cid:commentId w16cid:paraId="55BFB88D" w16cid:durableId="28B7EFFE"/>
  <w16cid:commentId w16cid:paraId="2B9D9F14" w16cid:durableId="28B7F1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A960F8" w14:textId="77777777" w:rsidR="00C32AB5" w:rsidRDefault="00C32AB5" w:rsidP="00BF4E75">
      <w:pPr>
        <w:spacing w:after="0" w:line="240" w:lineRule="auto"/>
      </w:pPr>
      <w:r>
        <w:separator/>
      </w:r>
    </w:p>
  </w:endnote>
  <w:endnote w:type="continuationSeparator" w:id="0">
    <w:p w14:paraId="674AE6BE" w14:textId="77777777" w:rsidR="00C32AB5" w:rsidRDefault="00C32AB5" w:rsidP="00BF4E75">
      <w:pPr>
        <w:spacing w:after="0" w:line="240" w:lineRule="auto"/>
      </w:pPr>
      <w:r>
        <w:continuationSeparator/>
      </w:r>
    </w:p>
  </w:endnote>
  <w:endnote w:type="continuationNotice" w:id="1">
    <w:p w14:paraId="1D57D4AC" w14:textId="77777777" w:rsidR="00C32AB5" w:rsidRDefault="00C32A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BCCC3" w14:textId="77777777" w:rsidR="00C32AB5" w:rsidRDefault="00C32AB5" w:rsidP="00BF4E75">
      <w:pPr>
        <w:spacing w:after="0" w:line="240" w:lineRule="auto"/>
      </w:pPr>
      <w:r>
        <w:separator/>
      </w:r>
    </w:p>
  </w:footnote>
  <w:footnote w:type="continuationSeparator" w:id="0">
    <w:p w14:paraId="60867789" w14:textId="77777777" w:rsidR="00C32AB5" w:rsidRDefault="00C32AB5" w:rsidP="00BF4E75">
      <w:pPr>
        <w:spacing w:after="0" w:line="240" w:lineRule="auto"/>
      </w:pPr>
      <w:r>
        <w:continuationSeparator/>
      </w:r>
    </w:p>
  </w:footnote>
  <w:footnote w:type="continuationNotice" w:id="1">
    <w:p w14:paraId="453825E7" w14:textId="77777777" w:rsidR="00C32AB5" w:rsidRDefault="00C32AB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599134"/>
      <w:docPartObj>
        <w:docPartGallery w:val="Page Numbers (Top of Page)"/>
        <w:docPartUnique/>
      </w:docPartObj>
    </w:sdtPr>
    <w:sdtEndPr>
      <w:rPr>
        <w:noProof/>
      </w:rPr>
    </w:sdtEndPr>
    <w:sdtContent>
      <w:p w14:paraId="202B23FC" w14:textId="7DA2D004" w:rsidR="00627299" w:rsidRDefault="00627299">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627299" w:rsidRDefault="006272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75818"/>
      <w:docPartObj>
        <w:docPartGallery w:val="Page Numbers (Top of Page)"/>
        <w:docPartUnique/>
      </w:docPartObj>
    </w:sdtPr>
    <w:sdtEndPr>
      <w:rPr>
        <w:noProof/>
      </w:rPr>
    </w:sdtEndPr>
    <w:sdtContent>
      <w:p w14:paraId="7C2A62D9" w14:textId="7902EC3B" w:rsidR="00627299" w:rsidRDefault="00627299">
        <w:pPr>
          <w:pStyle w:val="Header"/>
          <w:jc w:val="right"/>
        </w:pPr>
        <w:r>
          <w:t xml:space="preserve">Lane et al., 2023.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627299" w:rsidRDefault="006272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526B8D"/>
    <w:multiLevelType w:val="hybridMultilevel"/>
    <w:tmpl w:val="92BA7922"/>
    <w:lvl w:ilvl="0" w:tplc="0824B808">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4"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3"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0201302">
    <w:abstractNumId w:val="25"/>
  </w:num>
  <w:num w:numId="2" w16cid:durableId="866333042">
    <w:abstractNumId w:val="8"/>
  </w:num>
  <w:num w:numId="3" w16cid:durableId="1403328457">
    <w:abstractNumId w:val="15"/>
  </w:num>
  <w:num w:numId="4" w16cid:durableId="1550189015">
    <w:abstractNumId w:val="21"/>
  </w:num>
  <w:num w:numId="5" w16cid:durableId="1560627508">
    <w:abstractNumId w:val="39"/>
  </w:num>
  <w:num w:numId="6" w16cid:durableId="1510484230">
    <w:abstractNumId w:val="35"/>
  </w:num>
  <w:num w:numId="7" w16cid:durableId="1952277039">
    <w:abstractNumId w:val="12"/>
  </w:num>
  <w:num w:numId="8" w16cid:durableId="782501264">
    <w:abstractNumId w:val="11"/>
  </w:num>
  <w:num w:numId="9" w16cid:durableId="1428498078">
    <w:abstractNumId w:val="24"/>
  </w:num>
  <w:num w:numId="10" w16cid:durableId="133181935">
    <w:abstractNumId w:val="2"/>
  </w:num>
  <w:num w:numId="11" w16cid:durableId="307440862">
    <w:abstractNumId w:val="1"/>
  </w:num>
  <w:num w:numId="12" w16cid:durableId="332682641">
    <w:abstractNumId w:val="3"/>
  </w:num>
  <w:num w:numId="13" w16cid:durableId="530335978">
    <w:abstractNumId w:val="14"/>
  </w:num>
  <w:num w:numId="14" w16cid:durableId="2062826826">
    <w:abstractNumId w:val="27"/>
  </w:num>
  <w:num w:numId="15" w16cid:durableId="1579172392">
    <w:abstractNumId w:val="10"/>
  </w:num>
  <w:num w:numId="16" w16cid:durableId="223417400">
    <w:abstractNumId w:val="18"/>
  </w:num>
  <w:num w:numId="17" w16cid:durableId="1205480391">
    <w:abstractNumId w:val="28"/>
  </w:num>
  <w:num w:numId="18" w16cid:durableId="1165318966">
    <w:abstractNumId w:val="22"/>
  </w:num>
  <w:num w:numId="19" w16cid:durableId="1209028887">
    <w:abstractNumId w:val="13"/>
  </w:num>
  <w:num w:numId="20" w16cid:durableId="149059761">
    <w:abstractNumId w:val="17"/>
  </w:num>
  <w:num w:numId="21" w16cid:durableId="1429930440">
    <w:abstractNumId w:val="38"/>
  </w:num>
  <w:num w:numId="22" w16cid:durableId="1229802410">
    <w:abstractNumId w:val="41"/>
  </w:num>
  <w:num w:numId="23" w16cid:durableId="1607347386">
    <w:abstractNumId w:val="36"/>
  </w:num>
  <w:num w:numId="24" w16cid:durableId="1807773381">
    <w:abstractNumId w:val="4"/>
  </w:num>
  <w:num w:numId="25" w16cid:durableId="313687448">
    <w:abstractNumId w:val="6"/>
  </w:num>
  <w:num w:numId="26" w16cid:durableId="1271741691">
    <w:abstractNumId w:val="34"/>
  </w:num>
  <w:num w:numId="27" w16cid:durableId="1950312151">
    <w:abstractNumId w:val="32"/>
  </w:num>
  <w:num w:numId="28" w16cid:durableId="329604617">
    <w:abstractNumId w:val="43"/>
  </w:num>
  <w:num w:numId="29" w16cid:durableId="1550994745">
    <w:abstractNumId w:val="5"/>
  </w:num>
  <w:num w:numId="30" w16cid:durableId="399137746">
    <w:abstractNumId w:val="31"/>
  </w:num>
  <w:num w:numId="31" w16cid:durableId="1637103505">
    <w:abstractNumId w:val="29"/>
  </w:num>
  <w:num w:numId="32" w16cid:durableId="1577780580">
    <w:abstractNumId w:val="33"/>
  </w:num>
  <w:num w:numId="33" w16cid:durableId="265693554">
    <w:abstractNumId w:val="7"/>
  </w:num>
  <w:num w:numId="34" w16cid:durableId="433525269">
    <w:abstractNumId w:val="0"/>
  </w:num>
  <w:num w:numId="35" w16cid:durableId="1799251410">
    <w:abstractNumId w:val="20"/>
  </w:num>
  <w:num w:numId="36" w16cid:durableId="1025330709">
    <w:abstractNumId w:val="9"/>
  </w:num>
  <w:num w:numId="37" w16cid:durableId="470052310">
    <w:abstractNumId w:val="16"/>
  </w:num>
  <w:num w:numId="38" w16cid:durableId="623196312">
    <w:abstractNumId w:val="37"/>
  </w:num>
  <w:num w:numId="39" w16cid:durableId="981614907">
    <w:abstractNumId w:val="30"/>
  </w:num>
  <w:num w:numId="40" w16cid:durableId="145052750">
    <w:abstractNumId w:val="40"/>
  </w:num>
  <w:num w:numId="41" w16cid:durableId="829373934">
    <w:abstractNumId w:val="42"/>
  </w:num>
  <w:num w:numId="42" w16cid:durableId="1202399340">
    <w:abstractNumId w:val="23"/>
  </w:num>
  <w:num w:numId="43" w16cid:durableId="164514917">
    <w:abstractNumId w:val="19"/>
  </w:num>
  <w:num w:numId="44" w16cid:durableId="1710299272">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ne, Stefanie">
    <w15:presenceInfo w15:providerId="AD" w15:userId="S::stefanie.lane@ubc.ca::4a8c6c9c-e558-4387-bb26-bde8015993b6"/>
  </w15:person>
  <w15:person w15:author="Gary">
    <w15:presenceInfo w15:providerId="None" w15:userId="Ga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489"/>
    <w:rsid w:val="00000D0B"/>
    <w:rsid w:val="00000D46"/>
    <w:rsid w:val="00001C8B"/>
    <w:rsid w:val="000020A6"/>
    <w:rsid w:val="000028F8"/>
    <w:rsid w:val="000028FD"/>
    <w:rsid w:val="00002B17"/>
    <w:rsid w:val="0000464B"/>
    <w:rsid w:val="0000574D"/>
    <w:rsid w:val="000078AC"/>
    <w:rsid w:val="00007C90"/>
    <w:rsid w:val="00007D89"/>
    <w:rsid w:val="000100C5"/>
    <w:rsid w:val="0001042C"/>
    <w:rsid w:val="00010D37"/>
    <w:rsid w:val="0001195D"/>
    <w:rsid w:val="00011E3D"/>
    <w:rsid w:val="000125BB"/>
    <w:rsid w:val="00012A89"/>
    <w:rsid w:val="00012C42"/>
    <w:rsid w:val="000146C2"/>
    <w:rsid w:val="00014A9A"/>
    <w:rsid w:val="00014C3B"/>
    <w:rsid w:val="00014CC8"/>
    <w:rsid w:val="00014D08"/>
    <w:rsid w:val="0001502A"/>
    <w:rsid w:val="0001682B"/>
    <w:rsid w:val="000169C2"/>
    <w:rsid w:val="0001759B"/>
    <w:rsid w:val="000178FD"/>
    <w:rsid w:val="00020056"/>
    <w:rsid w:val="00020B45"/>
    <w:rsid w:val="00021ECF"/>
    <w:rsid w:val="00021F48"/>
    <w:rsid w:val="00023269"/>
    <w:rsid w:val="00023622"/>
    <w:rsid w:val="00023B13"/>
    <w:rsid w:val="00023E65"/>
    <w:rsid w:val="00025568"/>
    <w:rsid w:val="00027FAA"/>
    <w:rsid w:val="0003077F"/>
    <w:rsid w:val="00030FB9"/>
    <w:rsid w:val="00032A06"/>
    <w:rsid w:val="00032DAC"/>
    <w:rsid w:val="00032F50"/>
    <w:rsid w:val="0003331D"/>
    <w:rsid w:val="000335B7"/>
    <w:rsid w:val="000337F6"/>
    <w:rsid w:val="0003389B"/>
    <w:rsid w:val="00034FC5"/>
    <w:rsid w:val="00035204"/>
    <w:rsid w:val="0003526B"/>
    <w:rsid w:val="000353ED"/>
    <w:rsid w:val="0003545C"/>
    <w:rsid w:val="000359C2"/>
    <w:rsid w:val="00035B77"/>
    <w:rsid w:val="00036063"/>
    <w:rsid w:val="00036FEE"/>
    <w:rsid w:val="0003711B"/>
    <w:rsid w:val="00040606"/>
    <w:rsid w:val="000406CD"/>
    <w:rsid w:val="000414B4"/>
    <w:rsid w:val="000415CA"/>
    <w:rsid w:val="00041623"/>
    <w:rsid w:val="000423C4"/>
    <w:rsid w:val="000425A4"/>
    <w:rsid w:val="00042A32"/>
    <w:rsid w:val="00042C5A"/>
    <w:rsid w:val="000431F1"/>
    <w:rsid w:val="00044FA6"/>
    <w:rsid w:val="00045C36"/>
    <w:rsid w:val="00046624"/>
    <w:rsid w:val="000469D4"/>
    <w:rsid w:val="00046A60"/>
    <w:rsid w:val="000475FF"/>
    <w:rsid w:val="00050718"/>
    <w:rsid w:val="00050B97"/>
    <w:rsid w:val="00051192"/>
    <w:rsid w:val="0005128E"/>
    <w:rsid w:val="0005195D"/>
    <w:rsid w:val="00051B04"/>
    <w:rsid w:val="000526C6"/>
    <w:rsid w:val="00053453"/>
    <w:rsid w:val="00054383"/>
    <w:rsid w:val="0005604F"/>
    <w:rsid w:val="00056084"/>
    <w:rsid w:val="00057AEE"/>
    <w:rsid w:val="00057D4B"/>
    <w:rsid w:val="00060358"/>
    <w:rsid w:val="00060445"/>
    <w:rsid w:val="00060AB0"/>
    <w:rsid w:val="00060AB7"/>
    <w:rsid w:val="00061706"/>
    <w:rsid w:val="00062BA9"/>
    <w:rsid w:val="000637FD"/>
    <w:rsid w:val="00063E63"/>
    <w:rsid w:val="0006408D"/>
    <w:rsid w:val="000648CF"/>
    <w:rsid w:val="00064908"/>
    <w:rsid w:val="00064A54"/>
    <w:rsid w:val="00064ACC"/>
    <w:rsid w:val="0006502E"/>
    <w:rsid w:val="00065197"/>
    <w:rsid w:val="0006539E"/>
    <w:rsid w:val="000663A8"/>
    <w:rsid w:val="00066512"/>
    <w:rsid w:val="00066638"/>
    <w:rsid w:val="00066EFD"/>
    <w:rsid w:val="00067159"/>
    <w:rsid w:val="000678E1"/>
    <w:rsid w:val="000700CF"/>
    <w:rsid w:val="000703CB"/>
    <w:rsid w:val="00070546"/>
    <w:rsid w:val="000710F5"/>
    <w:rsid w:val="0007169F"/>
    <w:rsid w:val="00071896"/>
    <w:rsid w:val="0007225D"/>
    <w:rsid w:val="00073000"/>
    <w:rsid w:val="00073461"/>
    <w:rsid w:val="00074139"/>
    <w:rsid w:val="00074DAF"/>
    <w:rsid w:val="00075B9F"/>
    <w:rsid w:val="000761F4"/>
    <w:rsid w:val="000766B8"/>
    <w:rsid w:val="00076FA5"/>
    <w:rsid w:val="000770BA"/>
    <w:rsid w:val="00080FBC"/>
    <w:rsid w:val="00081087"/>
    <w:rsid w:val="000815B6"/>
    <w:rsid w:val="0008222B"/>
    <w:rsid w:val="000822A0"/>
    <w:rsid w:val="00083189"/>
    <w:rsid w:val="000832A2"/>
    <w:rsid w:val="000834F5"/>
    <w:rsid w:val="000841DF"/>
    <w:rsid w:val="00084BC6"/>
    <w:rsid w:val="00085771"/>
    <w:rsid w:val="00085CD4"/>
    <w:rsid w:val="00086CE1"/>
    <w:rsid w:val="00086D6C"/>
    <w:rsid w:val="0008706B"/>
    <w:rsid w:val="00087251"/>
    <w:rsid w:val="000900E9"/>
    <w:rsid w:val="00091870"/>
    <w:rsid w:val="00091B5C"/>
    <w:rsid w:val="0009302C"/>
    <w:rsid w:val="000938AA"/>
    <w:rsid w:val="00094D57"/>
    <w:rsid w:val="00094EB5"/>
    <w:rsid w:val="000A0ACB"/>
    <w:rsid w:val="000A179C"/>
    <w:rsid w:val="000A1A61"/>
    <w:rsid w:val="000A23F7"/>
    <w:rsid w:val="000A283C"/>
    <w:rsid w:val="000A2ECF"/>
    <w:rsid w:val="000A3AB7"/>
    <w:rsid w:val="000A3E15"/>
    <w:rsid w:val="000A3E1A"/>
    <w:rsid w:val="000A497A"/>
    <w:rsid w:val="000A4A50"/>
    <w:rsid w:val="000A57D0"/>
    <w:rsid w:val="000A5A24"/>
    <w:rsid w:val="000A6492"/>
    <w:rsid w:val="000A7784"/>
    <w:rsid w:val="000A7824"/>
    <w:rsid w:val="000B0818"/>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C8"/>
    <w:rsid w:val="000D0EFF"/>
    <w:rsid w:val="000D1015"/>
    <w:rsid w:val="000D1B5F"/>
    <w:rsid w:val="000D215B"/>
    <w:rsid w:val="000D2AAE"/>
    <w:rsid w:val="000D3031"/>
    <w:rsid w:val="000D33FC"/>
    <w:rsid w:val="000D340D"/>
    <w:rsid w:val="000D3AD7"/>
    <w:rsid w:val="000D3E53"/>
    <w:rsid w:val="000D3FE4"/>
    <w:rsid w:val="000D4503"/>
    <w:rsid w:val="000D4F36"/>
    <w:rsid w:val="000D57FF"/>
    <w:rsid w:val="000D7921"/>
    <w:rsid w:val="000E0AA0"/>
    <w:rsid w:val="000E1309"/>
    <w:rsid w:val="000E1354"/>
    <w:rsid w:val="000E1C8D"/>
    <w:rsid w:val="000E2011"/>
    <w:rsid w:val="000E32F2"/>
    <w:rsid w:val="000E42AB"/>
    <w:rsid w:val="000E42E8"/>
    <w:rsid w:val="000E45C4"/>
    <w:rsid w:val="000E4F24"/>
    <w:rsid w:val="000E4F3A"/>
    <w:rsid w:val="000E5484"/>
    <w:rsid w:val="000E5B61"/>
    <w:rsid w:val="000E643E"/>
    <w:rsid w:val="000E6E42"/>
    <w:rsid w:val="000E729E"/>
    <w:rsid w:val="000E7352"/>
    <w:rsid w:val="000E7AE9"/>
    <w:rsid w:val="000F08CD"/>
    <w:rsid w:val="000F0F9A"/>
    <w:rsid w:val="000F0FB8"/>
    <w:rsid w:val="000F1B01"/>
    <w:rsid w:val="000F1BD4"/>
    <w:rsid w:val="000F1E70"/>
    <w:rsid w:val="000F2194"/>
    <w:rsid w:val="000F24FD"/>
    <w:rsid w:val="000F3BDD"/>
    <w:rsid w:val="000F3F96"/>
    <w:rsid w:val="000F4196"/>
    <w:rsid w:val="000F4426"/>
    <w:rsid w:val="000F6AE5"/>
    <w:rsid w:val="000F6BE9"/>
    <w:rsid w:val="000F6CCA"/>
    <w:rsid w:val="000F72BD"/>
    <w:rsid w:val="0010024C"/>
    <w:rsid w:val="00100565"/>
    <w:rsid w:val="00100D21"/>
    <w:rsid w:val="0010261B"/>
    <w:rsid w:val="00102B71"/>
    <w:rsid w:val="0010340E"/>
    <w:rsid w:val="00103DCF"/>
    <w:rsid w:val="00103F95"/>
    <w:rsid w:val="001042B3"/>
    <w:rsid w:val="00104466"/>
    <w:rsid w:val="001045B0"/>
    <w:rsid w:val="00105479"/>
    <w:rsid w:val="001056CE"/>
    <w:rsid w:val="001062CB"/>
    <w:rsid w:val="00106BDF"/>
    <w:rsid w:val="001105CB"/>
    <w:rsid w:val="00110DE4"/>
    <w:rsid w:val="00111023"/>
    <w:rsid w:val="001121E1"/>
    <w:rsid w:val="00112B78"/>
    <w:rsid w:val="00113427"/>
    <w:rsid w:val="0011360B"/>
    <w:rsid w:val="00114665"/>
    <w:rsid w:val="001148CD"/>
    <w:rsid w:val="001148DE"/>
    <w:rsid w:val="00114E8B"/>
    <w:rsid w:val="00114EB3"/>
    <w:rsid w:val="00115FDC"/>
    <w:rsid w:val="00116D28"/>
    <w:rsid w:val="00116F1A"/>
    <w:rsid w:val="00116F9C"/>
    <w:rsid w:val="00120429"/>
    <w:rsid w:val="0012104D"/>
    <w:rsid w:val="00121419"/>
    <w:rsid w:val="00122537"/>
    <w:rsid w:val="00122884"/>
    <w:rsid w:val="00124273"/>
    <w:rsid w:val="00124BDB"/>
    <w:rsid w:val="00124F9C"/>
    <w:rsid w:val="00126067"/>
    <w:rsid w:val="001262D0"/>
    <w:rsid w:val="00126416"/>
    <w:rsid w:val="00126A23"/>
    <w:rsid w:val="00127FC1"/>
    <w:rsid w:val="00130227"/>
    <w:rsid w:val="001307AD"/>
    <w:rsid w:val="00130DE3"/>
    <w:rsid w:val="001326DF"/>
    <w:rsid w:val="00132719"/>
    <w:rsid w:val="00132E6A"/>
    <w:rsid w:val="00132E99"/>
    <w:rsid w:val="00133550"/>
    <w:rsid w:val="00134052"/>
    <w:rsid w:val="0013437B"/>
    <w:rsid w:val="00134DAF"/>
    <w:rsid w:val="0013525E"/>
    <w:rsid w:val="00135A6C"/>
    <w:rsid w:val="00136362"/>
    <w:rsid w:val="001369F0"/>
    <w:rsid w:val="0013709B"/>
    <w:rsid w:val="00137AA7"/>
    <w:rsid w:val="00137DE2"/>
    <w:rsid w:val="00137F24"/>
    <w:rsid w:val="001401E6"/>
    <w:rsid w:val="00140BDF"/>
    <w:rsid w:val="001410CD"/>
    <w:rsid w:val="0014157A"/>
    <w:rsid w:val="001416D2"/>
    <w:rsid w:val="00141FDA"/>
    <w:rsid w:val="00142404"/>
    <w:rsid w:val="00142945"/>
    <w:rsid w:val="001429F4"/>
    <w:rsid w:val="0014430F"/>
    <w:rsid w:val="00145842"/>
    <w:rsid w:val="001461B7"/>
    <w:rsid w:val="00147878"/>
    <w:rsid w:val="001504D2"/>
    <w:rsid w:val="00151669"/>
    <w:rsid w:val="00151992"/>
    <w:rsid w:val="00151EBA"/>
    <w:rsid w:val="00153D83"/>
    <w:rsid w:val="0015409D"/>
    <w:rsid w:val="0015412F"/>
    <w:rsid w:val="0015482B"/>
    <w:rsid w:val="00154B30"/>
    <w:rsid w:val="0015525B"/>
    <w:rsid w:val="001552E4"/>
    <w:rsid w:val="0015552F"/>
    <w:rsid w:val="0015578C"/>
    <w:rsid w:val="00155EC6"/>
    <w:rsid w:val="00156528"/>
    <w:rsid w:val="00156AE4"/>
    <w:rsid w:val="0015725C"/>
    <w:rsid w:val="0015732E"/>
    <w:rsid w:val="001578C8"/>
    <w:rsid w:val="001606D5"/>
    <w:rsid w:val="00160864"/>
    <w:rsid w:val="0016094B"/>
    <w:rsid w:val="00160B87"/>
    <w:rsid w:val="00160C1F"/>
    <w:rsid w:val="00160E70"/>
    <w:rsid w:val="00161052"/>
    <w:rsid w:val="001617DD"/>
    <w:rsid w:val="00161D2C"/>
    <w:rsid w:val="0016265B"/>
    <w:rsid w:val="001626A3"/>
    <w:rsid w:val="001627D6"/>
    <w:rsid w:val="00162ED5"/>
    <w:rsid w:val="001630DD"/>
    <w:rsid w:val="00163B51"/>
    <w:rsid w:val="001646E3"/>
    <w:rsid w:val="00165333"/>
    <w:rsid w:val="0016567D"/>
    <w:rsid w:val="001656ED"/>
    <w:rsid w:val="00165997"/>
    <w:rsid w:val="00165AD4"/>
    <w:rsid w:val="00165DCB"/>
    <w:rsid w:val="00170E03"/>
    <w:rsid w:val="00171408"/>
    <w:rsid w:val="0017156E"/>
    <w:rsid w:val="00173151"/>
    <w:rsid w:val="00173A95"/>
    <w:rsid w:val="00173B15"/>
    <w:rsid w:val="00175845"/>
    <w:rsid w:val="00175D27"/>
    <w:rsid w:val="001760FB"/>
    <w:rsid w:val="00176325"/>
    <w:rsid w:val="0017705E"/>
    <w:rsid w:val="00177A8E"/>
    <w:rsid w:val="00177E71"/>
    <w:rsid w:val="00177F29"/>
    <w:rsid w:val="00180C15"/>
    <w:rsid w:val="00181EBA"/>
    <w:rsid w:val="001820E2"/>
    <w:rsid w:val="00182C65"/>
    <w:rsid w:val="00182D7E"/>
    <w:rsid w:val="00183D94"/>
    <w:rsid w:val="00183E18"/>
    <w:rsid w:val="00184350"/>
    <w:rsid w:val="00184440"/>
    <w:rsid w:val="0018553F"/>
    <w:rsid w:val="0018587A"/>
    <w:rsid w:val="00185AB9"/>
    <w:rsid w:val="001867AC"/>
    <w:rsid w:val="00186A03"/>
    <w:rsid w:val="00190738"/>
    <w:rsid w:val="00191332"/>
    <w:rsid w:val="00191909"/>
    <w:rsid w:val="00191A59"/>
    <w:rsid w:val="00192617"/>
    <w:rsid w:val="00192CAF"/>
    <w:rsid w:val="00193021"/>
    <w:rsid w:val="00193320"/>
    <w:rsid w:val="00193391"/>
    <w:rsid w:val="00193416"/>
    <w:rsid w:val="001939FA"/>
    <w:rsid w:val="0019438B"/>
    <w:rsid w:val="00194D0A"/>
    <w:rsid w:val="0019569C"/>
    <w:rsid w:val="001957B8"/>
    <w:rsid w:val="001959B3"/>
    <w:rsid w:val="00195C88"/>
    <w:rsid w:val="00195D4F"/>
    <w:rsid w:val="00195DA8"/>
    <w:rsid w:val="00195DF7"/>
    <w:rsid w:val="001961B7"/>
    <w:rsid w:val="0019665E"/>
    <w:rsid w:val="001971CB"/>
    <w:rsid w:val="00197617"/>
    <w:rsid w:val="001A0EA3"/>
    <w:rsid w:val="001A11D6"/>
    <w:rsid w:val="001A1881"/>
    <w:rsid w:val="001A34D2"/>
    <w:rsid w:val="001A3616"/>
    <w:rsid w:val="001A3EA1"/>
    <w:rsid w:val="001A3ED2"/>
    <w:rsid w:val="001A595A"/>
    <w:rsid w:val="001A5B3B"/>
    <w:rsid w:val="001A62D5"/>
    <w:rsid w:val="001A6498"/>
    <w:rsid w:val="001A6DA8"/>
    <w:rsid w:val="001A6EA1"/>
    <w:rsid w:val="001A74A2"/>
    <w:rsid w:val="001A7972"/>
    <w:rsid w:val="001B0737"/>
    <w:rsid w:val="001B0904"/>
    <w:rsid w:val="001B103D"/>
    <w:rsid w:val="001B122A"/>
    <w:rsid w:val="001B1861"/>
    <w:rsid w:val="001B29FA"/>
    <w:rsid w:val="001B332E"/>
    <w:rsid w:val="001B3E75"/>
    <w:rsid w:val="001B3F90"/>
    <w:rsid w:val="001B46DC"/>
    <w:rsid w:val="001B6814"/>
    <w:rsid w:val="001B70A0"/>
    <w:rsid w:val="001B77EA"/>
    <w:rsid w:val="001B7EC2"/>
    <w:rsid w:val="001C0365"/>
    <w:rsid w:val="001C04D5"/>
    <w:rsid w:val="001C2072"/>
    <w:rsid w:val="001C22FB"/>
    <w:rsid w:val="001C2799"/>
    <w:rsid w:val="001C2C49"/>
    <w:rsid w:val="001C2E6E"/>
    <w:rsid w:val="001C33F4"/>
    <w:rsid w:val="001C3C06"/>
    <w:rsid w:val="001C4110"/>
    <w:rsid w:val="001C4C35"/>
    <w:rsid w:val="001C4F33"/>
    <w:rsid w:val="001C585A"/>
    <w:rsid w:val="001C64DC"/>
    <w:rsid w:val="001C707E"/>
    <w:rsid w:val="001D071B"/>
    <w:rsid w:val="001D0894"/>
    <w:rsid w:val="001D098D"/>
    <w:rsid w:val="001D3977"/>
    <w:rsid w:val="001D3B02"/>
    <w:rsid w:val="001D3EAE"/>
    <w:rsid w:val="001D4552"/>
    <w:rsid w:val="001D47E7"/>
    <w:rsid w:val="001D487B"/>
    <w:rsid w:val="001D5ED1"/>
    <w:rsid w:val="001D61AD"/>
    <w:rsid w:val="001D7003"/>
    <w:rsid w:val="001D74D7"/>
    <w:rsid w:val="001D7731"/>
    <w:rsid w:val="001D7CD1"/>
    <w:rsid w:val="001E033A"/>
    <w:rsid w:val="001E072A"/>
    <w:rsid w:val="001E0C81"/>
    <w:rsid w:val="001E1BE5"/>
    <w:rsid w:val="001E210B"/>
    <w:rsid w:val="001E2497"/>
    <w:rsid w:val="001E2B56"/>
    <w:rsid w:val="001E2DF8"/>
    <w:rsid w:val="001E3351"/>
    <w:rsid w:val="001E3C6F"/>
    <w:rsid w:val="001E40D0"/>
    <w:rsid w:val="001E50E6"/>
    <w:rsid w:val="001E54D2"/>
    <w:rsid w:val="001E5A8C"/>
    <w:rsid w:val="001E5D06"/>
    <w:rsid w:val="001E6553"/>
    <w:rsid w:val="001E726B"/>
    <w:rsid w:val="001E759C"/>
    <w:rsid w:val="001E79B7"/>
    <w:rsid w:val="001E7B81"/>
    <w:rsid w:val="001E7F0A"/>
    <w:rsid w:val="001F0165"/>
    <w:rsid w:val="001F0C92"/>
    <w:rsid w:val="001F19B1"/>
    <w:rsid w:val="001F1D23"/>
    <w:rsid w:val="001F2342"/>
    <w:rsid w:val="001F2BA8"/>
    <w:rsid w:val="001F3018"/>
    <w:rsid w:val="001F3B46"/>
    <w:rsid w:val="001F436B"/>
    <w:rsid w:val="001F4CD8"/>
    <w:rsid w:val="001F4D1F"/>
    <w:rsid w:val="001F5046"/>
    <w:rsid w:val="001F5545"/>
    <w:rsid w:val="001F5852"/>
    <w:rsid w:val="001F699E"/>
    <w:rsid w:val="001F6AC9"/>
    <w:rsid w:val="001F6F8B"/>
    <w:rsid w:val="001F764C"/>
    <w:rsid w:val="0020057A"/>
    <w:rsid w:val="00201185"/>
    <w:rsid w:val="00201A74"/>
    <w:rsid w:val="00201BB9"/>
    <w:rsid w:val="00202599"/>
    <w:rsid w:val="002025D5"/>
    <w:rsid w:val="00202A12"/>
    <w:rsid w:val="00204B42"/>
    <w:rsid w:val="00204F18"/>
    <w:rsid w:val="0020507B"/>
    <w:rsid w:val="00205444"/>
    <w:rsid w:val="00205674"/>
    <w:rsid w:val="002058BA"/>
    <w:rsid w:val="00205D24"/>
    <w:rsid w:val="002066B9"/>
    <w:rsid w:val="00206A47"/>
    <w:rsid w:val="00206F53"/>
    <w:rsid w:val="00207B11"/>
    <w:rsid w:val="0021014A"/>
    <w:rsid w:val="00210833"/>
    <w:rsid w:val="002116AC"/>
    <w:rsid w:val="002117EF"/>
    <w:rsid w:val="00215022"/>
    <w:rsid w:val="0021565C"/>
    <w:rsid w:val="00215C48"/>
    <w:rsid w:val="00215C67"/>
    <w:rsid w:val="00216BAC"/>
    <w:rsid w:val="00217779"/>
    <w:rsid w:val="00221150"/>
    <w:rsid w:val="0022148A"/>
    <w:rsid w:val="00222995"/>
    <w:rsid w:val="0022363E"/>
    <w:rsid w:val="0022504C"/>
    <w:rsid w:val="00226A79"/>
    <w:rsid w:val="00230665"/>
    <w:rsid w:val="00230F74"/>
    <w:rsid w:val="00231775"/>
    <w:rsid w:val="00231BAA"/>
    <w:rsid w:val="00232AF1"/>
    <w:rsid w:val="00232B99"/>
    <w:rsid w:val="002339C6"/>
    <w:rsid w:val="00233A34"/>
    <w:rsid w:val="002346AE"/>
    <w:rsid w:val="002355AC"/>
    <w:rsid w:val="00235C27"/>
    <w:rsid w:val="00235C72"/>
    <w:rsid w:val="00236A5C"/>
    <w:rsid w:val="00236BE8"/>
    <w:rsid w:val="0023791D"/>
    <w:rsid w:val="00240EFF"/>
    <w:rsid w:val="0024165F"/>
    <w:rsid w:val="0024166F"/>
    <w:rsid w:val="0024173A"/>
    <w:rsid w:val="00241A51"/>
    <w:rsid w:val="00241ED3"/>
    <w:rsid w:val="0024305C"/>
    <w:rsid w:val="00243976"/>
    <w:rsid w:val="002445D1"/>
    <w:rsid w:val="002451C8"/>
    <w:rsid w:val="0024557E"/>
    <w:rsid w:val="0024586C"/>
    <w:rsid w:val="00245C13"/>
    <w:rsid w:val="00245C4A"/>
    <w:rsid w:val="0024702D"/>
    <w:rsid w:val="002501CE"/>
    <w:rsid w:val="00250355"/>
    <w:rsid w:val="002505BD"/>
    <w:rsid w:val="00250695"/>
    <w:rsid w:val="00250AFD"/>
    <w:rsid w:val="0025136C"/>
    <w:rsid w:val="00251DBF"/>
    <w:rsid w:val="00251F2D"/>
    <w:rsid w:val="00252136"/>
    <w:rsid w:val="00252FF7"/>
    <w:rsid w:val="002530CB"/>
    <w:rsid w:val="002532A3"/>
    <w:rsid w:val="00253CA2"/>
    <w:rsid w:val="00254112"/>
    <w:rsid w:val="0025479E"/>
    <w:rsid w:val="002552DE"/>
    <w:rsid w:val="002553BF"/>
    <w:rsid w:val="00255AC0"/>
    <w:rsid w:val="00255BCB"/>
    <w:rsid w:val="00255F0D"/>
    <w:rsid w:val="00256BCE"/>
    <w:rsid w:val="00257238"/>
    <w:rsid w:val="0025752A"/>
    <w:rsid w:val="002576B4"/>
    <w:rsid w:val="00257895"/>
    <w:rsid w:val="00257EE0"/>
    <w:rsid w:val="002605CE"/>
    <w:rsid w:val="00260E9B"/>
    <w:rsid w:val="0026100C"/>
    <w:rsid w:val="002613DE"/>
    <w:rsid w:val="00262172"/>
    <w:rsid w:val="00262B24"/>
    <w:rsid w:val="0026386E"/>
    <w:rsid w:val="0026387D"/>
    <w:rsid w:val="0026405A"/>
    <w:rsid w:val="00264104"/>
    <w:rsid w:val="002647A9"/>
    <w:rsid w:val="0026490B"/>
    <w:rsid w:val="00265339"/>
    <w:rsid w:val="00265374"/>
    <w:rsid w:val="00265AD3"/>
    <w:rsid w:val="00265CEC"/>
    <w:rsid w:val="00266237"/>
    <w:rsid w:val="0026711C"/>
    <w:rsid w:val="0026723A"/>
    <w:rsid w:val="00270100"/>
    <w:rsid w:val="0027015A"/>
    <w:rsid w:val="0027184F"/>
    <w:rsid w:val="002719F7"/>
    <w:rsid w:val="00271F10"/>
    <w:rsid w:val="0027229B"/>
    <w:rsid w:val="0027315E"/>
    <w:rsid w:val="00274100"/>
    <w:rsid w:val="0027472F"/>
    <w:rsid w:val="002753AC"/>
    <w:rsid w:val="00276B00"/>
    <w:rsid w:val="00277767"/>
    <w:rsid w:val="00277DF8"/>
    <w:rsid w:val="002807D2"/>
    <w:rsid w:val="0028101F"/>
    <w:rsid w:val="00281198"/>
    <w:rsid w:val="00281A74"/>
    <w:rsid w:val="00281B1F"/>
    <w:rsid w:val="00281B21"/>
    <w:rsid w:val="002825EC"/>
    <w:rsid w:val="00282781"/>
    <w:rsid w:val="00282C8C"/>
    <w:rsid w:val="00282CBC"/>
    <w:rsid w:val="00282D23"/>
    <w:rsid w:val="00283600"/>
    <w:rsid w:val="002839E8"/>
    <w:rsid w:val="00283FAA"/>
    <w:rsid w:val="002846E2"/>
    <w:rsid w:val="002853ED"/>
    <w:rsid w:val="002870BD"/>
    <w:rsid w:val="002878CD"/>
    <w:rsid w:val="002907CC"/>
    <w:rsid w:val="0029101D"/>
    <w:rsid w:val="00291286"/>
    <w:rsid w:val="00291332"/>
    <w:rsid w:val="00291BAF"/>
    <w:rsid w:val="002930FD"/>
    <w:rsid w:val="002938D7"/>
    <w:rsid w:val="00293DD0"/>
    <w:rsid w:val="0029452B"/>
    <w:rsid w:val="002946C0"/>
    <w:rsid w:val="00295131"/>
    <w:rsid w:val="00295CCC"/>
    <w:rsid w:val="0029656F"/>
    <w:rsid w:val="002979C4"/>
    <w:rsid w:val="00297BDD"/>
    <w:rsid w:val="00297FBE"/>
    <w:rsid w:val="002A08D2"/>
    <w:rsid w:val="002A1954"/>
    <w:rsid w:val="002A21CB"/>
    <w:rsid w:val="002A28FF"/>
    <w:rsid w:val="002A34E3"/>
    <w:rsid w:val="002A3848"/>
    <w:rsid w:val="002A39AE"/>
    <w:rsid w:val="002A3EFC"/>
    <w:rsid w:val="002A428F"/>
    <w:rsid w:val="002A5220"/>
    <w:rsid w:val="002A5734"/>
    <w:rsid w:val="002A5853"/>
    <w:rsid w:val="002A77CD"/>
    <w:rsid w:val="002B0398"/>
    <w:rsid w:val="002B0984"/>
    <w:rsid w:val="002B0F52"/>
    <w:rsid w:val="002B1438"/>
    <w:rsid w:val="002B234B"/>
    <w:rsid w:val="002B2C64"/>
    <w:rsid w:val="002B30B8"/>
    <w:rsid w:val="002B31C6"/>
    <w:rsid w:val="002B346B"/>
    <w:rsid w:val="002B358C"/>
    <w:rsid w:val="002B3817"/>
    <w:rsid w:val="002B3DDB"/>
    <w:rsid w:val="002B4227"/>
    <w:rsid w:val="002B4493"/>
    <w:rsid w:val="002B602F"/>
    <w:rsid w:val="002B6766"/>
    <w:rsid w:val="002B6BE6"/>
    <w:rsid w:val="002B7A49"/>
    <w:rsid w:val="002B7F52"/>
    <w:rsid w:val="002C0185"/>
    <w:rsid w:val="002C0FB1"/>
    <w:rsid w:val="002C15CA"/>
    <w:rsid w:val="002C1B96"/>
    <w:rsid w:val="002C1D2C"/>
    <w:rsid w:val="002C24E0"/>
    <w:rsid w:val="002C2500"/>
    <w:rsid w:val="002C2814"/>
    <w:rsid w:val="002C2B35"/>
    <w:rsid w:val="002C2E18"/>
    <w:rsid w:val="002C3C8D"/>
    <w:rsid w:val="002C4D69"/>
    <w:rsid w:val="002C4FFA"/>
    <w:rsid w:val="002C51FE"/>
    <w:rsid w:val="002C55D8"/>
    <w:rsid w:val="002C5A13"/>
    <w:rsid w:val="002C6819"/>
    <w:rsid w:val="002C75E0"/>
    <w:rsid w:val="002C7961"/>
    <w:rsid w:val="002C7CA2"/>
    <w:rsid w:val="002D0061"/>
    <w:rsid w:val="002D0C63"/>
    <w:rsid w:val="002D186B"/>
    <w:rsid w:val="002D28F3"/>
    <w:rsid w:val="002D3D31"/>
    <w:rsid w:val="002D465C"/>
    <w:rsid w:val="002D4941"/>
    <w:rsid w:val="002D498A"/>
    <w:rsid w:val="002D5588"/>
    <w:rsid w:val="002D5D96"/>
    <w:rsid w:val="002D6004"/>
    <w:rsid w:val="002D603D"/>
    <w:rsid w:val="002D6550"/>
    <w:rsid w:val="002D6BFB"/>
    <w:rsid w:val="002D727E"/>
    <w:rsid w:val="002D7F1C"/>
    <w:rsid w:val="002E0274"/>
    <w:rsid w:val="002E02B0"/>
    <w:rsid w:val="002E0992"/>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0D1"/>
    <w:rsid w:val="002F0421"/>
    <w:rsid w:val="002F11B2"/>
    <w:rsid w:val="002F1348"/>
    <w:rsid w:val="002F1902"/>
    <w:rsid w:val="002F27E1"/>
    <w:rsid w:val="002F2AE6"/>
    <w:rsid w:val="002F31C1"/>
    <w:rsid w:val="002F3708"/>
    <w:rsid w:val="002F3BE6"/>
    <w:rsid w:val="002F3C7E"/>
    <w:rsid w:val="002F438B"/>
    <w:rsid w:val="002F47C7"/>
    <w:rsid w:val="002F4857"/>
    <w:rsid w:val="002F4DD5"/>
    <w:rsid w:val="002F548C"/>
    <w:rsid w:val="002F591F"/>
    <w:rsid w:val="002F5F88"/>
    <w:rsid w:val="002F72ED"/>
    <w:rsid w:val="002F78F4"/>
    <w:rsid w:val="002F7CB6"/>
    <w:rsid w:val="00300749"/>
    <w:rsid w:val="00300D58"/>
    <w:rsid w:val="00302A99"/>
    <w:rsid w:val="00302BAF"/>
    <w:rsid w:val="00302E12"/>
    <w:rsid w:val="003039A5"/>
    <w:rsid w:val="003044BF"/>
    <w:rsid w:val="00304676"/>
    <w:rsid w:val="0030673F"/>
    <w:rsid w:val="003069B8"/>
    <w:rsid w:val="00306F95"/>
    <w:rsid w:val="00307412"/>
    <w:rsid w:val="00307FEB"/>
    <w:rsid w:val="00310235"/>
    <w:rsid w:val="00310388"/>
    <w:rsid w:val="00311779"/>
    <w:rsid w:val="00311A63"/>
    <w:rsid w:val="00311DF5"/>
    <w:rsid w:val="00311ED8"/>
    <w:rsid w:val="003124A1"/>
    <w:rsid w:val="0031292D"/>
    <w:rsid w:val="0031370A"/>
    <w:rsid w:val="0031391C"/>
    <w:rsid w:val="0031439A"/>
    <w:rsid w:val="00314D54"/>
    <w:rsid w:val="00314F59"/>
    <w:rsid w:val="00315522"/>
    <w:rsid w:val="003158C9"/>
    <w:rsid w:val="00315C34"/>
    <w:rsid w:val="00316E6C"/>
    <w:rsid w:val="003171E9"/>
    <w:rsid w:val="003213DF"/>
    <w:rsid w:val="00321B37"/>
    <w:rsid w:val="00321C4A"/>
    <w:rsid w:val="00321D8D"/>
    <w:rsid w:val="00322751"/>
    <w:rsid w:val="003228D3"/>
    <w:rsid w:val="00323240"/>
    <w:rsid w:val="003232CF"/>
    <w:rsid w:val="0032440B"/>
    <w:rsid w:val="0032580F"/>
    <w:rsid w:val="0032655A"/>
    <w:rsid w:val="00326E41"/>
    <w:rsid w:val="00327456"/>
    <w:rsid w:val="00327D46"/>
    <w:rsid w:val="00330735"/>
    <w:rsid w:val="0033085B"/>
    <w:rsid w:val="00331981"/>
    <w:rsid w:val="00331C29"/>
    <w:rsid w:val="00331CF9"/>
    <w:rsid w:val="00331E39"/>
    <w:rsid w:val="00331FEC"/>
    <w:rsid w:val="0033265B"/>
    <w:rsid w:val="00332C68"/>
    <w:rsid w:val="00332EF5"/>
    <w:rsid w:val="00333323"/>
    <w:rsid w:val="003341A4"/>
    <w:rsid w:val="00334ABA"/>
    <w:rsid w:val="00335529"/>
    <w:rsid w:val="00335EA8"/>
    <w:rsid w:val="00336572"/>
    <w:rsid w:val="00336630"/>
    <w:rsid w:val="00336818"/>
    <w:rsid w:val="0033682E"/>
    <w:rsid w:val="00336C31"/>
    <w:rsid w:val="00336FE4"/>
    <w:rsid w:val="00340BB0"/>
    <w:rsid w:val="00340BED"/>
    <w:rsid w:val="00340ED7"/>
    <w:rsid w:val="003414EC"/>
    <w:rsid w:val="00341A26"/>
    <w:rsid w:val="00341E7A"/>
    <w:rsid w:val="00341EBD"/>
    <w:rsid w:val="00342ABF"/>
    <w:rsid w:val="003436E0"/>
    <w:rsid w:val="00343A98"/>
    <w:rsid w:val="00344CC9"/>
    <w:rsid w:val="00345191"/>
    <w:rsid w:val="003452F6"/>
    <w:rsid w:val="00345405"/>
    <w:rsid w:val="00345DE4"/>
    <w:rsid w:val="00346135"/>
    <w:rsid w:val="00350D7F"/>
    <w:rsid w:val="00351298"/>
    <w:rsid w:val="003516CD"/>
    <w:rsid w:val="003516D0"/>
    <w:rsid w:val="003518FC"/>
    <w:rsid w:val="00351D89"/>
    <w:rsid w:val="00352A16"/>
    <w:rsid w:val="0035373D"/>
    <w:rsid w:val="00353F7C"/>
    <w:rsid w:val="00353FEA"/>
    <w:rsid w:val="00354D05"/>
    <w:rsid w:val="003554A2"/>
    <w:rsid w:val="00355BBB"/>
    <w:rsid w:val="00355E83"/>
    <w:rsid w:val="00356B3E"/>
    <w:rsid w:val="00356FC2"/>
    <w:rsid w:val="003578C0"/>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3A49"/>
    <w:rsid w:val="00373BDC"/>
    <w:rsid w:val="003743C2"/>
    <w:rsid w:val="003744EF"/>
    <w:rsid w:val="00374DDA"/>
    <w:rsid w:val="00375FF5"/>
    <w:rsid w:val="00376059"/>
    <w:rsid w:val="00376419"/>
    <w:rsid w:val="003765AB"/>
    <w:rsid w:val="00376FC5"/>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3F64"/>
    <w:rsid w:val="003841DB"/>
    <w:rsid w:val="003843D8"/>
    <w:rsid w:val="003857E9"/>
    <w:rsid w:val="003867D0"/>
    <w:rsid w:val="00386A2F"/>
    <w:rsid w:val="00386AB6"/>
    <w:rsid w:val="00387B4B"/>
    <w:rsid w:val="003900B2"/>
    <w:rsid w:val="00390CC3"/>
    <w:rsid w:val="00390DB5"/>
    <w:rsid w:val="003911FA"/>
    <w:rsid w:val="00391339"/>
    <w:rsid w:val="00392DC9"/>
    <w:rsid w:val="00392F8F"/>
    <w:rsid w:val="003930BE"/>
    <w:rsid w:val="003967C6"/>
    <w:rsid w:val="003969AA"/>
    <w:rsid w:val="003A048B"/>
    <w:rsid w:val="003A0F7F"/>
    <w:rsid w:val="003A302D"/>
    <w:rsid w:val="003A3518"/>
    <w:rsid w:val="003A476F"/>
    <w:rsid w:val="003A6805"/>
    <w:rsid w:val="003A6BBD"/>
    <w:rsid w:val="003A6BF0"/>
    <w:rsid w:val="003A7DE9"/>
    <w:rsid w:val="003A7FEF"/>
    <w:rsid w:val="003B0E2E"/>
    <w:rsid w:val="003B1B0B"/>
    <w:rsid w:val="003B2576"/>
    <w:rsid w:val="003B2929"/>
    <w:rsid w:val="003B2DDD"/>
    <w:rsid w:val="003B3564"/>
    <w:rsid w:val="003B5A38"/>
    <w:rsid w:val="003B66C2"/>
    <w:rsid w:val="003B6B3D"/>
    <w:rsid w:val="003B7A2A"/>
    <w:rsid w:val="003C11E7"/>
    <w:rsid w:val="003C16FB"/>
    <w:rsid w:val="003C24CD"/>
    <w:rsid w:val="003C77E5"/>
    <w:rsid w:val="003C783A"/>
    <w:rsid w:val="003C7AD2"/>
    <w:rsid w:val="003C7E31"/>
    <w:rsid w:val="003D0B07"/>
    <w:rsid w:val="003D0C8D"/>
    <w:rsid w:val="003D15FC"/>
    <w:rsid w:val="003D1B65"/>
    <w:rsid w:val="003D1FED"/>
    <w:rsid w:val="003D217F"/>
    <w:rsid w:val="003D30A6"/>
    <w:rsid w:val="003D3321"/>
    <w:rsid w:val="003D3366"/>
    <w:rsid w:val="003D3573"/>
    <w:rsid w:val="003D427D"/>
    <w:rsid w:val="003D4C7B"/>
    <w:rsid w:val="003D5043"/>
    <w:rsid w:val="003D5257"/>
    <w:rsid w:val="003D607F"/>
    <w:rsid w:val="003D7780"/>
    <w:rsid w:val="003E057F"/>
    <w:rsid w:val="003E0877"/>
    <w:rsid w:val="003E1207"/>
    <w:rsid w:val="003E1637"/>
    <w:rsid w:val="003E322E"/>
    <w:rsid w:val="003E38B1"/>
    <w:rsid w:val="003E3BE9"/>
    <w:rsid w:val="003E42DD"/>
    <w:rsid w:val="003E48D9"/>
    <w:rsid w:val="003E5380"/>
    <w:rsid w:val="003E53B1"/>
    <w:rsid w:val="003E5928"/>
    <w:rsid w:val="003E5EE4"/>
    <w:rsid w:val="003E6D9C"/>
    <w:rsid w:val="003E73BD"/>
    <w:rsid w:val="003E77DE"/>
    <w:rsid w:val="003E7D1B"/>
    <w:rsid w:val="003E7D76"/>
    <w:rsid w:val="003F0CC5"/>
    <w:rsid w:val="003F0DE8"/>
    <w:rsid w:val="003F13BD"/>
    <w:rsid w:val="003F19D8"/>
    <w:rsid w:val="003F241A"/>
    <w:rsid w:val="003F2561"/>
    <w:rsid w:val="003F3DA8"/>
    <w:rsid w:val="003F3E2D"/>
    <w:rsid w:val="003F3F7D"/>
    <w:rsid w:val="003F4603"/>
    <w:rsid w:val="003F46BE"/>
    <w:rsid w:val="003F479F"/>
    <w:rsid w:val="003F5BE9"/>
    <w:rsid w:val="003F6D05"/>
    <w:rsid w:val="00401995"/>
    <w:rsid w:val="00401CF6"/>
    <w:rsid w:val="00403637"/>
    <w:rsid w:val="00403789"/>
    <w:rsid w:val="0040424A"/>
    <w:rsid w:val="00404C66"/>
    <w:rsid w:val="00404CFC"/>
    <w:rsid w:val="004050CF"/>
    <w:rsid w:val="004052D4"/>
    <w:rsid w:val="00405320"/>
    <w:rsid w:val="0040538A"/>
    <w:rsid w:val="00405AFC"/>
    <w:rsid w:val="00405FBE"/>
    <w:rsid w:val="0040644B"/>
    <w:rsid w:val="004074EB"/>
    <w:rsid w:val="004079C7"/>
    <w:rsid w:val="00410567"/>
    <w:rsid w:val="00412910"/>
    <w:rsid w:val="00412BC8"/>
    <w:rsid w:val="0041348E"/>
    <w:rsid w:val="00414079"/>
    <w:rsid w:val="0041482D"/>
    <w:rsid w:val="00414EFE"/>
    <w:rsid w:val="00415113"/>
    <w:rsid w:val="00415786"/>
    <w:rsid w:val="00416A5C"/>
    <w:rsid w:val="00417186"/>
    <w:rsid w:val="00417CFC"/>
    <w:rsid w:val="004201F0"/>
    <w:rsid w:val="004209CF"/>
    <w:rsid w:val="00420FB3"/>
    <w:rsid w:val="004215E5"/>
    <w:rsid w:val="0042175C"/>
    <w:rsid w:val="00421CA1"/>
    <w:rsid w:val="004230F9"/>
    <w:rsid w:val="00423C40"/>
    <w:rsid w:val="004243E3"/>
    <w:rsid w:val="004250FF"/>
    <w:rsid w:val="004269BE"/>
    <w:rsid w:val="00426C5C"/>
    <w:rsid w:val="00426E61"/>
    <w:rsid w:val="00427EC4"/>
    <w:rsid w:val="004306D0"/>
    <w:rsid w:val="00431393"/>
    <w:rsid w:val="004313B8"/>
    <w:rsid w:val="00431651"/>
    <w:rsid w:val="004318EB"/>
    <w:rsid w:val="00431B5B"/>
    <w:rsid w:val="0043332E"/>
    <w:rsid w:val="0043333B"/>
    <w:rsid w:val="004335E7"/>
    <w:rsid w:val="00433C77"/>
    <w:rsid w:val="00434A28"/>
    <w:rsid w:val="00434C56"/>
    <w:rsid w:val="00434F6A"/>
    <w:rsid w:val="00434F98"/>
    <w:rsid w:val="004351B5"/>
    <w:rsid w:val="00435B0E"/>
    <w:rsid w:val="0043651F"/>
    <w:rsid w:val="00436959"/>
    <w:rsid w:val="00436FFB"/>
    <w:rsid w:val="00437EB0"/>
    <w:rsid w:val="00441CBB"/>
    <w:rsid w:val="00443F59"/>
    <w:rsid w:val="00443FA2"/>
    <w:rsid w:val="004440E6"/>
    <w:rsid w:val="00444F7F"/>
    <w:rsid w:val="004450EA"/>
    <w:rsid w:val="0044529D"/>
    <w:rsid w:val="00446B55"/>
    <w:rsid w:val="00447116"/>
    <w:rsid w:val="00447198"/>
    <w:rsid w:val="00447259"/>
    <w:rsid w:val="00447764"/>
    <w:rsid w:val="00447DA1"/>
    <w:rsid w:val="004506A9"/>
    <w:rsid w:val="00450EEF"/>
    <w:rsid w:val="004517BA"/>
    <w:rsid w:val="00451D10"/>
    <w:rsid w:val="00452942"/>
    <w:rsid w:val="00452B89"/>
    <w:rsid w:val="00453072"/>
    <w:rsid w:val="00453ACC"/>
    <w:rsid w:val="00454781"/>
    <w:rsid w:val="00454B0C"/>
    <w:rsid w:val="004556CD"/>
    <w:rsid w:val="00455A73"/>
    <w:rsid w:val="00455E89"/>
    <w:rsid w:val="004567B5"/>
    <w:rsid w:val="00456B4F"/>
    <w:rsid w:val="00457587"/>
    <w:rsid w:val="0045765D"/>
    <w:rsid w:val="00457D2C"/>
    <w:rsid w:val="00460055"/>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2FA5"/>
    <w:rsid w:val="00474703"/>
    <w:rsid w:val="0047773F"/>
    <w:rsid w:val="00481F1F"/>
    <w:rsid w:val="0048210E"/>
    <w:rsid w:val="0048310F"/>
    <w:rsid w:val="004832DC"/>
    <w:rsid w:val="004834EB"/>
    <w:rsid w:val="00483733"/>
    <w:rsid w:val="00483828"/>
    <w:rsid w:val="00483D34"/>
    <w:rsid w:val="0048433D"/>
    <w:rsid w:val="0048459B"/>
    <w:rsid w:val="00484DDC"/>
    <w:rsid w:val="00485A40"/>
    <w:rsid w:val="0048665D"/>
    <w:rsid w:val="00486ABD"/>
    <w:rsid w:val="00486D2E"/>
    <w:rsid w:val="00487436"/>
    <w:rsid w:val="00491F5F"/>
    <w:rsid w:val="00492DA7"/>
    <w:rsid w:val="00493281"/>
    <w:rsid w:val="004939B2"/>
    <w:rsid w:val="00493F79"/>
    <w:rsid w:val="004947CD"/>
    <w:rsid w:val="00494860"/>
    <w:rsid w:val="004951EF"/>
    <w:rsid w:val="004952BF"/>
    <w:rsid w:val="004952DE"/>
    <w:rsid w:val="00495EC1"/>
    <w:rsid w:val="00496966"/>
    <w:rsid w:val="00496BFB"/>
    <w:rsid w:val="00496DDE"/>
    <w:rsid w:val="00497451"/>
    <w:rsid w:val="00497B75"/>
    <w:rsid w:val="00497DBB"/>
    <w:rsid w:val="004A0096"/>
    <w:rsid w:val="004A05B5"/>
    <w:rsid w:val="004A11CD"/>
    <w:rsid w:val="004A211C"/>
    <w:rsid w:val="004A2BB7"/>
    <w:rsid w:val="004A412C"/>
    <w:rsid w:val="004A4198"/>
    <w:rsid w:val="004A46B4"/>
    <w:rsid w:val="004A4987"/>
    <w:rsid w:val="004A64E8"/>
    <w:rsid w:val="004A6A3E"/>
    <w:rsid w:val="004A6FF1"/>
    <w:rsid w:val="004A7E82"/>
    <w:rsid w:val="004B0EA2"/>
    <w:rsid w:val="004B1258"/>
    <w:rsid w:val="004B125C"/>
    <w:rsid w:val="004B1BD8"/>
    <w:rsid w:val="004B1CD4"/>
    <w:rsid w:val="004B1E88"/>
    <w:rsid w:val="004B3298"/>
    <w:rsid w:val="004B34D7"/>
    <w:rsid w:val="004B4DCF"/>
    <w:rsid w:val="004B4F5B"/>
    <w:rsid w:val="004B5453"/>
    <w:rsid w:val="004B5482"/>
    <w:rsid w:val="004B5A6B"/>
    <w:rsid w:val="004C0674"/>
    <w:rsid w:val="004C0E17"/>
    <w:rsid w:val="004C1992"/>
    <w:rsid w:val="004C27A2"/>
    <w:rsid w:val="004C3383"/>
    <w:rsid w:val="004C3D45"/>
    <w:rsid w:val="004C45C5"/>
    <w:rsid w:val="004C46A4"/>
    <w:rsid w:val="004C58D7"/>
    <w:rsid w:val="004C5AEE"/>
    <w:rsid w:val="004C5D48"/>
    <w:rsid w:val="004C6C15"/>
    <w:rsid w:val="004C75E2"/>
    <w:rsid w:val="004C7DF9"/>
    <w:rsid w:val="004D02DE"/>
    <w:rsid w:val="004D05CA"/>
    <w:rsid w:val="004D0D10"/>
    <w:rsid w:val="004D0F00"/>
    <w:rsid w:val="004D0FAD"/>
    <w:rsid w:val="004D1A85"/>
    <w:rsid w:val="004D1B87"/>
    <w:rsid w:val="004D1F88"/>
    <w:rsid w:val="004D3AB1"/>
    <w:rsid w:val="004D4202"/>
    <w:rsid w:val="004D6175"/>
    <w:rsid w:val="004D64AE"/>
    <w:rsid w:val="004D6D42"/>
    <w:rsid w:val="004D714E"/>
    <w:rsid w:val="004D7289"/>
    <w:rsid w:val="004D7707"/>
    <w:rsid w:val="004D7A19"/>
    <w:rsid w:val="004E025F"/>
    <w:rsid w:val="004E02A1"/>
    <w:rsid w:val="004E0419"/>
    <w:rsid w:val="004E07B6"/>
    <w:rsid w:val="004E07CE"/>
    <w:rsid w:val="004E0F3A"/>
    <w:rsid w:val="004E24B0"/>
    <w:rsid w:val="004E2523"/>
    <w:rsid w:val="004E2A52"/>
    <w:rsid w:val="004E3A0E"/>
    <w:rsid w:val="004E3A5A"/>
    <w:rsid w:val="004E41B7"/>
    <w:rsid w:val="004E4F25"/>
    <w:rsid w:val="004E4FD4"/>
    <w:rsid w:val="004E511D"/>
    <w:rsid w:val="004E55A1"/>
    <w:rsid w:val="004E5737"/>
    <w:rsid w:val="004E6247"/>
    <w:rsid w:val="004E6525"/>
    <w:rsid w:val="004E715D"/>
    <w:rsid w:val="004E761A"/>
    <w:rsid w:val="004E7BED"/>
    <w:rsid w:val="004E7DB3"/>
    <w:rsid w:val="004F0A5E"/>
    <w:rsid w:val="004F158E"/>
    <w:rsid w:val="004F15B5"/>
    <w:rsid w:val="004F15DE"/>
    <w:rsid w:val="004F1DD3"/>
    <w:rsid w:val="004F22B4"/>
    <w:rsid w:val="004F2CC3"/>
    <w:rsid w:val="004F3149"/>
    <w:rsid w:val="004F31B5"/>
    <w:rsid w:val="004F4742"/>
    <w:rsid w:val="004F551A"/>
    <w:rsid w:val="004F5CAC"/>
    <w:rsid w:val="004F5D7D"/>
    <w:rsid w:val="004F6583"/>
    <w:rsid w:val="005006C8"/>
    <w:rsid w:val="00500E4E"/>
    <w:rsid w:val="0050262B"/>
    <w:rsid w:val="00502AA6"/>
    <w:rsid w:val="0050398A"/>
    <w:rsid w:val="0050398F"/>
    <w:rsid w:val="00504CB3"/>
    <w:rsid w:val="00504E47"/>
    <w:rsid w:val="00505257"/>
    <w:rsid w:val="005057F7"/>
    <w:rsid w:val="005061D3"/>
    <w:rsid w:val="00506E75"/>
    <w:rsid w:val="005105F8"/>
    <w:rsid w:val="00510C96"/>
    <w:rsid w:val="00511F46"/>
    <w:rsid w:val="005138C0"/>
    <w:rsid w:val="00513926"/>
    <w:rsid w:val="00514DA9"/>
    <w:rsid w:val="00515791"/>
    <w:rsid w:val="00516504"/>
    <w:rsid w:val="00516E54"/>
    <w:rsid w:val="0051750B"/>
    <w:rsid w:val="0051760C"/>
    <w:rsid w:val="00517991"/>
    <w:rsid w:val="00517DAD"/>
    <w:rsid w:val="005205A8"/>
    <w:rsid w:val="00520744"/>
    <w:rsid w:val="005209C4"/>
    <w:rsid w:val="00520A50"/>
    <w:rsid w:val="005211A7"/>
    <w:rsid w:val="0052296F"/>
    <w:rsid w:val="00522ABE"/>
    <w:rsid w:val="00522C09"/>
    <w:rsid w:val="00523B84"/>
    <w:rsid w:val="00523DCA"/>
    <w:rsid w:val="00524332"/>
    <w:rsid w:val="005245AB"/>
    <w:rsid w:val="005245B5"/>
    <w:rsid w:val="00526DA5"/>
    <w:rsid w:val="005271BD"/>
    <w:rsid w:val="00530C3C"/>
    <w:rsid w:val="00530FB6"/>
    <w:rsid w:val="005314CF"/>
    <w:rsid w:val="005317D4"/>
    <w:rsid w:val="00531C1E"/>
    <w:rsid w:val="00532682"/>
    <w:rsid w:val="00533507"/>
    <w:rsid w:val="00533EF4"/>
    <w:rsid w:val="00534F10"/>
    <w:rsid w:val="00535269"/>
    <w:rsid w:val="00535270"/>
    <w:rsid w:val="00535E4B"/>
    <w:rsid w:val="00536771"/>
    <w:rsid w:val="00536D7E"/>
    <w:rsid w:val="005372BF"/>
    <w:rsid w:val="00537848"/>
    <w:rsid w:val="0054108C"/>
    <w:rsid w:val="00541E9E"/>
    <w:rsid w:val="0054211F"/>
    <w:rsid w:val="005421B5"/>
    <w:rsid w:val="005429E8"/>
    <w:rsid w:val="00542F64"/>
    <w:rsid w:val="005433FF"/>
    <w:rsid w:val="0054402A"/>
    <w:rsid w:val="005446D0"/>
    <w:rsid w:val="00545520"/>
    <w:rsid w:val="00545B23"/>
    <w:rsid w:val="005461FD"/>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7BC"/>
    <w:rsid w:val="005569B1"/>
    <w:rsid w:val="00556C34"/>
    <w:rsid w:val="00557665"/>
    <w:rsid w:val="005576FA"/>
    <w:rsid w:val="0055787A"/>
    <w:rsid w:val="00557B60"/>
    <w:rsid w:val="00557C64"/>
    <w:rsid w:val="005607E0"/>
    <w:rsid w:val="00560BD4"/>
    <w:rsid w:val="00561B5B"/>
    <w:rsid w:val="00561EB0"/>
    <w:rsid w:val="00562266"/>
    <w:rsid w:val="005622C3"/>
    <w:rsid w:val="005624D1"/>
    <w:rsid w:val="00562B01"/>
    <w:rsid w:val="00563294"/>
    <w:rsid w:val="00563415"/>
    <w:rsid w:val="00563755"/>
    <w:rsid w:val="00563A63"/>
    <w:rsid w:val="00563CDE"/>
    <w:rsid w:val="00563E1B"/>
    <w:rsid w:val="00564330"/>
    <w:rsid w:val="00564893"/>
    <w:rsid w:val="00564B1B"/>
    <w:rsid w:val="00565D1D"/>
    <w:rsid w:val="00566C69"/>
    <w:rsid w:val="00567277"/>
    <w:rsid w:val="005701E4"/>
    <w:rsid w:val="005709DE"/>
    <w:rsid w:val="00571772"/>
    <w:rsid w:val="00571E01"/>
    <w:rsid w:val="005726B7"/>
    <w:rsid w:val="00572AAF"/>
    <w:rsid w:val="005741BB"/>
    <w:rsid w:val="005744F3"/>
    <w:rsid w:val="00576443"/>
    <w:rsid w:val="005775E0"/>
    <w:rsid w:val="005776B5"/>
    <w:rsid w:val="005777B8"/>
    <w:rsid w:val="0057782C"/>
    <w:rsid w:val="0058125F"/>
    <w:rsid w:val="0058243F"/>
    <w:rsid w:val="005825A8"/>
    <w:rsid w:val="005825C3"/>
    <w:rsid w:val="00582A2B"/>
    <w:rsid w:val="00582D1C"/>
    <w:rsid w:val="0058339D"/>
    <w:rsid w:val="0058369D"/>
    <w:rsid w:val="0058398E"/>
    <w:rsid w:val="00583FF1"/>
    <w:rsid w:val="00584559"/>
    <w:rsid w:val="00585782"/>
    <w:rsid w:val="0058652A"/>
    <w:rsid w:val="005865AB"/>
    <w:rsid w:val="00586761"/>
    <w:rsid w:val="005867A4"/>
    <w:rsid w:val="00586AB0"/>
    <w:rsid w:val="00586B0D"/>
    <w:rsid w:val="00587990"/>
    <w:rsid w:val="00587A56"/>
    <w:rsid w:val="005900DC"/>
    <w:rsid w:val="0059149A"/>
    <w:rsid w:val="00591510"/>
    <w:rsid w:val="0059170F"/>
    <w:rsid w:val="00591C26"/>
    <w:rsid w:val="00592970"/>
    <w:rsid w:val="00592A8A"/>
    <w:rsid w:val="00592B7A"/>
    <w:rsid w:val="00592C5E"/>
    <w:rsid w:val="00593A44"/>
    <w:rsid w:val="00594299"/>
    <w:rsid w:val="005942EF"/>
    <w:rsid w:val="00594AD2"/>
    <w:rsid w:val="00595372"/>
    <w:rsid w:val="00595899"/>
    <w:rsid w:val="00595E0F"/>
    <w:rsid w:val="00596F6D"/>
    <w:rsid w:val="00597434"/>
    <w:rsid w:val="00597B02"/>
    <w:rsid w:val="00597B6A"/>
    <w:rsid w:val="005A0A05"/>
    <w:rsid w:val="005A0CEB"/>
    <w:rsid w:val="005A13B4"/>
    <w:rsid w:val="005A152F"/>
    <w:rsid w:val="005A1813"/>
    <w:rsid w:val="005A1945"/>
    <w:rsid w:val="005A3958"/>
    <w:rsid w:val="005A3964"/>
    <w:rsid w:val="005A45E0"/>
    <w:rsid w:val="005A5EAC"/>
    <w:rsid w:val="005A646D"/>
    <w:rsid w:val="005A64B1"/>
    <w:rsid w:val="005A6C4D"/>
    <w:rsid w:val="005A73BE"/>
    <w:rsid w:val="005A76EB"/>
    <w:rsid w:val="005A7F9E"/>
    <w:rsid w:val="005B01F1"/>
    <w:rsid w:val="005B1812"/>
    <w:rsid w:val="005B182C"/>
    <w:rsid w:val="005B1D1F"/>
    <w:rsid w:val="005B2868"/>
    <w:rsid w:val="005B2A34"/>
    <w:rsid w:val="005B2E38"/>
    <w:rsid w:val="005B324C"/>
    <w:rsid w:val="005B3DD8"/>
    <w:rsid w:val="005B3EAB"/>
    <w:rsid w:val="005B3F3F"/>
    <w:rsid w:val="005B41A4"/>
    <w:rsid w:val="005B45C6"/>
    <w:rsid w:val="005B5681"/>
    <w:rsid w:val="005B69FA"/>
    <w:rsid w:val="005B6ED0"/>
    <w:rsid w:val="005B6F7B"/>
    <w:rsid w:val="005B73D6"/>
    <w:rsid w:val="005C05E1"/>
    <w:rsid w:val="005C0700"/>
    <w:rsid w:val="005C10A8"/>
    <w:rsid w:val="005C1666"/>
    <w:rsid w:val="005C168D"/>
    <w:rsid w:val="005C1DBD"/>
    <w:rsid w:val="005C2E6D"/>
    <w:rsid w:val="005C36C7"/>
    <w:rsid w:val="005C36D9"/>
    <w:rsid w:val="005C3E4E"/>
    <w:rsid w:val="005C54DB"/>
    <w:rsid w:val="005C67FA"/>
    <w:rsid w:val="005C7667"/>
    <w:rsid w:val="005C7E26"/>
    <w:rsid w:val="005D0F1A"/>
    <w:rsid w:val="005D14F1"/>
    <w:rsid w:val="005D2289"/>
    <w:rsid w:val="005D3606"/>
    <w:rsid w:val="005D42F4"/>
    <w:rsid w:val="005D4914"/>
    <w:rsid w:val="005D4D22"/>
    <w:rsid w:val="005D604F"/>
    <w:rsid w:val="005D63D3"/>
    <w:rsid w:val="005D71DC"/>
    <w:rsid w:val="005D7840"/>
    <w:rsid w:val="005D7854"/>
    <w:rsid w:val="005E086E"/>
    <w:rsid w:val="005E1406"/>
    <w:rsid w:val="005E1C14"/>
    <w:rsid w:val="005E3171"/>
    <w:rsid w:val="005E3503"/>
    <w:rsid w:val="005E4258"/>
    <w:rsid w:val="005E5E5C"/>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8AE"/>
    <w:rsid w:val="005F3F8D"/>
    <w:rsid w:val="005F44EE"/>
    <w:rsid w:val="005F50D8"/>
    <w:rsid w:val="005F530C"/>
    <w:rsid w:val="005F56D4"/>
    <w:rsid w:val="005F5A8B"/>
    <w:rsid w:val="005F62FF"/>
    <w:rsid w:val="005F6877"/>
    <w:rsid w:val="005F6F03"/>
    <w:rsid w:val="005F7BFA"/>
    <w:rsid w:val="005F7C5D"/>
    <w:rsid w:val="0060065F"/>
    <w:rsid w:val="00601380"/>
    <w:rsid w:val="006016D4"/>
    <w:rsid w:val="0060179E"/>
    <w:rsid w:val="00601C8E"/>
    <w:rsid w:val="00602041"/>
    <w:rsid w:val="00602074"/>
    <w:rsid w:val="0060276B"/>
    <w:rsid w:val="006033C4"/>
    <w:rsid w:val="00603887"/>
    <w:rsid w:val="00604724"/>
    <w:rsid w:val="0060507D"/>
    <w:rsid w:val="006056DB"/>
    <w:rsid w:val="006058F4"/>
    <w:rsid w:val="00606561"/>
    <w:rsid w:val="00606677"/>
    <w:rsid w:val="006072B1"/>
    <w:rsid w:val="00607597"/>
    <w:rsid w:val="00607741"/>
    <w:rsid w:val="00610608"/>
    <w:rsid w:val="0061133C"/>
    <w:rsid w:val="00611D5E"/>
    <w:rsid w:val="00611EFF"/>
    <w:rsid w:val="00612035"/>
    <w:rsid w:val="006122A6"/>
    <w:rsid w:val="006124A6"/>
    <w:rsid w:val="00612ED6"/>
    <w:rsid w:val="006138FD"/>
    <w:rsid w:val="00613DBC"/>
    <w:rsid w:val="006144D9"/>
    <w:rsid w:val="006146EA"/>
    <w:rsid w:val="00614712"/>
    <w:rsid w:val="00614FDC"/>
    <w:rsid w:val="00615121"/>
    <w:rsid w:val="00615601"/>
    <w:rsid w:val="00615617"/>
    <w:rsid w:val="00615AD9"/>
    <w:rsid w:val="00615DAF"/>
    <w:rsid w:val="00615FBC"/>
    <w:rsid w:val="00616D04"/>
    <w:rsid w:val="00617508"/>
    <w:rsid w:val="0062006A"/>
    <w:rsid w:val="006202C7"/>
    <w:rsid w:val="00621AD0"/>
    <w:rsid w:val="006227CC"/>
    <w:rsid w:val="006228AE"/>
    <w:rsid w:val="006229F7"/>
    <w:rsid w:val="00623488"/>
    <w:rsid w:val="006236E0"/>
    <w:rsid w:val="00624467"/>
    <w:rsid w:val="00624A07"/>
    <w:rsid w:val="00625AAE"/>
    <w:rsid w:val="006260D4"/>
    <w:rsid w:val="006261B2"/>
    <w:rsid w:val="006268EF"/>
    <w:rsid w:val="00626CB4"/>
    <w:rsid w:val="006270A2"/>
    <w:rsid w:val="00627299"/>
    <w:rsid w:val="00627D91"/>
    <w:rsid w:val="0063163F"/>
    <w:rsid w:val="0063166D"/>
    <w:rsid w:val="00631E68"/>
    <w:rsid w:val="00631EE5"/>
    <w:rsid w:val="00632450"/>
    <w:rsid w:val="00632BF9"/>
    <w:rsid w:val="00632C3F"/>
    <w:rsid w:val="006331D4"/>
    <w:rsid w:val="006335EE"/>
    <w:rsid w:val="00633AFD"/>
    <w:rsid w:val="00633FDF"/>
    <w:rsid w:val="00635D91"/>
    <w:rsid w:val="00637D0D"/>
    <w:rsid w:val="00640A60"/>
    <w:rsid w:val="00640EC2"/>
    <w:rsid w:val="00640F94"/>
    <w:rsid w:val="00641175"/>
    <w:rsid w:val="0064149B"/>
    <w:rsid w:val="00642FB2"/>
    <w:rsid w:val="00644338"/>
    <w:rsid w:val="00644A7C"/>
    <w:rsid w:val="00645972"/>
    <w:rsid w:val="00645BA0"/>
    <w:rsid w:val="00646478"/>
    <w:rsid w:val="0064684A"/>
    <w:rsid w:val="00650078"/>
    <w:rsid w:val="006509EF"/>
    <w:rsid w:val="0065175A"/>
    <w:rsid w:val="0065237F"/>
    <w:rsid w:val="006531AB"/>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41F5"/>
    <w:rsid w:val="0066549B"/>
    <w:rsid w:val="00666186"/>
    <w:rsid w:val="006661F8"/>
    <w:rsid w:val="00666F91"/>
    <w:rsid w:val="00666FC7"/>
    <w:rsid w:val="0066777E"/>
    <w:rsid w:val="0067071B"/>
    <w:rsid w:val="00670D47"/>
    <w:rsid w:val="00671503"/>
    <w:rsid w:val="00672105"/>
    <w:rsid w:val="00672132"/>
    <w:rsid w:val="00672AF5"/>
    <w:rsid w:val="00673842"/>
    <w:rsid w:val="00673CF3"/>
    <w:rsid w:val="006742F3"/>
    <w:rsid w:val="006753B2"/>
    <w:rsid w:val="00675DE4"/>
    <w:rsid w:val="00675F92"/>
    <w:rsid w:val="00676118"/>
    <w:rsid w:val="00676817"/>
    <w:rsid w:val="006779DC"/>
    <w:rsid w:val="00677BE0"/>
    <w:rsid w:val="00680610"/>
    <w:rsid w:val="0068167C"/>
    <w:rsid w:val="006822AD"/>
    <w:rsid w:val="00682510"/>
    <w:rsid w:val="006825FE"/>
    <w:rsid w:val="00682835"/>
    <w:rsid w:val="00682C8D"/>
    <w:rsid w:val="00682F61"/>
    <w:rsid w:val="00682FC6"/>
    <w:rsid w:val="00683B73"/>
    <w:rsid w:val="00684212"/>
    <w:rsid w:val="0068421F"/>
    <w:rsid w:val="00684F80"/>
    <w:rsid w:val="00685B0E"/>
    <w:rsid w:val="00686E15"/>
    <w:rsid w:val="006875E7"/>
    <w:rsid w:val="0068789A"/>
    <w:rsid w:val="00687A8E"/>
    <w:rsid w:val="00687F56"/>
    <w:rsid w:val="00690F8B"/>
    <w:rsid w:val="00691F2A"/>
    <w:rsid w:val="006922E8"/>
    <w:rsid w:val="0069273A"/>
    <w:rsid w:val="0069287A"/>
    <w:rsid w:val="00693FAC"/>
    <w:rsid w:val="00693FDF"/>
    <w:rsid w:val="006941AD"/>
    <w:rsid w:val="006943BC"/>
    <w:rsid w:val="00694C2C"/>
    <w:rsid w:val="00694E8A"/>
    <w:rsid w:val="00695A7B"/>
    <w:rsid w:val="00695C76"/>
    <w:rsid w:val="00697815"/>
    <w:rsid w:val="006A03F4"/>
    <w:rsid w:val="006A05B2"/>
    <w:rsid w:val="006A113D"/>
    <w:rsid w:val="006A158D"/>
    <w:rsid w:val="006A1D56"/>
    <w:rsid w:val="006A2027"/>
    <w:rsid w:val="006A23F5"/>
    <w:rsid w:val="006A3A46"/>
    <w:rsid w:val="006A6238"/>
    <w:rsid w:val="006A6D6A"/>
    <w:rsid w:val="006A7957"/>
    <w:rsid w:val="006A7EBD"/>
    <w:rsid w:val="006A7F04"/>
    <w:rsid w:val="006B0258"/>
    <w:rsid w:val="006B102C"/>
    <w:rsid w:val="006B280C"/>
    <w:rsid w:val="006B4B1A"/>
    <w:rsid w:val="006B4D19"/>
    <w:rsid w:val="006B4D7D"/>
    <w:rsid w:val="006B67B7"/>
    <w:rsid w:val="006B76A1"/>
    <w:rsid w:val="006B7D31"/>
    <w:rsid w:val="006B7F7A"/>
    <w:rsid w:val="006C035E"/>
    <w:rsid w:val="006C0FD4"/>
    <w:rsid w:val="006C1001"/>
    <w:rsid w:val="006C1E97"/>
    <w:rsid w:val="006C27E6"/>
    <w:rsid w:val="006C2A87"/>
    <w:rsid w:val="006C3B4D"/>
    <w:rsid w:val="006C45D8"/>
    <w:rsid w:val="006C521A"/>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52F6"/>
    <w:rsid w:val="006D54B6"/>
    <w:rsid w:val="006D5BCA"/>
    <w:rsid w:val="006D79A7"/>
    <w:rsid w:val="006D7A0C"/>
    <w:rsid w:val="006D7D53"/>
    <w:rsid w:val="006E07BF"/>
    <w:rsid w:val="006E0E23"/>
    <w:rsid w:val="006E0F29"/>
    <w:rsid w:val="006E12A0"/>
    <w:rsid w:val="006E1E2D"/>
    <w:rsid w:val="006E1EEE"/>
    <w:rsid w:val="006E2769"/>
    <w:rsid w:val="006E3CE2"/>
    <w:rsid w:val="006E431C"/>
    <w:rsid w:val="006E4746"/>
    <w:rsid w:val="006E4E89"/>
    <w:rsid w:val="006E56C2"/>
    <w:rsid w:val="006E56E2"/>
    <w:rsid w:val="006E652B"/>
    <w:rsid w:val="006E6E32"/>
    <w:rsid w:val="006E7FF9"/>
    <w:rsid w:val="006F08D8"/>
    <w:rsid w:val="006F0DE5"/>
    <w:rsid w:val="006F10B7"/>
    <w:rsid w:val="006F1D4B"/>
    <w:rsid w:val="006F2224"/>
    <w:rsid w:val="006F225A"/>
    <w:rsid w:val="006F25C9"/>
    <w:rsid w:val="006F2706"/>
    <w:rsid w:val="006F36A0"/>
    <w:rsid w:val="006F3B74"/>
    <w:rsid w:val="006F3C9D"/>
    <w:rsid w:val="006F3FB8"/>
    <w:rsid w:val="006F44DC"/>
    <w:rsid w:val="006F4C99"/>
    <w:rsid w:val="006F52AD"/>
    <w:rsid w:val="006F63DA"/>
    <w:rsid w:val="006F7195"/>
    <w:rsid w:val="006F7223"/>
    <w:rsid w:val="006F792D"/>
    <w:rsid w:val="006F7949"/>
    <w:rsid w:val="00701643"/>
    <w:rsid w:val="00701FBD"/>
    <w:rsid w:val="0070263C"/>
    <w:rsid w:val="007040D5"/>
    <w:rsid w:val="00704458"/>
    <w:rsid w:val="00704594"/>
    <w:rsid w:val="0070513B"/>
    <w:rsid w:val="0070559A"/>
    <w:rsid w:val="0070593E"/>
    <w:rsid w:val="00705A52"/>
    <w:rsid w:val="00705CB9"/>
    <w:rsid w:val="007065AB"/>
    <w:rsid w:val="007068D1"/>
    <w:rsid w:val="00706CD7"/>
    <w:rsid w:val="00706F5F"/>
    <w:rsid w:val="007072B6"/>
    <w:rsid w:val="007074E1"/>
    <w:rsid w:val="007079F9"/>
    <w:rsid w:val="00710091"/>
    <w:rsid w:val="007108BD"/>
    <w:rsid w:val="007108E4"/>
    <w:rsid w:val="007112BE"/>
    <w:rsid w:val="007118E1"/>
    <w:rsid w:val="00711CA1"/>
    <w:rsid w:val="0071257D"/>
    <w:rsid w:val="00713666"/>
    <w:rsid w:val="00713AA8"/>
    <w:rsid w:val="00714DA7"/>
    <w:rsid w:val="007150E2"/>
    <w:rsid w:val="00715E10"/>
    <w:rsid w:val="007164DF"/>
    <w:rsid w:val="00716B73"/>
    <w:rsid w:val="00716C72"/>
    <w:rsid w:val="00717599"/>
    <w:rsid w:val="00717925"/>
    <w:rsid w:val="00717B42"/>
    <w:rsid w:val="00717D14"/>
    <w:rsid w:val="00717F79"/>
    <w:rsid w:val="00722277"/>
    <w:rsid w:val="00722C6E"/>
    <w:rsid w:val="007232F0"/>
    <w:rsid w:val="00724187"/>
    <w:rsid w:val="00725653"/>
    <w:rsid w:val="007262A8"/>
    <w:rsid w:val="007277D8"/>
    <w:rsid w:val="00727FDF"/>
    <w:rsid w:val="00730E37"/>
    <w:rsid w:val="00730EE5"/>
    <w:rsid w:val="007319A9"/>
    <w:rsid w:val="00731E9D"/>
    <w:rsid w:val="0073236A"/>
    <w:rsid w:val="00733191"/>
    <w:rsid w:val="00733316"/>
    <w:rsid w:val="00733DA7"/>
    <w:rsid w:val="007340B4"/>
    <w:rsid w:val="00734D0B"/>
    <w:rsid w:val="00735705"/>
    <w:rsid w:val="00735ACE"/>
    <w:rsid w:val="00735F9E"/>
    <w:rsid w:val="00736096"/>
    <w:rsid w:val="00736E67"/>
    <w:rsid w:val="00737167"/>
    <w:rsid w:val="00737227"/>
    <w:rsid w:val="00737366"/>
    <w:rsid w:val="00737DC6"/>
    <w:rsid w:val="007414AF"/>
    <w:rsid w:val="0074150F"/>
    <w:rsid w:val="0074167B"/>
    <w:rsid w:val="007416A3"/>
    <w:rsid w:val="00742CCE"/>
    <w:rsid w:val="00742ECA"/>
    <w:rsid w:val="00742F8E"/>
    <w:rsid w:val="007438F6"/>
    <w:rsid w:val="00743C5F"/>
    <w:rsid w:val="0074456C"/>
    <w:rsid w:val="00744FD6"/>
    <w:rsid w:val="00745462"/>
    <w:rsid w:val="0074639E"/>
    <w:rsid w:val="00746A34"/>
    <w:rsid w:val="00746ACC"/>
    <w:rsid w:val="007502B6"/>
    <w:rsid w:val="007503F0"/>
    <w:rsid w:val="00750658"/>
    <w:rsid w:val="00750723"/>
    <w:rsid w:val="00750946"/>
    <w:rsid w:val="00750F10"/>
    <w:rsid w:val="0075178D"/>
    <w:rsid w:val="00751C22"/>
    <w:rsid w:val="00751D86"/>
    <w:rsid w:val="00751EC3"/>
    <w:rsid w:val="00751EEC"/>
    <w:rsid w:val="00752557"/>
    <w:rsid w:val="00752CEE"/>
    <w:rsid w:val="0075327A"/>
    <w:rsid w:val="00754CEC"/>
    <w:rsid w:val="00755FA7"/>
    <w:rsid w:val="00756082"/>
    <w:rsid w:val="007560EB"/>
    <w:rsid w:val="007604A5"/>
    <w:rsid w:val="00760E9F"/>
    <w:rsid w:val="007613DB"/>
    <w:rsid w:val="00761764"/>
    <w:rsid w:val="00762609"/>
    <w:rsid w:val="007627B8"/>
    <w:rsid w:val="00762AB0"/>
    <w:rsid w:val="00762C1E"/>
    <w:rsid w:val="007635AF"/>
    <w:rsid w:val="007641CD"/>
    <w:rsid w:val="00764544"/>
    <w:rsid w:val="00764763"/>
    <w:rsid w:val="00764D4C"/>
    <w:rsid w:val="00764D94"/>
    <w:rsid w:val="00765E49"/>
    <w:rsid w:val="007663F5"/>
    <w:rsid w:val="00766A27"/>
    <w:rsid w:val="00766A9C"/>
    <w:rsid w:val="0076765B"/>
    <w:rsid w:val="00767D63"/>
    <w:rsid w:val="007700F0"/>
    <w:rsid w:val="0077094B"/>
    <w:rsid w:val="00770D39"/>
    <w:rsid w:val="0077186C"/>
    <w:rsid w:val="00771950"/>
    <w:rsid w:val="00771C50"/>
    <w:rsid w:val="007720EE"/>
    <w:rsid w:val="00772D17"/>
    <w:rsid w:val="00773068"/>
    <w:rsid w:val="00773F25"/>
    <w:rsid w:val="00774A3D"/>
    <w:rsid w:val="00774F7E"/>
    <w:rsid w:val="00775617"/>
    <w:rsid w:val="0077580C"/>
    <w:rsid w:val="00775B7B"/>
    <w:rsid w:val="00775E14"/>
    <w:rsid w:val="0077726A"/>
    <w:rsid w:val="00777525"/>
    <w:rsid w:val="00780625"/>
    <w:rsid w:val="00780854"/>
    <w:rsid w:val="00780EFE"/>
    <w:rsid w:val="00781587"/>
    <w:rsid w:val="00781C35"/>
    <w:rsid w:val="0078247C"/>
    <w:rsid w:val="00782975"/>
    <w:rsid w:val="00782F3F"/>
    <w:rsid w:val="007843C6"/>
    <w:rsid w:val="007853EC"/>
    <w:rsid w:val="00785A55"/>
    <w:rsid w:val="007860F0"/>
    <w:rsid w:val="00786304"/>
    <w:rsid w:val="007864C0"/>
    <w:rsid w:val="007868FB"/>
    <w:rsid w:val="00786C01"/>
    <w:rsid w:val="00786FE7"/>
    <w:rsid w:val="007876E4"/>
    <w:rsid w:val="00787D8B"/>
    <w:rsid w:val="007910C1"/>
    <w:rsid w:val="00791770"/>
    <w:rsid w:val="00791954"/>
    <w:rsid w:val="00791A3B"/>
    <w:rsid w:val="00791DB8"/>
    <w:rsid w:val="007937DF"/>
    <w:rsid w:val="00793D97"/>
    <w:rsid w:val="00794474"/>
    <w:rsid w:val="007945ED"/>
    <w:rsid w:val="007947E2"/>
    <w:rsid w:val="00794FEF"/>
    <w:rsid w:val="00795E61"/>
    <w:rsid w:val="00796E00"/>
    <w:rsid w:val="007A06C0"/>
    <w:rsid w:val="007A10D9"/>
    <w:rsid w:val="007A161D"/>
    <w:rsid w:val="007A2463"/>
    <w:rsid w:val="007A295B"/>
    <w:rsid w:val="007A3D34"/>
    <w:rsid w:val="007A3E6B"/>
    <w:rsid w:val="007A43B5"/>
    <w:rsid w:val="007A5898"/>
    <w:rsid w:val="007A5AD4"/>
    <w:rsid w:val="007A5BBC"/>
    <w:rsid w:val="007A5BC9"/>
    <w:rsid w:val="007A6349"/>
    <w:rsid w:val="007A6D47"/>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27"/>
    <w:rsid w:val="007C16FD"/>
    <w:rsid w:val="007C216B"/>
    <w:rsid w:val="007C24FD"/>
    <w:rsid w:val="007C2518"/>
    <w:rsid w:val="007C36CA"/>
    <w:rsid w:val="007C4787"/>
    <w:rsid w:val="007C4DA6"/>
    <w:rsid w:val="007C5111"/>
    <w:rsid w:val="007C5BD3"/>
    <w:rsid w:val="007C5E64"/>
    <w:rsid w:val="007C65DB"/>
    <w:rsid w:val="007C7215"/>
    <w:rsid w:val="007C76EB"/>
    <w:rsid w:val="007D14DA"/>
    <w:rsid w:val="007D1510"/>
    <w:rsid w:val="007D18BD"/>
    <w:rsid w:val="007D1BFD"/>
    <w:rsid w:val="007D1EBB"/>
    <w:rsid w:val="007D2223"/>
    <w:rsid w:val="007D2D1E"/>
    <w:rsid w:val="007D2DED"/>
    <w:rsid w:val="007D3305"/>
    <w:rsid w:val="007D3502"/>
    <w:rsid w:val="007D3C72"/>
    <w:rsid w:val="007D3D3E"/>
    <w:rsid w:val="007D3D81"/>
    <w:rsid w:val="007D3FF6"/>
    <w:rsid w:val="007D481D"/>
    <w:rsid w:val="007D4F72"/>
    <w:rsid w:val="007D5193"/>
    <w:rsid w:val="007D52A9"/>
    <w:rsid w:val="007D5BED"/>
    <w:rsid w:val="007D691F"/>
    <w:rsid w:val="007D6E8A"/>
    <w:rsid w:val="007D7365"/>
    <w:rsid w:val="007D79A2"/>
    <w:rsid w:val="007D7FC0"/>
    <w:rsid w:val="007E0130"/>
    <w:rsid w:val="007E1038"/>
    <w:rsid w:val="007E1F86"/>
    <w:rsid w:val="007E21D0"/>
    <w:rsid w:val="007E2743"/>
    <w:rsid w:val="007E37F8"/>
    <w:rsid w:val="007E3BEE"/>
    <w:rsid w:val="007E4150"/>
    <w:rsid w:val="007E422F"/>
    <w:rsid w:val="007E43BF"/>
    <w:rsid w:val="007E551D"/>
    <w:rsid w:val="007E638D"/>
    <w:rsid w:val="007E7268"/>
    <w:rsid w:val="007E76F8"/>
    <w:rsid w:val="007F10E6"/>
    <w:rsid w:val="007F1FA6"/>
    <w:rsid w:val="007F224A"/>
    <w:rsid w:val="007F2945"/>
    <w:rsid w:val="007F2AFD"/>
    <w:rsid w:val="007F2C68"/>
    <w:rsid w:val="007F357F"/>
    <w:rsid w:val="007F4472"/>
    <w:rsid w:val="007F4687"/>
    <w:rsid w:val="007F552F"/>
    <w:rsid w:val="007F57C9"/>
    <w:rsid w:val="007F58E7"/>
    <w:rsid w:val="007F61AA"/>
    <w:rsid w:val="007F678F"/>
    <w:rsid w:val="007F67C3"/>
    <w:rsid w:val="007F6820"/>
    <w:rsid w:val="007F6D5D"/>
    <w:rsid w:val="007F7457"/>
    <w:rsid w:val="007F75D5"/>
    <w:rsid w:val="007F77BA"/>
    <w:rsid w:val="007F7870"/>
    <w:rsid w:val="00801A98"/>
    <w:rsid w:val="008029F2"/>
    <w:rsid w:val="00803152"/>
    <w:rsid w:val="00803C63"/>
    <w:rsid w:val="00803E36"/>
    <w:rsid w:val="00804535"/>
    <w:rsid w:val="00804ABF"/>
    <w:rsid w:val="0080524E"/>
    <w:rsid w:val="00807ABB"/>
    <w:rsid w:val="0081006F"/>
    <w:rsid w:val="008102CA"/>
    <w:rsid w:val="00810405"/>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913"/>
    <w:rsid w:val="00823CE5"/>
    <w:rsid w:val="00824093"/>
    <w:rsid w:val="008246B7"/>
    <w:rsid w:val="00825048"/>
    <w:rsid w:val="0082558B"/>
    <w:rsid w:val="00826980"/>
    <w:rsid w:val="00826AD4"/>
    <w:rsid w:val="00826D79"/>
    <w:rsid w:val="00827754"/>
    <w:rsid w:val="008278AB"/>
    <w:rsid w:val="00827992"/>
    <w:rsid w:val="00827E44"/>
    <w:rsid w:val="00827EE2"/>
    <w:rsid w:val="0083015A"/>
    <w:rsid w:val="00831A3A"/>
    <w:rsid w:val="00831F9E"/>
    <w:rsid w:val="00832709"/>
    <w:rsid w:val="00834C53"/>
    <w:rsid w:val="0083503E"/>
    <w:rsid w:val="0083589B"/>
    <w:rsid w:val="008358B4"/>
    <w:rsid w:val="00835A79"/>
    <w:rsid w:val="00836572"/>
    <w:rsid w:val="00840506"/>
    <w:rsid w:val="0084145C"/>
    <w:rsid w:val="00841571"/>
    <w:rsid w:val="0084176A"/>
    <w:rsid w:val="00841CC4"/>
    <w:rsid w:val="00841E62"/>
    <w:rsid w:val="00842195"/>
    <w:rsid w:val="008421CE"/>
    <w:rsid w:val="00843D41"/>
    <w:rsid w:val="00843EDC"/>
    <w:rsid w:val="00843FAB"/>
    <w:rsid w:val="00845EA1"/>
    <w:rsid w:val="00846E77"/>
    <w:rsid w:val="00847A51"/>
    <w:rsid w:val="00847E0E"/>
    <w:rsid w:val="00850EC3"/>
    <w:rsid w:val="00851711"/>
    <w:rsid w:val="00852326"/>
    <w:rsid w:val="00853061"/>
    <w:rsid w:val="00853200"/>
    <w:rsid w:val="008547E1"/>
    <w:rsid w:val="00855241"/>
    <w:rsid w:val="00856D4C"/>
    <w:rsid w:val="0086027D"/>
    <w:rsid w:val="00861509"/>
    <w:rsid w:val="00861AEA"/>
    <w:rsid w:val="00862EDC"/>
    <w:rsid w:val="00863B8F"/>
    <w:rsid w:val="00863C04"/>
    <w:rsid w:val="00865A8D"/>
    <w:rsid w:val="0086653A"/>
    <w:rsid w:val="008667DB"/>
    <w:rsid w:val="00867217"/>
    <w:rsid w:val="008712CB"/>
    <w:rsid w:val="008712F3"/>
    <w:rsid w:val="00872B0C"/>
    <w:rsid w:val="00872B88"/>
    <w:rsid w:val="00872EF0"/>
    <w:rsid w:val="00873701"/>
    <w:rsid w:val="00874ED7"/>
    <w:rsid w:val="0087541A"/>
    <w:rsid w:val="00875EE5"/>
    <w:rsid w:val="00876513"/>
    <w:rsid w:val="00876D65"/>
    <w:rsid w:val="008772A4"/>
    <w:rsid w:val="008775FD"/>
    <w:rsid w:val="00877FB8"/>
    <w:rsid w:val="008801B5"/>
    <w:rsid w:val="00880A48"/>
    <w:rsid w:val="00882A88"/>
    <w:rsid w:val="00883BFA"/>
    <w:rsid w:val="00883C1A"/>
    <w:rsid w:val="00883C9C"/>
    <w:rsid w:val="008847DD"/>
    <w:rsid w:val="008852E4"/>
    <w:rsid w:val="00886BBD"/>
    <w:rsid w:val="00886BE2"/>
    <w:rsid w:val="008871D9"/>
    <w:rsid w:val="008871E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C50"/>
    <w:rsid w:val="008A1FF7"/>
    <w:rsid w:val="008A2825"/>
    <w:rsid w:val="008A2BAB"/>
    <w:rsid w:val="008A398F"/>
    <w:rsid w:val="008A50C9"/>
    <w:rsid w:val="008A53F9"/>
    <w:rsid w:val="008A576F"/>
    <w:rsid w:val="008A626A"/>
    <w:rsid w:val="008A69F5"/>
    <w:rsid w:val="008A6AC1"/>
    <w:rsid w:val="008A7467"/>
    <w:rsid w:val="008A77C3"/>
    <w:rsid w:val="008A7ABD"/>
    <w:rsid w:val="008A7B12"/>
    <w:rsid w:val="008A7BA5"/>
    <w:rsid w:val="008B0483"/>
    <w:rsid w:val="008B0BB8"/>
    <w:rsid w:val="008B171B"/>
    <w:rsid w:val="008B1E75"/>
    <w:rsid w:val="008B20C7"/>
    <w:rsid w:val="008B2154"/>
    <w:rsid w:val="008B255A"/>
    <w:rsid w:val="008B2DA0"/>
    <w:rsid w:val="008B4342"/>
    <w:rsid w:val="008B5206"/>
    <w:rsid w:val="008B5290"/>
    <w:rsid w:val="008B54D6"/>
    <w:rsid w:val="008B5C68"/>
    <w:rsid w:val="008B741A"/>
    <w:rsid w:val="008B7573"/>
    <w:rsid w:val="008B774C"/>
    <w:rsid w:val="008C01B2"/>
    <w:rsid w:val="008C1080"/>
    <w:rsid w:val="008C1ED6"/>
    <w:rsid w:val="008C1ED9"/>
    <w:rsid w:val="008C2B2E"/>
    <w:rsid w:val="008C37CD"/>
    <w:rsid w:val="008C3846"/>
    <w:rsid w:val="008C3AEF"/>
    <w:rsid w:val="008C5173"/>
    <w:rsid w:val="008C6DF1"/>
    <w:rsid w:val="008C76B7"/>
    <w:rsid w:val="008D1487"/>
    <w:rsid w:val="008D148B"/>
    <w:rsid w:val="008D2B4D"/>
    <w:rsid w:val="008D3363"/>
    <w:rsid w:val="008D3478"/>
    <w:rsid w:val="008D4031"/>
    <w:rsid w:val="008D412C"/>
    <w:rsid w:val="008D4F6C"/>
    <w:rsid w:val="008D51B1"/>
    <w:rsid w:val="008D56F5"/>
    <w:rsid w:val="008D620A"/>
    <w:rsid w:val="008D6FF0"/>
    <w:rsid w:val="008D70B6"/>
    <w:rsid w:val="008D7C52"/>
    <w:rsid w:val="008D7C70"/>
    <w:rsid w:val="008E0C4C"/>
    <w:rsid w:val="008E1F98"/>
    <w:rsid w:val="008E207B"/>
    <w:rsid w:val="008E28D2"/>
    <w:rsid w:val="008E3E4F"/>
    <w:rsid w:val="008E41C8"/>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3CDF"/>
    <w:rsid w:val="008F4A72"/>
    <w:rsid w:val="008F521A"/>
    <w:rsid w:val="008F602B"/>
    <w:rsid w:val="008F615E"/>
    <w:rsid w:val="008F63F3"/>
    <w:rsid w:val="008F67B8"/>
    <w:rsid w:val="008F774C"/>
    <w:rsid w:val="008F7790"/>
    <w:rsid w:val="0090054E"/>
    <w:rsid w:val="00900F68"/>
    <w:rsid w:val="009013A2"/>
    <w:rsid w:val="009024D3"/>
    <w:rsid w:val="009029D0"/>
    <w:rsid w:val="00902E6D"/>
    <w:rsid w:val="0090306A"/>
    <w:rsid w:val="00903A33"/>
    <w:rsid w:val="00904591"/>
    <w:rsid w:val="00904B6A"/>
    <w:rsid w:val="00907858"/>
    <w:rsid w:val="009078DA"/>
    <w:rsid w:val="00907A37"/>
    <w:rsid w:val="00907F33"/>
    <w:rsid w:val="00910B8D"/>
    <w:rsid w:val="00910BAB"/>
    <w:rsid w:val="009113BE"/>
    <w:rsid w:val="009118D4"/>
    <w:rsid w:val="0091199A"/>
    <w:rsid w:val="0091299F"/>
    <w:rsid w:val="009129C1"/>
    <w:rsid w:val="00912C74"/>
    <w:rsid w:val="00912D77"/>
    <w:rsid w:val="0091346E"/>
    <w:rsid w:val="009135AC"/>
    <w:rsid w:val="00913F2D"/>
    <w:rsid w:val="00914152"/>
    <w:rsid w:val="0091469A"/>
    <w:rsid w:val="00914749"/>
    <w:rsid w:val="00915AD9"/>
    <w:rsid w:val="00915BF8"/>
    <w:rsid w:val="0091666F"/>
    <w:rsid w:val="0091685C"/>
    <w:rsid w:val="00916C60"/>
    <w:rsid w:val="00916FCC"/>
    <w:rsid w:val="009174DE"/>
    <w:rsid w:val="00920A98"/>
    <w:rsid w:val="009216D0"/>
    <w:rsid w:val="009243D5"/>
    <w:rsid w:val="0092463A"/>
    <w:rsid w:val="009247E5"/>
    <w:rsid w:val="0092571E"/>
    <w:rsid w:val="00926019"/>
    <w:rsid w:val="009262D8"/>
    <w:rsid w:val="009266CB"/>
    <w:rsid w:val="00926CC1"/>
    <w:rsid w:val="00927269"/>
    <w:rsid w:val="0092786B"/>
    <w:rsid w:val="00927ACF"/>
    <w:rsid w:val="00930F60"/>
    <w:rsid w:val="00931405"/>
    <w:rsid w:val="00931CB9"/>
    <w:rsid w:val="00932E2E"/>
    <w:rsid w:val="009335C2"/>
    <w:rsid w:val="00933E4A"/>
    <w:rsid w:val="00933EF5"/>
    <w:rsid w:val="0093412C"/>
    <w:rsid w:val="00934D31"/>
    <w:rsid w:val="009359AB"/>
    <w:rsid w:val="00936505"/>
    <w:rsid w:val="00936667"/>
    <w:rsid w:val="00937950"/>
    <w:rsid w:val="00937C7B"/>
    <w:rsid w:val="00937CCB"/>
    <w:rsid w:val="0094003C"/>
    <w:rsid w:val="00942048"/>
    <w:rsid w:val="00942DF3"/>
    <w:rsid w:val="009434BA"/>
    <w:rsid w:val="009452F6"/>
    <w:rsid w:val="00945595"/>
    <w:rsid w:val="0094616F"/>
    <w:rsid w:val="009468BB"/>
    <w:rsid w:val="00947182"/>
    <w:rsid w:val="0095055A"/>
    <w:rsid w:val="0095147C"/>
    <w:rsid w:val="009515CD"/>
    <w:rsid w:val="009518AE"/>
    <w:rsid w:val="009542AA"/>
    <w:rsid w:val="00954FB4"/>
    <w:rsid w:val="00955CC6"/>
    <w:rsid w:val="00955EA6"/>
    <w:rsid w:val="009560F5"/>
    <w:rsid w:val="009565D0"/>
    <w:rsid w:val="00956F76"/>
    <w:rsid w:val="009575C7"/>
    <w:rsid w:val="0095780B"/>
    <w:rsid w:val="0096038A"/>
    <w:rsid w:val="00960ADF"/>
    <w:rsid w:val="00960C24"/>
    <w:rsid w:val="00960C57"/>
    <w:rsid w:val="0096189D"/>
    <w:rsid w:val="00961F12"/>
    <w:rsid w:val="00962576"/>
    <w:rsid w:val="00962E6C"/>
    <w:rsid w:val="00964A54"/>
    <w:rsid w:val="00965B70"/>
    <w:rsid w:val="00966495"/>
    <w:rsid w:val="00967299"/>
    <w:rsid w:val="00967664"/>
    <w:rsid w:val="00967819"/>
    <w:rsid w:val="00971A0A"/>
    <w:rsid w:val="00971FCC"/>
    <w:rsid w:val="00972717"/>
    <w:rsid w:val="0097316A"/>
    <w:rsid w:val="00973A9E"/>
    <w:rsid w:val="00975FFD"/>
    <w:rsid w:val="0097614E"/>
    <w:rsid w:val="009765DE"/>
    <w:rsid w:val="00976B7D"/>
    <w:rsid w:val="0097797A"/>
    <w:rsid w:val="00980731"/>
    <w:rsid w:val="00980A64"/>
    <w:rsid w:val="0098105C"/>
    <w:rsid w:val="00981268"/>
    <w:rsid w:val="00981C66"/>
    <w:rsid w:val="00982B42"/>
    <w:rsid w:val="009831EC"/>
    <w:rsid w:val="00983557"/>
    <w:rsid w:val="009835B0"/>
    <w:rsid w:val="009836CC"/>
    <w:rsid w:val="009837A5"/>
    <w:rsid w:val="00983F18"/>
    <w:rsid w:val="00984524"/>
    <w:rsid w:val="009853E8"/>
    <w:rsid w:val="0098597F"/>
    <w:rsid w:val="00985B10"/>
    <w:rsid w:val="00985C26"/>
    <w:rsid w:val="0098703B"/>
    <w:rsid w:val="00987A32"/>
    <w:rsid w:val="00990A72"/>
    <w:rsid w:val="00991436"/>
    <w:rsid w:val="00992808"/>
    <w:rsid w:val="0099288F"/>
    <w:rsid w:val="00992F14"/>
    <w:rsid w:val="00992FD9"/>
    <w:rsid w:val="00993139"/>
    <w:rsid w:val="00993560"/>
    <w:rsid w:val="00993730"/>
    <w:rsid w:val="0099445A"/>
    <w:rsid w:val="00995248"/>
    <w:rsid w:val="009961FB"/>
    <w:rsid w:val="0099765D"/>
    <w:rsid w:val="009A0221"/>
    <w:rsid w:val="009A267A"/>
    <w:rsid w:val="009A277A"/>
    <w:rsid w:val="009A2A63"/>
    <w:rsid w:val="009A306E"/>
    <w:rsid w:val="009A329B"/>
    <w:rsid w:val="009A5264"/>
    <w:rsid w:val="009A5C36"/>
    <w:rsid w:val="009A5E36"/>
    <w:rsid w:val="009A68C5"/>
    <w:rsid w:val="009A70CC"/>
    <w:rsid w:val="009A71BD"/>
    <w:rsid w:val="009A74F1"/>
    <w:rsid w:val="009B0066"/>
    <w:rsid w:val="009B1053"/>
    <w:rsid w:val="009B127B"/>
    <w:rsid w:val="009B141E"/>
    <w:rsid w:val="009B152A"/>
    <w:rsid w:val="009B15CD"/>
    <w:rsid w:val="009B15E7"/>
    <w:rsid w:val="009B1A00"/>
    <w:rsid w:val="009B1A8A"/>
    <w:rsid w:val="009B1BF0"/>
    <w:rsid w:val="009B2683"/>
    <w:rsid w:val="009B3710"/>
    <w:rsid w:val="009B3910"/>
    <w:rsid w:val="009B4356"/>
    <w:rsid w:val="009B4686"/>
    <w:rsid w:val="009B46F9"/>
    <w:rsid w:val="009B4A77"/>
    <w:rsid w:val="009B5331"/>
    <w:rsid w:val="009B561B"/>
    <w:rsid w:val="009B56EB"/>
    <w:rsid w:val="009B5FFC"/>
    <w:rsid w:val="009B6478"/>
    <w:rsid w:val="009B696B"/>
    <w:rsid w:val="009B6A72"/>
    <w:rsid w:val="009B74D3"/>
    <w:rsid w:val="009B7734"/>
    <w:rsid w:val="009B791E"/>
    <w:rsid w:val="009B7C08"/>
    <w:rsid w:val="009B7F56"/>
    <w:rsid w:val="009C06CB"/>
    <w:rsid w:val="009C08E0"/>
    <w:rsid w:val="009C08F7"/>
    <w:rsid w:val="009C23FD"/>
    <w:rsid w:val="009C2620"/>
    <w:rsid w:val="009C26BA"/>
    <w:rsid w:val="009C3C00"/>
    <w:rsid w:val="009C3D6D"/>
    <w:rsid w:val="009C3F5B"/>
    <w:rsid w:val="009C4224"/>
    <w:rsid w:val="009C4383"/>
    <w:rsid w:val="009C44E5"/>
    <w:rsid w:val="009C47B2"/>
    <w:rsid w:val="009C4C63"/>
    <w:rsid w:val="009C60E7"/>
    <w:rsid w:val="009C6C48"/>
    <w:rsid w:val="009C72CE"/>
    <w:rsid w:val="009C757D"/>
    <w:rsid w:val="009C7F51"/>
    <w:rsid w:val="009C7F56"/>
    <w:rsid w:val="009D0E63"/>
    <w:rsid w:val="009D0F0D"/>
    <w:rsid w:val="009D132B"/>
    <w:rsid w:val="009D1A0A"/>
    <w:rsid w:val="009D2215"/>
    <w:rsid w:val="009D2585"/>
    <w:rsid w:val="009D2CBF"/>
    <w:rsid w:val="009D3C9C"/>
    <w:rsid w:val="009D45B4"/>
    <w:rsid w:val="009D4C55"/>
    <w:rsid w:val="009D5862"/>
    <w:rsid w:val="009D5B10"/>
    <w:rsid w:val="009D5D68"/>
    <w:rsid w:val="009D5D95"/>
    <w:rsid w:val="009D6661"/>
    <w:rsid w:val="009D6D33"/>
    <w:rsid w:val="009D76D9"/>
    <w:rsid w:val="009D7C18"/>
    <w:rsid w:val="009D7D6C"/>
    <w:rsid w:val="009D7EF1"/>
    <w:rsid w:val="009E2364"/>
    <w:rsid w:val="009E24B5"/>
    <w:rsid w:val="009E30A6"/>
    <w:rsid w:val="009E33B6"/>
    <w:rsid w:val="009E3CA2"/>
    <w:rsid w:val="009E4359"/>
    <w:rsid w:val="009E5917"/>
    <w:rsid w:val="009E678D"/>
    <w:rsid w:val="009E6EF0"/>
    <w:rsid w:val="009E79F9"/>
    <w:rsid w:val="009F0260"/>
    <w:rsid w:val="009F0393"/>
    <w:rsid w:val="009F1121"/>
    <w:rsid w:val="009F2497"/>
    <w:rsid w:val="009F2D99"/>
    <w:rsid w:val="009F3679"/>
    <w:rsid w:val="009F4161"/>
    <w:rsid w:val="009F4332"/>
    <w:rsid w:val="009F4733"/>
    <w:rsid w:val="009F4F68"/>
    <w:rsid w:val="009F50EB"/>
    <w:rsid w:val="009F538B"/>
    <w:rsid w:val="009F574B"/>
    <w:rsid w:val="009F650B"/>
    <w:rsid w:val="009F7460"/>
    <w:rsid w:val="00A008C1"/>
    <w:rsid w:val="00A00E4C"/>
    <w:rsid w:val="00A0174D"/>
    <w:rsid w:val="00A019AF"/>
    <w:rsid w:val="00A02CDB"/>
    <w:rsid w:val="00A03200"/>
    <w:rsid w:val="00A03E3C"/>
    <w:rsid w:val="00A04088"/>
    <w:rsid w:val="00A04573"/>
    <w:rsid w:val="00A0546E"/>
    <w:rsid w:val="00A057AC"/>
    <w:rsid w:val="00A062E4"/>
    <w:rsid w:val="00A067F6"/>
    <w:rsid w:val="00A06E47"/>
    <w:rsid w:val="00A0745F"/>
    <w:rsid w:val="00A07607"/>
    <w:rsid w:val="00A07617"/>
    <w:rsid w:val="00A0787C"/>
    <w:rsid w:val="00A1025B"/>
    <w:rsid w:val="00A10EB3"/>
    <w:rsid w:val="00A11140"/>
    <w:rsid w:val="00A11360"/>
    <w:rsid w:val="00A11AF9"/>
    <w:rsid w:val="00A11C7C"/>
    <w:rsid w:val="00A12125"/>
    <w:rsid w:val="00A13A94"/>
    <w:rsid w:val="00A1470E"/>
    <w:rsid w:val="00A14CD6"/>
    <w:rsid w:val="00A1508C"/>
    <w:rsid w:val="00A15529"/>
    <w:rsid w:val="00A15AD1"/>
    <w:rsid w:val="00A15FE2"/>
    <w:rsid w:val="00A1647F"/>
    <w:rsid w:val="00A1679A"/>
    <w:rsid w:val="00A16B4B"/>
    <w:rsid w:val="00A171B6"/>
    <w:rsid w:val="00A1775C"/>
    <w:rsid w:val="00A200D1"/>
    <w:rsid w:val="00A20DBD"/>
    <w:rsid w:val="00A214F1"/>
    <w:rsid w:val="00A21630"/>
    <w:rsid w:val="00A21CBF"/>
    <w:rsid w:val="00A22262"/>
    <w:rsid w:val="00A224DB"/>
    <w:rsid w:val="00A22923"/>
    <w:rsid w:val="00A22EC7"/>
    <w:rsid w:val="00A22FBC"/>
    <w:rsid w:val="00A238B2"/>
    <w:rsid w:val="00A24E60"/>
    <w:rsid w:val="00A25394"/>
    <w:rsid w:val="00A255D6"/>
    <w:rsid w:val="00A25A9F"/>
    <w:rsid w:val="00A25F28"/>
    <w:rsid w:val="00A26EDE"/>
    <w:rsid w:val="00A300F5"/>
    <w:rsid w:val="00A306CA"/>
    <w:rsid w:val="00A30A7A"/>
    <w:rsid w:val="00A3154A"/>
    <w:rsid w:val="00A31592"/>
    <w:rsid w:val="00A3231D"/>
    <w:rsid w:val="00A32DDA"/>
    <w:rsid w:val="00A34032"/>
    <w:rsid w:val="00A34338"/>
    <w:rsid w:val="00A3469C"/>
    <w:rsid w:val="00A347F0"/>
    <w:rsid w:val="00A35A19"/>
    <w:rsid w:val="00A35DB7"/>
    <w:rsid w:val="00A364D3"/>
    <w:rsid w:val="00A3674B"/>
    <w:rsid w:val="00A36F97"/>
    <w:rsid w:val="00A37521"/>
    <w:rsid w:val="00A4023D"/>
    <w:rsid w:val="00A40812"/>
    <w:rsid w:val="00A40B7A"/>
    <w:rsid w:val="00A41305"/>
    <w:rsid w:val="00A414E5"/>
    <w:rsid w:val="00A41C9C"/>
    <w:rsid w:val="00A41F77"/>
    <w:rsid w:val="00A42668"/>
    <w:rsid w:val="00A43219"/>
    <w:rsid w:val="00A43430"/>
    <w:rsid w:val="00A43AC2"/>
    <w:rsid w:val="00A43F16"/>
    <w:rsid w:val="00A4417A"/>
    <w:rsid w:val="00A443FC"/>
    <w:rsid w:val="00A44FA4"/>
    <w:rsid w:val="00A4533D"/>
    <w:rsid w:val="00A46471"/>
    <w:rsid w:val="00A4684F"/>
    <w:rsid w:val="00A46D11"/>
    <w:rsid w:val="00A47155"/>
    <w:rsid w:val="00A4761F"/>
    <w:rsid w:val="00A47782"/>
    <w:rsid w:val="00A4794B"/>
    <w:rsid w:val="00A50052"/>
    <w:rsid w:val="00A50A0C"/>
    <w:rsid w:val="00A50E69"/>
    <w:rsid w:val="00A51337"/>
    <w:rsid w:val="00A51372"/>
    <w:rsid w:val="00A516D4"/>
    <w:rsid w:val="00A518B4"/>
    <w:rsid w:val="00A51A9A"/>
    <w:rsid w:val="00A5217F"/>
    <w:rsid w:val="00A524E4"/>
    <w:rsid w:val="00A53335"/>
    <w:rsid w:val="00A5417D"/>
    <w:rsid w:val="00A5448B"/>
    <w:rsid w:val="00A55689"/>
    <w:rsid w:val="00A5580A"/>
    <w:rsid w:val="00A55AFE"/>
    <w:rsid w:val="00A56B24"/>
    <w:rsid w:val="00A572EA"/>
    <w:rsid w:val="00A627ED"/>
    <w:rsid w:val="00A62F8C"/>
    <w:rsid w:val="00A63606"/>
    <w:rsid w:val="00A63C79"/>
    <w:rsid w:val="00A641B0"/>
    <w:rsid w:val="00A64503"/>
    <w:rsid w:val="00A648CF"/>
    <w:rsid w:val="00A65220"/>
    <w:rsid w:val="00A65322"/>
    <w:rsid w:val="00A65634"/>
    <w:rsid w:val="00A65739"/>
    <w:rsid w:val="00A65867"/>
    <w:rsid w:val="00A65C46"/>
    <w:rsid w:val="00A65F91"/>
    <w:rsid w:val="00A660A8"/>
    <w:rsid w:val="00A66519"/>
    <w:rsid w:val="00A66521"/>
    <w:rsid w:val="00A6698C"/>
    <w:rsid w:val="00A67394"/>
    <w:rsid w:val="00A67F7E"/>
    <w:rsid w:val="00A704A2"/>
    <w:rsid w:val="00A704EF"/>
    <w:rsid w:val="00A7172C"/>
    <w:rsid w:val="00A71890"/>
    <w:rsid w:val="00A71900"/>
    <w:rsid w:val="00A71F4D"/>
    <w:rsid w:val="00A72AA9"/>
    <w:rsid w:val="00A73066"/>
    <w:rsid w:val="00A741B5"/>
    <w:rsid w:val="00A74744"/>
    <w:rsid w:val="00A7560C"/>
    <w:rsid w:val="00A761BA"/>
    <w:rsid w:val="00A7637D"/>
    <w:rsid w:val="00A76889"/>
    <w:rsid w:val="00A8047C"/>
    <w:rsid w:val="00A80776"/>
    <w:rsid w:val="00A80EDB"/>
    <w:rsid w:val="00A812C3"/>
    <w:rsid w:val="00A81685"/>
    <w:rsid w:val="00A824F5"/>
    <w:rsid w:val="00A836C3"/>
    <w:rsid w:val="00A83A6A"/>
    <w:rsid w:val="00A83CC3"/>
    <w:rsid w:val="00A84099"/>
    <w:rsid w:val="00A84D3A"/>
    <w:rsid w:val="00A84DA3"/>
    <w:rsid w:val="00A85981"/>
    <w:rsid w:val="00A85FBC"/>
    <w:rsid w:val="00A86327"/>
    <w:rsid w:val="00A863CC"/>
    <w:rsid w:val="00A86A7A"/>
    <w:rsid w:val="00A914EE"/>
    <w:rsid w:val="00A91CE7"/>
    <w:rsid w:val="00A91EC2"/>
    <w:rsid w:val="00A92187"/>
    <w:rsid w:val="00A92244"/>
    <w:rsid w:val="00A92717"/>
    <w:rsid w:val="00A92976"/>
    <w:rsid w:val="00A92BF8"/>
    <w:rsid w:val="00A92F9A"/>
    <w:rsid w:val="00A944B6"/>
    <w:rsid w:val="00A94607"/>
    <w:rsid w:val="00A9489B"/>
    <w:rsid w:val="00A94B74"/>
    <w:rsid w:val="00A94DD3"/>
    <w:rsid w:val="00A95E01"/>
    <w:rsid w:val="00A9637E"/>
    <w:rsid w:val="00A970BB"/>
    <w:rsid w:val="00A97695"/>
    <w:rsid w:val="00A97781"/>
    <w:rsid w:val="00A97D83"/>
    <w:rsid w:val="00A97E51"/>
    <w:rsid w:val="00AA00C7"/>
    <w:rsid w:val="00AA097D"/>
    <w:rsid w:val="00AA142C"/>
    <w:rsid w:val="00AA15F9"/>
    <w:rsid w:val="00AA1647"/>
    <w:rsid w:val="00AA16C1"/>
    <w:rsid w:val="00AA19AA"/>
    <w:rsid w:val="00AA1B69"/>
    <w:rsid w:val="00AA1ED3"/>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D4C"/>
    <w:rsid w:val="00AB7C6A"/>
    <w:rsid w:val="00AB7C6D"/>
    <w:rsid w:val="00AB7CBC"/>
    <w:rsid w:val="00AB7DAD"/>
    <w:rsid w:val="00AC0554"/>
    <w:rsid w:val="00AC078D"/>
    <w:rsid w:val="00AC1054"/>
    <w:rsid w:val="00AC1473"/>
    <w:rsid w:val="00AC1C2B"/>
    <w:rsid w:val="00AC2602"/>
    <w:rsid w:val="00AC2633"/>
    <w:rsid w:val="00AC332B"/>
    <w:rsid w:val="00AC33B6"/>
    <w:rsid w:val="00AC4026"/>
    <w:rsid w:val="00AC4386"/>
    <w:rsid w:val="00AC5354"/>
    <w:rsid w:val="00AC6FC0"/>
    <w:rsid w:val="00AC72DE"/>
    <w:rsid w:val="00AD005D"/>
    <w:rsid w:val="00AD00F3"/>
    <w:rsid w:val="00AD058D"/>
    <w:rsid w:val="00AD0FF4"/>
    <w:rsid w:val="00AD127C"/>
    <w:rsid w:val="00AD1920"/>
    <w:rsid w:val="00AD2CF0"/>
    <w:rsid w:val="00AD2D31"/>
    <w:rsid w:val="00AD317B"/>
    <w:rsid w:val="00AD4549"/>
    <w:rsid w:val="00AD4B3A"/>
    <w:rsid w:val="00AD5B50"/>
    <w:rsid w:val="00AD611F"/>
    <w:rsid w:val="00AE0332"/>
    <w:rsid w:val="00AE0E35"/>
    <w:rsid w:val="00AE0FAE"/>
    <w:rsid w:val="00AE3026"/>
    <w:rsid w:val="00AE3114"/>
    <w:rsid w:val="00AE3431"/>
    <w:rsid w:val="00AE3EAA"/>
    <w:rsid w:val="00AE3EEA"/>
    <w:rsid w:val="00AE417E"/>
    <w:rsid w:val="00AE42C1"/>
    <w:rsid w:val="00AE46BC"/>
    <w:rsid w:val="00AE4E5E"/>
    <w:rsid w:val="00AE4E82"/>
    <w:rsid w:val="00AE62F8"/>
    <w:rsid w:val="00AE6672"/>
    <w:rsid w:val="00AE6E2A"/>
    <w:rsid w:val="00AF0EE7"/>
    <w:rsid w:val="00AF100F"/>
    <w:rsid w:val="00AF13B8"/>
    <w:rsid w:val="00AF166C"/>
    <w:rsid w:val="00AF19D2"/>
    <w:rsid w:val="00AF1CB6"/>
    <w:rsid w:val="00AF1F4D"/>
    <w:rsid w:val="00AF3487"/>
    <w:rsid w:val="00AF47E6"/>
    <w:rsid w:val="00AF4EFC"/>
    <w:rsid w:val="00AF5903"/>
    <w:rsid w:val="00AF5C4D"/>
    <w:rsid w:val="00AF617B"/>
    <w:rsid w:val="00AF6732"/>
    <w:rsid w:val="00AF6DDB"/>
    <w:rsid w:val="00AF6F9D"/>
    <w:rsid w:val="00AF721E"/>
    <w:rsid w:val="00AF78EB"/>
    <w:rsid w:val="00B0159B"/>
    <w:rsid w:val="00B027AD"/>
    <w:rsid w:val="00B02FA4"/>
    <w:rsid w:val="00B03495"/>
    <w:rsid w:val="00B037B9"/>
    <w:rsid w:val="00B03FE1"/>
    <w:rsid w:val="00B04CD7"/>
    <w:rsid w:val="00B051DD"/>
    <w:rsid w:val="00B067C5"/>
    <w:rsid w:val="00B0684C"/>
    <w:rsid w:val="00B075E1"/>
    <w:rsid w:val="00B07780"/>
    <w:rsid w:val="00B07913"/>
    <w:rsid w:val="00B10282"/>
    <w:rsid w:val="00B111E4"/>
    <w:rsid w:val="00B112D7"/>
    <w:rsid w:val="00B12247"/>
    <w:rsid w:val="00B125A0"/>
    <w:rsid w:val="00B125C0"/>
    <w:rsid w:val="00B12BE0"/>
    <w:rsid w:val="00B1370A"/>
    <w:rsid w:val="00B137F2"/>
    <w:rsid w:val="00B13D28"/>
    <w:rsid w:val="00B14056"/>
    <w:rsid w:val="00B142F5"/>
    <w:rsid w:val="00B1439E"/>
    <w:rsid w:val="00B143A5"/>
    <w:rsid w:val="00B14FA7"/>
    <w:rsid w:val="00B152E2"/>
    <w:rsid w:val="00B1571A"/>
    <w:rsid w:val="00B16A74"/>
    <w:rsid w:val="00B16A83"/>
    <w:rsid w:val="00B16C62"/>
    <w:rsid w:val="00B16F21"/>
    <w:rsid w:val="00B17914"/>
    <w:rsid w:val="00B17DDE"/>
    <w:rsid w:val="00B200A5"/>
    <w:rsid w:val="00B200BA"/>
    <w:rsid w:val="00B20487"/>
    <w:rsid w:val="00B204E8"/>
    <w:rsid w:val="00B20B1C"/>
    <w:rsid w:val="00B20FEF"/>
    <w:rsid w:val="00B21BC1"/>
    <w:rsid w:val="00B21E18"/>
    <w:rsid w:val="00B21EBD"/>
    <w:rsid w:val="00B225CB"/>
    <w:rsid w:val="00B2311F"/>
    <w:rsid w:val="00B238CA"/>
    <w:rsid w:val="00B23904"/>
    <w:rsid w:val="00B23B30"/>
    <w:rsid w:val="00B23CC1"/>
    <w:rsid w:val="00B24004"/>
    <w:rsid w:val="00B24FA3"/>
    <w:rsid w:val="00B2582D"/>
    <w:rsid w:val="00B26ADC"/>
    <w:rsid w:val="00B26E4D"/>
    <w:rsid w:val="00B272BE"/>
    <w:rsid w:val="00B30E96"/>
    <w:rsid w:val="00B30FBB"/>
    <w:rsid w:val="00B30FEA"/>
    <w:rsid w:val="00B3200B"/>
    <w:rsid w:val="00B3220D"/>
    <w:rsid w:val="00B3227D"/>
    <w:rsid w:val="00B3230F"/>
    <w:rsid w:val="00B326A2"/>
    <w:rsid w:val="00B32C11"/>
    <w:rsid w:val="00B32D23"/>
    <w:rsid w:val="00B34879"/>
    <w:rsid w:val="00B35CD6"/>
    <w:rsid w:val="00B36617"/>
    <w:rsid w:val="00B3719A"/>
    <w:rsid w:val="00B40224"/>
    <w:rsid w:val="00B40842"/>
    <w:rsid w:val="00B41474"/>
    <w:rsid w:val="00B41609"/>
    <w:rsid w:val="00B44909"/>
    <w:rsid w:val="00B44E1E"/>
    <w:rsid w:val="00B4575F"/>
    <w:rsid w:val="00B4779B"/>
    <w:rsid w:val="00B47D6F"/>
    <w:rsid w:val="00B50176"/>
    <w:rsid w:val="00B50521"/>
    <w:rsid w:val="00B50CE7"/>
    <w:rsid w:val="00B51030"/>
    <w:rsid w:val="00B514FB"/>
    <w:rsid w:val="00B52797"/>
    <w:rsid w:val="00B527E1"/>
    <w:rsid w:val="00B528AF"/>
    <w:rsid w:val="00B5315A"/>
    <w:rsid w:val="00B536C2"/>
    <w:rsid w:val="00B5422A"/>
    <w:rsid w:val="00B5481E"/>
    <w:rsid w:val="00B54FAA"/>
    <w:rsid w:val="00B554FB"/>
    <w:rsid w:val="00B55A4F"/>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8A8"/>
    <w:rsid w:val="00B67ABA"/>
    <w:rsid w:val="00B67B9B"/>
    <w:rsid w:val="00B71811"/>
    <w:rsid w:val="00B7235F"/>
    <w:rsid w:val="00B724D3"/>
    <w:rsid w:val="00B728A4"/>
    <w:rsid w:val="00B72AA6"/>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0D1"/>
    <w:rsid w:val="00B82229"/>
    <w:rsid w:val="00B829EB"/>
    <w:rsid w:val="00B82CBB"/>
    <w:rsid w:val="00B8329E"/>
    <w:rsid w:val="00B832A6"/>
    <w:rsid w:val="00B83ED7"/>
    <w:rsid w:val="00B84F11"/>
    <w:rsid w:val="00B85AC6"/>
    <w:rsid w:val="00B8617A"/>
    <w:rsid w:val="00B86420"/>
    <w:rsid w:val="00B86535"/>
    <w:rsid w:val="00B86AB9"/>
    <w:rsid w:val="00B86F02"/>
    <w:rsid w:val="00B90265"/>
    <w:rsid w:val="00B903C8"/>
    <w:rsid w:val="00B905EE"/>
    <w:rsid w:val="00B90A31"/>
    <w:rsid w:val="00B92DA1"/>
    <w:rsid w:val="00B94ABA"/>
    <w:rsid w:val="00B95114"/>
    <w:rsid w:val="00B95C51"/>
    <w:rsid w:val="00B95F38"/>
    <w:rsid w:val="00B963AE"/>
    <w:rsid w:val="00B9664C"/>
    <w:rsid w:val="00B9796C"/>
    <w:rsid w:val="00BA0F76"/>
    <w:rsid w:val="00BA178F"/>
    <w:rsid w:val="00BA191C"/>
    <w:rsid w:val="00BA207B"/>
    <w:rsid w:val="00BA2269"/>
    <w:rsid w:val="00BA22E1"/>
    <w:rsid w:val="00BA28BB"/>
    <w:rsid w:val="00BA3208"/>
    <w:rsid w:val="00BA3B32"/>
    <w:rsid w:val="00BA3B7F"/>
    <w:rsid w:val="00BA423A"/>
    <w:rsid w:val="00BA489F"/>
    <w:rsid w:val="00BA4D23"/>
    <w:rsid w:val="00BA6842"/>
    <w:rsid w:val="00BA6C71"/>
    <w:rsid w:val="00BA6D7B"/>
    <w:rsid w:val="00BA70AB"/>
    <w:rsid w:val="00BA77BB"/>
    <w:rsid w:val="00BA7988"/>
    <w:rsid w:val="00BA7BDB"/>
    <w:rsid w:val="00BA7C69"/>
    <w:rsid w:val="00BA7ED6"/>
    <w:rsid w:val="00BB0030"/>
    <w:rsid w:val="00BB0D1F"/>
    <w:rsid w:val="00BB151C"/>
    <w:rsid w:val="00BB2167"/>
    <w:rsid w:val="00BB21C0"/>
    <w:rsid w:val="00BB23E0"/>
    <w:rsid w:val="00BB27AB"/>
    <w:rsid w:val="00BB2F1C"/>
    <w:rsid w:val="00BB3381"/>
    <w:rsid w:val="00BB3384"/>
    <w:rsid w:val="00BB395E"/>
    <w:rsid w:val="00BB3A77"/>
    <w:rsid w:val="00BB4188"/>
    <w:rsid w:val="00BB43F1"/>
    <w:rsid w:val="00BB4442"/>
    <w:rsid w:val="00BB4ABC"/>
    <w:rsid w:val="00BB4E16"/>
    <w:rsid w:val="00BB5049"/>
    <w:rsid w:val="00BB5BE2"/>
    <w:rsid w:val="00BB71FD"/>
    <w:rsid w:val="00BB79E4"/>
    <w:rsid w:val="00BB7B17"/>
    <w:rsid w:val="00BB7C99"/>
    <w:rsid w:val="00BC0673"/>
    <w:rsid w:val="00BC2519"/>
    <w:rsid w:val="00BC4E2E"/>
    <w:rsid w:val="00BC6EB6"/>
    <w:rsid w:val="00BC7372"/>
    <w:rsid w:val="00BC7638"/>
    <w:rsid w:val="00BD06D9"/>
    <w:rsid w:val="00BD0D32"/>
    <w:rsid w:val="00BD1C6F"/>
    <w:rsid w:val="00BD23FD"/>
    <w:rsid w:val="00BD25FC"/>
    <w:rsid w:val="00BD2963"/>
    <w:rsid w:val="00BD2EEF"/>
    <w:rsid w:val="00BD4897"/>
    <w:rsid w:val="00BD4A5D"/>
    <w:rsid w:val="00BD4A6B"/>
    <w:rsid w:val="00BD5C6E"/>
    <w:rsid w:val="00BD60EA"/>
    <w:rsid w:val="00BD62FF"/>
    <w:rsid w:val="00BD7884"/>
    <w:rsid w:val="00BD7941"/>
    <w:rsid w:val="00BD7994"/>
    <w:rsid w:val="00BE1DC1"/>
    <w:rsid w:val="00BE22F1"/>
    <w:rsid w:val="00BE2A61"/>
    <w:rsid w:val="00BE2B2D"/>
    <w:rsid w:val="00BE3435"/>
    <w:rsid w:val="00BE36CE"/>
    <w:rsid w:val="00BE39A7"/>
    <w:rsid w:val="00BE3A5B"/>
    <w:rsid w:val="00BE3DC4"/>
    <w:rsid w:val="00BE3EBE"/>
    <w:rsid w:val="00BE4983"/>
    <w:rsid w:val="00BE4E14"/>
    <w:rsid w:val="00BE4F87"/>
    <w:rsid w:val="00BE5B2D"/>
    <w:rsid w:val="00BE6419"/>
    <w:rsid w:val="00BE6592"/>
    <w:rsid w:val="00BE76F6"/>
    <w:rsid w:val="00BF11E6"/>
    <w:rsid w:val="00BF15A3"/>
    <w:rsid w:val="00BF1A1B"/>
    <w:rsid w:val="00BF2F5A"/>
    <w:rsid w:val="00BF33D6"/>
    <w:rsid w:val="00BF4386"/>
    <w:rsid w:val="00BF4CF1"/>
    <w:rsid w:val="00BF4D0D"/>
    <w:rsid w:val="00BF4E75"/>
    <w:rsid w:val="00BF6BC0"/>
    <w:rsid w:val="00C00465"/>
    <w:rsid w:val="00C0125E"/>
    <w:rsid w:val="00C025C4"/>
    <w:rsid w:val="00C02E94"/>
    <w:rsid w:val="00C0334F"/>
    <w:rsid w:val="00C03394"/>
    <w:rsid w:val="00C034D0"/>
    <w:rsid w:val="00C04996"/>
    <w:rsid w:val="00C04A17"/>
    <w:rsid w:val="00C04EFB"/>
    <w:rsid w:val="00C07B47"/>
    <w:rsid w:val="00C100C2"/>
    <w:rsid w:val="00C11597"/>
    <w:rsid w:val="00C116DD"/>
    <w:rsid w:val="00C11CCD"/>
    <w:rsid w:val="00C11F92"/>
    <w:rsid w:val="00C14267"/>
    <w:rsid w:val="00C142A5"/>
    <w:rsid w:val="00C14515"/>
    <w:rsid w:val="00C1541D"/>
    <w:rsid w:val="00C1570D"/>
    <w:rsid w:val="00C16108"/>
    <w:rsid w:val="00C1612D"/>
    <w:rsid w:val="00C165EB"/>
    <w:rsid w:val="00C16D36"/>
    <w:rsid w:val="00C202D5"/>
    <w:rsid w:val="00C204B2"/>
    <w:rsid w:val="00C20E8A"/>
    <w:rsid w:val="00C22A4D"/>
    <w:rsid w:val="00C22C3B"/>
    <w:rsid w:val="00C23268"/>
    <w:rsid w:val="00C23C35"/>
    <w:rsid w:val="00C244E6"/>
    <w:rsid w:val="00C24531"/>
    <w:rsid w:val="00C2455A"/>
    <w:rsid w:val="00C24AE9"/>
    <w:rsid w:val="00C2599F"/>
    <w:rsid w:val="00C2620F"/>
    <w:rsid w:val="00C26A4D"/>
    <w:rsid w:val="00C26EA2"/>
    <w:rsid w:val="00C278BD"/>
    <w:rsid w:val="00C27CB3"/>
    <w:rsid w:val="00C30056"/>
    <w:rsid w:val="00C305EB"/>
    <w:rsid w:val="00C30D6E"/>
    <w:rsid w:val="00C3114D"/>
    <w:rsid w:val="00C3117F"/>
    <w:rsid w:val="00C31F17"/>
    <w:rsid w:val="00C325A9"/>
    <w:rsid w:val="00C32AB5"/>
    <w:rsid w:val="00C32D1F"/>
    <w:rsid w:val="00C33618"/>
    <w:rsid w:val="00C33CFD"/>
    <w:rsid w:val="00C33D86"/>
    <w:rsid w:val="00C33F43"/>
    <w:rsid w:val="00C34294"/>
    <w:rsid w:val="00C3536E"/>
    <w:rsid w:val="00C358CD"/>
    <w:rsid w:val="00C361AB"/>
    <w:rsid w:val="00C36798"/>
    <w:rsid w:val="00C36DEA"/>
    <w:rsid w:val="00C372B0"/>
    <w:rsid w:val="00C37528"/>
    <w:rsid w:val="00C40023"/>
    <w:rsid w:val="00C40AED"/>
    <w:rsid w:val="00C40B61"/>
    <w:rsid w:val="00C41BD1"/>
    <w:rsid w:val="00C41C30"/>
    <w:rsid w:val="00C42257"/>
    <w:rsid w:val="00C43526"/>
    <w:rsid w:val="00C43531"/>
    <w:rsid w:val="00C4373A"/>
    <w:rsid w:val="00C43829"/>
    <w:rsid w:val="00C43860"/>
    <w:rsid w:val="00C43B80"/>
    <w:rsid w:val="00C44004"/>
    <w:rsid w:val="00C44289"/>
    <w:rsid w:val="00C4444F"/>
    <w:rsid w:val="00C45A65"/>
    <w:rsid w:val="00C46A58"/>
    <w:rsid w:val="00C46BE3"/>
    <w:rsid w:val="00C46C72"/>
    <w:rsid w:val="00C47540"/>
    <w:rsid w:val="00C5002E"/>
    <w:rsid w:val="00C503CA"/>
    <w:rsid w:val="00C51284"/>
    <w:rsid w:val="00C51C7D"/>
    <w:rsid w:val="00C52729"/>
    <w:rsid w:val="00C533CA"/>
    <w:rsid w:val="00C5392E"/>
    <w:rsid w:val="00C53E6D"/>
    <w:rsid w:val="00C5549B"/>
    <w:rsid w:val="00C55998"/>
    <w:rsid w:val="00C55BA3"/>
    <w:rsid w:val="00C56065"/>
    <w:rsid w:val="00C5636B"/>
    <w:rsid w:val="00C56564"/>
    <w:rsid w:val="00C56866"/>
    <w:rsid w:val="00C57018"/>
    <w:rsid w:val="00C57936"/>
    <w:rsid w:val="00C57C3F"/>
    <w:rsid w:val="00C601B8"/>
    <w:rsid w:val="00C61EC1"/>
    <w:rsid w:val="00C64559"/>
    <w:rsid w:val="00C65075"/>
    <w:rsid w:val="00C661EE"/>
    <w:rsid w:val="00C66B8E"/>
    <w:rsid w:val="00C674C0"/>
    <w:rsid w:val="00C67DE7"/>
    <w:rsid w:val="00C70403"/>
    <w:rsid w:val="00C70816"/>
    <w:rsid w:val="00C70D36"/>
    <w:rsid w:val="00C70DC5"/>
    <w:rsid w:val="00C712A8"/>
    <w:rsid w:val="00C714A0"/>
    <w:rsid w:val="00C71566"/>
    <w:rsid w:val="00C715AA"/>
    <w:rsid w:val="00C72153"/>
    <w:rsid w:val="00C72265"/>
    <w:rsid w:val="00C72556"/>
    <w:rsid w:val="00C7269E"/>
    <w:rsid w:val="00C72C95"/>
    <w:rsid w:val="00C73D34"/>
    <w:rsid w:val="00C7450F"/>
    <w:rsid w:val="00C74720"/>
    <w:rsid w:val="00C748F1"/>
    <w:rsid w:val="00C75E34"/>
    <w:rsid w:val="00C75E98"/>
    <w:rsid w:val="00C764F1"/>
    <w:rsid w:val="00C76D5E"/>
    <w:rsid w:val="00C779E6"/>
    <w:rsid w:val="00C8020F"/>
    <w:rsid w:val="00C803E9"/>
    <w:rsid w:val="00C80754"/>
    <w:rsid w:val="00C80AEC"/>
    <w:rsid w:val="00C80B84"/>
    <w:rsid w:val="00C812B2"/>
    <w:rsid w:val="00C8195F"/>
    <w:rsid w:val="00C8310E"/>
    <w:rsid w:val="00C83A8E"/>
    <w:rsid w:val="00C83D32"/>
    <w:rsid w:val="00C847A1"/>
    <w:rsid w:val="00C849F4"/>
    <w:rsid w:val="00C850EC"/>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97A00"/>
    <w:rsid w:val="00CA0247"/>
    <w:rsid w:val="00CA06BF"/>
    <w:rsid w:val="00CA1C8A"/>
    <w:rsid w:val="00CA1E2C"/>
    <w:rsid w:val="00CA217E"/>
    <w:rsid w:val="00CA25E7"/>
    <w:rsid w:val="00CA286F"/>
    <w:rsid w:val="00CA299E"/>
    <w:rsid w:val="00CA2FD9"/>
    <w:rsid w:val="00CA351E"/>
    <w:rsid w:val="00CA3FA9"/>
    <w:rsid w:val="00CA4346"/>
    <w:rsid w:val="00CA49AF"/>
    <w:rsid w:val="00CA530C"/>
    <w:rsid w:val="00CA55C7"/>
    <w:rsid w:val="00CA5F98"/>
    <w:rsid w:val="00CA6B33"/>
    <w:rsid w:val="00CA7917"/>
    <w:rsid w:val="00CB079E"/>
    <w:rsid w:val="00CB0FA9"/>
    <w:rsid w:val="00CB11B1"/>
    <w:rsid w:val="00CB1338"/>
    <w:rsid w:val="00CB14D3"/>
    <w:rsid w:val="00CB18BB"/>
    <w:rsid w:val="00CB1A9E"/>
    <w:rsid w:val="00CB27EA"/>
    <w:rsid w:val="00CB298C"/>
    <w:rsid w:val="00CB384B"/>
    <w:rsid w:val="00CB4E27"/>
    <w:rsid w:val="00CB5F54"/>
    <w:rsid w:val="00CB6D0A"/>
    <w:rsid w:val="00CB72B2"/>
    <w:rsid w:val="00CB7856"/>
    <w:rsid w:val="00CC01C2"/>
    <w:rsid w:val="00CC033F"/>
    <w:rsid w:val="00CC0606"/>
    <w:rsid w:val="00CC1422"/>
    <w:rsid w:val="00CC29B1"/>
    <w:rsid w:val="00CC2A00"/>
    <w:rsid w:val="00CC3464"/>
    <w:rsid w:val="00CC359C"/>
    <w:rsid w:val="00CC3A16"/>
    <w:rsid w:val="00CC44A2"/>
    <w:rsid w:val="00CC4CB5"/>
    <w:rsid w:val="00CC5170"/>
    <w:rsid w:val="00CC592C"/>
    <w:rsid w:val="00CC5E73"/>
    <w:rsid w:val="00CC6B71"/>
    <w:rsid w:val="00CC78BA"/>
    <w:rsid w:val="00CD19E9"/>
    <w:rsid w:val="00CD2620"/>
    <w:rsid w:val="00CD26DB"/>
    <w:rsid w:val="00CD329B"/>
    <w:rsid w:val="00CD36F1"/>
    <w:rsid w:val="00CD36F2"/>
    <w:rsid w:val="00CD5021"/>
    <w:rsid w:val="00CD5098"/>
    <w:rsid w:val="00CD760E"/>
    <w:rsid w:val="00CD7B22"/>
    <w:rsid w:val="00CE0922"/>
    <w:rsid w:val="00CE0935"/>
    <w:rsid w:val="00CE0CA3"/>
    <w:rsid w:val="00CE107C"/>
    <w:rsid w:val="00CE1DA6"/>
    <w:rsid w:val="00CE1F44"/>
    <w:rsid w:val="00CE25CD"/>
    <w:rsid w:val="00CE275A"/>
    <w:rsid w:val="00CE3233"/>
    <w:rsid w:val="00CE3708"/>
    <w:rsid w:val="00CE3C9A"/>
    <w:rsid w:val="00CE3E67"/>
    <w:rsid w:val="00CE3FEC"/>
    <w:rsid w:val="00CE40F0"/>
    <w:rsid w:val="00CE419E"/>
    <w:rsid w:val="00CE440B"/>
    <w:rsid w:val="00CE4D3E"/>
    <w:rsid w:val="00CE5059"/>
    <w:rsid w:val="00CE5085"/>
    <w:rsid w:val="00CE544C"/>
    <w:rsid w:val="00CE56A8"/>
    <w:rsid w:val="00CE5FA4"/>
    <w:rsid w:val="00CE6BB0"/>
    <w:rsid w:val="00CE79B7"/>
    <w:rsid w:val="00CE7FBA"/>
    <w:rsid w:val="00CE7FE6"/>
    <w:rsid w:val="00CF0E11"/>
    <w:rsid w:val="00CF17C6"/>
    <w:rsid w:val="00CF1899"/>
    <w:rsid w:val="00CF1A90"/>
    <w:rsid w:val="00CF1D15"/>
    <w:rsid w:val="00CF3124"/>
    <w:rsid w:val="00CF3773"/>
    <w:rsid w:val="00CF37E6"/>
    <w:rsid w:val="00CF381A"/>
    <w:rsid w:val="00CF48CA"/>
    <w:rsid w:val="00CF490D"/>
    <w:rsid w:val="00CF4F30"/>
    <w:rsid w:val="00CF60F3"/>
    <w:rsid w:val="00CF6994"/>
    <w:rsid w:val="00CF6E65"/>
    <w:rsid w:val="00CF76D0"/>
    <w:rsid w:val="00D005C3"/>
    <w:rsid w:val="00D006A8"/>
    <w:rsid w:val="00D00AEA"/>
    <w:rsid w:val="00D00D38"/>
    <w:rsid w:val="00D01521"/>
    <w:rsid w:val="00D01533"/>
    <w:rsid w:val="00D02040"/>
    <w:rsid w:val="00D03C75"/>
    <w:rsid w:val="00D03FB7"/>
    <w:rsid w:val="00D04063"/>
    <w:rsid w:val="00D04874"/>
    <w:rsid w:val="00D04961"/>
    <w:rsid w:val="00D04DEB"/>
    <w:rsid w:val="00D04DF2"/>
    <w:rsid w:val="00D04E75"/>
    <w:rsid w:val="00D0523C"/>
    <w:rsid w:val="00D05525"/>
    <w:rsid w:val="00D056C7"/>
    <w:rsid w:val="00D06584"/>
    <w:rsid w:val="00D06E1D"/>
    <w:rsid w:val="00D075CE"/>
    <w:rsid w:val="00D10058"/>
    <w:rsid w:val="00D100AD"/>
    <w:rsid w:val="00D100CD"/>
    <w:rsid w:val="00D1049A"/>
    <w:rsid w:val="00D108FA"/>
    <w:rsid w:val="00D1108B"/>
    <w:rsid w:val="00D1126E"/>
    <w:rsid w:val="00D11757"/>
    <w:rsid w:val="00D12581"/>
    <w:rsid w:val="00D12703"/>
    <w:rsid w:val="00D131BF"/>
    <w:rsid w:val="00D1328A"/>
    <w:rsid w:val="00D137D1"/>
    <w:rsid w:val="00D140CA"/>
    <w:rsid w:val="00D143A8"/>
    <w:rsid w:val="00D147AF"/>
    <w:rsid w:val="00D1578C"/>
    <w:rsid w:val="00D158CE"/>
    <w:rsid w:val="00D15B85"/>
    <w:rsid w:val="00D16117"/>
    <w:rsid w:val="00D16D98"/>
    <w:rsid w:val="00D1751E"/>
    <w:rsid w:val="00D17D24"/>
    <w:rsid w:val="00D211D7"/>
    <w:rsid w:val="00D21260"/>
    <w:rsid w:val="00D22138"/>
    <w:rsid w:val="00D24AF2"/>
    <w:rsid w:val="00D250AB"/>
    <w:rsid w:val="00D2631E"/>
    <w:rsid w:val="00D265CF"/>
    <w:rsid w:val="00D269F7"/>
    <w:rsid w:val="00D27999"/>
    <w:rsid w:val="00D305BA"/>
    <w:rsid w:val="00D30647"/>
    <w:rsid w:val="00D306D2"/>
    <w:rsid w:val="00D30F32"/>
    <w:rsid w:val="00D31AA5"/>
    <w:rsid w:val="00D322B3"/>
    <w:rsid w:val="00D32A36"/>
    <w:rsid w:val="00D32FFF"/>
    <w:rsid w:val="00D33D45"/>
    <w:rsid w:val="00D346C6"/>
    <w:rsid w:val="00D349BF"/>
    <w:rsid w:val="00D34FA5"/>
    <w:rsid w:val="00D35466"/>
    <w:rsid w:val="00D35BB2"/>
    <w:rsid w:val="00D35CF0"/>
    <w:rsid w:val="00D35D8F"/>
    <w:rsid w:val="00D36060"/>
    <w:rsid w:val="00D361CA"/>
    <w:rsid w:val="00D36DC7"/>
    <w:rsid w:val="00D36EDD"/>
    <w:rsid w:val="00D37097"/>
    <w:rsid w:val="00D374F5"/>
    <w:rsid w:val="00D402A1"/>
    <w:rsid w:val="00D40E10"/>
    <w:rsid w:val="00D41379"/>
    <w:rsid w:val="00D4140D"/>
    <w:rsid w:val="00D417C6"/>
    <w:rsid w:val="00D4262D"/>
    <w:rsid w:val="00D42A39"/>
    <w:rsid w:val="00D4353A"/>
    <w:rsid w:val="00D43FBD"/>
    <w:rsid w:val="00D4425C"/>
    <w:rsid w:val="00D449DB"/>
    <w:rsid w:val="00D472DA"/>
    <w:rsid w:val="00D47477"/>
    <w:rsid w:val="00D4752A"/>
    <w:rsid w:val="00D47D31"/>
    <w:rsid w:val="00D502A8"/>
    <w:rsid w:val="00D50E98"/>
    <w:rsid w:val="00D5247D"/>
    <w:rsid w:val="00D525E1"/>
    <w:rsid w:val="00D529B9"/>
    <w:rsid w:val="00D5322B"/>
    <w:rsid w:val="00D53476"/>
    <w:rsid w:val="00D5364E"/>
    <w:rsid w:val="00D541D1"/>
    <w:rsid w:val="00D56315"/>
    <w:rsid w:val="00D566D4"/>
    <w:rsid w:val="00D570B4"/>
    <w:rsid w:val="00D57B41"/>
    <w:rsid w:val="00D605C4"/>
    <w:rsid w:val="00D608C6"/>
    <w:rsid w:val="00D617FA"/>
    <w:rsid w:val="00D623F0"/>
    <w:rsid w:val="00D635C9"/>
    <w:rsid w:val="00D63701"/>
    <w:rsid w:val="00D63F18"/>
    <w:rsid w:val="00D64622"/>
    <w:rsid w:val="00D647B8"/>
    <w:rsid w:val="00D66AC3"/>
    <w:rsid w:val="00D67027"/>
    <w:rsid w:val="00D673A3"/>
    <w:rsid w:val="00D67A7B"/>
    <w:rsid w:val="00D70675"/>
    <w:rsid w:val="00D70908"/>
    <w:rsid w:val="00D70B30"/>
    <w:rsid w:val="00D71364"/>
    <w:rsid w:val="00D714F9"/>
    <w:rsid w:val="00D71C66"/>
    <w:rsid w:val="00D7262D"/>
    <w:rsid w:val="00D7297E"/>
    <w:rsid w:val="00D72B27"/>
    <w:rsid w:val="00D732FC"/>
    <w:rsid w:val="00D73FB1"/>
    <w:rsid w:val="00D74EE0"/>
    <w:rsid w:val="00D75C04"/>
    <w:rsid w:val="00D75DA9"/>
    <w:rsid w:val="00D76E01"/>
    <w:rsid w:val="00D76F6F"/>
    <w:rsid w:val="00D773CF"/>
    <w:rsid w:val="00D77807"/>
    <w:rsid w:val="00D77FE1"/>
    <w:rsid w:val="00D800BC"/>
    <w:rsid w:val="00D8029E"/>
    <w:rsid w:val="00D804F7"/>
    <w:rsid w:val="00D80526"/>
    <w:rsid w:val="00D8058E"/>
    <w:rsid w:val="00D81553"/>
    <w:rsid w:val="00D81B84"/>
    <w:rsid w:val="00D81CB7"/>
    <w:rsid w:val="00D83235"/>
    <w:rsid w:val="00D83711"/>
    <w:rsid w:val="00D83A6A"/>
    <w:rsid w:val="00D8421D"/>
    <w:rsid w:val="00D845D1"/>
    <w:rsid w:val="00D84B2A"/>
    <w:rsid w:val="00D85023"/>
    <w:rsid w:val="00D85193"/>
    <w:rsid w:val="00D851F0"/>
    <w:rsid w:val="00D85618"/>
    <w:rsid w:val="00D859E5"/>
    <w:rsid w:val="00D85A3F"/>
    <w:rsid w:val="00D85EEE"/>
    <w:rsid w:val="00D8669D"/>
    <w:rsid w:val="00D86CB9"/>
    <w:rsid w:val="00D86EE5"/>
    <w:rsid w:val="00D8774E"/>
    <w:rsid w:val="00D90C57"/>
    <w:rsid w:val="00D9113B"/>
    <w:rsid w:val="00D91984"/>
    <w:rsid w:val="00D92323"/>
    <w:rsid w:val="00D92E45"/>
    <w:rsid w:val="00D93136"/>
    <w:rsid w:val="00D93C2E"/>
    <w:rsid w:val="00D9468B"/>
    <w:rsid w:val="00D94856"/>
    <w:rsid w:val="00D94B50"/>
    <w:rsid w:val="00D95107"/>
    <w:rsid w:val="00D9577E"/>
    <w:rsid w:val="00D95917"/>
    <w:rsid w:val="00D95CDE"/>
    <w:rsid w:val="00D95D14"/>
    <w:rsid w:val="00D95FF2"/>
    <w:rsid w:val="00D966A3"/>
    <w:rsid w:val="00D969DE"/>
    <w:rsid w:val="00D97485"/>
    <w:rsid w:val="00D97813"/>
    <w:rsid w:val="00D97AC7"/>
    <w:rsid w:val="00D97B61"/>
    <w:rsid w:val="00D97EA0"/>
    <w:rsid w:val="00DA0E1A"/>
    <w:rsid w:val="00DA19E5"/>
    <w:rsid w:val="00DA2374"/>
    <w:rsid w:val="00DA26CA"/>
    <w:rsid w:val="00DA2CBC"/>
    <w:rsid w:val="00DA2D3B"/>
    <w:rsid w:val="00DA2DAD"/>
    <w:rsid w:val="00DA31C7"/>
    <w:rsid w:val="00DA394C"/>
    <w:rsid w:val="00DA4426"/>
    <w:rsid w:val="00DA51EE"/>
    <w:rsid w:val="00DA5F77"/>
    <w:rsid w:val="00DA6142"/>
    <w:rsid w:val="00DA6217"/>
    <w:rsid w:val="00DA641A"/>
    <w:rsid w:val="00DA71CC"/>
    <w:rsid w:val="00DA75AE"/>
    <w:rsid w:val="00DA78A5"/>
    <w:rsid w:val="00DB0E76"/>
    <w:rsid w:val="00DB11DA"/>
    <w:rsid w:val="00DB1221"/>
    <w:rsid w:val="00DB1300"/>
    <w:rsid w:val="00DB1408"/>
    <w:rsid w:val="00DB17EC"/>
    <w:rsid w:val="00DB193D"/>
    <w:rsid w:val="00DB21FF"/>
    <w:rsid w:val="00DB252A"/>
    <w:rsid w:val="00DB2A01"/>
    <w:rsid w:val="00DB370D"/>
    <w:rsid w:val="00DB38C6"/>
    <w:rsid w:val="00DB39C2"/>
    <w:rsid w:val="00DB3B41"/>
    <w:rsid w:val="00DB3F4C"/>
    <w:rsid w:val="00DB480D"/>
    <w:rsid w:val="00DB4B52"/>
    <w:rsid w:val="00DB5AC9"/>
    <w:rsid w:val="00DB5DBC"/>
    <w:rsid w:val="00DB669B"/>
    <w:rsid w:val="00DB6F1D"/>
    <w:rsid w:val="00DB6F38"/>
    <w:rsid w:val="00DC07F3"/>
    <w:rsid w:val="00DC0E63"/>
    <w:rsid w:val="00DC1B97"/>
    <w:rsid w:val="00DC2740"/>
    <w:rsid w:val="00DC27A2"/>
    <w:rsid w:val="00DC29E4"/>
    <w:rsid w:val="00DC317A"/>
    <w:rsid w:val="00DC48CC"/>
    <w:rsid w:val="00DC5201"/>
    <w:rsid w:val="00DC5555"/>
    <w:rsid w:val="00DC56B3"/>
    <w:rsid w:val="00DC704D"/>
    <w:rsid w:val="00DC71DA"/>
    <w:rsid w:val="00DD041B"/>
    <w:rsid w:val="00DD0C1B"/>
    <w:rsid w:val="00DD10A0"/>
    <w:rsid w:val="00DD16EB"/>
    <w:rsid w:val="00DD199E"/>
    <w:rsid w:val="00DD1D8E"/>
    <w:rsid w:val="00DD287F"/>
    <w:rsid w:val="00DD2C74"/>
    <w:rsid w:val="00DD2FCF"/>
    <w:rsid w:val="00DD3A85"/>
    <w:rsid w:val="00DD3C5D"/>
    <w:rsid w:val="00DD4C27"/>
    <w:rsid w:val="00DD5211"/>
    <w:rsid w:val="00DD54D4"/>
    <w:rsid w:val="00DD56C4"/>
    <w:rsid w:val="00DD6F5B"/>
    <w:rsid w:val="00DD7D83"/>
    <w:rsid w:val="00DE03D3"/>
    <w:rsid w:val="00DE0985"/>
    <w:rsid w:val="00DE0B21"/>
    <w:rsid w:val="00DE0C36"/>
    <w:rsid w:val="00DE13CA"/>
    <w:rsid w:val="00DE17AB"/>
    <w:rsid w:val="00DE3142"/>
    <w:rsid w:val="00DE35CC"/>
    <w:rsid w:val="00DE3CCB"/>
    <w:rsid w:val="00DE516C"/>
    <w:rsid w:val="00DE607E"/>
    <w:rsid w:val="00DE7F11"/>
    <w:rsid w:val="00DF0459"/>
    <w:rsid w:val="00DF048D"/>
    <w:rsid w:val="00DF05AC"/>
    <w:rsid w:val="00DF0779"/>
    <w:rsid w:val="00DF1151"/>
    <w:rsid w:val="00DF118F"/>
    <w:rsid w:val="00DF16C3"/>
    <w:rsid w:val="00DF171B"/>
    <w:rsid w:val="00DF19B2"/>
    <w:rsid w:val="00DF1B65"/>
    <w:rsid w:val="00DF1C6C"/>
    <w:rsid w:val="00DF241A"/>
    <w:rsid w:val="00DF3F9D"/>
    <w:rsid w:val="00DF41AE"/>
    <w:rsid w:val="00DF50C7"/>
    <w:rsid w:val="00DF6183"/>
    <w:rsid w:val="00DF61BB"/>
    <w:rsid w:val="00DF7580"/>
    <w:rsid w:val="00E00A7F"/>
    <w:rsid w:val="00E01451"/>
    <w:rsid w:val="00E01C0E"/>
    <w:rsid w:val="00E01EEA"/>
    <w:rsid w:val="00E02BF3"/>
    <w:rsid w:val="00E031ED"/>
    <w:rsid w:val="00E03DB7"/>
    <w:rsid w:val="00E04A26"/>
    <w:rsid w:val="00E04F65"/>
    <w:rsid w:val="00E04FC7"/>
    <w:rsid w:val="00E05143"/>
    <w:rsid w:val="00E057C1"/>
    <w:rsid w:val="00E061A8"/>
    <w:rsid w:val="00E062FC"/>
    <w:rsid w:val="00E06557"/>
    <w:rsid w:val="00E07755"/>
    <w:rsid w:val="00E07B04"/>
    <w:rsid w:val="00E07E08"/>
    <w:rsid w:val="00E1016E"/>
    <w:rsid w:val="00E10A2E"/>
    <w:rsid w:val="00E11649"/>
    <w:rsid w:val="00E116F8"/>
    <w:rsid w:val="00E1190F"/>
    <w:rsid w:val="00E12509"/>
    <w:rsid w:val="00E127BA"/>
    <w:rsid w:val="00E12966"/>
    <w:rsid w:val="00E14193"/>
    <w:rsid w:val="00E1495F"/>
    <w:rsid w:val="00E14B82"/>
    <w:rsid w:val="00E15471"/>
    <w:rsid w:val="00E15A5F"/>
    <w:rsid w:val="00E15E1A"/>
    <w:rsid w:val="00E16842"/>
    <w:rsid w:val="00E16F58"/>
    <w:rsid w:val="00E17066"/>
    <w:rsid w:val="00E20B52"/>
    <w:rsid w:val="00E221CB"/>
    <w:rsid w:val="00E224E6"/>
    <w:rsid w:val="00E240C3"/>
    <w:rsid w:val="00E24595"/>
    <w:rsid w:val="00E248BE"/>
    <w:rsid w:val="00E24A76"/>
    <w:rsid w:val="00E24F65"/>
    <w:rsid w:val="00E265CF"/>
    <w:rsid w:val="00E270CF"/>
    <w:rsid w:val="00E27DCF"/>
    <w:rsid w:val="00E27E36"/>
    <w:rsid w:val="00E3046D"/>
    <w:rsid w:val="00E3064C"/>
    <w:rsid w:val="00E30ACE"/>
    <w:rsid w:val="00E32019"/>
    <w:rsid w:val="00E32107"/>
    <w:rsid w:val="00E33562"/>
    <w:rsid w:val="00E3447A"/>
    <w:rsid w:val="00E34BC8"/>
    <w:rsid w:val="00E350B0"/>
    <w:rsid w:val="00E36358"/>
    <w:rsid w:val="00E36505"/>
    <w:rsid w:val="00E3719B"/>
    <w:rsid w:val="00E37D78"/>
    <w:rsid w:val="00E40AAD"/>
    <w:rsid w:val="00E40E9F"/>
    <w:rsid w:val="00E41142"/>
    <w:rsid w:val="00E41C51"/>
    <w:rsid w:val="00E42346"/>
    <w:rsid w:val="00E42512"/>
    <w:rsid w:val="00E42D7D"/>
    <w:rsid w:val="00E43ECE"/>
    <w:rsid w:val="00E4546D"/>
    <w:rsid w:val="00E45AB9"/>
    <w:rsid w:val="00E45D2F"/>
    <w:rsid w:val="00E4608F"/>
    <w:rsid w:val="00E4663E"/>
    <w:rsid w:val="00E466E4"/>
    <w:rsid w:val="00E47769"/>
    <w:rsid w:val="00E47A3F"/>
    <w:rsid w:val="00E47DE5"/>
    <w:rsid w:val="00E508B5"/>
    <w:rsid w:val="00E512E8"/>
    <w:rsid w:val="00E5257D"/>
    <w:rsid w:val="00E52858"/>
    <w:rsid w:val="00E530AC"/>
    <w:rsid w:val="00E53E74"/>
    <w:rsid w:val="00E545CF"/>
    <w:rsid w:val="00E546AE"/>
    <w:rsid w:val="00E54798"/>
    <w:rsid w:val="00E54F00"/>
    <w:rsid w:val="00E563DA"/>
    <w:rsid w:val="00E5656A"/>
    <w:rsid w:val="00E56BEA"/>
    <w:rsid w:val="00E56CB1"/>
    <w:rsid w:val="00E56D5A"/>
    <w:rsid w:val="00E5700C"/>
    <w:rsid w:val="00E57F13"/>
    <w:rsid w:val="00E600E4"/>
    <w:rsid w:val="00E60FB9"/>
    <w:rsid w:val="00E61A9B"/>
    <w:rsid w:val="00E61EF9"/>
    <w:rsid w:val="00E62615"/>
    <w:rsid w:val="00E6297B"/>
    <w:rsid w:val="00E6327A"/>
    <w:rsid w:val="00E6376F"/>
    <w:rsid w:val="00E63948"/>
    <w:rsid w:val="00E64A60"/>
    <w:rsid w:val="00E64BB9"/>
    <w:rsid w:val="00E655FC"/>
    <w:rsid w:val="00E658A2"/>
    <w:rsid w:val="00E65D05"/>
    <w:rsid w:val="00E66484"/>
    <w:rsid w:val="00E67759"/>
    <w:rsid w:val="00E67B47"/>
    <w:rsid w:val="00E706FC"/>
    <w:rsid w:val="00E70CDA"/>
    <w:rsid w:val="00E71AA9"/>
    <w:rsid w:val="00E71C29"/>
    <w:rsid w:val="00E72030"/>
    <w:rsid w:val="00E72694"/>
    <w:rsid w:val="00E72813"/>
    <w:rsid w:val="00E729CD"/>
    <w:rsid w:val="00E73137"/>
    <w:rsid w:val="00E73CEC"/>
    <w:rsid w:val="00E73F06"/>
    <w:rsid w:val="00E740DA"/>
    <w:rsid w:val="00E74143"/>
    <w:rsid w:val="00E74C0D"/>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2DB7"/>
    <w:rsid w:val="00E83209"/>
    <w:rsid w:val="00E83221"/>
    <w:rsid w:val="00E84824"/>
    <w:rsid w:val="00E851FE"/>
    <w:rsid w:val="00E853B4"/>
    <w:rsid w:val="00E85DB7"/>
    <w:rsid w:val="00E85E2A"/>
    <w:rsid w:val="00E85F37"/>
    <w:rsid w:val="00E862C0"/>
    <w:rsid w:val="00E869F8"/>
    <w:rsid w:val="00E871F6"/>
    <w:rsid w:val="00E87841"/>
    <w:rsid w:val="00E90CBE"/>
    <w:rsid w:val="00E91B4C"/>
    <w:rsid w:val="00E927D5"/>
    <w:rsid w:val="00E93886"/>
    <w:rsid w:val="00E944E1"/>
    <w:rsid w:val="00E954F2"/>
    <w:rsid w:val="00E95A36"/>
    <w:rsid w:val="00E96102"/>
    <w:rsid w:val="00E96DED"/>
    <w:rsid w:val="00E97B8B"/>
    <w:rsid w:val="00E97DE8"/>
    <w:rsid w:val="00EA0260"/>
    <w:rsid w:val="00EA04D5"/>
    <w:rsid w:val="00EA053C"/>
    <w:rsid w:val="00EA06B0"/>
    <w:rsid w:val="00EA1201"/>
    <w:rsid w:val="00EA13DD"/>
    <w:rsid w:val="00EA174F"/>
    <w:rsid w:val="00EA23C3"/>
    <w:rsid w:val="00EA2DD3"/>
    <w:rsid w:val="00EA2FCC"/>
    <w:rsid w:val="00EA3303"/>
    <w:rsid w:val="00EA36D1"/>
    <w:rsid w:val="00EA375B"/>
    <w:rsid w:val="00EA423D"/>
    <w:rsid w:val="00EA4CCB"/>
    <w:rsid w:val="00EA500C"/>
    <w:rsid w:val="00EA54B2"/>
    <w:rsid w:val="00EA68CC"/>
    <w:rsid w:val="00EA6993"/>
    <w:rsid w:val="00EA786D"/>
    <w:rsid w:val="00EA78C7"/>
    <w:rsid w:val="00EA7939"/>
    <w:rsid w:val="00EA7DDB"/>
    <w:rsid w:val="00EB0285"/>
    <w:rsid w:val="00EB0574"/>
    <w:rsid w:val="00EB0607"/>
    <w:rsid w:val="00EB17BE"/>
    <w:rsid w:val="00EB1BCB"/>
    <w:rsid w:val="00EB3E1E"/>
    <w:rsid w:val="00EB4CE1"/>
    <w:rsid w:val="00EB4EF6"/>
    <w:rsid w:val="00EB5014"/>
    <w:rsid w:val="00EB527E"/>
    <w:rsid w:val="00EB58B4"/>
    <w:rsid w:val="00EB5E3D"/>
    <w:rsid w:val="00EB5F8D"/>
    <w:rsid w:val="00EB6652"/>
    <w:rsid w:val="00EB6800"/>
    <w:rsid w:val="00EB7D94"/>
    <w:rsid w:val="00EC03FB"/>
    <w:rsid w:val="00EC07C2"/>
    <w:rsid w:val="00EC08F6"/>
    <w:rsid w:val="00EC0DD8"/>
    <w:rsid w:val="00EC0E54"/>
    <w:rsid w:val="00EC14B7"/>
    <w:rsid w:val="00EC1912"/>
    <w:rsid w:val="00EC2480"/>
    <w:rsid w:val="00EC289D"/>
    <w:rsid w:val="00EC318A"/>
    <w:rsid w:val="00EC35C9"/>
    <w:rsid w:val="00EC4172"/>
    <w:rsid w:val="00EC4678"/>
    <w:rsid w:val="00EC470A"/>
    <w:rsid w:val="00EC4D9F"/>
    <w:rsid w:val="00EC504C"/>
    <w:rsid w:val="00EC5692"/>
    <w:rsid w:val="00EC6E5B"/>
    <w:rsid w:val="00EC79B9"/>
    <w:rsid w:val="00EC7C93"/>
    <w:rsid w:val="00ED0801"/>
    <w:rsid w:val="00ED0CB9"/>
    <w:rsid w:val="00ED2AAF"/>
    <w:rsid w:val="00ED3C3E"/>
    <w:rsid w:val="00ED3FC7"/>
    <w:rsid w:val="00ED432F"/>
    <w:rsid w:val="00ED4FD3"/>
    <w:rsid w:val="00ED5179"/>
    <w:rsid w:val="00ED5970"/>
    <w:rsid w:val="00ED5DE3"/>
    <w:rsid w:val="00ED658E"/>
    <w:rsid w:val="00ED695F"/>
    <w:rsid w:val="00ED6A35"/>
    <w:rsid w:val="00ED6E01"/>
    <w:rsid w:val="00ED7456"/>
    <w:rsid w:val="00ED7508"/>
    <w:rsid w:val="00ED752B"/>
    <w:rsid w:val="00ED765A"/>
    <w:rsid w:val="00ED7D40"/>
    <w:rsid w:val="00EE00B3"/>
    <w:rsid w:val="00EE010C"/>
    <w:rsid w:val="00EE06AB"/>
    <w:rsid w:val="00EE1637"/>
    <w:rsid w:val="00EE1C74"/>
    <w:rsid w:val="00EE42AD"/>
    <w:rsid w:val="00EE466E"/>
    <w:rsid w:val="00EE4DC7"/>
    <w:rsid w:val="00EE55AC"/>
    <w:rsid w:val="00EE5600"/>
    <w:rsid w:val="00EE5B7B"/>
    <w:rsid w:val="00EE5FF3"/>
    <w:rsid w:val="00EE67F9"/>
    <w:rsid w:val="00EE6F44"/>
    <w:rsid w:val="00EE701C"/>
    <w:rsid w:val="00EE77BC"/>
    <w:rsid w:val="00EE7A5B"/>
    <w:rsid w:val="00EF03A0"/>
    <w:rsid w:val="00EF0807"/>
    <w:rsid w:val="00EF11F2"/>
    <w:rsid w:val="00EF13C9"/>
    <w:rsid w:val="00EF15F2"/>
    <w:rsid w:val="00EF240E"/>
    <w:rsid w:val="00EF25A3"/>
    <w:rsid w:val="00EF29DE"/>
    <w:rsid w:val="00EF2E40"/>
    <w:rsid w:val="00EF307A"/>
    <w:rsid w:val="00EF396E"/>
    <w:rsid w:val="00EF3ED1"/>
    <w:rsid w:val="00EF3F51"/>
    <w:rsid w:val="00EF4732"/>
    <w:rsid w:val="00EF4ED1"/>
    <w:rsid w:val="00EF5B6C"/>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5FE"/>
    <w:rsid w:val="00F06EDD"/>
    <w:rsid w:val="00F1008D"/>
    <w:rsid w:val="00F113F5"/>
    <w:rsid w:val="00F11650"/>
    <w:rsid w:val="00F11875"/>
    <w:rsid w:val="00F11F03"/>
    <w:rsid w:val="00F13A30"/>
    <w:rsid w:val="00F13D1F"/>
    <w:rsid w:val="00F15F7E"/>
    <w:rsid w:val="00F17047"/>
    <w:rsid w:val="00F17B99"/>
    <w:rsid w:val="00F2017D"/>
    <w:rsid w:val="00F222C0"/>
    <w:rsid w:val="00F22523"/>
    <w:rsid w:val="00F22924"/>
    <w:rsid w:val="00F22952"/>
    <w:rsid w:val="00F22F11"/>
    <w:rsid w:val="00F23186"/>
    <w:rsid w:val="00F2346B"/>
    <w:rsid w:val="00F2385E"/>
    <w:rsid w:val="00F23965"/>
    <w:rsid w:val="00F244B2"/>
    <w:rsid w:val="00F25D14"/>
    <w:rsid w:val="00F26163"/>
    <w:rsid w:val="00F268FA"/>
    <w:rsid w:val="00F276E0"/>
    <w:rsid w:val="00F305FB"/>
    <w:rsid w:val="00F309EA"/>
    <w:rsid w:val="00F30F76"/>
    <w:rsid w:val="00F315F4"/>
    <w:rsid w:val="00F3191B"/>
    <w:rsid w:val="00F31BDD"/>
    <w:rsid w:val="00F3242A"/>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99A"/>
    <w:rsid w:val="00F45AAF"/>
    <w:rsid w:val="00F45D4C"/>
    <w:rsid w:val="00F45F29"/>
    <w:rsid w:val="00F46DE2"/>
    <w:rsid w:val="00F46E37"/>
    <w:rsid w:val="00F47998"/>
    <w:rsid w:val="00F47BBD"/>
    <w:rsid w:val="00F50457"/>
    <w:rsid w:val="00F504D0"/>
    <w:rsid w:val="00F5071A"/>
    <w:rsid w:val="00F507C0"/>
    <w:rsid w:val="00F5096A"/>
    <w:rsid w:val="00F50B13"/>
    <w:rsid w:val="00F50C97"/>
    <w:rsid w:val="00F525FA"/>
    <w:rsid w:val="00F52BCC"/>
    <w:rsid w:val="00F5377C"/>
    <w:rsid w:val="00F540D9"/>
    <w:rsid w:val="00F54395"/>
    <w:rsid w:val="00F55297"/>
    <w:rsid w:val="00F5696D"/>
    <w:rsid w:val="00F573EF"/>
    <w:rsid w:val="00F60479"/>
    <w:rsid w:val="00F60D2F"/>
    <w:rsid w:val="00F614F1"/>
    <w:rsid w:val="00F62139"/>
    <w:rsid w:val="00F622F3"/>
    <w:rsid w:val="00F62757"/>
    <w:rsid w:val="00F62D34"/>
    <w:rsid w:val="00F63A19"/>
    <w:rsid w:val="00F63F2A"/>
    <w:rsid w:val="00F650AF"/>
    <w:rsid w:val="00F6604A"/>
    <w:rsid w:val="00F661DD"/>
    <w:rsid w:val="00F66297"/>
    <w:rsid w:val="00F66803"/>
    <w:rsid w:val="00F66A63"/>
    <w:rsid w:val="00F66A7C"/>
    <w:rsid w:val="00F676D1"/>
    <w:rsid w:val="00F676E8"/>
    <w:rsid w:val="00F67AA2"/>
    <w:rsid w:val="00F67B8D"/>
    <w:rsid w:val="00F70051"/>
    <w:rsid w:val="00F7211B"/>
    <w:rsid w:val="00F72FBD"/>
    <w:rsid w:val="00F73B25"/>
    <w:rsid w:val="00F73E9C"/>
    <w:rsid w:val="00F7401C"/>
    <w:rsid w:val="00F74ED3"/>
    <w:rsid w:val="00F752B9"/>
    <w:rsid w:val="00F754EB"/>
    <w:rsid w:val="00F7589A"/>
    <w:rsid w:val="00F759DD"/>
    <w:rsid w:val="00F75B96"/>
    <w:rsid w:val="00F7759C"/>
    <w:rsid w:val="00F77621"/>
    <w:rsid w:val="00F77679"/>
    <w:rsid w:val="00F77806"/>
    <w:rsid w:val="00F77CE7"/>
    <w:rsid w:val="00F8031D"/>
    <w:rsid w:val="00F80438"/>
    <w:rsid w:val="00F812CC"/>
    <w:rsid w:val="00F81943"/>
    <w:rsid w:val="00F82BB0"/>
    <w:rsid w:val="00F83677"/>
    <w:rsid w:val="00F854BF"/>
    <w:rsid w:val="00F85AD0"/>
    <w:rsid w:val="00F8601E"/>
    <w:rsid w:val="00F8627C"/>
    <w:rsid w:val="00F871AE"/>
    <w:rsid w:val="00F87726"/>
    <w:rsid w:val="00F905E2"/>
    <w:rsid w:val="00F90B99"/>
    <w:rsid w:val="00F91BA9"/>
    <w:rsid w:val="00F923A8"/>
    <w:rsid w:val="00F92C52"/>
    <w:rsid w:val="00F92C8A"/>
    <w:rsid w:val="00F92EFD"/>
    <w:rsid w:val="00F9303D"/>
    <w:rsid w:val="00F9346F"/>
    <w:rsid w:val="00F936C8"/>
    <w:rsid w:val="00F94015"/>
    <w:rsid w:val="00F94B85"/>
    <w:rsid w:val="00F954D3"/>
    <w:rsid w:val="00F95816"/>
    <w:rsid w:val="00F96909"/>
    <w:rsid w:val="00F9702A"/>
    <w:rsid w:val="00FA0870"/>
    <w:rsid w:val="00FA0A43"/>
    <w:rsid w:val="00FA12BF"/>
    <w:rsid w:val="00FA189D"/>
    <w:rsid w:val="00FA1EF5"/>
    <w:rsid w:val="00FA24FB"/>
    <w:rsid w:val="00FA337D"/>
    <w:rsid w:val="00FA4403"/>
    <w:rsid w:val="00FA4F3F"/>
    <w:rsid w:val="00FA4F48"/>
    <w:rsid w:val="00FA51DB"/>
    <w:rsid w:val="00FA6E66"/>
    <w:rsid w:val="00FA7522"/>
    <w:rsid w:val="00FB02DD"/>
    <w:rsid w:val="00FB0309"/>
    <w:rsid w:val="00FB1E2C"/>
    <w:rsid w:val="00FB233D"/>
    <w:rsid w:val="00FB2867"/>
    <w:rsid w:val="00FB3565"/>
    <w:rsid w:val="00FB3B31"/>
    <w:rsid w:val="00FB3E22"/>
    <w:rsid w:val="00FB450F"/>
    <w:rsid w:val="00FB539A"/>
    <w:rsid w:val="00FB5F66"/>
    <w:rsid w:val="00FB64DD"/>
    <w:rsid w:val="00FB6917"/>
    <w:rsid w:val="00FB6AA0"/>
    <w:rsid w:val="00FB6B29"/>
    <w:rsid w:val="00FB6C9B"/>
    <w:rsid w:val="00FB77D3"/>
    <w:rsid w:val="00FB797B"/>
    <w:rsid w:val="00FB7B95"/>
    <w:rsid w:val="00FC0A3B"/>
    <w:rsid w:val="00FC115A"/>
    <w:rsid w:val="00FC1A57"/>
    <w:rsid w:val="00FC1C68"/>
    <w:rsid w:val="00FC1CB8"/>
    <w:rsid w:val="00FC1E8E"/>
    <w:rsid w:val="00FC27B5"/>
    <w:rsid w:val="00FC2AB6"/>
    <w:rsid w:val="00FC390B"/>
    <w:rsid w:val="00FC3E91"/>
    <w:rsid w:val="00FC4359"/>
    <w:rsid w:val="00FC460E"/>
    <w:rsid w:val="00FC461A"/>
    <w:rsid w:val="00FC47B0"/>
    <w:rsid w:val="00FC5D9B"/>
    <w:rsid w:val="00FC5DE1"/>
    <w:rsid w:val="00FC5E00"/>
    <w:rsid w:val="00FC6416"/>
    <w:rsid w:val="00FC700E"/>
    <w:rsid w:val="00FC7578"/>
    <w:rsid w:val="00FC7C7B"/>
    <w:rsid w:val="00FC7E24"/>
    <w:rsid w:val="00FC7EC2"/>
    <w:rsid w:val="00FD0F70"/>
    <w:rsid w:val="00FD158B"/>
    <w:rsid w:val="00FD278C"/>
    <w:rsid w:val="00FD28BE"/>
    <w:rsid w:val="00FD2E55"/>
    <w:rsid w:val="00FD3F0F"/>
    <w:rsid w:val="00FD40DC"/>
    <w:rsid w:val="00FD41DF"/>
    <w:rsid w:val="00FD43D5"/>
    <w:rsid w:val="00FD48B1"/>
    <w:rsid w:val="00FD4B64"/>
    <w:rsid w:val="00FD6216"/>
    <w:rsid w:val="00FD668C"/>
    <w:rsid w:val="00FD711B"/>
    <w:rsid w:val="00FD7A68"/>
    <w:rsid w:val="00FD7BB5"/>
    <w:rsid w:val="00FD7CDD"/>
    <w:rsid w:val="00FE156E"/>
    <w:rsid w:val="00FE1C76"/>
    <w:rsid w:val="00FE2056"/>
    <w:rsid w:val="00FE28AA"/>
    <w:rsid w:val="00FE2BE8"/>
    <w:rsid w:val="00FE39D5"/>
    <w:rsid w:val="00FE3D7A"/>
    <w:rsid w:val="00FE457F"/>
    <w:rsid w:val="00FE4C4B"/>
    <w:rsid w:val="00FE4C96"/>
    <w:rsid w:val="00FE509A"/>
    <w:rsid w:val="00FE5CD0"/>
    <w:rsid w:val="00FE71DC"/>
    <w:rsid w:val="00FE73FB"/>
    <w:rsid w:val="00FE7CA4"/>
    <w:rsid w:val="00FF033F"/>
    <w:rsid w:val="00FF0418"/>
    <w:rsid w:val="00FF0440"/>
    <w:rsid w:val="00FF0475"/>
    <w:rsid w:val="00FF0B82"/>
    <w:rsid w:val="00FF352B"/>
    <w:rsid w:val="00FF38A0"/>
    <w:rsid w:val="00FF3FAF"/>
    <w:rsid w:val="00FF3FDD"/>
    <w:rsid w:val="00FF456A"/>
    <w:rsid w:val="00FF4DC7"/>
    <w:rsid w:val="00FF4F6C"/>
    <w:rsid w:val="00FF589B"/>
    <w:rsid w:val="00FF5C1B"/>
    <w:rsid w:val="00FF5C2F"/>
    <w:rsid w:val="00FF5CB3"/>
    <w:rsid w:val="00FF5F50"/>
    <w:rsid w:val="00FF6556"/>
    <w:rsid w:val="00FF67CC"/>
    <w:rsid w:val="00FF6B76"/>
    <w:rsid w:val="00FF754B"/>
    <w:rsid w:val="00FF7D1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14163544">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39592375">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72047524">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08077903">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2276418">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74735725">
      <w:bodyDiv w:val="1"/>
      <w:marLeft w:val="0"/>
      <w:marRight w:val="0"/>
      <w:marTop w:val="0"/>
      <w:marBottom w:val="0"/>
      <w:divBdr>
        <w:top w:val="none" w:sz="0" w:space="0" w:color="auto"/>
        <w:left w:val="none" w:sz="0" w:space="0" w:color="auto"/>
        <w:bottom w:val="none" w:sz="0" w:space="0" w:color="auto"/>
        <w:right w:val="none" w:sz="0" w:space="0" w:color="auto"/>
      </w:divBdr>
    </w:div>
    <w:div w:id="380175972">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2891275">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1217081">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46255819">
      <w:bodyDiv w:val="1"/>
      <w:marLeft w:val="0"/>
      <w:marRight w:val="0"/>
      <w:marTop w:val="0"/>
      <w:marBottom w:val="0"/>
      <w:divBdr>
        <w:top w:val="none" w:sz="0" w:space="0" w:color="auto"/>
        <w:left w:val="none" w:sz="0" w:space="0" w:color="auto"/>
        <w:bottom w:val="none" w:sz="0" w:space="0" w:color="auto"/>
        <w:right w:val="none" w:sz="0" w:space="0" w:color="auto"/>
      </w:divBdr>
      <w:divsChild>
        <w:div w:id="1117871732">
          <w:marLeft w:val="480"/>
          <w:marRight w:val="0"/>
          <w:marTop w:val="0"/>
          <w:marBottom w:val="0"/>
          <w:divBdr>
            <w:top w:val="none" w:sz="0" w:space="0" w:color="auto"/>
            <w:left w:val="none" w:sz="0" w:space="0" w:color="auto"/>
            <w:bottom w:val="none" w:sz="0" w:space="0" w:color="auto"/>
            <w:right w:val="none" w:sz="0" w:space="0" w:color="auto"/>
          </w:divBdr>
          <w:divsChild>
            <w:div w:id="182000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75822856">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47673">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712316748">
      <w:bodyDiv w:val="1"/>
      <w:marLeft w:val="0"/>
      <w:marRight w:val="0"/>
      <w:marTop w:val="0"/>
      <w:marBottom w:val="0"/>
      <w:divBdr>
        <w:top w:val="none" w:sz="0" w:space="0" w:color="auto"/>
        <w:left w:val="none" w:sz="0" w:space="0" w:color="auto"/>
        <w:bottom w:val="none" w:sz="0" w:space="0" w:color="auto"/>
        <w:right w:val="none" w:sz="0" w:space="0" w:color="auto"/>
      </w:divBdr>
    </w:div>
    <w:div w:id="741416764">
      <w:bodyDiv w:val="1"/>
      <w:marLeft w:val="0"/>
      <w:marRight w:val="0"/>
      <w:marTop w:val="0"/>
      <w:marBottom w:val="0"/>
      <w:divBdr>
        <w:top w:val="none" w:sz="0" w:space="0" w:color="auto"/>
        <w:left w:val="none" w:sz="0" w:space="0" w:color="auto"/>
        <w:bottom w:val="none" w:sz="0" w:space="0" w:color="auto"/>
        <w:right w:val="none" w:sz="0" w:space="0" w:color="auto"/>
      </w:divBdr>
    </w:div>
    <w:div w:id="801537413">
      <w:bodyDiv w:val="1"/>
      <w:marLeft w:val="0"/>
      <w:marRight w:val="0"/>
      <w:marTop w:val="0"/>
      <w:marBottom w:val="0"/>
      <w:divBdr>
        <w:top w:val="none" w:sz="0" w:space="0" w:color="auto"/>
        <w:left w:val="none" w:sz="0" w:space="0" w:color="auto"/>
        <w:bottom w:val="none" w:sz="0" w:space="0" w:color="auto"/>
        <w:right w:val="none" w:sz="0" w:space="0" w:color="auto"/>
      </w:divBdr>
    </w:div>
    <w:div w:id="809057268">
      <w:bodyDiv w:val="1"/>
      <w:marLeft w:val="0"/>
      <w:marRight w:val="0"/>
      <w:marTop w:val="0"/>
      <w:marBottom w:val="0"/>
      <w:divBdr>
        <w:top w:val="none" w:sz="0" w:space="0" w:color="auto"/>
        <w:left w:val="none" w:sz="0" w:space="0" w:color="auto"/>
        <w:bottom w:val="none" w:sz="0" w:space="0" w:color="auto"/>
        <w:right w:val="none" w:sz="0" w:space="0" w:color="auto"/>
      </w:divBdr>
    </w:div>
    <w:div w:id="812797568">
      <w:bodyDiv w:val="1"/>
      <w:marLeft w:val="0"/>
      <w:marRight w:val="0"/>
      <w:marTop w:val="0"/>
      <w:marBottom w:val="0"/>
      <w:divBdr>
        <w:top w:val="none" w:sz="0" w:space="0" w:color="auto"/>
        <w:left w:val="none" w:sz="0" w:space="0" w:color="auto"/>
        <w:bottom w:val="none" w:sz="0" w:space="0" w:color="auto"/>
        <w:right w:val="none" w:sz="0" w:space="0" w:color="auto"/>
      </w:divBdr>
    </w:div>
    <w:div w:id="879047110">
      <w:bodyDiv w:val="1"/>
      <w:marLeft w:val="0"/>
      <w:marRight w:val="0"/>
      <w:marTop w:val="0"/>
      <w:marBottom w:val="0"/>
      <w:divBdr>
        <w:top w:val="none" w:sz="0" w:space="0" w:color="auto"/>
        <w:left w:val="none" w:sz="0" w:space="0" w:color="auto"/>
        <w:bottom w:val="none" w:sz="0" w:space="0" w:color="auto"/>
        <w:right w:val="none" w:sz="0" w:space="0" w:color="auto"/>
      </w:divBdr>
    </w:div>
    <w:div w:id="905530782">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28847525">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006742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55988516">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077748668">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134056935">
      <w:bodyDiv w:val="1"/>
      <w:marLeft w:val="0"/>
      <w:marRight w:val="0"/>
      <w:marTop w:val="0"/>
      <w:marBottom w:val="0"/>
      <w:divBdr>
        <w:top w:val="none" w:sz="0" w:space="0" w:color="auto"/>
        <w:left w:val="none" w:sz="0" w:space="0" w:color="auto"/>
        <w:bottom w:val="none" w:sz="0" w:space="0" w:color="auto"/>
        <w:right w:val="none" w:sz="0" w:space="0" w:color="auto"/>
      </w:divBdr>
      <w:divsChild>
        <w:div w:id="1038622504">
          <w:marLeft w:val="480"/>
          <w:marRight w:val="0"/>
          <w:marTop w:val="0"/>
          <w:marBottom w:val="0"/>
          <w:divBdr>
            <w:top w:val="none" w:sz="0" w:space="0" w:color="auto"/>
            <w:left w:val="none" w:sz="0" w:space="0" w:color="auto"/>
            <w:bottom w:val="none" w:sz="0" w:space="0" w:color="auto"/>
            <w:right w:val="none" w:sz="0" w:space="0" w:color="auto"/>
          </w:divBdr>
          <w:divsChild>
            <w:div w:id="99032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09750">
      <w:bodyDiv w:val="1"/>
      <w:marLeft w:val="0"/>
      <w:marRight w:val="0"/>
      <w:marTop w:val="0"/>
      <w:marBottom w:val="0"/>
      <w:divBdr>
        <w:top w:val="none" w:sz="0" w:space="0" w:color="auto"/>
        <w:left w:val="none" w:sz="0" w:space="0" w:color="auto"/>
        <w:bottom w:val="none" w:sz="0" w:space="0" w:color="auto"/>
        <w:right w:val="none" w:sz="0" w:space="0" w:color="auto"/>
      </w:divBdr>
    </w:div>
    <w:div w:id="1187914307">
      <w:bodyDiv w:val="1"/>
      <w:marLeft w:val="0"/>
      <w:marRight w:val="0"/>
      <w:marTop w:val="0"/>
      <w:marBottom w:val="0"/>
      <w:divBdr>
        <w:top w:val="none" w:sz="0" w:space="0" w:color="auto"/>
        <w:left w:val="none" w:sz="0" w:space="0" w:color="auto"/>
        <w:bottom w:val="none" w:sz="0" w:space="0" w:color="auto"/>
        <w:right w:val="none" w:sz="0" w:space="0" w:color="auto"/>
      </w:divBdr>
      <w:divsChild>
        <w:div w:id="106659644">
          <w:marLeft w:val="480"/>
          <w:marRight w:val="0"/>
          <w:marTop w:val="0"/>
          <w:marBottom w:val="0"/>
          <w:divBdr>
            <w:top w:val="none" w:sz="0" w:space="0" w:color="auto"/>
            <w:left w:val="none" w:sz="0" w:space="0" w:color="auto"/>
            <w:bottom w:val="none" w:sz="0" w:space="0" w:color="auto"/>
            <w:right w:val="none" w:sz="0" w:space="0" w:color="auto"/>
          </w:divBdr>
          <w:divsChild>
            <w:div w:id="9968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01569881">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42197221">
      <w:bodyDiv w:val="1"/>
      <w:marLeft w:val="0"/>
      <w:marRight w:val="0"/>
      <w:marTop w:val="0"/>
      <w:marBottom w:val="0"/>
      <w:divBdr>
        <w:top w:val="none" w:sz="0" w:space="0" w:color="auto"/>
        <w:left w:val="none" w:sz="0" w:space="0" w:color="auto"/>
        <w:bottom w:val="none" w:sz="0" w:space="0" w:color="auto"/>
        <w:right w:val="none" w:sz="0" w:space="0" w:color="auto"/>
      </w:divBdr>
    </w:div>
    <w:div w:id="1350378011">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14741095">
      <w:bodyDiv w:val="1"/>
      <w:marLeft w:val="0"/>
      <w:marRight w:val="0"/>
      <w:marTop w:val="0"/>
      <w:marBottom w:val="0"/>
      <w:divBdr>
        <w:top w:val="none" w:sz="0" w:space="0" w:color="auto"/>
        <w:left w:val="none" w:sz="0" w:space="0" w:color="auto"/>
        <w:bottom w:val="none" w:sz="0" w:space="0" w:color="auto"/>
        <w:right w:val="none" w:sz="0" w:space="0" w:color="auto"/>
      </w:divBdr>
      <w:divsChild>
        <w:div w:id="813792537">
          <w:marLeft w:val="480"/>
          <w:marRight w:val="0"/>
          <w:marTop w:val="0"/>
          <w:marBottom w:val="0"/>
          <w:divBdr>
            <w:top w:val="none" w:sz="0" w:space="0" w:color="auto"/>
            <w:left w:val="none" w:sz="0" w:space="0" w:color="auto"/>
            <w:bottom w:val="none" w:sz="0" w:space="0" w:color="auto"/>
            <w:right w:val="none" w:sz="0" w:space="0" w:color="auto"/>
          </w:divBdr>
          <w:divsChild>
            <w:div w:id="116301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38216336">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69593977">
      <w:bodyDiv w:val="1"/>
      <w:marLeft w:val="0"/>
      <w:marRight w:val="0"/>
      <w:marTop w:val="0"/>
      <w:marBottom w:val="0"/>
      <w:divBdr>
        <w:top w:val="none" w:sz="0" w:space="0" w:color="auto"/>
        <w:left w:val="none" w:sz="0" w:space="0" w:color="auto"/>
        <w:bottom w:val="none" w:sz="0" w:space="0" w:color="auto"/>
        <w:right w:val="none" w:sz="0" w:space="0" w:color="auto"/>
      </w:divBdr>
    </w:div>
    <w:div w:id="1478836762">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497304495">
      <w:bodyDiv w:val="1"/>
      <w:marLeft w:val="0"/>
      <w:marRight w:val="0"/>
      <w:marTop w:val="0"/>
      <w:marBottom w:val="0"/>
      <w:divBdr>
        <w:top w:val="none" w:sz="0" w:space="0" w:color="auto"/>
        <w:left w:val="none" w:sz="0" w:space="0" w:color="auto"/>
        <w:bottom w:val="none" w:sz="0" w:space="0" w:color="auto"/>
        <w:right w:val="none" w:sz="0" w:space="0" w:color="auto"/>
      </w:divBdr>
    </w:div>
    <w:div w:id="1530558201">
      <w:bodyDiv w:val="1"/>
      <w:marLeft w:val="0"/>
      <w:marRight w:val="0"/>
      <w:marTop w:val="0"/>
      <w:marBottom w:val="0"/>
      <w:divBdr>
        <w:top w:val="none" w:sz="0" w:space="0" w:color="auto"/>
        <w:left w:val="none" w:sz="0" w:space="0" w:color="auto"/>
        <w:bottom w:val="none" w:sz="0" w:space="0" w:color="auto"/>
        <w:right w:val="none" w:sz="0" w:space="0" w:color="auto"/>
      </w:divBdr>
      <w:divsChild>
        <w:div w:id="77410883">
          <w:marLeft w:val="0"/>
          <w:marRight w:val="0"/>
          <w:marTop w:val="0"/>
          <w:marBottom w:val="0"/>
          <w:divBdr>
            <w:top w:val="none" w:sz="0" w:space="0" w:color="auto"/>
            <w:left w:val="none" w:sz="0" w:space="0" w:color="auto"/>
            <w:bottom w:val="none" w:sz="0" w:space="0" w:color="auto"/>
            <w:right w:val="none" w:sz="0" w:space="0" w:color="auto"/>
          </w:divBdr>
        </w:div>
      </w:divsChild>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73352245">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08192447">
      <w:bodyDiv w:val="1"/>
      <w:marLeft w:val="0"/>
      <w:marRight w:val="0"/>
      <w:marTop w:val="0"/>
      <w:marBottom w:val="0"/>
      <w:divBdr>
        <w:top w:val="none" w:sz="0" w:space="0" w:color="auto"/>
        <w:left w:val="none" w:sz="0" w:space="0" w:color="auto"/>
        <w:bottom w:val="none" w:sz="0" w:space="0" w:color="auto"/>
        <w:right w:val="none" w:sz="0" w:space="0" w:color="auto"/>
      </w:divBdr>
    </w:div>
    <w:div w:id="1629387884">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01374">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661274310">
      <w:bodyDiv w:val="1"/>
      <w:marLeft w:val="0"/>
      <w:marRight w:val="0"/>
      <w:marTop w:val="0"/>
      <w:marBottom w:val="0"/>
      <w:divBdr>
        <w:top w:val="none" w:sz="0" w:space="0" w:color="auto"/>
        <w:left w:val="none" w:sz="0" w:space="0" w:color="auto"/>
        <w:bottom w:val="none" w:sz="0" w:space="0" w:color="auto"/>
        <w:right w:val="none" w:sz="0" w:space="0" w:color="auto"/>
      </w:divBdr>
      <w:divsChild>
        <w:div w:id="1469587574">
          <w:marLeft w:val="480"/>
          <w:marRight w:val="0"/>
          <w:marTop w:val="0"/>
          <w:marBottom w:val="0"/>
          <w:divBdr>
            <w:top w:val="none" w:sz="0" w:space="0" w:color="auto"/>
            <w:left w:val="none" w:sz="0" w:space="0" w:color="auto"/>
            <w:bottom w:val="none" w:sz="0" w:space="0" w:color="auto"/>
            <w:right w:val="none" w:sz="0" w:space="0" w:color="auto"/>
          </w:divBdr>
          <w:divsChild>
            <w:div w:id="145263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185549">
      <w:bodyDiv w:val="1"/>
      <w:marLeft w:val="0"/>
      <w:marRight w:val="0"/>
      <w:marTop w:val="0"/>
      <w:marBottom w:val="0"/>
      <w:divBdr>
        <w:top w:val="none" w:sz="0" w:space="0" w:color="auto"/>
        <w:left w:val="none" w:sz="0" w:space="0" w:color="auto"/>
        <w:bottom w:val="none" w:sz="0" w:space="0" w:color="auto"/>
        <w:right w:val="none" w:sz="0" w:space="0" w:color="auto"/>
      </w:divBdr>
      <w:divsChild>
        <w:div w:id="1966041862">
          <w:marLeft w:val="480"/>
          <w:marRight w:val="0"/>
          <w:marTop w:val="0"/>
          <w:marBottom w:val="0"/>
          <w:divBdr>
            <w:top w:val="none" w:sz="0" w:space="0" w:color="auto"/>
            <w:left w:val="none" w:sz="0" w:space="0" w:color="auto"/>
            <w:bottom w:val="none" w:sz="0" w:space="0" w:color="auto"/>
            <w:right w:val="none" w:sz="0" w:space="0" w:color="auto"/>
          </w:divBdr>
          <w:divsChild>
            <w:div w:id="71461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03237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88286418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7813526">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0689811">
      <w:bodyDiv w:val="1"/>
      <w:marLeft w:val="0"/>
      <w:marRight w:val="0"/>
      <w:marTop w:val="0"/>
      <w:marBottom w:val="0"/>
      <w:divBdr>
        <w:top w:val="none" w:sz="0" w:space="0" w:color="auto"/>
        <w:left w:val="none" w:sz="0" w:space="0" w:color="auto"/>
        <w:bottom w:val="none" w:sz="0" w:space="0" w:color="auto"/>
        <w:right w:val="none" w:sz="0" w:space="0" w:color="auto"/>
      </w:divBdr>
      <w:divsChild>
        <w:div w:id="926960622">
          <w:marLeft w:val="480"/>
          <w:marRight w:val="0"/>
          <w:marTop w:val="0"/>
          <w:marBottom w:val="0"/>
          <w:divBdr>
            <w:top w:val="none" w:sz="0" w:space="0" w:color="auto"/>
            <w:left w:val="none" w:sz="0" w:space="0" w:color="auto"/>
            <w:bottom w:val="none" w:sz="0" w:space="0" w:color="auto"/>
            <w:right w:val="none" w:sz="0" w:space="0" w:color="auto"/>
          </w:divBdr>
          <w:divsChild>
            <w:div w:id="11924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14457326">
      <w:bodyDiv w:val="1"/>
      <w:marLeft w:val="0"/>
      <w:marRight w:val="0"/>
      <w:marTop w:val="0"/>
      <w:marBottom w:val="0"/>
      <w:divBdr>
        <w:top w:val="none" w:sz="0" w:space="0" w:color="auto"/>
        <w:left w:val="none" w:sz="0" w:space="0" w:color="auto"/>
        <w:bottom w:val="none" w:sz="0" w:space="0" w:color="auto"/>
        <w:right w:val="none" w:sz="0" w:space="0" w:color="auto"/>
      </w:divBdr>
    </w:div>
    <w:div w:id="2035109688">
      <w:bodyDiv w:val="1"/>
      <w:marLeft w:val="0"/>
      <w:marRight w:val="0"/>
      <w:marTop w:val="0"/>
      <w:marBottom w:val="0"/>
      <w:divBdr>
        <w:top w:val="none" w:sz="0" w:space="0" w:color="auto"/>
        <w:left w:val="none" w:sz="0" w:space="0" w:color="auto"/>
        <w:bottom w:val="none" w:sz="0" w:space="0" w:color="auto"/>
        <w:right w:val="none" w:sz="0" w:space="0" w:color="auto"/>
      </w:divBdr>
    </w:div>
    <w:div w:id="2038971043">
      <w:bodyDiv w:val="1"/>
      <w:marLeft w:val="0"/>
      <w:marRight w:val="0"/>
      <w:marTop w:val="0"/>
      <w:marBottom w:val="0"/>
      <w:divBdr>
        <w:top w:val="none" w:sz="0" w:space="0" w:color="auto"/>
        <w:left w:val="none" w:sz="0" w:space="0" w:color="auto"/>
        <w:bottom w:val="none" w:sz="0" w:space="0" w:color="auto"/>
        <w:right w:val="none" w:sz="0" w:space="0" w:color="auto"/>
      </w:divBdr>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4447983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 w:id="2127775164">
      <w:bodyDiv w:val="1"/>
      <w:marLeft w:val="0"/>
      <w:marRight w:val="0"/>
      <w:marTop w:val="0"/>
      <w:marBottom w:val="0"/>
      <w:divBdr>
        <w:top w:val="none" w:sz="0" w:space="0" w:color="auto"/>
        <w:left w:val="none" w:sz="0" w:space="0" w:color="auto"/>
        <w:bottom w:val="none" w:sz="0" w:space="0" w:color="auto"/>
        <w:right w:val="none" w:sz="0" w:space="0" w:color="auto"/>
      </w:divBdr>
    </w:div>
    <w:div w:id="2139832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17-0423" TargetMode="External"/><Relationship Id="rId18" Type="http://schemas.openxmlformats.org/officeDocument/2006/relationships/header" Target="header1.xm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3.png"/><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microsoft.com/office/2016/09/relationships/commentsIds" Target="commentsIds.xml"/><Relationship Id="rId25" Type="http://schemas.openxmlformats.org/officeDocument/2006/relationships/image" Target="media/image5.svg"/><Relationship Id="rId33"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2.sv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4.png"/><Relationship Id="rId32"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header" Target="header2.xml"/><Relationship Id="rId28" Type="http://schemas.openxmlformats.org/officeDocument/2006/relationships/hyperlink" Target="https://doi.org/10.5061/dryad.r7sqv9sh8" TargetMode="External"/><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microsoft.com/office/2018/08/relationships/commentsExtensible" Target="commentsExtensible.xml"/><Relationship Id="rId27" Type="http://schemas.openxmlformats.org/officeDocument/2006/relationships/hyperlink" Target="https://github.com/stefanielane/CommunityStability.git" TargetMode="External"/><Relationship Id="rId30" Type="http://schemas.openxmlformats.org/officeDocument/2006/relationships/image" Target="media/image8.sv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2.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5DA91E4-CCB7-4C79-AEFB-BE7E8AE7292C}">
  <ds:schemaRefs>
    <ds:schemaRef ds:uri="http://schemas.openxmlformats.org/officeDocument/2006/bibliography"/>
  </ds:schemaRefs>
</ds:datastoreItem>
</file>

<file path=customXml/itemProps4.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38</Pages>
  <Words>15510</Words>
  <Characters>88407</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50</cp:revision>
  <cp:lastPrinted>2022-07-07T18:52:00Z</cp:lastPrinted>
  <dcterms:created xsi:type="dcterms:W3CDTF">2023-09-25T21:33:00Z</dcterms:created>
  <dcterms:modified xsi:type="dcterms:W3CDTF">2023-09-25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6"&gt;&lt;session id="T4gwVMNE"/&gt;&lt;style id="http://www.zotero.org/styles/apa" locale="en-US" hasBibliography="1" bibliographyStyleHasBeenSet="1"/&gt;&lt;prefs&gt;&lt;pref name="fieldType" value="Field"/&gt;&lt;/prefs&gt;&lt;/data&gt;</vt:lpwstr>
  </property>
</Properties>
</file>